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0E6AE2" w14:textId="77C53732" w:rsidR="00D823AE" w:rsidRPr="00832327" w:rsidRDefault="002A204D" w:rsidP="00303736">
      <w:pPr>
        <w:pStyle w:val="NoSpacing"/>
        <w:spacing w:line="360" w:lineRule="auto"/>
        <w:jc w:val="both"/>
        <w:rPr>
          <w:rFonts w:asciiTheme="majorHAnsi" w:hAnsiTheme="majorHAnsi"/>
          <w:b/>
          <w:sz w:val="22"/>
          <w:szCs w:val="22"/>
        </w:rPr>
      </w:pPr>
      <w:r w:rsidRPr="00832327">
        <w:rPr>
          <w:rFonts w:asciiTheme="majorHAnsi" w:hAnsiTheme="majorHAnsi"/>
          <w:b/>
          <w:sz w:val="22"/>
          <w:szCs w:val="22"/>
        </w:rPr>
        <w:t>Pre</w:t>
      </w:r>
      <w:r w:rsidR="00D823AE" w:rsidRPr="00832327">
        <w:rPr>
          <w:rFonts w:asciiTheme="majorHAnsi" w:hAnsiTheme="majorHAnsi"/>
          <w:b/>
          <w:sz w:val="22"/>
          <w:szCs w:val="22"/>
        </w:rPr>
        <w:t>habilitation</w:t>
      </w:r>
      <w:r w:rsidR="00BA5A5A">
        <w:rPr>
          <w:rFonts w:asciiTheme="majorHAnsi" w:hAnsiTheme="majorHAnsi"/>
          <w:b/>
          <w:sz w:val="22"/>
          <w:szCs w:val="22"/>
        </w:rPr>
        <w:t xml:space="preserve"> before surgery</w:t>
      </w:r>
      <w:r w:rsidR="00A70EA9">
        <w:rPr>
          <w:rFonts w:asciiTheme="majorHAnsi" w:hAnsiTheme="majorHAnsi"/>
          <w:b/>
          <w:sz w:val="22"/>
          <w:szCs w:val="22"/>
        </w:rPr>
        <w:t>: Is it for all patients?</w:t>
      </w:r>
      <w:r w:rsidR="00D823AE" w:rsidRPr="00832327">
        <w:rPr>
          <w:rFonts w:asciiTheme="majorHAnsi" w:hAnsiTheme="majorHAnsi"/>
          <w:b/>
          <w:sz w:val="22"/>
          <w:szCs w:val="22"/>
        </w:rPr>
        <w:t xml:space="preserve"> </w:t>
      </w:r>
    </w:p>
    <w:p w14:paraId="602745B4" w14:textId="76C65F90" w:rsidR="00F87212" w:rsidRPr="00303BAB" w:rsidRDefault="00303BAB" w:rsidP="00303736">
      <w:pPr>
        <w:pStyle w:val="NoSpacing"/>
        <w:spacing w:line="360" w:lineRule="auto"/>
        <w:jc w:val="both"/>
        <w:rPr>
          <w:rFonts w:asciiTheme="majorHAnsi" w:hAnsiTheme="majorHAnsi"/>
          <w:color w:val="FF0000"/>
          <w:sz w:val="22"/>
          <w:szCs w:val="22"/>
        </w:rPr>
      </w:pPr>
      <w:r w:rsidRPr="00303BAB">
        <w:rPr>
          <w:rFonts w:asciiTheme="majorHAnsi" w:hAnsiTheme="majorHAnsi"/>
          <w:color w:val="FF0000"/>
          <w:sz w:val="22"/>
          <w:szCs w:val="22"/>
        </w:rPr>
        <w:t xml:space="preserve">Max Limit 7000 words </w:t>
      </w:r>
      <w:proofErr w:type="spellStart"/>
      <w:r w:rsidRPr="00303BAB">
        <w:rPr>
          <w:rFonts w:asciiTheme="majorHAnsi" w:hAnsiTheme="majorHAnsi"/>
          <w:color w:val="FF0000"/>
          <w:sz w:val="22"/>
          <w:szCs w:val="22"/>
        </w:rPr>
        <w:t>inc</w:t>
      </w:r>
      <w:proofErr w:type="spellEnd"/>
      <w:r w:rsidRPr="00303BAB">
        <w:rPr>
          <w:rFonts w:asciiTheme="majorHAnsi" w:hAnsiTheme="majorHAnsi"/>
          <w:color w:val="FF0000"/>
          <w:sz w:val="22"/>
          <w:szCs w:val="22"/>
        </w:rPr>
        <w:t xml:space="preserve"> ref, figure legends, table legends and illustrations and tables</w:t>
      </w:r>
    </w:p>
    <w:p w14:paraId="25332A23" w14:textId="21A85689" w:rsidR="003A78EB" w:rsidRPr="00832327" w:rsidRDefault="009205DA"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Mr Malcolm A</w:t>
      </w:r>
      <w:r w:rsidR="003503B6">
        <w:rPr>
          <w:rFonts w:asciiTheme="majorHAnsi" w:hAnsiTheme="majorHAnsi"/>
          <w:sz w:val="22"/>
          <w:szCs w:val="22"/>
        </w:rPr>
        <w:t>.</w:t>
      </w:r>
      <w:r w:rsidRPr="00832327">
        <w:rPr>
          <w:rFonts w:asciiTheme="majorHAnsi" w:hAnsiTheme="majorHAnsi"/>
          <w:sz w:val="22"/>
          <w:szCs w:val="22"/>
        </w:rPr>
        <w:t xml:space="preserve"> West </w:t>
      </w:r>
      <w:r w:rsidRPr="00832327">
        <w:rPr>
          <w:rFonts w:asciiTheme="majorHAnsi" w:hAnsiTheme="majorHAnsi"/>
          <w:sz w:val="22"/>
          <w:szCs w:val="22"/>
          <w:vertAlign w:val="superscript"/>
        </w:rPr>
        <w:t>1,2,3</w:t>
      </w:r>
      <w:r w:rsidR="003503B6">
        <w:rPr>
          <w:rFonts w:asciiTheme="majorHAnsi" w:hAnsiTheme="majorHAnsi"/>
          <w:sz w:val="22"/>
          <w:szCs w:val="22"/>
          <w:vertAlign w:val="superscript"/>
        </w:rPr>
        <w:t>,4</w:t>
      </w:r>
      <w:r w:rsidRPr="00832327">
        <w:rPr>
          <w:rFonts w:asciiTheme="majorHAnsi" w:hAnsiTheme="majorHAnsi"/>
          <w:sz w:val="22"/>
          <w:szCs w:val="22"/>
          <w:vertAlign w:val="superscript"/>
        </w:rPr>
        <w:tab/>
      </w:r>
      <w:r w:rsidRPr="00832327">
        <w:rPr>
          <w:rFonts w:asciiTheme="majorHAnsi" w:hAnsiTheme="majorHAnsi"/>
          <w:sz w:val="22"/>
          <w:szCs w:val="22"/>
          <w:vertAlign w:val="superscript"/>
        </w:rPr>
        <w:tab/>
      </w:r>
      <w:r w:rsidRPr="00832327">
        <w:rPr>
          <w:rFonts w:asciiTheme="majorHAnsi" w:hAnsiTheme="majorHAnsi"/>
          <w:sz w:val="22"/>
          <w:szCs w:val="22"/>
        </w:rPr>
        <w:t>MD PhD</w:t>
      </w:r>
      <w:r w:rsidR="00A70EA9">
        <w:rPr>
          <w:rFonts w:asciiTheme="majorHAnsi" w:hAnsiTheme="majorHAnsi"/>
          <w:sz w:val="22"/>
          <w:szCs w:val="22"/>
        </w:rPr>
        <w:t xml:space="preserve"> FRCS(Ed) FRCS(</w:t>
      </w:r>
      <w:proofErr w:type="spellStart"/>
      <w:r w:rsidR="00A70EA9">
        <w:rPr>
          <w:rFonts w:asciiTheme="majorHAnsi" w:hAnsiTheme="majorHAnsi"/>
          <w:sz w:val="22"/>
          <w:szCs w:val="22"/>
        </w:rPr>
        <w:t>Eng</w:t>
      </w:r>
      <w:proofErr w:type="spellEnd"/>
      <w:r w:rsidR="00A70EA9">
        <w:rPr>
          <w:rFonts w:asciiTheme="majorHAnsi" w:hAnsiTheme="majorHAnsi"/>
          <w:sz w:val="22"/>
          <w:szCs w:val="22"/>
        </w:rPr>
        <w:t>)</w:t>
      </w:r>
    </w:p>
    <w:p w14:paraId="36E43E15" w14:textId="3208AC5D" w:rsidR="003A78EB" w:rsidRPr="00832327" w:rsidRDefault="003A78EB"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 xml:space="preserve">Professor </w:t>
      </w:r>
      <w:r w:rsidR="00A70EA9">
        <w:rPr>
          <w:rFonts w:asciiTheme="majorHAnsi" w:hAnsiTheme="majorHAnsi"/>
          <w:sz w:val="22"/>
          <w:szCs w:val="22"/>
        </w:rPr>
        <w:t>Sandy Jack</w:t>
      </w:r>
      <w:r w:rsidR="00303BAB" w:rsidRPr="00832327">
        <w:rPr>
          <w:rFonts w:asciiTheme="majorHAnsi" w:hAnsiTheme="majorHAnsi"/>
          <w:sz w:val="22"/>
          <w:szCs w:val="22"/>
          <w:vertAlign w:val="superscript"/>
        </w:rPr>
        <w:t>2,3</w:t>
      </w:r>
      <w:r w:rsidR="00303BAB">
        <w:rPr>
          <w:rFonts w:asciiTheme="majorHAnsi" w:hAnsiTheme="majorHAnsi"/>
          <w:sz w:val="22"/>
          <w:szCs w:val="22"/>
          <w:vertAlign w:val="superscript"/>
        </w:rPr>
        <w:t>,4</w:t>
      </w:r>
      <w:r w:rsidR="00303BAB">
        <w:rPr>
          <w:rFonts w:asciiTheme="majorHAnsi" w:hAnsiTheme="majorHAnsi"/>
          <w:sz w:val="22"/>
          <w:szCs w:val="22"/>
          <w:vertAlign w:val="superscript"/>
        </w:rPr>
        <w:tab/>
      </w:r>
      <w:r w:rsidR="00A70EA9">
        <w:rPr>
          <w:rFonts w:asciiTheme="majorHAnsi" w:hAnsiTheme="majorHAnsi"/>
          <w:sz w:val="22"/>
          <w:szCs w:val="22"/>
        </w:rPr>
        <w:tab/>
      </w:r>
      <w:r w:rsidRPr="00832327">
        <w:rPr>
          <w:rFonts w:asciiTheme="majorHAnsi" w:hAnsiTheme="majorHAnsi"/>
          <w:sz w:val="22"/>
          <w:szCs w:val="22"/>
        </w:rPr>
        <w:tab/>
      </w:r>
      <w:r w:rsidR="00A70EA9">
        <w:rPr>
          <w:rFonts w:asciiTheme="majorHAnsi" w:hAnsiTheme="majorHAnsi"/>
          <w:sz w:val="22"/>
          <w:szCs w:val="22"/>
        </w:rPr>
        <w:t>MSc</w:t>
      </w:r>
      <w:r w:rsidR="00887489" w:rsidRPr="00832327">
        <w:rPr>
          <w:rFonts w:asciiTheme="majorHAnsi" w:hAnsiTheme="majorHAnsi"/>
          <w:sz w:val="22"/>
          <w:szCs w:val="22"/>
        </w:rPr>
        <w:t xml:space="preserve"> </w:t>
      </w:r>
      <w:r w:rsidR="00A70EA9">
        <w:rPr>
          <w:rFonts w:asciiTheme="majorHAnsi" w:hAnsiTheme="majorHAnsi"/>
          <w:sz w:val="22"/>
          <w:szCs w:val="22"/>
        </w:rPr>
        <w:t>PhD</w:t>
      </w:r>
      <w:r w:rsidR="00EB3E5E" w:rsidRPr="00832327">
        <w:rPr>
          <w:rFonts w:asciiTheme="majorHAnsi" w:hAnsiTheme="majorHAnsi"/>
          <w:sz w:val="22"/>
          <w:szCs w:val="22"/>
        </w:rPr>
        <w:t xml:space="preserve"> </w:t>
      </w:r>
    </w:p>
    <w:p w14:paraId="147C140C" w14:textId="48B23355" w:rsidR="009205DA" w:rsidRPr="00832327" w:rsidRDefault="003503B6" w:rsidP="00303736">
      <w:pPr>
        <w:pStyle w:val="NoSpacing"/>
        <w:spacing w:line="360" w:lineRule="auto"/>
        <w:jc w:val="both"/>
        <w:rPr>
          <w:rFonts w:asciiTheme="majorHAnsi" w:hAnsiTheme="majorHAnsi"/>
          <w:sz w:val="22"/>
          <w:szCs w:val="22"/>
        </w:rPr>
      </w:pPr>
      <w:r>
        <w:rPr>
          <w:rFonts w:asciiTheme="majorHAnsi" w:hAnsiTheme="majorHAnsi"/>
          <w:sz w:val="22"/>
          <w:szCs w:val="22"/>
        </w:rPr>
        <w:t xml:space="preserve">Professor Michael P. </w:t>
      </w:r>
      <w:r w:rsidR="009205DA" w:rsidRPr="00832327">
        <w:rPr>
          <w:rFonts w:asciiTheme="majorHAnsi" w:hAnsiTheme="majorHAnsi"/>
          <w:sz w:val="22"/>
          <w:szCs w:val="22"/>
        </w:rPr>
        <w:t>W</w:t>
      </w:r>
      <w:r>
        <w:rPr>
          <w:rFonts w:asciiTheme="majorHAnsi" w:hAnsiTheme="majorHAnsi"/>
          <w:sz w:val="22"/>
          <w:szCs w:val="22"/>
        </w:rPr>
        <w:t>.</w:t>
      </w:r>
      <w:r w:rsidR="009205DA" w:rsidRPr="00832327">
        <w:rPr>
          <w:rFonts w:asciiTheme="majorHAnsi" w:hAnsiTheme="majorHAnsi"/>
          <w:sz w:val="22"/>
          <w:szCs w:val="22"/>
        </w:rPr>
        <w:t xml:space="preserve"> </w:t>
      </w:r>
      <w:proofErr w:type="spellStart"/>
      <w:r w:rsidR="009205DA" w:rsidRPr="00832327">
        <w:rPr>
          <w:rFonts w:asciiTheme="majorHAnsi" w:hAnsiTheme="majorHAnsi"/>
          <w:sz w:val="22"/>
          <w:szCs w:val="22"/>
        </w:rPr>
        <w:t>Grocott</w:t>
      </w:r>
      <w:proofErr w:type="spellEnd"/>
      <w:r w:rsidR="009205DA" w:rsidRPr="00832327">
        <w:rPr>
          <w:rFonts w:asciiTheme="majorHAnsi" w:hAnsiTheme="majorHAnsi"/>
          <w:sz w:val="22"/>
          <w:szCs w:val="22"/>
        </w:rPr>
        <w:t xml:space="preserve"> * </w:t>
      </w:r>
      <w:r>
        <w:rPr>
          <w:rFonts w:asciiTheme="majorHAnsi" w:hAnsiTheme="majorHAnsi"/>
          <w:sz w:val="22"/>
          <w:szCs w:val="22"/>
          <w:vertAlign w:val="superscript"/>
        </w:rPr>
        <w:t>2</w:t>
      </w:r>
      <w:r w:rsidR="009205DA" w:rsidRPr="00832327">
        <w:rPr>
          <w:rFonts w:asciiTheme="majorHAnsi" w:hAnsiTheme="majorHAnsi"/>
          <w:sz w:val="22"/>
          <w:szCs w:val="22"/>
          <w:vertAlign w:val="superscript"/>
        </w:rPr>
        <w:t>,</w:t>
      </w:r>
      <w:r>
        <w:rPr>
          <w:rFonts w:asciiTheme="majorHAnsi" w:hAnsiTheme="majorHAnsi"/>
          <w:sz w:val="22"/>
          <w:szCs w:val="22"/>
          <w:vertAlign w:val="superscript"/>
        </w:rPr>
        <w:t>3,</w:t>
      </w:r>
      <w:r w:rsidR="009205DA" w:rsidRPr="00832327">
        <w:rPr>
          <w:rFonts w:asciiTheme="majorHAnsi" w:hAnsiTheme="majorHAnsi"/>
          <w:sz w:val="22"/>
          <w:szCs w:val="22"/>
          <w:vertAlign w:val="superscript"/>
        </w:rPr>
        <w:t>4</w:t>
      </w:r>
      <w:r w:rsidR="009205DA" w:rsidRPr="00832327">
        <w:rPr>
          <w:rFonts w:asciiTheme="majorHAnsi" w:hAnsiTheme="majorHAnsi"/>
          <w:sz w:val="22"/>
          <w:szCs w:val="22"/>
        </w:rPr>
        <w:tab/>
        <w:t>BSc MBBS MD FRCA FRCP FFICM</w:t>
      </w:r>
    </w:p>
    <w:p w14:paraId="7719BD03" w14:textId="77777777" w:rsidR="009205DA" w:rsidRPr="00832327" w:rsidRDefault="009205DA" w:rsidP="00303736">
      <w:pPr>
        <w:pStyle w:val="NoSpacing"/>
        <w:spacing w:line="360" w:lineRule="auto"/>
        <w:jc w:val="both"/>
        <w:rPr>
          <w:rFonts w:asciiTheme="majorHAnsi" w:hAnsiTheme="majorHAnsi"/>
          <w:sz w:val="22"/>
          <w:szCs w:val="22"/>
          <w:lang w:val="en-US"/>
        </w:rPr>
      </w:pPr>
    </w:p>
    <w:p w14:paraId="221AC4AD" w14:textId="2C4C0DA9" w:rsidR="007D6043" w:rsidRPr="004939D4" w:rsidRDefault="00721EB4" w:rsidP="004939D4">
      <w:pPr>
        <w:spacing w:line="360" w:lineRule="auto"/>
        <w:rPr>
          <w:rFonts w:asciiTheme="majorHAnsi" w:hAnsiTheme="majorHAnsi"/>
          <w:sz w:val="22"/>
          <w:szCs w:val="22"/>
        </w:rPr>
      </w:pPr>
      <w:r w:rsidRPr="004939D4">
        <w:rPr>
          <w:rFonts w:asciiTheme="majorHAnsi" w:hAnsiTheme="majorHAnsi"/>
          <w:sz w:val="22"/>
          <w:szCs w:val="22"/>
          <w:vertAlign w:val="superscript"/>
        </w:rPr>
        <w:t>1</w:t>
      </w:r>
      <w:r w:rsidR="007D6043" w:rsidRPr="004939D4">
        <w:rPr>
          <w:rFonts w:asciiTheme="majorHAnsi" w:hAnsiTheme="majorHAnsi"/>
          <w:sz w:val="22"/>
          <w:szCs w:val="22"/>
        </w:rPr>
        <w:t xml:space="preserve"> </w:t>
      </w:r>
      <w:r w:rsidR="004939D4" w:rsidRPr="004939D4">
        <w:rPr>
          <w:rFonts w:asciiTheme="majorHAnsi" w:hAnsiTheme="majorHAnsi"/>
          <w:sz w:val="22"/>
          <w:szCs w:val="22"/>
        </w:rPr>
        <w:t>School of Cancer Sciences, Faculty of Medicine, University of Southampton, Southampton, UK</w:t>
      </w:r>
    </w:p>
    <w:p w14:paraId="3D3223FC" w14:textId="6CDEFB78" w:rsidR="003503B6" w:rsidRPr="004939D4" w:rsidRDefault="00721EB4" w:rsidP="004939D4">
      <w:pPr>
        <w:spacing w:line="360" w:lineRule="auto"/>
        <w:rPr>
          <w:rFonts w:asciiTheme="majorHAnsi" w:hAnsiTheme="majorHAnsi"/>
          <w:sz w:val="22"/>
          <w:szCs w:val="22"/>
        </w:rPr>
      </w:pPr>
      <w:r w:rsidRPr="004939D4">
        <w:rPr>
          <w:rFonts w:asciiTheme="majorHAnsi" w:hAnsiTheme="majorHAnsi"/>
          <w:sz w:val="22"/>
          <w:szCs w:val="22"/>
          <w:vertAlign w:val="superscript"/>
        </w:rPr>
        <w:t>2</w:t>
      </w:r>
      <w:r w:rsidR="009205DA" w:rsidRPr="004939D4">
        <w:rPr>
          <w:rFonts w:asciiTheme="majorHAnsi" w:hAnsiTheme="majorHAnsi"/>
          <w:sz w:val="22"/>
          <w:szCs w:val="22"/>
        </w:rPr>
        <w:t>University Hospital So</w:t>
      </w:r>
      <w:r w:rsidR="003503B6" w:rsidRPr="004939D4">
        <w:rPr>
          <w:rFonts w:asciiTheme="majorHAnsi" w:hAnsiTheme="majorHAnsi"/>
          <w:sz w:val="22"/>
          <w:szCs w:val="22"/>
        </w:rPr>
        <w:t>uthampton NHS Foundation Trust, Southampton, UK</w:t>
      </w:r>
      <w:r w:rsidR="009205DA" w:rsidRPr="004939D4">
        <w:rPr>
          <w:rFonts w:asciiTheme="majorHAnsi" w:hAnsiTheme="majorHAnsi"/>
          <w:sz w:val="22"/>
          <w:szCs w:val="22"/>
        </w:rPr>
        <w:t xml:space="preserve"> </w:t>
      </w:r>
    </w:p>
    <w:p w14:paraId="295BFE57" w14:textId="7CB4E747" w:rsidR="004939D4" w:rsidRPr="004939D4" w:rsidRDefault="003503B6" w:rsidP="004939D4">
      <w:pPr>
        <w:spacing w:line="360" w:lineRule="auto"/>
        <w:rPr>
          <w:rFonts w:asciiTheme="majorHAnsi" w:hAnsiTheme="majorHAnsi"/>
          <w:sz w:val="22"/>
          <w:szCs w:val="22"/>
        </w:rPr>
      </w:pPr>
      <w:r w:rsidRPr="004939D4">
        <w:rPr>
          <w:rFonts w:asciiTheme="majorHAnsi" w:hAnsiTheme="majorHAnsi"/>
          <w:sz w:val="22"/>
          <w:szCs w:val="22"/>
          <w:vertAlign w:val="superscript"/>
        </w:rPr>
        <w:t>3</w:t>
      </w:r>
      <w:r w:rsidR="004939D4" w:rsidRPr="004939D4">
        <w:rPr>
          <w:rFonts w:asciiTheme="majorHAnsi" w:hAnsiTheme="majorHAnsi"/>
          <w:sz w:val="22"/>
          <w:szCs w:val="22"/>
          <w:vertAlign w:val="superscript"/>
        </w:rPr>
        <w:t xml:space="preserve"> </w:t>
      </w:r>
      <w:r w:rsidR="004939D4" w:rsidRPr="004939D4">
        <w:rPr>
          <w:rFonts w:asciiTheme="majorHAnsi" w:hAnsiTheme="majorHAnsi"/>
          <w:sz w:val="22"/>
          <w:szCs w:val="22"/>
        </w:rPr>
        <w:t>NIHR Biomedical Research Centre, Southampton, University Hospital Southampton NHS Foundation Trust, UK</w:t>
      </w:r>
    </w:p>
    <w:p w14:paraId="74C7B3DD" w14:textId="77777777" w:rsidR="004939D4" w:rsidRPr="004939D4" w:rsidRDefault="003503B6" w:rsidP="004939D4">
      <w:pPr>
        <w:spacing w:line="360" w:lineRule="auto"/>
        <w:rPr>
          <w:rFonts w:asciiTheme="majorHAnsi" w:hAnsiTheme="majorHAnsi"/>
          <w:sz w:val="22"/>
          <w:szCs w:val="22"/>
          <w:vertAlign w:val="superscript"/>
        </w:rPr>
      </w:pPr>
      <w:r w:rsidRPr="004939D4">
        <w:rPr>
          <w:rFonts w:asciiTheme="majorHAnsi" w:hAnsiTheme="majorHAnsi"/>
          <w:sz w:val="22"/>
          <w:szCs w:val="22"/>
          <w:vertAlign w:val="superscript"/>
        </w:rPr>
        <w:t>4</w:t>
      </w:r>
      <w:r w:rsidR="004939D4" w:rsidRPr="004939D4">
        <w:rPr>
          <w:rFonts w:asciiTheme="majorHAnsi" w:hAnsiTheme="majorHAnsi"/>
          <w:sz w:val="22"/>
          <w:szCs w:val="22"/>
          <w:shd w:val="clear" w:color="auto" w:fill="FFFFFF"/>
        </w:rPr>
        <w:t xml:space="preserve"> Anaesthesia, Perioperative and Critical Care Research Group, NIHR Biomedical Research Centre, University Hospital Southampton NHS Foundation Trust/University of Southampton, Southampton, UK</w:t>
      </w:r>
      <w:r w:rsidR="004939D4" w:rsidRPr="004939D4">
        <w:rPr>
          <w:rFonts w:asciiTheme="majorHAnsi" w:hAnsiTheme="majorHAnsi"/>
          <w:sz w:val="22"/>
          <w:szCs w:val="22"/>
          <w:vertAlign w:val="superscript"/>
        </w:rPr>
        <w:t xml:space="preserve"> </w:t>
      </w:r>
    </w:p>
    <w:p w14:paraId="5EC34188" w14:textId="5DF40098" w:rsidR="0001749B" w:rsidRPr="004939D4" w:rsidRDefault="003503B6" w:rsidP="004939D4">
      <w:pPr>
        <w:spacing w:line="360" w:lineRule="auto"/>
        <w:rPr>
          <w:rFonts w:asciiTheme="majorHAnsi" w:hAnsiTheme="majorHAnsi"/>
          <w:sz w:val="22"/>
          <w:szCs w:val="22"/>
        </w:rPr>
      </w:pPr>
      <w:r w:rsidRPr="004939D4">
        <w:rPr>
          <w:rFonts w:asciiTheme="majorHAnsi" w:hAnsiTheme="majorHAnsi"/>
          <w:sz w:val="22"/>
          <w:szCs w:val="22"/>
          <w:vertAlign w:val="superscript"/>
        </w:rPr>
        <w:t>5</w:t>
      </w:r>
      <w:r w:rsidR="004254F4" w:rsidRPr="004939D4">
        <w:rPr>
          <w:rFonts w:asciiTheme="majorHAnsi" w:hAnsiTheme="majorHAnsi"/>
          <w:sz w:val="22"/>
          <w:szCs w:val="22"/>
        </w:rPr>
        <w:t xml:space="preserve">Department of </w:t>
      </w:r>
      <w:proofErr w:type="spellStart"/>
      <w:r w:rsidR="00EB1F00" w:rsidRPr="004939D4">
        <w:rPr>
          <w:rFonts w:asciiTheme="majorHAnsi" w:hAnsiTheme="majorHAnsi"/>
          <w:sz w:val="22"/>
          <w:szCs w:val="22"/>
        </w:rPr>
        <w:t>Anesthesiology</w:t>
      </w:r>
      <w:proofErr w:type="spellEnd"/>
      <w:r w:rsidR="004254F4" w:rsidRPr="004939D4">
        <w:rPr>
          <w:rFonts w:asciiTheme="majorHAnsi" w:hAnsiTheme="majorHAnsi"/>
          <w:sz w:val="22"/>
          <w:szCs w:val="22"/>
        </w:rPr>
        <w:t>,</w:t>
      </w:r>
      <w:r w:rsidR="00481AA4" w:rsidRPr="004939D4">
        <w:rPr>
          <w:rFonts w:asciiTheme="majorHAnsi" w:hAnsiTheme="majorHAnsi"/>
          <w:sz w:val="22"/>
          <w:szCs w:val="22"/>
        </w:rPr>
        <w:t xml:space="preserve"> </w:t>
      </w:r>
      <w:r w:rsidR="004254F4" w:rsidRPr="004939D4">
        <w:rPr>
          <w:rFonts w:asciiTheme="majorHAnsi" w:hAnsiTheme="majorHAnsi"/>
          <w:sz w:val="22"/>
          <w:szCs w:val="22"/>
        </w:rPr>
        <w:t>Duke University School of Medicine, Durham, NC, USA</w:t>
      </w:r>
    </w:p>
    <w:p w14:paraId="430225DF" w14:textId="294883C6" w:rsidR="009205DA" w:rsidRPr="004939D4" w:rsidRDefault="003503B6" w:rsidP="004939D4">
      <w:pPr>
        <w:spacing w:line="360" w:lineRule="auto"/>
        <w:rPr>
          <w:rFonts w:asciiTheme="majorHAnsi" w:hAnsiTheme="majorHAnsi"/>
          <w:sz w:val="22"/>
          <w:szCs w:val="22"/>
        </w:rPr>
      </w:pPr>
      <w:r w:rsidRPr="004939D4">
        <w:rPr>
          <w:rFonts w:asciiTheme="majorHAnsi" w:hAnsiTheme="majorHAnsi"/>
          <w:sz w:val="22"/>
          <w:szCs w:val="22"/>
          <w:vertAlign w:val="superscript"/>
        </w:rPr>
        <w:t>6</w:t>
      </w:r>
      <w:r w:rsidR="004939D4" w:rsidRPr="004939D4">
        <w:rPr>
          <w:rFonts w:asciiTheme="majorHAnsi" w:hAnsiTheme="majorHAnsi"/>
          <w:sz w:val="22"/>
          <w:szCs w:val="22"/>
          <w:vertAlign w:val="superscript"/>
        </w:rPr>
        <w:t xml:space="preserve"> </w:t>
      </w:r>
      <w:r w:rsidR="0001749B" w:rsidRPr="004939D4">
        <w:rPr>
          <w:rFonts w:asciiTheme="majorHAnsi" w:hAnsiTheme="majorHAnsi"/>
          <w:sz w:val="22"/>
          <w:szCs w:val="22"/>
        </w:rPr>
        <w:t>Duke Clinical Research Institute, Durham, NC, USA</w:t>
      </w:r>
    </w:p>
    <w:p w14:paraId="542205ED" w14:textId="4C1DAB7C" w:rsidR="004939D4" w:rsidRPr="005E7002" w:rsidRDefault="004939D4" w:rsidP="004939D4">
      <w:pPr>
        <w:spacing w:line="360" w:lineRule="auto"/>
        <w:rPr>
          <w:rFonts w:cs="Arial"/>
          <w:iCs/>
        </w:rPr>
      </w:pPr>
    </w:p>
    <w:p w14:paraId="4473B194" w14:textId="77777777" w:rsidR="009205DA" w:rsidRPr="00832327" w:rsidRDefault="009205DA" w:rsidP="004939D4">
      <w:pPr>
        <w:pStyle w:val="NoSpacing"/>
        <w:spacing w:line="360" w:lineRule="auto"/>
        <w:jc w:val="both"/>
        <w:rPr>
          <w:rFonts w:asciiTheme="majorHAnsi" w:hAnsiTheme="majorHAnsi"/>
          <w:sz w:val="22"/>
          <w:szCs w:val="22"/>
          <w:lang w:val="en-US"/>
        </w:rPr>
      </w:pPr>
    </w:p>
    <w:p w14:paraId="1AC33D47" w14:textId="77777777" w:rsidR="004254F4" w:rsidRPr="00832327" w:rsidRDefault="004254F4" w:rsidP="00303736">
      <w:pPr>
        <w:pStyle w:val="NoSpacing"/>
        <w:spacing w:line="360" w:lineRule="auto"/>
        <w:jc w:val="both"/>
        <w:rPr>
          <w:rFonts w:asciiTheme="majorHAnsi" w:hAnsiTheme="majorHAnsi"/>
          <w:b/>
          <w:sz w:val="22"/>
          <w:szCs w:val="22"/>
        </w:rPr>
      </w:pPr>
    </w:p>
    <w:p w14:paraId="2EC782D1" w14:textId="1576ECE1" w:rsidR="00D349ED" w:rsidRPr="00832327" w:rsidRDefault="00A119C1" w:rsidP="00303736">
      <w:pPr>
        <w:pStyle w:val="NoSpacing"/>
        <w:spacing w:line="360" w:lineRule="auto"/>
        <w:jc w:val="both"/>
        <w:rPr>
          <w:rFonts w:asciiTheme="majorHAnsi" w:hAnsiTheme="majorHAnsi"/>
          <w:b/>
          <w:sz w:val="22"/>
          <w:szCs w:val="22"/>
        </w:rPr>
      </w:pPr>
      <w:r w:rsidRPr="00832327">
        <w:rPr>
          <w:rFonts w:asciiTheme="majorHAnsi" w:hAnsiTheme="majorHAnsi"/>
          <w:b/>
          <w:sz w:val="22"/>
          <w:szCs w:val="22"/>
        </w:rPr>
        <w:t>Corresponding author</w:t>
      </w:r>
      <w:r w:rsidR="009205DA" w:rsidRPr="00832327">
        <w:rPr>
          <w:rFonts w:asciiTheme="majorHAnsi" w:hAnsiTheme="majorHAnsi"/>
          <w:b/>
          <w:sz w:val="22"/>
          <w:szCs w:val="22"/>
        </w:rPr>
        <w:tab/>
      </w:r>
    </w:p>
    <w:p w14:paraId="54E32DC9" w14:textId="77777777" w:rsidR="00D349ED" w:rsidRPr="00832327" w:rsidRDefault="009205DA"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 xml:space="preserve">Professor Michael P W </w:t>
      </w:r>
      <w:proofErr w:type="spellStart"/>
      <w:r w:rsidRPr="00832327">
        <w:rPr>
          <w:rFonts w:asciiTheme="majorHAnsi" w:hAnsiTheme="majorHAnsi"/>
          <w:sz w:val="22"/>
          <w:szCs w:val="22"/>
        </w:rPr>
        <w:t>Grocott</w:t>
      </w:r>
      <w:proofErr w:type="spellEnd"/>
      <w:r w:rsidR="00D349ED" w:rsidRPr="00832327">
        <w:rPr>
          <w:rFonts w:asciiTheme="majorHAnsi" w:hAnsiTheme="majorHAnsi"/>
          <w:sz w:val="22"/>
          <w:szCs w:val="22"/>
        </w:rPr>
        <w:t xml:space="preserve"> </w:t>
      </w:r>
    </w:p>
    <w:p w14:paraId="51F5E0F3" w14:textId="09D0412C" w:rsidR="00AF23AF" w:rsidRPr="00832327" w:rsidRDefault="00AF23AF"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Department of Anaesthesia and Critical Care, University Hospital Southampton NHS Foundation Trust, Southampton, UK</w:t>
      </w:r>
    </w:p>
    <w:p w14:paraId="63E8B345" w14:textId="2A6064BE" w:rsidR="009205DA" w:rsidRPr="00832327" w:rsidRDefault="009205DA"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 xml:space="preserve"> </w:t>
      </w:r>
      <w:hyperlink r:id="rId8" w:history="1">
        <w:r w:rsidRPr="00832327">
          <w:rPr>
            <w:rStyle w:val="Hyperlink"/>
            <w:rFonts w:asciiTheme="majorHAnsi" w:hAnsiTheme="majorHAnsi" w:cs="Times New Roman"/>
            <w:color w:val="auto"/>
            <w:sz w:val="22"/>
            <w:szCs w:val="22"/>
          </w:rPr>
          <w:t>mike.grocott@soton.ac.uk</w:t>
        </w:r>
      </w:hyperlink>
    </w:p>
    <w:p w14:paraId="71323D4C" w14:textId="77777777" w:rsidR="009205DA" w:rsidRPr="00832327" w:rsidRDefault="009205DA" w:rsidP="00303736">
      <w:pPr>
        <w:pStyle w:val="NoSpacing"/>
        <w:spacing w:line="360" w:lineRule="auto"/>
        <w:jc w:val="both"/>
        <w:rPr>
          <w:rFonts w:asciiTheme="majorHAnsi" w:hAnsiTheme="majorHAnsi"/>
          <w:b/>
          <w:sz w:val="22"/>
          <w:szCs w:val="22"/>
          <w:lang w:val="en-US"/>
        </w:rPr>
      </w:pPr>
    </w:p>
    <w:p w14:paraId="71B421DD" w14:textId="6368A489" w:rsidR="0056619B" w:rsidRPr="00832327" w:rsidRDefault="00A119C1" w:rsidP="00303736">
      <w:pPr>
        <w:pStyle w:val="NoSpacing"/>
        <w:spacing w:line="360" w:lineRule="auto"/>
        <w:jc w:val="both"/>
        <w:rPr>
          <w:rFonts w:asciiTheme="majorHAnsi" w:hAnsiTheme="majorHAnsi"/>
          <w:b/>
          <w:sz w:val="22"/>
          <w:szCs w:val="22"/>
          <w:lang w:val="en-US"/>
        </w:rPr>
      </w:pPr>
      <w:r w:rsidRPr="00832327">
        <w:rPr>
          <w:rFonts w:asciiTheme="majorHAnsi" w:hAnsiTheme="majorHAnsi"/>
          <w:b/>
          <w:sz w:val="22"/>
          <w:szCs w:val="22"/>
          <w:lang w:val="en-US"/>
        </w:rPr>
        <w:t>Keywords</w:t>
      </w:r>
    </w:p>
    <w:p w14:paraId="78663C0A" w14:textId="128C6E48" w:rsidR="00370235" w:rsidRDefault="0056619B"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Multimodal prehabilitation; nutrition; exercise; stress of surgery; postoperative outcome; mortality</w:t>
      </w:r>
    </w:p>
    <w:p w14:paraId="306F86BD" w14:textId="4190DE8C" w:rsidR="00A70EA9" w:rsidRDefault="00A70EA9" w:rsidP="00303736">
      <w:pPr>
        <w:pStyle w:val="NoSpacing"/>
        <w:spacing w:line="360" w:lineRule="auto"/>
        <w:jc w:val="both"/>
        <w:rPr>
          <w:rFonts w:asciiTheme="majorHAnsi" w:hAnsiTheme="majorHAnsi"/>
          <w:sz w:val="22"/>
          <w:szCs w:val="22"/>
        </w:rPr>
      </w:pPr>
    </w:p>
    <w:p w14:paraId="6DB66B30" w14:textId="0A3AF179" w:rsidR="00A70EA9" w:rsidRDefault="00A70EA9" w:rsidP="00303736">
      <w:pPr>
        <w:pStyle w:val="NoSpacing"/>
        <w:spacing w:line="360" w:lineRule="auto"/>
        <w:jc w:val="both"/>
        <w:rPr>
          <w:rFonts w:asciiTheme="majorHAnsi" w:hAnsiTheme="majorHAnsi"/>
          <w:sz w:val="22"/>
          <w:szCs w:val="22"/>
        </w:rPr>
      </w:pPr>
    </w:p>
    <w:p w14:paraId="124E6B21" w14:textId="65707EFE" w:rsidR="00A70EA9" w:rsidRDefault="00A70EA9" w:rsidP="00303736">
      <w:pPr>
        <w:pStyle w:val="NoSpacing"/>
        <w:spacing w:line="360" w:lineRule="auto"/>
        <w:jc w:val="both"/>
        <w:rPr>
          <w:rFonts w:asciiTheme="majorHAnsi" w:hAnsiTheme="majorHAnsi"/>
          <w:sz w:val="22"/>
          <w:szCs w:val="22"/>
        </w:rPr>
      </w:pPr>
    </w:p>
    <w:p w14:paraId="27C4C458" w14:textId="54DF3538" w:rsidR="00A70EA9" w:rsidRDefault="00A70EA9" w:rsidP="00303736">
      <w:pPr>
        <w:pStyle w:val="NoSpacing"/>
        <w:spacing w:line="360" w:lineRule="auto"/>
        <w:jc w:val="both"/>
        <w:rPr>
          <w:rFonts w:asciiTheme="majorHAnsi" w:hAnsiTheme="majorHAnsi"/>
          <w:sz w:val="22"/>
          <w:szCs w:val="22"/>
        </w:rPr>
      </w:pPr>
    </w:p>
    <w:p w14:paraId="12098B8D" w14:textId="77777777" w:rsidR="009B061B" w:rsidRDefault="009B061B" w:rsidP="00303736">
      <w:pPr>
        <w:pStyle w:val="NoSpacing"/>
        <w:spacing w:line="360" w:lineRule="auto"/>
        <w:jc w:val="both"/>
        <w:rPr>
          <w:rFonts w:asciiTheme="majorHAnsi" w:hAnsiTheme="majorHAnsi"/>
          <w:sz w:val="22"/>
          <w:szCs w:val="22"/>
        </w:rPr>
      </w:pPr>
    </w:p>
    <w:p w14:paraId="0A2EEB20" w14:textId="44FEEAEA" w:rsidR="00A70EA9" w:rsidRDefault="00A70EA9" w:rsidP="00303736">
      <w:pPr>
        <w:pStyle w:val="NoSpacing"/>
        <w:spacing w:line="360" w:lineRule="auto"/>
        <w:jc w:val="both"/>
        <w:rPr>
          <w:rFonts w:asciiTheme="majorHAnsi" w:hAnsiTheme="majorHAnsi"/>
          <w:sz w:val="22"/>
          <w:szCs w:val="22"/>
        </w:rPr>
      </w:pPr>
    </w:p>
    <w:p w14:paraId="02DA4C57" w14:textId="0393AB6A" w:rsidR="00370235" w:rsidRPr="00832327" w:rsidRDefault="00370235" w:rsidP="00303736">
      <w:pPr>
        <w:spacing w:before="100" w:beforeAutospacing="1" w:after="100" w:afterAutospacing="1" w:line="360" w:lineRule="auto"/>
        <w:jc w:val="both"/>
        <w:rPr>
          <w:rFonts w:asciiTheme="majorHAnsi" w:hAnsiTheme="majorHAnsi"/>
          <w:sz w:val="22"/>
          <w:szCs w:val="22"/>
        </w:rPr>
      </w:pPr>
      <w:r w:rsidRPr="00832327">
        <w:rPr>
          <w:rFonts w:asciiTheme="majorHAnsi" w:hAnsiTheme="majorHAnsi"/>
          <w:b/>
          <w:bCs/>
          <w:sz w:val="22"/>
          <w:szCs w:val="22"/>
        </w:rPr>
        <w:lastRenderedPageBreak/>
        <w:t>Abstract (12</w:t>
      </w:r>
      <w:r w:rsidR="009B061B">
        <w:rPr>
          <w:rFonts w:asciiTheme="majorHAnsi" w:hAnsiTheme="majorHAnsi"/>
          <w:b/>
          <w:bCs/>
          <w:sz w:val="22"/>
          <w:szCs w:val="22"/>
        </w:rPr>
        <w:t>9</w:t>
      </w:r>
      <w:r w:rsidRPr="00832327">
        <w:rPr>
          <w:rFonts w:asciiTheme="majorHAnsi" w:hAnsiTheme="majorHAnsi"/>
          <w:b/>
          <w:bCs/>
          <w:sz w:val="22"/>
          <w:szCs w:val="22"/>
        </w:rPr>
        <w:t>/150 words)</w:t>
      </w:r>
    </w:p>
    <w:p w14:paraId="0BAF4DEC" w14:textId="133B4A69" w:rsidR="00370235" w:rsidRPr="00832327" w:rsidRDefault="00370235" w:rsidP="00303736">
      <w:pPr>
        <w:spacing w:before="100" w:beforeAutospacing="1" w:after="100" w:afterAutospacing="1" w:line="360" w:lineRule="auto"/>
        <w:jc w:val="both"/>
        <w:rPr>
          <w:rFonts w:asciiTheme="majorHAnsi" w:hAnsiTheme="majorHAnsi"/>
          <w:sz w:val="22"/>
          <w:szCs w:val="22"/>
        </w:rPr>
      </w:pPr>
      <w:r w:rsidRPr="00832327">
        <w:rPr>
          <w:rFonts w:asciiTheme="majorHAnsi" w:hAnsiTheme="majorHAnsi"/>
          <w:b/>
          <w:bCs/>
          <w:sz w:val="22"/>
          <w:szCs w:val="22"/>
          <w:lang w:val="en-US"/>
        </w:rPr>
        <w:t>Purpose:</w:t>
      </w:r>
      <w:r w:rsidRPr="00832327">
        <w:rPr>
          <w:rFonts w:asciiTheme="majorHAnsi" w:hAnsiTheme="majorHAnsi"/>
          <w:sz w:val="22"/>
          <w:szCs w:val="22"/>
          <w:lang w:val="en-US"/>
        </w:rPr>
        <w:t xml:space="preserve"> To evaluate the role of </w:t>
      </w:r>
      <w:r w:rsidR="00303BAB">
        <w:rPr>
          <w:rFonts w:asciiTheme="majorHAnsi" w:hAnsiTheme="majorHAnsi"/>
          <w:sz w:val="22"/>
          <w:szCs w:val="22"/>
          <w:lang w:val="en-US"/>
        </w:rPr>
        <w:t>prehabilitation</w:t>
      </w:r>
      <w:r w:rsidRPr="00832327">
        <w:rPr>
          <w:rFonts w:asciiTheme="majorHAnsi" w:hAnsiTheme="majorHAnsi"/>
          <w:sz w:val="22"/>
          <w:szCs w:val="22"/>
          <w:lang w:val="en-US"/>
        </w:rPr>
        <w:t xml:space="preserve"> interventions in adult patients before elective major surgery.</w:t>
      </w:r>
    </w:p>
    <w:p w14:paraId="5F4CFF92" w14:textId="7357EC82" w:rsidR="00370235" w:rsidRPr="00832327" w:rsidRDefault="00370235" w:rsidP="00303736">
      <w:pPr>
        <w:spacing w:before="100" w:beforeAutospacing="1" w:after="240" w:line="360" w:lineRule="auto"/>
        <w:jc w:val="both"/>
        <w:rPr>
          <w:rFonts w:asciiTheme="majorHAnsi" w:hAnsiTheme="majorHAnsi"/>
          <w:sz w:val="22"/>
          <w:szCs w:val="22"/>
        </w:rPr>
      </w:pPr>
      <w:r w:rsidRPr="00832327">
        <w:rPr>
          <w:rFonts w:asciiTheme="majorHAnsi" w:hAnsiTheme="majorHAnsi"/>
          <w:b/>
          <w:bCs/>
          <w:sz w:val="22"/>
          <w:szCs w:val="22"/>
          <w:lang w:val="en-US"/>
        </w:rPr>
        <w:t>Recent findings:</w:t>
      </w:r>
      <w:r w:rsidRPr="00832327">
        <w:rPr>
          <w:rFonts w:asciiTheme="majorHAnsi" w:hAnsiTheme="majorHAnsi"/>
          <w:sz w:val="22"/>
          <w:szCs w:val="22"/>
          <w:lang w:val="en-US"/>
        </w:rPr>
        <w:t> Exercise training before elective adult major surgery is feasible</w:t>
      </w:r>
      <w:r w:rsidR="00303BAB">
        <w:rPr>
          <w:rFonts w:asciiTheme="majorHAnsi" w:hAnsiTheme="majorHAnsi"/>
          <w:sz w:val="22"/>
          <w:szCs w:val="22"/>
          <w:lang w:val="en-US"/>
        </w:rPr>
        <w:t xml:space="preserve"> and </w:t>
      </w:r>
      <w:r w:rsidRPr="00832327">
        <w:rPr>
          <w:rFonts w:asciiTheme="majorHAnsi" w:hAnsiTheme="majorHAnsi"/>
          <w:sz w:val="22"/>
          <w:szCs w:val="22"/>
          <w:lang w:val="en-US"/>
        </w:rPr>
        <w:t>safe</w:t>
      </w:r>
      <w:r w:rsidR="00303BAB">
        <w:rPr>
          <w:rFonts w:asciiTheme="majorHAnsi" w:hAnsiTheme="majorHAnsi"/>
          <w:sz w:val="22"/>
          <w:szCs w:val="22"/>
          <w:lang w:val="en-US"/>
        </w:rPr>
        <w:t>. Efficacy has been determined</w:t>
      </w:r>
      <w:r w:rsidRPr="00832327">
        <w:rPr>
          <w:rFonts w:asciiTheme="majorHAnsi" w:hAnsiTheme="majorHAnsi"/>
          <w:sz w:val="22"/>
          <w:szCs w:val="22"/>
          <w:lang w:val="en-US"/>
        </w:rPr>
        <w:t xml:space="preserve"> but the clinical effectiveness remains uncertain. Early data suggests a reduction in morbidity, length of stay and </w:t>
      </w:r>
      <w:r w:rsidR="00303BAB">
        <w:rPr>
          <w:rFonts w:asciiTheme="majorHAnsi" w:hAnsiTheme="majorHAnsi"/>
          <w:sz w:val="22"/>
          <w:szCs w:val="22"/>
          <w:lang w:val="en-US"/>
        </w:rPr>
        <w:t xml:space="preserve">an improvement in </w:t>
      </w:r>
      <w:r w:rsidRPr="00832327">
        <w:rPr>
          <w:rFonts w:asciiTheme="majorHAnsi" w:hAnsiTheme="majorHAnsi"/>
          <w:sz w:val="22"/>
          <w:szCs w:val="22"/>
          <w:lang w:val="en-US"/>
        </w:rPr>
        <w:t xml:space="preserve">quality of life.  Nutritional </w:t>
      </w:r>
      <w:r w:rsidR="00303BAB">
        <w:rPr>
          <w:rFonts w:asciiTheme="majorHAnsi" w:hAnsiTheme="majorHAnsi"/>
          <w:sz w:val="22"/>
          <w:szCs w:val="22"/>
          <w:lang w:val="en-US"/>
        </w:rPr>
        <w:t xml:space="preserve">and psychological </w:t>
      </w:r>
      <w:r w:rsidRPr="00832327">
        <w:rPr>
          <w:rFonts w:asciiTheme="majorHAnsi" w:hAnsiTheme="majorHAnsi"/>
          <w:sz w:val="22"/>
          <w:szCs w:val="22"/>
          <w:lang w:val="en-US"/>
        </w:rPr>
        <w:t xml:space="preserve">interventions are less well evaluated and when they are, it is often in combination with exercise interventions as part of </w:t>
      </w:r>
      <w:r w:rsidR="009B061B">
        <w:rPr>
          <w:rFonts w:asciiTheme="majorHAnsi" w:hAnsiTheme="majorHAnsi"/>
          <w:sz w:val="22"/>
          <w:szCs w:val="22"/>
          <w:lang w:val="en-US"/>
        </w:rPr>
        <w:t xml:space="preserve">multimodal </w:t>
      </w:r>
      <w:r w:rsidRPr="00832327">
        <w:rPr>
          <w:rFonts w:asciiTheme="majorHAnsi" w:hAnsiTheme="majorHAnsi"/>
          <w:sz w:val="22"/>
          <w:szCs w:val="22"/>
          <w:lang w:val="en-US"/>
        </w:rPr>
        <w:t>prehabilitation.  </w:t>
      </w:r>
    </w:p>
    <w:p w14:paraId="27F574A6" w14:textId="0C908C34" w:rsidR="00370235" w:rsidRPr="00832327" w:rsidRDefault="00370235" w:rsidP="00303736">
      <w:pPr>
        <w:spacing w:before="100" w:beforeAutospacing="1" w:after="100" w:afterAutospacing="1" w:line="360" w:lineRule="auto"/>
        <w:jc w:val="both"/>
        <w:rPr>
          <w:rFonts w:asciiTheme="majorHAnsi" w:hAnsiTheme="majorHAnsi"/>
          <w:sz w:val="22"/>
          <w:szCs w:val="22"/>
        </w:rPr>
      </w:pPr>
      <w:r w:rsidRPr="00832327">
        <w:rPr>
          <w:rFonts w:asciiTheme="majorHAnsi" w:hAnsiTheme="majorHAnsi"/>
          <w:b/>
          <w:bCs/>
          <w:sz w:val="22"/>
          <w:szCs w:val="22"/>
          <w:lang w:val="en-US"/>
        </w:rPr>
        <w:t>Summary:</w:t>
      </w:r>
      <w:r w:rsidRPr="00832327">
        <w:rPr>
          <w:rFonts w:asciiTheme="majorHAnsi" w:hAnsiTheme="majorHAnsi"/>
          <w:sz w:val="22"/>
          <w:szCs w:val="22"/>
          <w:lang w:val="en-US"/>
        </w:rPr>
        <w:t xml:space="preserve"> Studies evaluating </w:t>
      </w:r>
      <w:r w:rsidR="00303BAB">
        <w:rPr>
          <w:rFonts w:asciiTheme="majorHAnsi" w:hAnsiTheme="majorHAnsi"/>
          <w:sz w:val="22"/>
          <w:szCs w:val="22"/>
          <w:lang w:val="en-US"/>
        </w:rPr>
        <w:t>multimodal prehabilitation</w:t>
      </w:r>
      <w:r w:rsidRPr="00832327">
        <w:rPr>
          <w:rFonts w:asciiTheme="majorHAnsi" w:hAnsiTheme="majorHAnsi"/>
          <w:sz w:val="22"/>
          <w:szCs w:val="22"/>
          <w:lang w:val="en-US"/>
        </w:rPr>
        <w:t xml:space="preserve"> interventions before elective major surgery in adults are producing encouraging early results, but definitive clinical </w:t>
      </w:r>
      <w:r w:rsidR="00303BAB">
        <w:rPr>
          <w:rFonts w:asciiTheme="majorHAnsi" w:hAnsiTheme="majorHAnsi"/>
          <w:sz w:val="22"/>
          <w:szCs w:val="22"/>
          <w:lang w:val="en-US"/>
        </w:rPr>
        <w:t>effectiveness</w:t>
      </w:r>
      <w:r w:rsidRPr="00832327">
        <w:rPr>
          <w:rFonts w:asciiTheme="majorHAnsi" w:hAnsiTheme="majorHAnsi"/>
          <w:sz w:val="22"/>
          <w:szCs w:val="22"/>
          <w:lang w:val="en-US"/>
        </w:rPr>
        <w:t xml:space="preserve"> </w:t>
      </w:r>
      <w:r w:rsidR="00303BAB">
        <w:rPr>
          <w:rFonts w:asciiTheme="majorHAnsi" w:hAnsiTheme="majorHAnsi"/>
          <w:sz w:val="22"/>
          <w:szCs w:val="22"/>
          <w:lang w:val="en-US"/>
        </w:rPr>
        <w:t xml:space="preserve">is </w:t>
      </w:r>
      <w:r w:rsidRPr="00832327">
        <w:rPr>
          <w:rFonts w:asciiTheme="majorHAnsi" w:hAnsiTheme="majorHAnsi"/>
          <w:sz w:val="22"/>
          <w:szCs w:val="22"/>
          <w:lang w:val="en-US"/>
        </w:rPr>
        <w:t>currently very limited.  Future research should focus on refining interventions, exploring mechanism</w:t>
      </w:r>
      <w:r w:rsidR="009B061B">
        <w:rPr>
          <w:rFonts w:asciiTheme="majorHAnsi" w:hAnsiTheme="majorHAnsi"/>
          <w:sz w:val="22"/>
          <w:szCs w:val="22"/>
          <w:lang w:val="en-US"/>
        </w:rPr>
        <w:t>s</w:t>
      </w:r>
      <w:r w:rsidRPr="00832327">
        <w:rPr>
          <w:rFonts w:asciiTheme="majorHAnsi" w:hAnsiTheme="majorHAnsi"/>
          <w:sz w:val="22"/>
          <w:szCs w:val="22"/>
          <w:lang w:val="en-US"/>
        </w:rPr>
        <w:t>,</w:t>
      </w:r>
      <w:r w:rsidR="009B061B">
        <w:rPr>
          <w:rFonts w:asciiTheme="majorHAnsi" w:hAnsiTheme="majorHAnsi"/>
          <w:sz w:val="22"/>
          <w:szCs w:val="22"/>
          <w:lang w:val="en-US"/>
        </w:rPr>
        <w:t xml:space="preserve"> establishing minimum dosage,</w:t>
      </w:r>
      <w:r w:rsidRPr="00832327">
        <w:rPr>
          <w:rFonts w:asciiTheme="majorHAnsi" w:hAnsiTheme="majorHAnsi"/>
          <w:sz w:val="22"/>
          <w:szCs w:val="22"/>
          <w:lang w:val="en-US"/>
        </w:rPr>
        <w:t xml:space="preserve"> </w:t>
      </w:r>
      <w:r w:rsidR="009B061B">
        <w:rPr>
          <w:rFonts w:asciiTheme="majorHAnsi" w:hAnsiTheme="majorHAnsi"/>
          <w:sz w:val="22"/>
          <w:szCs w:val="22"/>
          <w:lang w:val="en-US"/>
        </w:rPr>
        <w:t xml:space="preserve">interrogating </w:t>
      </w:r>
      <w:r w:rsidRPr="00832327">
        <w:rPr>
          <w:rFonts w:asciiTheme="majorHAnsi" w:hAnsiTheme="majorHAnsi"/>
          <w:sz w:val="22"/>
          <w:szCs w:val="22"/>
          <w:lang w:val="en-US"/>
        </w:rPr>
        <w:t xml:space="preserve">interactions between therapies and </w:t>
      </w:r>
      <w:r w:rsidR="009B061B">
        <w:rPr>
          <w:rFonts w:asciiTheme="majorHAnsi" w:hAnsiTheme="majorHAnsi"/>
          <w:sz w:val="22"/>
          <w:szCs w:val="22"/>
          <w:lang w:val="en-US"/>
        </w:rPr>
        <w:t xml:space="preserve">urgent implementation of </w:t>
      </w:r>
      <w:r w:rsidRPr="00832327">
        <w:rPr>
          <w:rFonts w:asciiTheme="majorHAnsi" w:hAnsiTheme="majorHAnsi"/>
          <w:sz w:val="22"/>
          <w:szCs w:val="22"/>
          <w:lang w:val="en-US"/>
        </w:rPr>
        <w:t>large-scale clinical effectiveness studies. </w:t>
      </w:r>
    </w:p>
    <w:p w14:paraId="049C39E8" w14:textId="11C92A81" w:rsidR="00370235" w:rsidRDefault="00370235" w:rsidP="00303736">
      <w:pPr>
        <w:pStyle w:val="NoSpacing"/>
        <w:spacing w:line="360" w:lineRule="auto"/>
        <w:jc w:val="both"/>
        <w:rPr>
          <w:rFonts w:asciiTheme="majorHAnsi" w:hAnsiTheme="majorHAnsi"/>
          <w:b/>
          <w:sz w:val="22"/>
          <w:szCs w:val="22"/>
        </w:rPr>
      </w:pPr>
    </w:p>
    <w:p w14:paraId="6D704B9C" w14:textId="08119B15" w:rsidR="00303BAB" w:rsidRDefault="00303BAB" w:rsidP="00303736">
      <w:pPr>
        <w:pStyle w:val="NoSpacing"/>
        <w:spacing w:line="360" w:lineRule="auto"/>
        <w:jc w:val="both"/>
        <w:rPr>
          <w:rFonts w:asciiTheme="majorHAnsi" w:hAnsiTheme="majorHAnsi"/>
          <w:b/>
          <w:sz w:val="22"/>
          <w:szCs w:val="22"/>
        </w:rPr>
      </w:pPr>
    </w:p>
    <w:p w14:paraId="26772E67" w14:textId="453BDA9E" w:rsidR="00303BAB" w:rsidRDefault="00303BAB" w:rsidP="00303736">
      <w:pPr>
        <w:pStyle w:val="NoSpacing"/>
        <w:spacing w:line="360" w:lineRule="auto"/>
        <w:jc w:val="both"/>
        <w:rPr>
          <w:rFonts w:asciiTheme="majorHAnsi" w:hAnsiTheme="majorHAnsi"/>
          <w:b/>
          <w:sz w:val="22"/>
          <w:szCs w:val="22"/>
        </w:rPr>
      </w:pPr>
    </w:p>
    <w:p w14:paraId="243EB7E4" w14:textId="15216D2A" w:rsidR="00303BAB" w:rsidRDefault="00303BAB" w:rsidP="00303736">
      <w:pPr>
        <w:pStyle w:val="NoSpacing"/>
        <w:spacing w:line="360" w:lineRule="auto"/>
        <w:jc w:val="both"/>
        <w:rPr>
          <w:rFonts w:asciiTheme="majorHAnsi" w:hAnsiTheme="majorHAnsi"/>
          <w:b/>
          <w:sz w:val="22"/>
          <w:szCs w:val="22"/>
        </w:rPr>
      </w:pPr>
    </w:p>
    <w:p w14:paraId="3E6594BD" w14:textId="5A07DE24" w:rsidR="00303BAB" w:rsidRDefault="00303BAB" w:rsidP="00303736">
      <w:pPr>
        <w:pStyle w:val="NoSpacing"/>
        <w:spacing w:line="360" w:lineRule="auto"/>
        <w:jc w:val="both"/>
        <w:rPr>
          <w:rFonts w:asciiTheme="majorHAnsi" w:hAnsiTheme="majorHAnsi"/>
          <w:b/>
          <w:sz w:val="22"/>
          <w:szCs w:val="22"/>
        </w:rPr>
      </w:pPr>
    </w:p>
    <w:p w14:paraId="7AE1EFDA" w14:textId="48BB8A29" w:rsidR="00303BAB" w:rsidRDefault="00303BAB" w:rsidP="00303736">
      <w:pPr>
        <w:pStyle w:val="NoSpacing"/>
        <w:spacing w:line="360" w:lineRule="auto"/>
        <w:jc w:val="both"/>
        <w:rPr>
          <w:rFonts w:asciiTheme="majorHAnsi" w:hAnsiTheme="majorHAnsi"/>
          <w:b/>
          <w:sz w:val="22"/>
          <w:szCs w:val="22"/>
        </w:rPr>
      </w:pPr>
    </w:p>
    <w:p w14:paraId="5DB02C6C" w14:textId="4AA509CB" w:rsidR="00303BAB" w:rsidRDefault="00303BAB" w:rsidP="00303736">
      <w:pPr>
        <w:pStyle w:val="NoSpacing"/>
        <w:spacing w:line="360" w:lineRule="auto"/>
        <w:jc w:val="both"/>
        <w:rPr>
          <w:rFonts w:asciiTheme="majorHAnsi" w:hAnsiTheme="majorHAnsi"/>
          <w:b/>
          <w:sz w:val="22"/>
          <w:szCs w:val="22"/>
        </w:rPr>
      </w:pPr>
    </w:p>
    <w:p w14:paraId="3875936D" w14:textId="11A59EE8" w:rsidR="00303BAB" w:rsidRDefault="00303BAB" w:rsidP="00303736">
      <w:pPr>
        <w:pStyle w:val="NoSpacing"/>
        <w:spacing w:line="360" w:lineRule="auto"/>
        <w:jc w:val="both"/>
        <w:rPr>
          <w:rFonts w:asciiTheme="majorHAnsi" w:hAnsiTheme="majorHAnsi"/>
          <w:b/>
          <w:sz w:val="22"/>
          <w:szCs w:val="22"/>
        </w:rPr>
      </w:pPr>
    </w:p>
    <w:p w14:paraId="19CDE9C0" w14:textId="0B8D1876" w:rsidR="00303BAB" w:rsidRDefault="00303BAB" w:rsidP="00303736">
      <w:pPr>
        <w:pStyle w:val="NoSpacing"/>
        <w:spacing w:line="360" w:lineRule="auto"/>
        <w:jc w:val="both"/>
        <w:rPr>
          <w:rFonts w:asciiTheme="majorHAnsi" w:hAnsiTheme="majorHAnsi"/>
          <w:b/>
          <w:sz w:val="22"/>
          <w:szCs w:val="22"/>
        </w:rPr>
      </w:pPr>
    </w:p>
    <w:p w14:paraId="3EF012B3" w14:textId="1B0A40D6" w:rsidR="00303BAB" w:rsidRDefault="00303BAB" w:rsidP="00303736">
      <w:pPr>
        <w:pStyle w:val="NoSpacing"/>
        <w:spacing w:line="360" w:lineRule="auto"/>
        <w:jc w:val="both"/>
        <w:rPr>
          <w:rFonts w:asciiTheme="majorHAnsi" w:hAnsiTheme="majorHAnsi"/>
          <w:b/>
          <w:sz w:val="22"/>
          <w:szCs w:val="22"/>
        </w:rPr>
      </w:pPr>
    </w:p>
    <w:p w14:paraId="7366031E" w14:textId="2B928AA3" w:rsidR="00303BAB" w:rsidRDefault="00303BAB" w:rsidP="00303736">
      <w:pPr>
        <w:pStyle w:val="NoSpacing"/>
        <w:spacing w:line="360" w:lineRule="auto"/>
        <w:jc w:val="both"/>
        <w:rPr>
          <w:rFonts w:asciiTheme="majorHAnsi" w:hAnsiTheme="majorHAnsi"/>
          <w:b/>
          <w:sz w:val="22"/>
          <w:szCs w:val="22"/>
        </w:rPr>
      </w:pPr>
    </w:p>
    <w:p w14:paraId="2FDD690E" w14:textId="5C140FC2" w:rsidR="00303BAB" w:rsidRDefault="00303BAB" w:rsidP="00303736">
      <w:pPr>
        <w:pStyle w:val="NoSpacing"/>
        <w:spacing w:line="360" w:lineRule="auto"/>
        <w:jc w:val="both"/>
        <w:rPr>
          <w:rFonts w:asciiTheme="majorHAnsi" w:hAnsiTheme="majorHAnsi"/>
          <w:b/>
          <w:sz w:val="22"/>
          <w:szCs w:val="22"/>
        </w:rPr>
      </w:pPr>
    </w:p>
    <w:p w14:paraId="08AD5EDF" w14:textId="7E1D38DF" w:rsidR="00303BAB" w:rsidRDefault="00303BAB" w:rsidP="00303736">
      <w:pPr>
        <w:pStyle w:val="NoSpacing"/>
        <w:spacing w:line="360" w:lineRule="auto"/>
        <w:jc w:val="both"/>
        <w:rPr>
          <w:rFonts w:asciiTheme="majorHAnsi" w:hAnsiTheme="majorHAnsi"/>
          <w:b/>
          <w:sz w:val="22"/>
          <w:szCs w:val="22"/>
        </w:rPr>
      </w:pPr>
    </w:p>
    <w:p w14:paraId="421BB521" w14:textId="3C007F0B" w:rsidR="00303BAB" w:rsidRDefault="00303BAB" w:rsidP="00303736">
      <w:pPr>
        <w:pStyle w:val="NoSpacing"/>
        <w:spacing w:line="360" w:lineRule="auto"/>
        <w:jc w:val="both"/>
        <w:rPr>
          <w:rFonts w:asciiTheme="majorHAnsi" w:hAnsiTheme="majorHAnsi"/>
          <w:b/>
          <w:sz w:val="22"/>
          <w:szCs w:val="22"/>
        </w:rPr>
      </w:pPr>
    </w:p>
    <w:p w14:paraId="7A168A7B" w14:textId="4DCB8772" w:rsidR="00303BAB" w:rsidRDefault="00303BAB" w:rsidP="00303736">
      <w:pPr>
        <w:pStyle w:val="NoSpacing"/>
        <w:spacing w:line="360" w:lineRule="auto"/>
        <w:jc w:val="both"/>
        <w:rPr>
          <w:rFonts w:asciiTheme="majorHAnsi" w:hAnsiTheme="majorHAnsi"/>
          <w:b/>
          <w:sz w:val="22"/>
          <w:szCs w:val="22"/>
        </w:rPr>
      </w:pPr>
    </w:p>
    <w:p w14:paraId="1417F682" w14:textId="7658A7C0" w:rsidR="00303BAB" w:rsidRDefault="00303BAB" w:rsidP="00303736">
      <w:pPr>
        <w:pStyle w:val="NoSpacing"/>
        <w:spacing w:line="360" w:lineRule="auto"/>
        <w:jc w:val="both"/>
        <w:rPr>
          <w:rFonts w:asciiTheme="majorHAnsi" w:hAnsiTheme="majorHAnsi"/>
          <w:b/>
          <w:sz w:val="22"/>
          <w:szCs w:val="22"/>
        </w:rPr>
      </w:pPr>
    </w:p>
    <w:p w14:paraId="42285860" w14:textId="20D33CCF" w:rsidR="00303BAB" w:rsidRDefault="00303BAB" w:rsidP="00303736">
      <w:pPr>
        <w:pStyle w:val="NoSpacing"/>
        <w:spacing w:line="360" w:lineRule="auto"/>
        <w:jc w:val="both"/>
        <w:rPr>
          <w:rFonts w:asciiTheme="majorHAnsi" w:hAnsiTheme="majorHAnsi"/>
          <w:b/>
          <w:sz w:val="22"/>
          <w:szCs w:val="22"/>
        </w:rPr>
      </w:pPr>
    </w:p>
    <w:p w14:paraId="62D0942F" w14:textId="76D1B7BF" w:rsidR="00303BAB" w:rsidRDefault="00303BAB" w:rsidP="00303736">
      <w:pPr>
        <w:pStyle w:val="NoSpacing"/>
        <w:spacing w:line="360" w:lineRule="auto"/>
        <w:jc w:val="both"/>
        <w:rPr>
          <w:rFonts w:asciiTheme="majorHAnsi" w:hAnsiTheme="majorHAnsi"/>
          <w:b/>
          <w:sz w:val="22"/>
          <w:szCs w:val="22"/>
        </w:rPr>
      </w:pPr>
    </w:p>
    <w:p w14:paraId="66831112" w14:textId="77777777" w:rsidR="00303BAB" w:rsidRPr="00832327" w:rsidRDefault="00303BAB" w:rsidP="00303736">
      <w:pPr>
        <w:pStyle w:val="NoSpacing"/>
        <w:spacing w:line="360" w:lineRule="auto"/>
        <w:jc w:val="both"/>
        <w:rPr>
          <w:rFonts w:asciiTheme="majorHAnsi" w:hAnsiTheme="majorHAnsi"/>
          <w:b/>
          <w:sz w:val="22"/>
          <w:szCs w:val="22"/>
        </w:rPr>
      </w:pPr>
    </w:p>
    <w:p w14:paraId="6AC0E02F" w14:textId="2B2CF7EF" w:rsidR="004254F4" w:rsidRPr="00832327" w:rsidRDefault="004254F4" w:rsidP="00303736">
      <w:pPr>
        <w:pStyle w:val="NoSpacing"/>
        <w:spacing w:line="360" w:lineRule="auto"/>
        <w:jc w:val="both"/>
        <w:rPr>
          <w:rFonts w:asciiTheme="majorHAnsi" w:hAnsiTheme="majorHAnsi"/>
          <w:b/>
          <w:sz w:val="22"/>
          <w:szCs w:val="22"/>
        </w:rPr>
      </w:pPr>
      <w:r w:rsidRPr="00832327">
        <w:rPr>
          <w:rFonts w:asciiTheme="majorHAnsi" w:hAnsiTheme="majorHAnsi"/>
          <w:b/>
          <w:sz w:val="22"/>
          <w:szCs w:val="22"/>
        </w:rPr>
        <w:lastRenderedPageBreak/>
        <w:t>Introduction</w:t>
      </w:r>
    </w:p>
    <w:p w14:paraId="22CF409E" w14:textId="2E912FC9" w:rsidR="0060566B" w:rsidRPr="00832327" w:rsidRDefault="00303BAB" w:rsidP="00303736">
      <w:pPr>
        <w:pStyle w:val="NoSpacing"/>
        <w:spacing w:line="360" w:lineRule="auto"/>
        <w:jc w:val="both"/>
        <w:rPr>
          <w:rFonts w:asciiTheme="majorHAnsi" w:hAnsiTheme="majorHAnsi"/>
          <w:b/>
          <w:sz w:val="22"/>
          <w:szCs w:val="22"/>
          <w:lang w:val="en-US"/>
        </w:rPr>
      </w:pPr>
      <w:r>
        <w:rPr>
          <w:rFonts w:asciiTheme="majorHAnsi" w:hAnsiTheme="majorHAnsi"/>
          <w:sz w:val="22"/>
          <w:szCs w:val="22"/>
        </w:rPr>
        <w:t xml:space="preserve">Prehabilitation describes personalised, multimodal, needs-based interventions, designed to improve </w:t>
      </w:r>
      <w:r w:rsidR="00A81DC1">
        <w:rPr>
          <w:rFonts w:asciiTheme="majorHAnsi" w:hAnsiTheme="majorHAnsi"/>
          <w:sz w:val="22"/>
          <w:szCs w:val="22"/>
        </w:rPr>
        <w:t>the physiological, metabolic</w:t>
      </w:r>
      <w:r w:rsidR="00FA79FB">
        <w:rPr>
          <w:rFonts w:asciiTheme="majorHAnsi" w:hAnsiTheme="majorHAnsi"/>
          <w:sz w:val="22"/>
          <w:szCs w:val="22"/>
        </w:rPr>
        <w:t>,</w:t>
      </w:r>
      <w:r w:rsidR="00A81DC1">
        <w:rPr>
          <w:rFonts w:asciiTheme="majorHAnsi" w:hAnsiTheme="majorHAnsi"/>
          <w:sz w:val="22"/>
          <w:szCs w:val="22"/>
        </w:rPr>
        <w:t xml:space="preserve"> psychological resilience of an individual prior to an expected major stressor, in this case major surgery </w:t>
      </w:r>
      <w:r w:rsidR="00A81DC1" w:rsidRPr="00832327">
        <w:rPr>
          <w:rFonts w:asciiTheme="majorHAnsi" w:hAnsiTheme="majorHAnsi"/>
          <w:sz w:val="22"/>
          <w:szCs w:val="22"/>
        </w:rPr>
        <w:fldChar w:fldCharType="begin" w:fldLock="1"/>
      </w:r>
      <w:r w:rsidR="00A81DC1">
        <w:rPr>
          <w:rFonts w:asciiTheme="majorHAnsi" w:hAnsiTheme="majorHAnsi"/>
          <w:sz w:val="22"/>
          <w:szCs w:val="22"/>
        </w:rPr>
        <w:instrText>ADDIN CSL_CITATION {"citationItems":[{"id":"ITEM-1","itemData":{"DOI":"10.1097/00075197-200501000-00005","ISBN":"1363-1950","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A81DC1">
        <w:rPr>
          <w:rFonts w:ascii="Cambria Math" w:hAnsi="Cambria Math" w:cs="Cambria Math"/>
          <w:sz w:val="22"/>
          <w:szCs w:val="22"/>
        </w:rPr>
        <w:instrText>∼</w:instrText>
      </w:r>
      <w:r w:rsidR="00A81DC1">
        <w:rPr>
          <w:rFonts w:asciiTheme="majorHAnsi" w:hAnsiTheme="majorHAnsi"/>
          <w:sz w:val="22"/>
          <w:szCs w:val="22"/>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A81DC1">
        <w:rPr>
          <w:rFonts w:ascii="Cambria Math" w:hAnsi="Cambria Math" w:cs="Cambria Math"/>
          <w:sz w:val="22"/>
          <w:szCs w:val="22"/>
        </w:rPr>
        <w:instrText>∼</w:instrText>
      </w:r>
      <w:r w:rsidR="00A81DC1">
        <w:rPr>
          <w:rFonts w:asciiTheme="majorHAnsi" w:hAnsiTheme="majorHAnsi"/>
          <w:sz w:val="22"/>
          <w:szCs w:val="22"/>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1","issue":"1","issued":{"date-parts":[["2005"]]},"page":"23-32","title":"Optimizing functional exercise capacity in the elderly surgical population","type":"article-journal","volume":"8"},"uris":["http://www.mendeley.com/documents/?uuid=63fd818a-dc4d-4b50-af9c-419798efcb27"]}],"mendeley":{"formattedCitation":"(1)","plainTextFormattedCitation":"(1)","previouslyFormattedCitation":"(1)"},"properties":{"noteIndex":0},"schema":"https://github.com/citation-style-language/schema/raw/master/csl-citation.json"}</w:instrText>
      </w:r>
      <w:r w:rsidR="00A81DC1" w:rsidRPr="00832327">
        <w:rPr>
          <w:rFonts w:asciiTheme="majorHAnsi" w:hAnsiTheme="majorHAnsi"/>
          <w:sz w:val="22"/>
          <w:szCs w:val="22"/>
        </w:rPr>
        <w:fldChar w:fldCharType="separate"/>
      </w:r>
      <w:r w:rsidR="00A81DC1" w:rsidRPr="00832327">
        <w:rPr>
          <w:rFonts w:asciiTheme="majorHAnsi" w:hAnsiTheme="majorHAnsi"/>
          <w:noProof/>
          <w:sz w:val="22"/>
          <w:szCs w:val="22"/>
        </w:rPr>
        <w:t>(1)</w:t>
      </w:r>
      <w:r w:rsidR="00A81DC1" w:rsidRPr="00832327">
        <w:rPr>
          <w:rFonts w:asciiTheme="majorHAnsi" w:hAnsiTheme="majorHAnsi"/>
          <w:sz w:val="22"/>
          <w:szCs w:val="22"/>
        </w:rPr>
        <w:fldChar w:fldCharType="end"/>
      </w:r>
      <w:r w:rsidR="00A81DC1">
        <w:rPr>
          <w:rFonts w:asciiTheme="majorHAnsi" w:hAnsiTheme="majorHAnsi"/>
          <w:sz w:val="22"/>
          <w:szCs w:val="22"/>
        </w:rPr>
        <w:t xml:space="preserve">. </w:t>
      </w:r>
      <w:r w:rsidR="009246E1" w:rsidRPr="00832327">
        <w:rPr>
          <w:rFonts w:asciiTheme="majorHAnsi" w:hAnsiTheme="majorHAnsi"/>
          <w:sz w:val="22"/>
          <w:szCs w:val="22"/>
        </w:rPr>
        <w:t xml:space="preserve">Surgical trauma, </w:t>
      </w:r>
      <w:r w:rsidR="0060566B" w:rsidRPr="00832327">
        <w:rPr>
          <w:rFonts w:asciiTheme="majorHAnsi" w:hAnsiTheme="majorHAnsi"/>
          <w:sz w:val="22"/>
          <w:szCs w:val="22"/>
        </w:rPr>
        <w:t xml:space="preserve">the physiological consequences of anaesthesia, perioperative therapies (including </w:t>
      </w:r>
      <w:r w:rsidR="00A81DC1">
        <w:rPr>
          <w:rFonts w:asciiTheme="majorHAnsi" w:hAnsiTheme="majorHAnsi"/>
          <w:sz w:val="22"/>
          <w:szCs w:val="22"/>
        </w:rPr>
        <w:t xml:space="preserve">neoadjuvant cancer treatment, </w:t>
      </w:r>
      <w:r w:rsidR="0060566B" w:rsidRPr="00832327">
        <w:rPr>
          <w:rFonts w:asciiTheme="majorHAnsi" w:hAnsiTheme="majorHAnsi"/>
          <w:sz w:val="22"/>
          <w:szCs w:val="22"/>
        </w:rPr>
        <w:t>fluids and oxygen</w:t>
      </w:r>
      <w:r w:rsidR="00A81DC1">
        <w:rPr>
          <w:rFonts w:asciiTheme="majorHAnsi" w:hAnsiTheme="majorHAnsi"/>
          <w:sz w:val="22"/>
          <w:szCs w:val="22"/>
        </w:rPr>
        <w:t xml:space="preserve"> etc.</w:t>
      </w:r>
      <w:r w:rsidR="0060566B" w:rsidRPr="00832327">
        <w:rPr>
          <w:rFonts w:asciiTheme="majorHAnsi" w:hAnsiTheme="majorHAnsi"/>
          <w:sz w:val="22"/>
          <w:szCs w:val="22"/>
        </w:rPr>
        <w:t xml:space="preserve">) along with </w:t>
      </w:r>
      <w:r w:rsidR="00A81DC1">
        <w:rPr>
          <w:rFonts w:asciiTheme="majorHAnsi" w:hAnsiTheme="majorHAnsi"/>
          <w:sz w:val="22"/>
          <w:szCs w:val="22"/>
        </w:rPr>
        <w:t xml:space="preserve">poor nutritional reserves and </w:t>
      </w:r>
      <w:r w:rsidR="0060566B" w:rsidRPr="00832327">
        <w:rPr>
          <w:rFonts w:asciiTheme="majorHAnsi" w:hAnsiTheme="majorHAnsi"/>
          <w:sz w:val="22"/>
          <w:szCs w:val="22"/>
        </w:rPr>
        <w:t>psychological</w:t>
      </w:r>
      <w:r w:rsidR="00A81DC1">
        <w:rPr>
          <w:rFonts w:asciiTheme="majorHAnsi" w:hAnsiTheme="majorHAnsi"/>
          <w:sz w:val="22"/>
          <w:szCs w:val="22"/>
        </w:rPr>
        <w:t xml:space="preserve"> distress</w:t>
      </w:r>
      <w:r w:rsidR="0060566B" w:rsidRPr="00832327">
        <w:rPr>
          <w:rFonts w:asciiTheme="majorHAnsi" w:hAnsiTheme="majorHAnsi"/>
          <w:sz w:val="22"/>
          <w:szCs w:val="22"/>
        </w:rPr>
        <w:t xml:space="preserve"> </w:t>
      </w:r>
      <w:r w:rsidR="00B64147" w:rsidRPr="00832327">
        <w:rPr>
          <w:rFonts w:asciiTheme="majorHAnsi" w:hAnsiTheme="majorHAnsi"/>
          <w:sz w:val="22"/>
          <w:szCs w:val="22"/>
        </w:rPr>
        <w:t>are</w:t>
      </w:r>
      <w:r w:rsidR="0060566B" w:rsidRPr="00832327">
        <w:rPr>
          <w:rFonts w:asciiTheme="majorHAnsi" w:hAnsiTheme="majorHAnsi"/>
          <w:sz w:val="22"/>
          <w:szCs w:val="22"/>
        </w:rPr>
        <w:t xml:space="preserve"> major </w:t>
      </w:r>
      <w:r w:rsidR="00A81DC1">
        <w:rPr>
          <w:rFonts w:asciiTheme="majorHAnsi" w:hAnsiTheme="majorHAnsi"/>
          <w:sz w:val="22"/>
          <w:szCs w:val="22"/>
        </w:rPr>
        <w:t xml:space="preserve">perioperative </w:t>
      </w:r>
      <w:r w:rsidR="0060566B" w:rsidRPr="00832327">
        <w:rPr>
          <w:rFonts w:asciiTheme="majorHAnsi" w:hAnsiTheme="majorHAnsi"/>
          <w:sz w:val="22"/>
          <w:szCs w:val="22"/>
        </w:rPr>
        <w:t xml:space="preserve">stressors. Resilience to these stressors is dependent on a number of </w:t>
      </w:r>
      <w:r w:rsidR="00A81DC1">
        <w:rPr>
          <w:rFonts w:asciiTheme="majorHAnsi" w:hAnsiTheme="majorHAnsi"/>
          <w:sz w:val="22"/>
          <w:szCs w:val="22"/>
        </w:rPr>
        <w:t xml:space="preserve">fixed patient </w:t>
      </w:r>
      <w:r w:rsidR="0060566B" w:rsidRPr="00832327">
        <w:rPr>
          <w:rFonts w:asciiTheme="majorHAnsi" w:hAnsiTheme="majorHAnsi"/>
          <w:sz w:val="22"/>
          <w:szCs w:val="22"/>
        </w:rPr>
        <w:t>factors</w:t>
      </w:r>
      <w:r w:rsidR="00A81DC1">
        <w:rPr>
          <w:rFonts w:asciiTheme="majorHAnsi" w:hAnsiTheme="majorHAnsi"/>
          <w:sz w:val="22"/>
          <w:szCs w:val="22"/>
        </w:rPr>
        <w:t xml:space="preserve"> like</w:t>
      </w:r>
      <w:r w:rsidR="0060566B" w:rsidRPr="00832327">
        <w:rPr>
          <w:rFonts w:asciiTheme="majorHAnsi" w:hAnsiTheme="majorHAnsi"/>
          <w:sz w:val="22"/>
          <w:szCs w:val="22"/>
        </w:rPr>
        <w:t xml:space="preserve"> age, </w:t>
      </w:r>
      <w:r w:rsidR="00A81DC1">
        <w:rPr>
          <w:rFonts w:asciiTheme="majorHAnsi" w:hAnsiTheme="majorHAnsi"/>
          <w:sz w:val="22"/>
          <w:szCs w:val="22"/>
        </w:rPr>
        <w:t xml:space="preserve">sex, cancer biology as well as other modifiable factors including co-morbidity, toxicity (smoking and alcohol misuse), malnutrition, poor physical activity, poor fitness, poor psychological preparedness </w:t>
      </w:r>
      <w:r w:rsidR="0060566B" w:rsidRPr="00832327">
        <w:rPr>
          <w:rFonts w:asciiTheme="majorHAnsi" w:hAnsiTheme="majorHAnsi"/>
          <w:sz w:val="22"/>
          <w:szCs w:val="22"/>
        </w:rPr>
        <w:t xml:space="preserve">and acute physiological derangements consequent upon the presenting illness. </w:t>
      </w:r>
      <w:r w:rsidR="00A81DC1">
        <w:rPr>
          <w:rFonts w:asciiTheme="majorHAnsi" w:hAnsiTheme="majorHAnsi"/>
          <w:sz w:val="22"/>
          <w:szCs w:val="22"/>
        </w:rPr>
        <w:t>A</w:t>
      </w:r>
      <w:r w:rsidR="0060566B" w:rsidRPr="00832327">
        <w:rPr>
          <w:rFonts w:asciiTheme="majorHAnsi" w:hAnsiTheme="majorHAnsi"/>
          <w:sz w:val="22"/>
          <w:szCs w:val="22"/>
        </w:rPr>
        <w:t xml:space="preserve"> number of </w:t>
      </w:r>
      <w:r w:rsidR="00A81DC1">
        <w:rPr>
          <w:rFonts w:asciiTheme="majorHAnsi" w:hAnsiTheme="majorHAnsi"/>
          <w:sz w:val="22"/>
          <w:szCs w:val="22"/>
        </w:rPr>
        <w:t xml:space="preserve">these </w:t>
      </w:r>
      <w:r w:rsidR="0060566B" w:rsidRPr="00832327">
        <w:rPr>
          <w:rFonts w:asciiTheme="majorHAnsi" w:hAnsiTheme="majorHAnsi"/>
          <w:sz w:val="22"/>
          <w:szCs w:val="22"/>
        </w:rPr>
        <w:t xml:space="preserve">factors </w:t>
      </w:r>
      <w:r w:rsidR="00A81DC1">
        <w:rPr>
          <w:rFonts w:asciiTheme="majorHAnsi" w:hAnsiTheme="majorHAnsi"/>
          <w:sz w:val="22"/>
          <w:szCs w:val="22"/>
        </w:rPr>
        <w:t xml:space="preserve">are </w:t>
      </w:r>
      <w:r w:rsidR="0060566B" w:rsidRPr="00832327">
        <w:rPr>
          <w:rFonts w:asciiTheme="majorHAnsi" w:hAnsiTheme="majorHAnsi"/>
          <w:sz w:val="22"/>
          <w:szCs w:val="22"/>
        </w:rPr>
        <w:t xml:space="preserve">directly related to </w:t>
      </w:r>
      <w:r w:rsidR="00B64147" w:rsidRPr="00832327">
        <w:rPr>
          <w:rFonts w:asciiTheme="majorHAnsi" w:hAnsiTheme="majorHAnsi"/>
          <w:sz w:val="22"/>
          <w:szCs w:val="22"/>
        </w:rPr>
        <w:t xml:space="preserve">long-term behaviours </w:t>
      </w:r>
      <w:r w:rsidR="00A81DC1">
        <w:rPr>
          <w:rFonts w:asciiTheme="majorHAnsi" w:hAnsiTheme="majorHAnsi"/>
          <w:sz w:val="22"/>
          <w:szCs w:val="22"/>
        </w:rPr>
        <w:t>key to</w:t>
      </w:r>
      <w:r w:rsidR="0060566B" w:rsidRPr="00832327">
        <w:rPr>
          <w:rFonts w:asciiTheme="majorHAnsi" w:hAnsiTheme="majorHAnsi"/>
          <w:sz w:val="22"/>
          <w:szCs w:val="22"/>
        </w:rPr>
        <w:t xml:space="preserve"> perioperative physiological resilience</w:t>
      </w:r>
      <w:r w:rsidR="00B64147" w:rsidRPr="00832327">
        <w:rPr>
          <w:rFonts w:asciiTheme="majorHAnsi" w:hAnsiTheme="majorHAnsi"/>
          <w:sz w:val="22"/>
          <w:szCs w:val="22"/>
        </w:rPr>
        <w:t>.</w:t>
      </w:r>
      <w:r w:rsidR="00A81DC1">
        <w:rPr>
          <w:rFonts w:asciiTheme="majorHAnsi" w:hAnsiTheme="majorHAnsi"/>
          <w:sz w:val="22"/>
          <w:szCs w:val="22"/>
        </w:rPr>
        <w:t xml:space="preserve"> </w:t>
      </w:r>
      <w:r w:rsidR="00B64147" w:rsidRPr="00832327">
        <w:rPr>
          <w:rFonts w:asciiTheme="majorHAnsi" w:hAnsiTheme="majorHAnsi"/>
          <w:sz w:val="22"/>
          <w:szCs w:val="22"/>
        </w:rPr>
        <w:t xml:space="preserve">In turn, these factors interact with disease-related-factors including </w:t>
      </w:r>
      <w:r w:rsidR="009246E1" w:rsidRPr="00832327">
        <w:rPr>
          <w:rFonts w:asciiTheme="majorHAnsi" w:hAnsiTheme="majorHAnsi"/>
          <w:sz w:val="22"/>
          <w:szCs w:val="22"/>
        </w:rPr>
        <w:t>cancer cachexia</w:t>
      </w:r>
      <w:r w:rsidR="00B64147" w:rsidRPr="00832327">
        <w:rPr>
          <w:rFonts w:asciiTheme="majorHAnsi" w:hAnsiTheme="majorHAnsi"/>
          <w:sz w:val="22"/>
          <w:szCs w:val="22"/>
        </w:rPr>
        <w:t>, malabsorption</w:t>
      </w:r>
      <w:r w:rsidR="00A81DC1">
        <w:rPr>
          <w:rFonts w:asciiTheme="majorHAnsi" w:hAnsiTheme="majorHAnsi"/>
          <w:sz w:val="22"/>
          <w:szCs w:val="22"/>
        </w:rPr>
        <w:t>/ malnutrition</w:t>
      </w:r>
      <w:r w:rsidR="00B64147" w:rsidRPr="00832327">
        <w:rPr>
          <w:rFonts w:asciiTheme="majorHAnsi" w:hAnsiTheme="majorHAnsi"/>
          <w:sz w:val="22"/>
          <w:szCs w:val="22"/>
        </w:rPr>
        <w:t>, and myopathy.</w:t>
      </w:r>
      <w:r w:rsidR="00A81DC1">
        <w:rPr>
          <w:rFonts w:asciiTheme="majorHAnsi" w:hAnsiTheme="majorHAnsi"/>
          <w:sz w:val="22"/>
          <w:szCs w:val="22"/>
        </w:rPr>
        <w:t xml:space="preserve"> There is little doubt that improving physical activity, malnutrition, fitness and psychological factors for people in general (even when not awaiting major surgery) is beneficial</w:t>
      </w:r>
      <w:r w:rsidR="00676BC0">
        <w:rPr>
          <w:rFonts w:asciiTheme="majorHAnsi" w:hAnsiTheme="majorHAnsi"/>
          <w:sz w:val="22"/>
          <w:szCs w:val="22"/>
        </w:rPr>
        <w:t xml:space="preserve"> to their long-term survival</w:t>
      </w:r>
      <w:r w:rsidR="00A81DC1">
        <w:rPr>
          <w:rFonts w:asciiTheme="majorHAnsi" w:hAnsiTheme="majorHAnsi"/>
          <w:sz w:val="22"/>
          <w:szCs w:val="22"/>
        </w:rPr>
        <w:t>. This become</w:t>
      </w:r>
      <w:r w:rsidR="00297BA6">
        <w:rPr>
          <w:rFonts w:asciiTheme="majorHAnsi" w:hAnsiTheme="majorHAnsi"/>
          <w:sz w:val="22"/>
          <w:szCs w:val="22"/>
        </w:rPr>
        <w:t xml:space="preserve">s </w:t>
      </w:r>
      <w:r w:rsidR="00A81DC1">
        <w:rPr>
          <w:rFonts w:asciiTheme="majorHAnsi" w:hAnsiTheme="majorHAnsi"/>
          <w:sz w:val="22"/>
          <w:szCs w:val="22"/>
        </w:rPr>
        <w:t xml:space="preserve">even more urgent when awaiting surgery with potentially life-altering consequences. </w:t>
      </w:r>
    </w:p>
    <w:p w14:paraId="74AFC245" w14:textId="74B5EC41" w:rsidR="0060566B" w:rsidRPr="00832327" w:rsidRDefault="006828E8" w:rsidP="00303736">
      <w:pPr>
        <w:pStyle w:val="NoSpacing"/>
        <w:tabs>
          <w:tab w:val="left" w:pos="6320"/>
        </w:tabs>
        <w:spacing w:line="360" w:lineRule="auto"/>
        <w:jc w:val="both"/>
        <w:rPr>
          <w:rFonts w:asciiTheme="majorHAnsi" w:hAnsiTheme="majorHAnsi"/>
          <w:sz w:val="22"/>
          <w:szCs w:val="22"/>
        </w:rPr>
      </w:pPr>
      <w:r w:rsidRPr="00832327">
        <w:rPr>
          <w:rFonts w:asciiTheme="majorHAnsi" w:hAnsiTheme="majorHAnsi"/>
          <w:sz w:val="22"/>
          <w:szCs w:val="22"/>
        </w:rPr>
        <w:tab/>
      </w:r>
    </w:p>
    <w:p w14:paraId="4F06DFB4" w14:textId="2D4B5FFE" w:rsidR="001278EE" w:rsidRPr="00832327" w:rsidRDefault="00AD77F3" w:rsidP="00303736">
      <w:pPr>
        <w:pStyle w:val="NoSpacing"/>
        <w:spacing w:line="360" w:lineRule="auto"/>
        <w:jc w:val="both"/>
        <w:rPr>
          <w:rFonts w:asciiTheme="majorHAnsi" w:hAnsiTheme="majorHAnsi"/>
          <w:sz w:val="22"/>
          <w:szCs w:val="22"/>
          <w:lang w:val="en-US"/>
        </w:rPr>
      </w:pPr>
      <w:r w:rsidRPr="00832327">
        <w:rPr>
          <w:rFonts w:asciiTheme="majorHAnsi" w:hAnsiTheme="majorHAnsi"/>
          <w:sz w:val="22"/>
          <w:szCs w:val="22"/>
        </w:rPr>
        <w:t>Surger</w:t>
      </w:r>
      <w:r w:rsidR="0080619C" w:rsidRPr="00832327">
        <w:rPr>
          <w:rFonts w:asciiTheme="majorHAnsi" w:hAnsiTheme="majorHAnsi"/>
          <w:sz w:val="22"/>
          <w:szCs w:val="22"/>
        </w:rPr>
        <w:t>y</w:t>
      </w:r>
      <w:r w:rsidR="00297BA6">
        <w:rPr>
          <w:rFonts w:asciiTheme="majorHAnsi" w:hAnsiTheme="majorHAnsi"/>
          <w:sz w:val="22"/>
          <w:szCs w:val="22"/>
        </w:rPr>
        <w:t xml:space="preserve"> </w:t>
      </w:r>
      <w:r w:rsidR="00B00398" w:rsidRPr="00832327">
        <w:rPr>
          <w:rFonts w:asciiTheme="majorHAnsi" w:hAnsiTheme="majorHAnsi"/>
          <w:sz w:val="22"/>
          <w:szCs w:val="22"/>
        </w:rPr>
        <w:t xml:space="preserve">remains </w:t>
      </w:r>
      <w:r w:rsidR="00052A3E" w:rsidRPr="00832327">
        <w:rPr>
          <w:rFonts w:asciiTheme="majorHAnsi" w:hAnsiTheme="majorHAnsi"/>
          <w:sz w:val="22"/>
          <w:szCs w:val="22"/>
        </w:rPr>
        <w:t>a</w:t>
      </w:r>
      <w:r w:rsidR="0066742E">
        <w:rPr>
          <w:rFonts w:asciiTheme="majorHAnsi" w:hAnsiTheme="majorHAnsi"/>
          <w:sz w:val="22"/>
          <w:szCs w:val="22"/>
        </w:rPr>
        <w:t xml:space="preserve"> cornerstone</w:t>
      </w:r>
      <w:r w:rsidR="00B00398" w:rsidRPr="00832327">
        <w:rPr>
          <w:rFonts w:asciiTheme="majorHAnsi" w:hAnsiTheme="majorHAnsi"/>
          <w:sz w:val="22"/>
          <w:szCs w:val="22"/>
        </w:rPr>
        <w:t xml:space="preserve"> of modern medicine</w:t>
      </w:r>
      <w:r w:rsidR="00052A3E" w:rsidRPr="00832327">
        <w:rPr>
          <w:rFonts w:asciiTheme="majorHAnsi" w:hAnsiTheme="majorHAnsi"/>
          <w:sz w:val="22"/>
          <w:szCs w:val="22"/>
        </w:rPr>
        <w:t>.</w:t>
      </w:r>
      <w:r w:rsidR="00B00398" w:rsidRPr="00832327">
        <w:rPr>
          <w:rFonts w:asciiTheme="majorHAnsi" w:hAnsiTheme="majorHAnsi"/>
          <w:sz w:val="22"/>
          <w:szCs w:val="22"/>
        </w:rPr>
        <w:t xml:space="preserve"> </w:t>
      </w:r>
      <w:r w:rsidR="00DE26AE" w:rsidRPr="00832327">
        <w:rPr>
          <w:rFonts w:asciiTheme="majorHAnsi" w:hAnsiTheme="majorHAnsi"/>
          <w:sz w:val="22"/>
          <w:szCs w:val="22"/>
        </w:rPr>
        <w:t>M</w:t>
      </w:r>
      <w:r w:rsidR="00B00398" w:rsidRPr="00832327">
        <w:rPr>
          <w:rFonts w:asciiTheme="majorHAnsi" w:hAnsiTheme="majorHAnsi"/>
          <w:sz w:val="22"/>
          <w:szCs w:val="22"/>
        </w:rPr>
        <w:t xml:space="preserve">inimally invasive and robotic </w:t>
      </w:r>
      <w:r w:rsidR="00297BA6">
        <w:rPr>
          <w:rFonts w:asciiTheme="majorHAnsi" w:hAnsiTheme="majorHAnsi"/>
          <w:sz w:val="22"/>
          <w:szCs w:val="22"/>
        </w:rPr>
        <w:t>techniques</w:t>
      </w:r>
      <w:r w:rsidR="00DE26AE" w:rsidRPr="00832327">
        <w:rPr>
          <w:rFonts w:asciiTheme="majorHAnsi" w:hAnsiTheme="majorHAnsi"/>
          <w:sz w:val="22"/>
          <w:szCs w:val="22"/>
        </w:rPr>
        <w:t xml:space="preserve"> </w:t>
      </w:r>
      <w:r w:rsidR="00297BA6">
        <w:rPr>
          <w:rFonts w:asciiTheme="majorHAnsi" w:hAnsiTheme="majorHAnsi"/>
          <w:sz w:val="22"/>
          <w:szCs w:val="22"/>
        </w:rPr>
        <w:t xml:space="preserve">recently revolutionised surgical access and mitigate the surgical insult. Together with improved perioperative medicine strategies (improved preoperative risk stratification, intra-operative fluid monitoring, optimised perioperative analgesia and improved post-operative high dependency care) </w:t>
      </w:r>
      <w:r w:rsidR="00B00398" w:rsidRPr="00832327">
        <w:rPr>
          <w:rFonts w:asciiTheme="majorHAnsi" w:hAnsiTheme="majorHAnsi"/>
          <w:sz w:val="22"/>
          <w:szCs w:val="22"/>
        </w:rPr>
        <w:t xml:space="preserve">and enhanced recovery pathways </w:t>
      </w:r>
      <w:r w:rsidR="00297BA6">
        <w:rPr>
          <w:rFonts w:asciiTheme="majorHAnsi" w:hAnsiTheme="majorHAnsi"/>
          <w:sz w:val="22"/>
          <w:szCs w:val="22"/>
        </w:rPr>
        <w:t>are</w:t>
      </w:r>
      <w:r w:rsidR="00297BA6" w:rsidRPr="00832327">
        <w:rPr>
          <w:rFonts w:asciiTheme="majorHAnsi" w:hAnsiTheme="majorHAnsi"/>
          <w:sz w:val="22"/>
          <w:szCs w:val="22"/>
        </w:rPr>
        <w:t xml:space="preserve"> significant innovations </w:t>
      </w:r>
      <w:r w:rsidR="00297BA6">
        <w:rPr>
          <w:rFonts w:asciiTheme="majorHAnsi" w:hAnsiTheme="majorHAnsi"/>
          <w:sz w:val="22"/>
          <w:szCs w:val="22"/>
        </w:rPr>
        <w:t xml:space="preserve">that </w:t>
      </w:r>
      <w:r w:rsidR="00333F6D" w:rsidRPr="00832327">
        <w:rPr>
          <w:rFonts w:asciiTheme="majorHAnsi" w:hAnsiTheme="majorHAnsi"/>
          <w:sz w:val="22"/>
          <w:szCs w:val="22"/>
        </w:rPr>
        <w:t xml:space="preserve">have become </w:t>
      </w:r>
      <w:r w:rsidR="00B00398" w:rsidRPr="00832327">
        <w:rPr>
          <w:rFonts w:asciiTheme="majorHAnsi" w:hAnsiTheme="majorHAnsi"/>
          <w:sz w:val="22"/>
          <w:szCs w:val="22"/>
        </w:rPr>
        <w:t>standard</w:t>
      </w:r>
      <w:r w:rsidR="00956107">
        <w:rPr>
          <w:rFonts w:asciiTheme="majorHAnsi" w:hAnsiTheme="majorHAnsi"/>
          <w:sz w:val="22"/>
          <w:szCs w:val="22"/>
        </w:rPr>
        <w:t>s</w:t>
      </w:r>
      <w:r w:rsidR="00B00398" w:rsidRPr="00832327">
        <w:rPr>
          <w:rFonts w:asciiTheme="majorHAnsi" w:hAnsiTheme="majorHAnsi"/>
          <w:sz w:val="22"/>
          <w:szCs w:val="22"/>
        </w:rPr>
        <w:t xml:space="preserve"> of care in the majority of centres for all </w:t>
      </w:r>
      <w:r w:rsidR="00721EB4" w:rsidRPr="00832327">
        <w:rPr>
          <w:rFonts w:asciiTheme="majorHAnsi" w:hAnsiTheme="majorHAnsi"/>
          <w:sz w:val="22"/>
          <w:szCs w:val="22"/>
        </w:rPr>
        <w:t xml:space="preserve">surgical </w:t>
      </w:r>
      <w:r w:rsidR="00B00398" w:rsidRPr="00832327">
        <w:rPr>
          <w:rFonts w:asciiTheme="majorHAnsi" w:hAnsiTheme="majorHAnsi"/>
          <w:sz w:val="22"/>
          <w:szCs w:val="22"/>
        </w:rPr>
        <w:t>patients. Combined</w:t>
      </w:r>
      <w:r w:rsidR="00D349ED" w:rsidRPr="00832327">
        <w:rPr>
          <w:rFonts w:asciiTheme="majorHAnsi" w:hAnsiTheme="majorHAnsi"/>
          <w:sz w:val="22"/>
          <w:szCs w:val="22"/>
        </w:rPr>
        <w:t>,</w:t>
      </w:r>
      <w:r w:rsidR="00B00398" w:rsidRPr="00832327">
        <w:rPr>
          <w:rFonts w:asciiTheme="majorHAnsi" w:hAnsiTheme="majorHAnsi"/>
          <w:sz w:val="22"/>
          <w:szCs w:val="22"/>
        </w:rPr>
        <w:t xml:space="preserve"> these novel approaches</w:t>
      </w:r>
      <w:r w:rsidR="00157064" w:rsidRPr="00832327">
        <w:rPr>
          <w:rFonts w:asciiTheme="majorHAnsi" w:hAnsiTheme="majorHAnsi"/>
          <w:sz w:val="22"/>
          <w:szCs w:val="22"/>
        </w:rPr>
        <w:t xml:space="preserve"> have made surgery safer</w:t>
      </w:r>
      <w:r w:rsidR="009205DA" w:rsidRPr="00832327">
        <w:rPr>
          <w:rFonts w:asciiTheme="majorHAnsi" w:hAnsiTheme="majorHAnsi"/>
          <w:sz w:val="22"/>
          <w:szCs w:val="22"/>
        </w:rPr>
        <w:t>, with a significantly lower stress response</w:t>
      </w:r>
      <w:r w:rsidR="00157064" w:rsidRPr="00832327">
        <w:rPr>
          <w:rFonts w:asciiTheme="majorHAnsi" w:hAnsiTheme="majorHAnsi"/>
          <w:sz w:val="22"/>
          <w:szCs w:val="22"/>
        </w:rPr>
        <w:t xml:space="preserve"> and improved </w:t>
      </w:r>
      <w:r w:rsidR="00721EB4" w:rsidRPr="00832327">
        <w:rPr>
          <w:rFonts w:asciiTheme="majorHAnsi" w:hAnsiTheme="majorHAnsi"/>
          <w:sz w:val="22"/>
          <w:szCs w:val="22"/>
        </w:rPr>
        <w:t xml:space="preserve">clinical and oncological </w:t>
      </w:r>
      <w:r w:rsidR="00157064" w:rsidRPr="00832327">
        <w:rPr>
          <w:rFonts w:asciiTheme="majorHAnsi" w:hAnsiTheme="majorHAnsi"/>
          <w:sz w:val="22"/>
          <w:szCs w:val="22"/>
        </w:rPr>
        <w:t>outcomes. Despite these innovations, major surgery</w:t>
      </w:r>
      <w:r w:rsidR="00676BC0">
        <w:rPr>
          <w:rFonts w:asciiTheme="majorHAnsi" w:hAnsiTheme="majorHAnsi"/>
          <w:sz w:val="22"/>
          <w:szCs w:val="22"/>
        </w:rPr>
        <w:t>,</w:t>
      </w:r>
      <w:r w:rsidR="00157064" w:rsidRPr="00832327">
        <w:rPr>
          <w:rFonts w:asciiTheme="majorHAnsi" w:hAnsiTheme="majorHAnsi"/>
          <w:sz w:val="22"/>
          <w:szCs w:val="22"/>
        </w:rPr>
        <w:t xml:space="preserve"> in particular</w:t>
      </w:r>
      <w:r w:rsidR="00956107">
        <w:rPr>
          <w:rFonts w:asciiTheme="majorHAnsi" w:hAnsiTheme="majorHAnsi"/>
          <w:sz w:val="22"/>
          <w:szCs w:val="22"/>
        </w:rPr>
        <w:t xml:space="preserve"> cancer surgery</w:t>
      </w:r>
      <w:r w:rsidR="00157064" w:rsidRPr="00832327">
        <w:rPr>
          <w:rFonts w:asciiTheme="majorHAnsi" w:hAnsiTheme="majorHAnsi"/>
          <w:sz w:val="22"/>
          <w:szCs w:val="22"/>
        </w:rPr>
        <w:t xml:space="preserve">, still carries </w:t>
      </w:r>
      <w:r w:rsidR="00F26EBF" w:rsidRPr="00832327">
        <w:rPr>
          <w:rFonts w:asciiTheme="majorHAnsi" w:hAnsiTheme="majorHAnsi"/>
          <w:sz w:val="22"/>
          <w:szCs w:val="22"/>
        </w:rPr>
        <w:t xml:space="preserve">a </w:t>
      </w:r>
      <w:r w:rsidR="00157064" w:rsidRPr="00832327">
        <w:rPr>
          <w:rFonts w:asciiTheme="majorHAnsi" w:hAnsiTheme="majorHAnsi"/>
          <w:sz w:val="22"/>
          <w:szCs w:val="22"/>
        </w:rPr>
        <w:t xml:space="preserve">substantial mortality </w:t>
      </w:r>
      <w:r w:rsidR="00157064" w:rsidRPr="00832327">
        <w:rPr>
          <w:rFonts w:asciiTheme="majorHAnsi" w:hAnsiTheme="majorHAnsi"/>
          <w:sz w:val="22"/>
          <w:szCs w:val="22"/>
        </w:rPr>
        <w:fldChar w:fldCharType="begin" w:fldLock="1"/>
      </w:r>
      <w:r w:rsidR="00956107">
        <w:rPr>
          <w:rFonts w:asciiTheme="majorHAnsi" w:hAnsiTheme="majorHAnsi"/>
          <w:sz w:val="22"/>
          <w:szCs w:val="22"/>
        </w:rPr>
        <w:instrText>ADDIN CSL_CITATION {"citationItems":[{"id":"ITEM-1","itemData":{"DOI":"10.1001/archsurg.2009.170","ISBN":"1538-3644 (Electronic)\\r0004-0010 (Linking)","ISSN":"0004-0010","PMID":"19841366","abstract":"To describe a consensus review of opti- mal perioperative care in colorectal surgery and to provide consensus recommendations for each item of an evidence-based protocol for optimal perioperative care.","author":[{"dropping-particle":"","family":"Lassen","given":"Kristoffer","non-dropping-particle":"","parse-names":false,"suffix":""}],"container-title":"Archives of Surgery","id":"ITEM-1","issue":"10","issued":{"date-parts":[["2009"]]},"page":"961","title":"Consensus Review of Optimal Perioperative Care in Colorectal Surgery","type":"article-journal","volume":"144"},"uris":["http://www.mendeley.com/documents/?uuid=13702e8b-2c7f-45ff-a936-002aa52812de"]},{"id":"ITEM-2","itemData":{"DOI":"10.1016/S0140-6736(12)61148-9","ISBN":"1474-547X (Electronic)\\r0140-6736 (Linking)","ISSN":"1474547X","PMID":"22998715","abstract":"Background Clinical outcomes after major surgery are poorly described at the national level. Evidence of heterogeneity between hospitals and health-care systems suggests potential to improve care for patients but this potential remains unconfirmed. The European Surgical Outcomes Study was an international study designed to assess outcomes after non-cardiac surgery in Europe. Methods We did this 7 day cohort study between April 4 and April 11, 2011. We collected data describing consecutive patients aged 16 years and older undergoing inpatient non-cardiac surgery in 498 hospitals across 28 European nations. Patients were followed up for a maximum of 60 days. The primary endpoint was in-hospital mortality. Secondary outcome measures were duration of hospital stay and admission to critical care. We used χ2and Fisher's exact tests to compare categorical variables and the t test or the Mann-Whitney U test to compare continuous variables. Significance was set at p&lt;0 05. We constructed multilevel logistic regression models to adjust for the differences in mortality rates between countries. Findings We included 46 539 patients, of whom 1855 (4%) died before hospital discharge. 3599 (8%) patients were admitted to critical care after surgery with a median length of stay of 1 2 days (IQR 0 9-3 6). 1358 (73%) patients who died were not admitted to critical care at any stage after surgery. Crude mortality rates varied widely between countries (from 1 2% [95% CI 0 0-3 0] for Iceland to 21 5% [16 9-26 2] for Latvia). After adjustment for confounding variables, important differences remained between countries when compared with the UK, the country with the largest dataset (OR range from 0 44 [95% CI 0 19-1 05; p=0 06] for Finland to 6 92 [2 37-20 27; p=0 0004] for Poland). Interpretation The mortality rate for patients undergoing inpatient non-cardiac surgery was higher than anticipated. Variations in mortality between countries suggest the need for national and international strategies to improve care for this group of patients. Funding European Society of Intensive Care Medicine, European Society of Anaesthesiology.","author":[{"dropping-particle":"","family":"Pearse","given":"Rupert","non-dropping-particle":"","parse-names":false,"suffix":""},{"dropping-particle":"","family":"Moreno","given":"Rui P.","non-dropping-particle":"","parse-names":false,"suffix":""},{"dropping-particle":"","family":"Bauer","given":"Peter","non-dropping-particle":"","parse-names":false,"suffix":""},{"dropping-particle":"","family":"Pelosi","given":"Paolo","non-dropping-particle":"","parse-names":false,"suffix":""},{"dropping-particle":"","family":"Metnitz","given":"Philipp","non-dropping-particle":"","parse-names":false,"suffix":""},{"dropping-particle":"","family":"Spies","given":"Claudia","non-dropping-particle":"","parse-names":false,"suffix":""},{"dropping-particle":"","family":"Vallet","given":"Benoit","non-dropping-particle":"","parse-names":false,"suffix":""},{"dropping-particle":"","family":"Vincent","given":"Jean Louis","non-dropping-particle":"","parse-names":false,"suffix":""},{"dropping-particle":"","family":"Hoeft","given":"Andreas","non-dropping-particle":"","parse-names":false,"suffix":""},{"dropping-particle":"","family":"Rhodes","given":"Andrew","non-dropping-particle":"","parse-names":false,"suffix":""},{"dropping-particle":"","family":"Fagnoul","given":"David","non-dropping-particle":"","parse-names":false,"suffix":""},{"dropping-particle":"","family":"Obbergh","given":"Luc","non-dropping-particle":"van","parse-names":false,"suffix":""},{"dropping-particle":"","family":"Al-Subaie","given":"Nawaf","non-dropping-particle":"","parse-names":false,"suffix":""},{"dropping-particle":"","family":"Arif","given":"Fuhazia","non-dropping-particle":"","parse-names":false,"suffix":""},{"dropping-particle":"","family":"Cashman","given":"Jeremy","non-dropping-particle":"","parse-names":false,"suffix":""},{"dropping-particle":"","family":"Cecconi","given":"Maurizio","non-dropping-particle":"","parse-names":false,"suffix":""},{"dropping-particle":"","family":"Edsell","given":"Mark","non-dropping-particle":"","parse-names":false,"suffix":""},{"dropping-particle":"","family":"Fossati","given":"Nicoletta","non-dropping-particle":"","parse-names":false,"suffix":""},{"dropping-particle":"","family":"Hammond","given":"Sarah Jane","non-dropping-particle":"","parse-names":false,"suffix":""},{"dropping-particle":"","family":"Hamilton","given":"Mark","non-dropping-particle":"","parse-names":false,"suffix":""},{"dropping-particle":"","family":"Lonsdale","given":"Dagan","non-dropping-particle":"","parse-names":false,"suffix":""},{"dropping-particle":"","family":"Moran","given":"Carl","non-dropping-particle":"","parse-names":false,"suffix":""},{"dropping-particle":"","family":"Rhodes","given":"Andrew","non-dropping-particle":"","parse-names":false,"suffix":""},{"dropping-particle":"","family":"Siegmueller","given":"Claas","non-dropping-particle":"","parse-names":false,"suffix":""},{"dropping-particle":"","family":"Velzeboer","given":"Freya","non-dropping-particle":"","parse-names":false,"suffix":""},{"dropping-particle":"","family":"Wong","given":"Patrick","non-dropping-particle":"","parse-names":false,"suffix":""},{"dropping-particle":"","family":"Awlakpui","given":"Eli","non-dropping-particle":"","parse-names":false,"suffix":""},{"dropping-particle":"","family":"Scheidemann","given":"Mona","non-dropping-particle":"","parse-names":false,"suffix":""},{"dropping-particle":"","family":"Wittmann","given":"Maria","non-dropping-particle":"","parse-names":false,"suffix":""},{"dropping-particle":"","family":"Damster","given":"Sandrine","non-dropping-particle":"","parse-names":false,"suffix":""},{"dropping-particle":"","family":"Golder","given":"Kim","non-dropping-particle":"","parse-names":false,"suffix":""},{"dropping-particle":"","family":"Hewson","given":"Russell","non-dropping-particle":"","parse-names":false,"suffix":""},{"dropping-particle":"","family":"Januszewska","given":"Marta","non-dropping-particle":"","parse-names":false,"suffix":""},{"dropping-particle":"","family":"Leva","given":"Brigitte","non-dropping-particle":"","parse-names":false,"suffix":""},{"dropping-particle":"","family":"Ramos","given":"Vasco","non-dropping-particle":"","parse-names":false,"suffix":""},{"dropping-particle":"","family":"Hoste","given":"Eric","non-dropping-particle":"","parse-names":false,"suffix":""},{"dropping-particle":"","family":"Huyghens","given":"Luc","non-dropping-particle":"","parse-names":false,"suffix":""},{"dropping-particle":"","family":"Jacobs","given":"Rita","non-dropping-particle":"","parse-names":false,"suffix":""},{"dropping-particle":"","family":"Mossevelde","given":"Veerle","non-dropping-particle":"Van","parse-names":false,"suffix":""},{"dropping-particle":"","family":"Opdenacker","given":"Godelieve","non-dropping-particle":"","parse-names":false,"suffix":""},{"dropping-particle":"","family":"Poelaert","given":"Jan","non-dropping-particle":"","parse-names":false,"suffix":""},{"dropping-particle":"","family":"Spapen","given":"Herbert","non-dropping-particle":"","parse-names":false,"suffix":""},{"dropping-particle":"","family":"Leleu","given":"Kris","non-dropping-particle":"","parse-names":false,"suffix":""},{"dropping-particle":"","family":"Rijckaert","given":"Dirk","non-dropping-particle":"","parse-names":false,"suffix":""},{"dropping-particle":"","family":"Decker","given":"Koen","non-dropping-particle":"De","parse-names":false,"suffix":""},{"dropping-particle":"","family":"Foubert","given":"Luc","non-dropping-particle":"","parse-names":false,"suffix":""},{"dropping-particle":"","family":"Neve","given":"Nikolaas","non-dropping-particle":"De","parse-names":false,"suffix":""},{"dropping-particle":"","family":"Biston","given":"Patrick","non-dropping-particle":"","parse-names":false,"suffix":""},{"dropping-particle":"","family":"Piagnerelli","given":"Michael","non-dropping-particle":"","parse-names":false,"suffix":""},{"dropping-particle":"","family":"Collin","given":"Vincent","non-dropping-particle":"","parse-names":false,"suffix":""},{"dropping-particle":"","family":"Blauwen","given":"Nadia","non-dropping-particle":"den","parse-names":false,"suffix":""},{"dropping-particle":"","family":"Clauwaert","given":"Charlotte","non-dropping-particle":"","parse-names":false,"suffix":""},{"dropping-particle":"","family":"Crop","given":"Luc","non-dropping-particle":"De","parse-names":false,"suffix":""},{"dropping-particle":"","family":"Hoste","given":"Eric","non-dropping-particle":"","parse-names":false,"suffix":""},{"dropping-particle":"","family":"Verbeke","given":"An","non-dropping-particle":"","parse-names":false,"suffix":""},{"dropping-particle":"","family":"Derumeaux","given":"Pieter","non-dropping-particle":"","parse-names":false,"suffix":""},{"dropping-particle":"","family":"Gardin","given":"Christophe","non-dropping-particle":"","parse-names":false,"suffix":""},{"dropping-particle":"","family":"Kindt","given":"Sebastiaan","non-dropping-particle":"","parse-names":false,"suffix":""},{"dropping-particle":"","family":"Louage","given":"Sofie","non-dropping-particle":"","parse-names":false,"suffix":""},{"dropping-particle":"","family":"Verhamme","given":"Bruno","non-dropping-particle":"","parse-names":false,"suffix":""},{"dropping-particle":"","family":"Druwé","given":"Patrick","non-dropping-particle":"","parse-names":false,"suffix":""},{"dropping-particle":"","family":"Lahaye","given":"Ingrid","non-dropping-particle":"","parse-names":false,"suffix":""},{"dropping-particle":"","family":"Rosseel","given":"Francis","non-dropping-particle":"","parse-names":false,"suffix":""},{"dropping-particle":"","family":"Rutsaert","given":"Robert","non-dropping-particle":"","parse-names":false,"suffix":""},{"dropping-particle":"","family":"Vanlinthout","given":"Luc","non-dropping-particle":"","parse-names":false,"suffix":""},{"dropping-particle":"","family":"Kock","given":"Marc","non-dropping-particle":"De","parse-names":false,"suffix":""},{"dropping-particle":"","family":"Forget","given":"Patrice","non-dropping-particle":"","parse-names":false,"suffix":""},{"dropping-particle":"","family":"Georges","given":"Pascal","non-dropping-particle":"","parse-names":false,"suffix":""},{"dropping-particle":"","family":"Grosu","given":"Irina","non-dropping-particle":"","parse-names":false,"suffix":""},{"dropping-particle":"","family":"Kahn","given":"David","non-dropping-particle":"","parse-names":false,"suffix":""},{"dropping-particle":"","family":"Lois","given":"Fernande","non-dropping-particle":"","parse-names":false,"suffix":""},{"dropping-particle":"","family":"Momeni","given":"Mona","non-dropping-particle":"","parse-names":false,"suffix":""},{"dropping-particle":"","family":"Pospiech","given":"Audrey","non-dropping-particle":"","parse-names":false,"suffix":""},{"dropping-particle":"","family":"Yemnga","given":"Bernadette","non-dropping-particle":"","parse-names":false,"suffix":""},{"dropping-particle":"","family":"Jadoul","given":"Jean Luc","non-dropping-particle":"","parse-names":false,"suffix":""},{"dropping-particle":"","family":"Malbrain","given":"Manu","non-dropping-particle":"","parse-names":false,"suffix":""},{"dropping-particle":"","family":"Bosinceanu","given":"Dana","non-dropping-particle":"","parse-names":false,"suffix":""},{"dropping-particle":"","family":"Collard","given":"Edith","non-dropping-particle":"","parse-names":false,"suffix":""},{"dropping-particle":"","family":"Jorens","given":"Philippe","non-dropping-particle":"","parse-names":false,"suffix":""},{"dropping-particle":"","family":"Reyntiens","given":"Dirk","non-dropping-particle":"","parse-names":false,"suffix":""},{"dropping-particle":"","family":"Smitz","given":"Carine","non-dropping-particle":"","parse-names":false,"suffix":""},{"dropping-particle":"","family":"Vercauteren","given":"Marcel","non-dropping-particle":"","parse-names":false,"suffix":""},{"dropping-particle":"","family":"Goranović","given":"Tatjana","non-dropping-particle":"","parse-names":false,"suffix":""},{"dropping-particle":"","family":"Mazul-Sunko","given":"Branka","non-dropping-particle":"","parse-names":false,"suffix":""},{"dropping-particle":"","family":"Toplice","given":"Krapinske","non-dropping-particle":"","parse-names":false,"suffix":""},{"dropping-particle":"","family":"Oremuš","given":"Krešimir","non-dropping-particle":"","parse-names":false,"suffix":""},{"dropping-particle":"","family":"Bešlić","given":"Gabrijela","non-dropping-particle":"","parse-names":false,"suffix":""},{"dropping-particle":"","family":"Duzel","given":"Viktor","non-dropping-particle":"","parse-names":false,"suffix":""},{"dropping-particle":"","family":"Hauptman","given":"Ada","non-dropping-particle":"","parse-names":false,"suffix":""},{"dropping-particle":"","family":"Peremin","given":"Sanja","non-dropping-particle":"","parse-names":false,"suffix":""},{"dropping-particle":"","family":"Šribar","given":"Andrej","non-dropping-particle":"","parse-names":false,"suffix":""},{"dropping-particle":"","family":"Župčić","given":"Miroslav","non-dropping-particle":"","parse-names":false,"suffix":""},{"dropping-particle":"","family":"Brod","given":"Slavonski","non-dropping-particle":"","parse-names":false,"suffix":""},{"dropping-particle":"","family":"Mirković","given":"Ivan","non-dropping-particle":"","parse-names":false,"suffix":""},{"dropping-particle":"","family":"Šarić Bauer","given":"Zlata","non-dropping-particle":"","parse-names":false,"suffix":""},{"dropping-particle":"","family":"Belavić","given":"Matija","non-dropping-particle":"","parse-names":false,"suffix":""},{"dropping-particle":"","family":"Blažanin","given":"Božidar","non-dropping-particle":"","parse-names":false,"suffix":""},{"dropping-particle":"","family":"Katušin","given":"Mirjana Lončarić","non-dropping-particle":"","parse-names":false,"suffix":""},{"dropping-particle":"","family":"Brozović Krijan","given":"Antonija","non-dropping-particle":"","parse-names":false,"suffix":""},{"dropping-particle":"","family":"Mišković","given":"Petar","non-dropping-particle":"","parse-names":false,"suffix":""},{"dropping-particle":"","family":"Šimić-Korać","given":"Nataša","non-dropping-particle":"","parse-names":false,"suffix":""},{"dropping-particle":"","family":"Topić","given":"Jasna","non-dropping-particle":"","parse-names":false,"suffix":""},{"dropping-particle":"","family":"Žilić","given":"Antonio","non-dropping-particle":"","parse-names":false,"suffix":""},{"dropping-particle":"","family":"Žuni","given":"Josip","non-dropping-particle":"","parse-names":false,"suffix":""},{"dropping-particle":"","family":"Acan","given":"Ivana","non-dropping-particle":"","parse-names":false,"suffix":""},{"dropping-particle":"","family":"Adanić","given":"Mirta","non-dropping-particle":"","parse-names":false,"suffix":""},{"dropping-particle":"","family":"Ivanov","given":"Nikola","non-dropping-particle":"","parse-names":false,"suffix":""},{"dropping-particle":"","family":"Pavičić Šarić","given":"Jadranka","non-dropping-particle":"","parse-names":false,"suffix":""},{"dropping-particle":"","family":"Tomulić","given":"Katarina","non-dropping-particle":"","parse-names":false,"suffix":""},{"dropping-particle":"","family":"Visković","given":"Nataša","non-dropping-particle":"","parse-names":false,"suffix":""},{"dropping-particle":"","family":"Bošnjak","given":"Silvana","non-dropping-particle":"","parse-names":false,"suffix":""},{"dropping-particle":"","family":"Haršanji Drenjančevic","given":"Ivana","non-dropping-particle":"","parse-names":false,"suffix":""},{"dropping-particle":"","family":"Kristek","given":"Gordana","non-dropping-particle":"","parse-names":false,"suffix":""},{"dropping-particle":"","family":"Kvolik","given":"Slavica","non-dropping-particle":"","parse-names":false,"suffix":""},{"dropping-particle":"","family":"Markić","given":"Stela","non-dropping-particle":"","parse-names":false,"suffix":""},{"dropping-particle":"","family":"Stojanovic Rakipovic","given":"Andreja","non-dropping-particle":"","parse-names":false,"suffix":""},{"dropping-particle":"","family":"Katarina Tot","given":"Ozana","non-dropping-particle":"","parse-names":false,"suffix":""},{"dropping-particle":"","family":"Venzera-Azenic","given":"Darija","non-dropping-particle":"","parse-names":false,"suffix":""},{"dropping-particle":"","family":"Kalagac Fabris","given":"Lada","non-dropping-particle":"","parse-names":false,"suffix":""},{"dropping-particle":"","family":"Bačak-Kocman","given":"Iva","non-dropping-particle":"","parse-names":false,"suffix":""},{"dropping-particle":"","family":"Balenović","given":"Igor","non-dropping-particle":"","parse-names":false,"suffix":""},{"dropping-particle":"","family":"Bandić","given":"Daniela","non-dropping-particle":"","parse-names":false,"suffix":""},{"dropping-particle":"","family":"Judith Deutsch","given":"Patricia Adrianne","non-dropping-particle":"","parse-names":false,"suffix":""},{"dropping-particle":"","family":"Divjak","given":"Loredana","non-dropping-particle":"","parse-names":false,"suffix":""},{"dropping-particle":"","family":"Filipović","given":"Ina Grčić","non-dropping-particle":"","parse-names":false,"suffix":""},{"dropping-particle":"","family":"Gužvinec","given":"Zvonka","non-dropping-particle":"","parse-names":false,"suffix":""},{"dropping-particle":"","family":"Krznarić","given":"Zrinka","non-dropping-particle":"","parse-names":false,"suffix":""},{"dropping-particle":"","family":"Lončarić","given":"Yvonne","non-dropping-particle":"","parse-names":false,"suffix":""},{"dropping-particle":"","family":"Magaš","given":"Jelena Vadlja","non-dropping-particle":"","parse-names":false,"suffix":""},{"dropping-particle":"","family":"Mitrović","given":"Marek","non-dropping-particle":"","parse-names":false,"suffix":""},{"dropping-particle":"","family":"Okić","given":"Marija","non-dropping-particle":"","parse-names":false,"suffix":""},{"dropping-particle":"","family":"Pavlek","given":"Mario","non-dropping-particle":"","parse-names":false,"suffix":""},{"dropping-particle":"","family":"Ramov","given":"Elza","non-dropping-particle":"","parse-names":false,"suffix":""},{"dropping-particle":"","family":"Rezek","given":"Karolina","non-dropping-particle":"","parse-names":false,"suffix":""},{"dropping-particle":"","family":"Sekulić","given":"Ante","non-dropping-particle":"","parse-names":false,"suffix":""},{"dropping-particle":"","family":"Tomasevic","given":"Boris","non-dropping-particle":"","parse-names":false,"suffix":""},{"dropping-particle":"","family":"Mirić","given":"Mirjana","non-dropping-particle":"","parse-names":false,"suffix":""},{"dropping-particle":"","family":"Tomašević","given":"Anita","non-dropping-particle":"","parse-names":false,"suffix":""},{"dropping-particle":"","family":"Tomić Mahečić","given":"Tina","non-dropping-particle":"","parse-names":false,"suffix":""},{"dropping-particle":"","family":"Vrbanović","given":"Vilena","non-dropping-particle":"","parse-names":false,"suffix":""},{"dropping-particle":"","family":"Bobinac","given":"Mirna","non-dropping-particle":"","parse-names":false,"suffix":""},{"dropping-particle":"","family":"Božić","given":"Alfred","non-dropping-particle":"","parse-names":false,"suffix":""},{"dropping-particle":"","family":"Debelic","given":"Danijela","non-dropping-particle":"","parse-names":false,"suffix":""},{"dropping-particle":"","family":"Frkovic","given":"Vedran","non-dropping-particle":"","parse-names":false,"suffix":""},{"dropping-particle":"","family":"Batinica","given":"Inga Mladić","non-dropping-particle":"","parse-names":false,"suffix":""},{"dropping-particle":"","family":"Baranović","given":"Senka","non-dropping-particle":"","parse-names":false,"suffix":""},{"dropping-particle":"","family":"Gavranović","given":"Željka","non-dropping-particle":"","parse-names":false,"suffix":""},{"dropping-particle":"","family":"Kikec","given":"Mirna","non-dropping-particle":"","parse-names":false,"suffix":""},{"dropping-particle":"","family":"Maldini","given":"Branka","non-dropping-particle":"","parse-names":false,"suffix":""},{"dropping-particle":"","family":"Marić","given":"Stela","non-dropping-particle":"","parse-names":false,"suffix":""},{"dropping-particle":"","family":"Agnić","given":"Ivan","non-dropping-particle":"","parse-names":false,"suffix":""},{"dropping-particle":"","family":"Delić","given":"Nikola","non-dropping-particle":"","parse-names":false,"suffix":""},{"dropping-particle":"","family":"Dropulić","given":"Nataša","non-dropping-particle":"","parse-names":false,"suffix":""},{"dropping-particle":"","family":"Kljaković Gašpić","given":"Toni","non-dropping-particle":"","parse-names":false,"suffix":""},{"dropping-particle":"","family":"Ilić","given":"Darko","non-dropping-particle":"","parse-names":false,"suffix":""},{"dropping-particle":"","family":"Ivančev","given":"Božena","non-dropping-particle":"","parse-names":false,"suffix":""},{"dropping-particle":"","family":"Karanović","given":"Nenad","non-dropping-particle":"","parse-names":false,"suffix":""},{"dropping-particle":"","family":"Kuščević","given":"Dorjan","non-dropping-particle":"","parse-names":false,"suffix":""},{"dropping-particle":"","family":"Marović","given":"Zlatko","non-dropping-particle":"","parse-names":false,"suffix":""},{"dropping-particle":"","family":"Milić","given":"Matija","non-dropping-particle":"","parse-names":false,"suffix":""},{"dropping-particle":"","family":"Nevešćanin","given":"Ana","non-dropping-particle":"","parse-names":false,"suffix":""},{"dropping-particle":"","family":"Petković","given":"Tatjana","non-dropping-particle":"","parse-names":false,"suffix":""},{"dropping-particle":"","family":"Smoje","given":"Mario","non-dropping-particle":"","parse-names":false,"suffix":""},{"dropping-particle":"","family":"Brozović","given":"Gordana","non-dropping-particle":"","parse-names":false,"suffix":""},{"dropping-particle":"","family":"Goranović","given":"Tatjana","non-dropping-particle":"","parse-names":false,"suffix":""},{"dropping-particle":"","family":"Jelisavac","given":"Milana","non-dropping-particle":"","parse-names":false,"suffix":""},{"dropping-particle":"","family":"Matolić","given":"Martina","non-dropping-particle":"","parse-names":false,"suffix":""},{"dropping-particle":"","family":"Mazul-Sunko","given":"Branka","non-dropping-particle":"","parse-names":false,"suffix":""},{"dropping-particle":"","family":"Oberhofer","given":"Dagmar","non-dropping-particle":"","parse-names":false,"suffix":""},{"dropping-particle":"","family":"Marija Pavičić","given":"Ana","non-dropping-particle":"","parse-names":false,"suffix":""},{"dropping-particle":"","family":"Šakić","given":"Kata","non-dropping-particle":"","parse-names":false,"suffix":""},{"dropping-particle":"","family":"Delija Bozovic","given":"Margarita","non-dropping-particle":"","parse-names":false,"suffix":""},{"dropping-particle":"","family":"Kotorac Krecek","given":"Zvjezdana","non-dropping-particle":"","parse-names":false,"suffix":""},{"dropping-particle":"","family":"Krobot","given":"Renata","non-dropping-particle":"","parse-names":false,"suffix":""},{"dropping-particle":"","family":"Andabaka","given":"Tatjana","non-dropping-particle":"","parse-names":false,"suffix":""},{"dropping-particle":"","family":"Bratanić","given":"Mislav","non-dropping-particle":"","parse-names":false,"suffix":""},{"dropping-particle":"","family":"Dzepina","given":"Orjana","non-dropping-particle":"","parse-names":false,"suffix":""},{"dropping-particle":"","family":"Kraljev","given":"Martina","non-dropping-particle":"","parse-names":false,"suffix":""},{"dropping-particle":"","family":"Šeric","given":"Julija","non-dropping-particle":"","parse-names":false,"suffix":""},{"dropping-particle":"","family":"Šimurina","given":"Tatjana","non-dropping-particle":"","parse-names":false,"suffix":""},{"dropping-particle":"","family":"Grujić","given":"Rosa","non-dropping-particle":"","parse-names":false,"suffix":""},{"dropping-particle":"","family":"Nacevski-Bulaja","given":"Biljana","non-dropping-particle":"","parse-names":false,"suffix":""},{"dropping-particle":"","family":"Barižon","given":"Mirna","non-dropping-particle":"","parse-names":false,"suffix":""},{"dropping-particle":"","family":"Danira","given":"Vrančić","non-dropping-particle":"","parse-names":false,"suffix":""},{"dropping-particle":"","family":"Dražen","given":"Bulaja","non-dropping-particle":"","parse-names":false,"suffix":""},{"dropping-particle":"","family":"Dušanka","given":"Kimer","non-dropping-particle":"","parse-names":false,"suffix":""},{"dropping-particle":"","family":"Bašić Halužan","given":"Marijana","non-dropping-particle":"","parse-names":false,"suffix":""},{"dropping-particle":"","family":"Joško","given":"Žaja","non-dropping-particle":"","parse-names":false,"suffix":""},{"dropping-particle":"","family":"Katica","given":"Roca","non-dropping-particle":"","parse-names":false,"suffix":""},{"dropping-particle":"","family":"Labor","given":"Magda","non-dropping-particle":"","parse-names":false,"suffix":""},{"dropping-particle":"","family":"Grgurević Marinković","given":"Tea","non-dropping-particle":"","parse-names":false,"suffix":""},{"dropping-particle":"","family":"Mihovilčević","given":"Danči","non-dropping-particle":"","parse-names":false,"suffix":""},{"dropping-particle":"","family":"Marija","given":"Bego","non-dropping-particle":"","parse-names":false,"suffix":""},{"dropping-particle":"","family":"Srečko","given":"Marinković","non-dropping-particle":"","parse-names":false,"suffix":""},{"dropping-particle":"","family":"Vranković","given":"Srdan","non-dropping-particle":"","parse-names":false,"suffix":""},{"dropping-particle":"","family":"Kyprianou","given":"Theodoros","non-dropping-particle":"","parse-names":false,"suffix":""},{"dropping-particle":"","family":"Neophytou","given":"Kyriakos","non-dropping-particle":"","parse-names":false,"suffix":""},{"dropping-particle":"","family":"Cerny","given":"Vladimir","non-dropping-particle":"","parse-names":false,"suffix":""},{"dropping-particle":"","family":"Cvachovec","given":"Karel","non-dropping-particle":"","parse-names":false,"suffix":""},{"dropping-particle":"","family":"Belikova","given":"Barbora","non-dropping-particle":"","parse-names":false,"suffix":""},{"dropping-particle":"","family":"Drab","given":"Michal","non-dropping-particle":"","parse-names":false,"suffix":""},{"dropping-particle":"","family":"Hudacek","given":"Kamil","non-dropping-particle":"","parse-names":false,"suffix":""},{"dropping-particle":"","family":"Krikava","given":"Ivo","non-dropping-particle":"","parse-names":false,"suffix":""},{"dropping-particle":"","family":"Stourac","given":"Petr","non-dropping-particle":"","parse-names":false,"suffix":""},{"dropping-particle":"","family":"Zadrazilova","given":"Katarina","non-dropping-particle":"","parse-names":false,"suffix":""},{"dropping-particle":"","family":"Bicek","given":"Vladimír","non-dropping-particle":"","parse-names":false,"suffix":""},{"dropping-particle":"","family":"Brabcová","given":"Milena","non-dropping-particle":"","parse-names":false,"suffix":""},{"dropping-particle":"","family":"Klozová","given":"Radka","non-dropping-particle":"","parse-names":false,"suffix":""},{"dropping-particle":"","family":"Vajter","given":"Jaromír","non-dropping-particle":"","parse-names":false,"suffix":""},{"dropping-particle":"","family":"Vymazal","given":"Tomáš","non-dropping-particle":"","parse-names":false,"suffix":""},{"dropping-particle":"","family":"Toft","given":"Palle","non-dropping-particle":"","parse-names":false,"suffix":""},{"dropping-particle":"","family":"Blichfeldt","given":"Louise","non-dropping-particle":"","parse-names":false,"suffix":""},{"dropping-particle":"","family":"Dilling Hansen","given":"Bo","non-dropping-particle":"","parse-names":false,"suffix":""},{"dropping-particle":"","family":"Moller","given":"Kirsten","non-dropping-particle":"","parse-names":false,"suffix":""},{"dropping-particle":"","family":"Sylvest Nielsen","given":"Jeppe","non-dropping-particle":"","parse-names":false,"suffix":""},{"dropping-particle":"","family":"Frederiksen","given":"Joachim","non-dropping-particle":"","parse-names":false,"suffix":""},{"dropping-particle":"","family":"Dohn Andersen","given":"Johnny","non-dropping-particle":"","parse-names":false,"suffix":""},{"dropping-particle":"","family":"Peter Kühne","given":"Jan","non-dropping-particle":"","parse-names":false,"suffix":""},{"dropping-particle":"","family":"Leivdal","given":"Siv","non-dropping-particle":"","parse-names":false,"suffix":""},{"dropping-particle":"","family":"Stendell","given":"Line","non-dropping-particle":"","parse-names":false,"suffix":""},{"dropping-particle":"","family":"Simonsen","given":"Martin","non-dropping-particle":"","parse-names":false,"suffix":""},{"dropping-particle":"","family":"Konrad Zoltowski","given":"Marcin","non-dropping-particle":"","parse-names":false,"suffix":""},{"dropping-particle":"","family":"Salman Ali","given":"Zahida","non-dropping-particle":"","parse-names":false,"suffix":""},{"dropping-particle":"","family":"Freundlich","given":"Morten","non-dropping-particle":"","parse-names":false,"suffix":""},{"dropping-particle":"","family":"Pilypaite","given":"Jurgita","non-dropping-particle":"","parse-names":false,"suffix":""},{"dropping-particle":"","family":"Groes Clausen","given":"Nicola","non-dropping-particle":"","parse-names":false,"suffix":""},{"dropping-particle":"","family":"Toft","given":"Palle","non-dropping-particle":"","parse-names":false,"suffix":""},{"dropping-particle":"","family":"Thorup","given":"Line","non-dropping-particle":"","parse-names":false,"suffix":""},{"dropping-particle":"","family":"Hansen","given":"Frank","non-dropping-particle":"","parse-names":false,"suffix":""},{"dropping-particle":"","family":"Bestle","given":"Morten","non-dropping-particle":"","parse-names":false,"suffix":""},{"dropping-particle":"","family":"Steen Hansen","given":"Christian","non-dropping-particle":"","parse-names":false,"suffix":""},{"dropping-particle":"","family":"Afshari","given":"Arash","non-dropping-particle":"","parse-names":false,"suffix":""},{"dropping-particle":"","family":"Bastholm Bille","given":"Anders","non-dropping-particle":"","parse-names":false,"suffix":""},{"dropping-particle":"","family":"Lefort","given":"Michele","non-dropping-particle":"","parse-names":false,"suffix":""},{"dropping-particle":"","family":"Secher","given":"Erik L.","non-dropping-particle":"","parse-names":false,"suffix":""},{"dropping-particle":"","family":"Liboriussen","given":"Lisbeth","non-dropping-particle":"","parse-names":false,"suffix":""},{"dropping-particle":"","family":"Herodes","given":"Veiko","non-dropping-particle":"","parse-names":false,"suffix":""},{"dropping-particle":"","family":"Härma","given":"Eve","non-dropping-particle":"","parse-names":false,"suffix":""},{"dropping-particle":"","family":"Marvet","given":"Kadri","non-dropping-particle":"","parse-names":false,"suffix":""},{"dropping-particle":"","family":"Pool","given":"Kristiina","non-dropping-particle":"","parse-names":false,"suffix":""},{"dropping-particle":"","family":"Kallas","given":"Pille","non-dropping-particle":"","parse-names":false,"suffix":""},{"dropping-particle":"","family":"Mägi","given":"Triinu Kreete","non-dropping-particle":"","parse-names":false,"suffix":""},{"dropping-particle":"","family":"Sütt","given":"Jaan","non-dropping-particle":"","parse-names":false,"suffix":""},{"dropping-particle":"","family":"Vijar","given":"Kerli","non-dropping-particle":"","parse-names":false,"suffix":""},{"dropping-particle":"","family":"Visk","given":"Evelin","non-dropping-particle":"","parse-names":false,"suffix":""},{"dropping-particle":"","family":"Vinnal","given":"Mare","non-dropping-particle":"","parse-names":false,"suffix":""},{"dropping-particle":"","family":"Ellermaa","given":"Jaanus","non-dropping-particle":"","parse-names":false,"suffix":""},{"dropping-particle":"","family":"Liibusk","given":"Liia","non-dropping-particle":"","parse-names":false,"suffix":""},{"dropping-particle":"","family":"Tikkerberi","given":"Artur","non-dropping-particle":"","parse-names":false,"suffix":""},{"dropping-particle":"","family":"Falk","given":"Ilme","non-dropping-particle":"","parse-names":false,"suffix":""},{"dropping-particle":"","family":"Mällo","given":"Esta","non-dropping-particle":"","parse-names":false,"suffix":""},{"dropping-particle":"","family":"Talving","given":"Jaak","non-dropping-particle":"","parse-names":false,"suffix":""},{"dropping-particle":"","family":"Pettilä","given":"Ville","non-dropping-particle":"","parse-names":false,"suffix":""},{"dropping-particle":"","family":"Hovilehto","given":"Seppo","non-dropping-particle":"","parse-names":false,"suffix":""},{"dropping-particle":"","family":"Kirsi","given":"Anne","non-dropping-particle":"","parse-names":false,"suffix":""},{"dropping-particle":"","family":"Mustola","given":"Seppo","non-dropping-particle":"","parse-names":false,"suffix":""},{"dropping-particle":"","family":"Tiainen","given":"Pekka","non-dropping-particle":"","parse-names":false,"suffix":""},{"dropping-particle":"","family":"Toivonen","given":"Juhani","non-dropping-particle":"","parse-names":false,"suffix":""},{"dropping-particle":"","family":"Dabnell","given":"Sandra","non-dropping-particle":"","parse-names":false,"suffix":""},{"dropping-particle":"","family":"Kaminski","given":"Tadeusz","non-dropping-particle":"","parse-names":false,"suffix":""},{"dropping-particle":"","family":"Sysimetsa","given":"Anu","non-dropping-particle":"","parse-names":false,"suffix":""},{"dropping-particle":"","family":"Kaukonen","given":"Maija","non-dropping-particle":"","parse-names":false,"suffix":""},{"dropping-particle":"","family":"Silvasti","given":"Päivi","non-dropping-particle":"","parse-names":false,"suffix":""},{"dropping-particle":"","family":"Vainio","given":"Kaisa","non-dropping-particle":"","parse-names":false,"suffix":""},{"dropping-particle":"","family":"Lund","given":"Vesa","non-dropping-particle":"","parse-names":false,"suffix":""},{"dropping-particle":"","family":"Sjövall","given":"Sari","non-dropping-particle":"","parse-names":false,"suffix":""},{"dropping-particle":"","family":"Saarinen","given":"Kari","non-dropping-particle":"","parse-names":false,"suffix":""},{"dropping-particle":"","family":"Viitanen","given":"Matti","non-dropping-particle":"","parse-names":false,"suffix":""},{"dropping-particle":"","family":"Ahonen","given":"Tommi","non-dropping-particle":"","parse-names":false,"suffix":""},{"dropping-particle":"","family":"Alaspää","given":"Ari","non-dropping-particle":"","parse-names":false,"suffix":""},{"dropping-particle":"","family":"Zittling","given":"Ritva","non-dropping-particle":"","parse-names":false,"suffix":""},{"dropping-particle":"","family":"Saarinen","given":"Aarne","non-dropping-particle":"","parse-names":false,"suffix":""},{"dropping-particle":"","family":"Moisander","given":"Annette","non-dropping-particle":"","parse-names":false,"suffix":""},{"dropping-particle":"","family":"Wagner","given":"Bodo","non-dropping-particle":"","parse-names":false,"suffix":""},{"dropping-particle":"","family":"Laru-Sompa","given":"Raili","non-dropping-particle":"","parse-names":false,"suffix":""},{"dropping-particle":"","family":"Elomaa","given":"Esa","non-dropping-particle":"","parse-names":false,"suffix":""},{"dropping-particle":"","family":"Lavonen","given":"Leena","non-dropping-particle":"","parse-names":false,"suffix":""},{"dropping-particle":"","family":"Nevantaus","given":"Juha","non-dropping-particle":"","parse-names":false,"suffix":""},{"dropping-particle":"","family":"Geier","given":"Klaus","non-dropping-particle":"","parse-names":false,"suffix":""},{"dropping-particle":"","family":"Kavasmaa","given":"Tomi","non-dropping-particle":"","parse-names":false,"suffix":""},{"dropping-particle":"","family":"Koorits","given":"Ursula","non-dropping-particle":"","parse-names":false,"suffix":""},{"dropping-particle":"","family":"Kubjas","given":"Mare","non-dropping-particle":"","parse-names":false,"suffix":""},{"dropping-particle":"","family":"Lauritsalo","given":"Seppo","non-dropping-particle":"","parse-names":false,"suffix":""},{"dropping-particle":"","family":"Ottelin","given":"Lauri","non-dropping-particle":"","parse-names":false,"suffix":""},{"dropping-particle":"","family":"Palve","given":"Markki","non-dropping-particle":"","parse-names":false,"suffix":""},{"dropping-particle":"","family":"Pynnönen","given":"Jari","non-dropping-particle":"","parse-names":false,"suffix":""},{"dropping-particle":"","family":"Rääbis","given":"Inga","non-dropping-particle":"","parse-names":false,"suffix":""},{"dropping-particle":"","family":"Saarelainen","given":"Minna","non-dropping-particle":"","parse-names":false,"suffix":""},{"dropping-particle":"","family":"Heikkilä","given":"Tapani","non-dropping-particle":"","parse-names":false,"suffix":""},{"dropping-particle":"","family":"Kontula","given":"Timo","non-dropping-particle":"","parse-names":false,"suffix":""},{"dropping-particle":"","family":"Lehtimäki","given":"Markku","non-dropping-particle":"","parse-names":false,"suffix":""},{"dropping-particle":"","family":"Liimatainen","given":"Jari","non-dropping-particle":"","parse-names":false,"suffix":""},{"dropping-particle":"","family":"Moilanen-Oikarinen","given":"Mari","non-dropping-particle":"","parse-names":false,"suffix":""},{"dropping-particle":"","family":"Pakarinen","given":"Marika","non-dropping-particle":"","parse-names":false,"suffix":""},{"dropping-particle":"","family":"Palanne","given":"Riku","non-dropping-particle":"","parse-names":false,"suffix":""},{"dropping-particle":"","family":"Seppänen","given":"Hanna","non-dropping-particle":"","parse-names":false,"suffix":""},{"dropping-particle":"","family":"Pulkkinen","given":"Anni","non-dropping-particle":"","parse-names":false,"suffix":""},{"dropping-particle":"","family":"Vääräniemi","given":"Heikki","non-dropping-particle":"","parse-names":false,"suffix":""},{"dropping-particle":"","family":"Koskenkari","given":"Juha","non-dropping-particle":"","parse-names":false,"suffix":""},{"dropping-particle":"","family":"Sälkiö","given":"Sinikka","non-dropping-particle":"","parse-names":false,"suffix":""},{"dropping-particle":"","family":"Vakkala","given":"Merja","non-dropping-particle":"","parse-names":false,"suffix":""},{"dropping-particle":"","family":"Koskue","given":"Talvikki","non-dropping-particle":"","parse-names":false,"suffix":""},{"dropping-particle":"","family":"Loisa","given":"Pekka","non-dropping-particle":"","parse-names":false,"suffix":""},{"dropping-particle":"","family":"Laitio","given":"Ruut","non-dropping-particle":"","parse-names":false,"suffix":""},{"dropping-particle":"","family":"Hautamäki","given":"Raku","non-dropping-particle":"","parse-names":false,"suffix":""},{"dropping-particle":"","family":"Koivisto","given":"Simo Pekka","non-dropping-particle":"","parse-names":false,"suffix":""},{"dropping-particle":"","family":"Futier","given":"Emmanuel","non-dropping-particle":"","parse-names":false,"suffix":""},{"dropping-particle":"","family":"Lefrant","given":"Jean Yves","non-dropping-particle":"","parse-names":false,"suffix":""},{"dropping-particle":"","family":"Leon","given":"Alain","non-dropping-particle":"","parse-names":false,"suffix":""},{"dropping-particle":"","family":"Bonnet","given":"Francis","non-dropping-particle":"","parse-names":false,"suffix":""},{"dropping-particle":"","family":"Marret","given":"Emmanuel","non-dropping-particle":"","parse-names":false,"suffix":""},{"dropping-particle":"","family":"Spielvogel","given":"Catherine","non-dropping-particle":"","parse-names":false,"suffix":""},{"dropping-particle":"","family":"Papageorgiou","given":"Chryssa","non-dropping-particle":"","parse-names":false,"suffix":""},{"dropping-particle":"","family":"Szymkiewicz","given":"Olga","non-dropping-particle":"","parse-names":false,"suffix":""},{"dropping-particle":"","family":"Tounou-Akue","given":"Felix","non-dropping-particle":"","parse-names":false,"suffix":""},{"dropping-particle":"","family":"Aubrun","given":"Frederic","non-dropping-particle":"","parse-names":false,"suffix":""},{"dropping-particle":"","family":"Bonnet","given":"Aurélie","non-dropping-particle":"","parse-names":false,"suffix":""},{"dropping-particle":"","family":"Gazon","given":"Mathieu","non-dropping-particle":"","parse-names":false,"suffix":""},{"dropping-particle":"","family":"Guiraud","given":"Michel","non-dropping-particle":"","parse-names":false,"suffix":""},{"dropping-particle":"","family":"Laurent","given":"Virginie","non-dropping-particle":"","parse-names":false,"suffix":""},{"dropping-particle":"","family":"Tachon","given":"Guillaume","non-dropping-particle":"","parse-names":false,"suffix":""},{"dropping-particle":"","family":"Demars","given":"Nadège","non-dropping-particle":"","parse-names":false,"suffix":""},{"dropping-particle":"","family":"Dumenil","given":"Anne Sylvie","non-dropping-particle":"","parse-names":false,"suffix":""},{"dropping-particle":"","family":"Mercier","given":"Frederic","non-dropping-particle":"","parse-names":false,"suffix":""},{"dropping-particle":"","family":"Landais","given":"Alain","non-dropping-particle":"","parse-names":false,"suffix":""},{"dropping-particle":"","family":"Mentec","given":"Herve","non-dropping-particle":"","parse-names":false,"suffix":""},{"dropping-particle":"","family":"Bazin","given":"Marie","non-dropping-particle":"","parse-names":false,"suffix":""},{"dropping-particle":"","family":"Futier","given":"Emmanuel","non-dropping-particle":"","parse-names":false,"suffix":""},{"dropping-particle":"","family":"Gonnu","given":"Sophie","non-dropping-particle":"","parse-names":false,"suffix":""},{"dropping-particle":"","family":"Petit","given":"Antoine","non-dropping-particle":"","parse-names":false,"suffix":""},{"dropping-particle":"","family":"Albaladejo","given":"Pierre","non-dropping-particle":"","parse-names":false,"suffix":""},{"dropping-particle":"","family":"Almeras","given":"Luc","non-dropping-particle":"","parse-names":false,"suffix":""},{"dropping-particle":"","family":"Bataillard","given":"Amélie","non-dropping-particle":"","parse-names":false,"suffix":""},{"dropping-particle":"","family":"Rossi-Blancher","given":"Marine","non-dropping-particle":"","parse-names":false,"suffix":""},{"dropping-particle":"","family":"Yves Lefrant","given":"Jean","non-dropping-particle":"","parse-names":false,"suffix":""},{"dropping-particle":"","family":"Barthel","given":"Florian","non-dropping-particle":"","parse-names":false,"suffix":""},{"dropping-particle":"","family":"Hallel","given":"Dan","non-dropping-particle":"","parse-names":false,"suffix":""},{"dropping-particle":"","family":"Sbai","given":"Hicham","non-dropping-particle":"","parse-names":false,"suffix":""},{"dropping-particle":"","family":"Khalifeh","given":"Pamela","non-dropping-particle":"","parse-names":false,"suffix":""},{"dropping-particle":"","family":"Lidzborski","given":"Lionel","non-dropping-particle":"","parse-names":false,"suffix":""},{"dropping-particle":"","family":"Jully","given":"Marion","non-dropping-particle":"","parse-names":false,"suffix":""},{"dropping-particle":"","family":"Platon","given":"Ecaterina","non-dropping-particle":"","parse-names":false,"suffix":""},{"dropping-particle":"","family":"Pottecher","given":"Julien","non-dropping-particle":"","parse-names":false,"suffix":""},{"dropping-particle":"","family":"Baumgarten","given":"Romain","non-dropping-particle":"","parse-names":false,"suffix":""},{"dropping-particle":"","family":"Schultz","given":"Christel","non-dropping-particle":"","parse-names":false,"suffix":""},{"dropping-particle":"","family":"ElMiloudi","given":"Fayçal","non-dropping-particle":"","parse-names":false,"suffix":""},{"dropping-particle":"","family":"Lefebvre","given":"Julie","non-dropping-particle":"","parse-names":false,"suffix":""},{"dropping-particle":"","family":"Waton","given":"Karen","non-dropping-particle":"","parse-names":false,"suffix":""},{"dropping-particle":"","family":"Sprunck","given":"Adrien","non-dropping-particle":"","parse-names":false,"suffix":""},{"dropping-particle":"","family":"Steib","given":"Annick","non-dropping-particle":"","parse-names":false,"suffix":""},{"dropping-particle":"","family":"Thibaud","given":"Adrien","non-dropping-particle":"","parse-names":false,"suffix":""},{"dropping-particle":"","family":"Thuet","given":"Vincent","non-dropping-particle":"","parse-names":false,"suffix":""},{"dropping-particle":"","family":"Kieffer","given":"Vianney","non-dropping-particle":"","parse-names":false,"suffix":""},{"dropping-particle":"","family":"Dubois-Vallaud","given":"Delphine","non-dropping-particle":"","parse-names":false,"suffix":""},{"dropping-particle":"","family":"Jacob","given":"Laurent","non-dropping-particle":"","parse-names":false,"suffix":""},{"dropping-particle":"","family":"Becanne","given":"Xavier","non-dropping-particle":"","parse-names":false,"suffix":""},{"dropping-particle":"","family":"Cherfaoui","given":"Salim","non-dropping-particle":"","parse-names":false,"suffix":""},{"dropping-particle":"","family":"Gauzit","given":"Remy","non-dropping-particle":"","parse-names":false,"suffix":""},{"dropping-particle":"","family":"Godier","given":"Anne","non-dropping-particle":"","parse-names":false,"suffix":""},{"dropping-particle":"","family":"Lakhdari","given":"Mourad","non-dropping-particle":"","parse-names":false,"suffix":""},{"dropping-particle":"","family":"Samma","given":"Charles","non-dropping-particle":"","parse-names":false,"suffix":""},{"dropping-particle":"","family":"Bigeon","given":"Jean Yves","non-dropping-particle":"","parse-names":false,"suffix":""},{"dropping-particle":"","family":"Burtin","given":"Philippe","non-dropping-particle":"","parse-names":false,"suffix":""},{"dropping-particle":"","family":"Halchini","given":"Constantin","non-dropping-particle":"","parse-names":false,"suffix":""},{"dropping-particle":"","family":"Lacroix","given":"Magali","non-dropping-particle":"","parse-names":false,"suffix":""},{"dropping-particle":"","family":"Pinna","given":"Frederic","non-dropping-particle":"","parse-names":false,"suffix":""},{"dropping-particle":"","family":"Barbes","given":"Aurélie","non-dropping-particle":"","parse-names":false,"suffix":""},{"dropping-particle":"","family":"Just","given":"Bernard","non-dropping-particle":"","parse-names":false,"suffix":""},{"dropping-particle":"","family":"Mateu","given":"Philippe","non-dropping-particle":"","parse-names":false,"suffix":""},{"dropping-particle":"","family":"Benayoun","given":"Laurent","non-dropping-particle":"","parse-names":false,"suffix":""},{"dropping-particle":"","family":"Berger","given":"Philippe","non-dropping-particle":"","parse-names":false,"suffix":""},{"dropping-particle":"","family":"Granier","given":"Nathalie","non-dropping-particle":"","parse-names":false,"suffix":""},{"dropping-particle":"","family":"Francois Perrigault","given":"Pierre","non-dropping-particle":"","parse-names":false,"suffix":""},{"dropping-particle":"","family":"Libert","given":"Nicolas","non-dropping-particle":"","parse-names":false,"suffix":""},{"dropping-particle":"","family":"Rudnicki","given":"Stephan","non-dropping-particle":"De","parse-names":false,"suffix":""},{"dropping-particle":"","family":"Merat","given":"Stéphane","non-dropping-particle":"","parse-names":false,"suffix":""},{"dropping-particle":"","family":"Bourdet","given":"Benoit","non-dropping-particle":"","parse-names":false,"suffix":""},{"dropping-particle":"","family":"Ferré","given":"Fabrice","non-dropping-particle":"","parse-names":false,"suffix":""},{"dropping-particle":"","family":"Minville","given":"Vincent","non-dropping-particle":"","parse-names":false,"suffix":""},{"dropping-particle":"","family":"Piriou","given":"Vincent","non-dropping-particle":"","parse-names":false,"suffix":""},{"dropping-particle":"","family":"Rague","given":"Philippe","non-dropping-particle":"","parse-names":false,"suffix":""},{"dropping-particle":"","family":"Wallet","given":"Florent","non-dropping-particle":"","parse-names":false,"suffix":""},{"dropping-particle":"","family":"Lebuffe","given":"Gilles","non-dropping-particle":"","parse-names":false,"suffix":""},{"dropping-particle":"","family":"Desbordes","given":"Jacques","non-dropping-particle":"","parse-names":false,"suffix":""},{"dropping-particle":"","family":"Robin","given":"Emmanuel","non-dropping-particle":"","parse-names":false,"suffix":""},{"dropping-particle":"","family":"Ichai","given":"Carole","non-dropping-particle":"","parse-names":false,"suffix":""},{"dropping-particle":"","family":"Orban","given":"Jean Christophe","non-dropping-particle":"","parse-names":false,"suffix":""},{"dropping-particle":"","family":"Marx","given":"Gernot","non-dropping-particle":"","parse-names":false,"suffix":""},{"dropping-particle":"","family":"Sander","given":"Michael","non-dropping-particle":"","parse-names":false,"suffix":""},{"dropping-particle":"","family":"Gottschalk","given":"André","non-dropping-particle":"","parse-names":false,"suffix":""},{"dropping-particle":"","family":"Gottschalk","given":"André","non-dropping-particle":"","parse-names":false,"suffix":""},{"dropping-particle":"","family":"Piontek","given":"André","non-dropping-particle":"","parse-names":false,"suffix":""},{"dropping-particle":"","family":"Unterberg","given":"Matthias","non-dropping-particle":"","parse-names":false,"suffix":""},{"dropping-particle":"","family":"Hilpert","given":"Justus","non-dropping-particle":"","parse-names":false,"suffix":""},{"dropping-particle":"","family":"Kees","given":"Martin","non-dropping-particle":"","parse-names":false,"suffix":""},{"dropping-particle":"","family":"Triltsch","given":"Andreas","non-dropping-particle":"","parse-names":false,"suffix":""},{"dropping-particle":"","family":"Wiegand-Löhnert","given":"Carola","non-dropping-particle":"","parse-names":false,"suffix":""},{"dropping-particle":"","family":"Glöckner","given":"Christiane","non-dropping-particle":"","parse-names":false,"suffix":""},{"dropping-particle":"","family":"Hohn","given":"Andreas","non-dropping-particle":"","parse-names":false,"suffix":""},{"dropping-particle":"","family":"Rose","given":"Elmar","non-dropping-particle":"","parse-names":false,"suffix":""},{"dropping-particle":"","family":"Schröder","given":"Stefan","non-dropping-particle":"","parse-names":false,"suffix":""},{"dropping-particle":"","family":"Wiese","given":"Oliver","non-dropping-particle":"","parse-names":false,"suffix":""},{"dropping-particle":"","family":"Ramminger","given":"Axel","non-dropping-particle":"","parse-names":false,"suffix":""},{"dropping-particle":"","family":"Dresden","given":"Carus","non-dropping-particle":"","parse-names":false,"suffix":""},{"dropping-particle":"","family":"Abreu","given":"Marcelo Gama","non-dropping-particle":"de","parse-names":false,"suffix":""},{"dropping-particle":"","family":"Heller","given":"Axel","non-dropping-particle":"","parse-names":false,"suffix":""},{"dropping-particle":"","family":"Marx","given":"Christine","non-dropping-particle":"","parse-names":false,"suffix":""},{"dropping-particle":"","family":"Neidel","given":"Julia","non-dropping-particle":"","parse-names":false,"suffix":""},{"dropping-particle":"","family":"Goldmann","given":"Anton","non-dropping-particle":"","parse-names":false,"suffix":""},{"dropping-particle":"","family":"Heymann","given":"Christian","non-dropping-particle":"von","parse-names":false,"suffix":""},{"dropping-particle":"","family":"Laetsch","given":"Beatrix","non-dropping-particle":"","parse-names":false,"suffix":""},{"dropping-particle":"","family":"Maahs","given":"Esther","non-dropping-particle":"","parse-names":false,"suffix":""},{"dropping-particle":"","family":"Scholz","given":"Lars","non-dropping-particle":"","parse-names":false,"suffix":""},{"dropping-particle":"","family":"Frenzel","given":"Dirk","non-dropping-particle":"","parse-names":false,"suffix":""},{"dropping-particle":"","family":"Massarat","given":"Kyros","non-dropping-particle":"","parse-names":false,"suffix":""},{"dropping-particle":"","family":"Lenhart","given":"Franz Peter","non-dropping-particle":"","parse-names":false,"suffix":""},{"dropping-particle":"","family":"Reichle","given":"Florian","non-dropping-particle":"","parse-names":false,"suffix":""},{"dropping-particle":"","family":"Rudlof","given":"Kristina","non-dropping-particle":"","parse-names":false,"suffix":""},{"dropping-particle":"","family":"Borchers","given":"Friedrich","non-dropping-particle":"","parse-names":false,"suffix":""},{"dropping-particle":"","family":"Buettner","given":"Christoph","non-dropping-particle":"","parse-names":false,"suffix":""},{"dropping-particle":"","family":"Schmutzler","given":"Martin","non-dropping-particle":"","parse-names":false,"suffix":""},{"dropping-particle":"","family":"Burgard","given":"Gerald","non-dropping-particle":"","parse-names":false,"suffix":""},{"dropping-particle":"","family":"Lucht","given":"Alexander","non-dropping-particle":"","parse-names":false,"suffix":""},{"dropping-particle":"","family":"Wagner","given":"Jan","non-dropping-particle":"","parse-names":false,"suffix":""},{"dropping-particle":"","family":"Pilge","given":"Stefanie","non-dropping-particle":"","parse-names":false,"suffix":""},{"dropping-particle":"","family":"Schneider","given":"Gerhard","non-dropping-particle":"","parse-names":false,"suffix":""},{"dropping-particle":"","family":"Untergehrer","given":"Gisela","non-dropping-particle":"","parse-names":false,"suffix":""},{"dropping-particle":"","family":"Bis","given":"Beata","non-dropping-particle":"","parse-names":false,"suffix":""},{"dropping-particle":"","family":"Krassler","given":"Jens","non-dropping-particle":"","parse-names":false,"suffix":""},{"dropping-particle":"","family":"Dittmann","given":"Jan","non-dropping-particle":"","parse-names":false,"suffix":""},{"dropping-particle":"","family":"Haberkorn","given":"Jörg","non-dropping-particle":"","parse-names":false,"suffix":""},{"dropping-particle":"","family":"Eberitsch","given":"Jürgen","non-dropping-particle":"","parse-names":false,"suffix":""},{"dropping-particle":"","family":"Eberitsch","given":"Karola","non-dropping-particle":"","parse-names":false,"suffix":""},{"dropping-particle":"","family":"Nippraschk","given":"Thomas","non-dropping-particle":"","parse-names":false,"suffix":""},{"dropping-particle":"","family":"Wepler","given":"Ulrich","non-dropping-particle":"","parse-names":false,"suffix":""},{"dropping-particle":"","family":"Engelen","given":"Wolf Christian","non-dropping-particle":"","parse-names":false,"suffix":""},{"dropping-particle":"","family":"Nau","given":"Carla","non-dropping-particle":"","parse-names":false,"suffix":""},{"dropping-particle":"","family":"Scholler","given":"Axel","non-dropping-particle":"","parse-names":false,"suffix":""},{"dropping-particle":"","family":"Schüttler","given":"Jürgen","non-dropping-particle":"","parse-names":false,"suffix":""},{"dropping-particle":"","family":"Wintzheimer","given":"Simone","non-dropping-particle":"","parse-names":false,"suffix":""},{"dropping-particle":"","family":"Bloos","given":"Frank","non-dropping-particle":"","parse-names":false,"suffix":""},{"dropping-particle":"","family":"Braune","given":"Anke","non-dropping-particle":"","parse-names":false,"suffix":""},{"dropping-particle":"","family":"Fergen","given":"Daniela","non-dropping-particle":"","parse-names":false,"suffix":""},{"dropping-particle":"","family":"Ludewig","given":"Katrin","non-dropping-particle":"","parse-names":false,"suffix":""},{"dropping-particle":"","family":"Paxian","given":"Markus","non-dropping-particle":"","parse-names":false,"suffix":""},{"dropping-particle":"","family":"Reinhart","given":"Konrad","non-dropping-particle":"","parse-names":false,"suffix":""},{"dropping-particle":"","family":"Graf","given":"Nikolaus","non-dropping-particle":"","parse-names":false,"suffix":""},{"dropping-particle":"","family":"Schwarzkopf","given":"Konrad","non-dropping-particle":"","parse-names":false,"suffix":""},{"dropping-particle":"","family":"Berger","given":"Katharina","non-dropping-particle":"","parse-names":false,"suffix":""},{"dropping-particle":"","family":"Habicher","given":"Marit","non-dropping-particle":"","parse-names":false,"suffix":""},{"dropping-particle":"","family":"Kasperiunaite","given":"Ruta","non-dropping-particle":"","parse-names":false,"suffix":""},{"dropping-particle":"","family":"Savelsberg","given":"Sabine","non-dropping-particle":"","parse-names":false,"suffix":""},{"dropping-particle":"","family":"Krep","given":"Henning","non-dropping-particle":"","parse-names":false,"suffix":""},{"dropping-particle":"","family":"Reindl","given":"Michael","non-dropping-particle":"","parse-names":false,"suffix":""},{"dropping-particle":"","family":"Weber","given":"Matthias","non-dropping-particle":"","parse-names":false,"suffix":""},{"dropping-particle":"","family":"Bauer","given":"Wolfgang","non-dropping-particle":"","parse-names":false,"suffix":""},{"dropping-particle":"","family":"Bingold","given":"Florian","non-dropping-particle":"","parse-names":false,"suffix":""},{"dropping-particle":"","family":"Christ","given":"Saskia","non-dropping-particle":"","parse-names":false,"suffix":""},{"dropping-particle":"","family":"Friederich","given":"Patrick","non-dropping-particle":"","parse-names":false,"suffix":""},{"dropping-particle":"","family":"Kaviani","given":"Reza","non-dropping-particle":"","parse-names":false,"suffix":""},{"dropping-particle":"","family":"Auer","given":"Patrick","non-dropping-particle":"","parse-names":false,"suffix":""},{"dropping-particle":"","family":"Bonnländer","given":"Georg","non-dropping-particle":"","parse-names":false,"suffix":""},{"dropping-particle":"","family":"Drescher","given":"Jürgen","non-dropping-particle":"","parse-names":false,"suffix":""},{"dropping-particle":"","family":"Braun","given":"Roland","non-dropping-particle":"","parse-names":false,"suffix":""},{"dropping-particle":"","family":"Eichenauer","given":"Tim","non-dropping-particle":"","parse-names":false,"suffix":""},{"dropping-particle":"","family":"Kerner","given":"John","non-dropping-particle":"","parse-names":false,"suffix":""},{"dropping-particle":"","family":"Bierbaum","given":"Kathrin","non-dropping-particle":"","parse-names":false,"suffix":""},{"dropping-particle":"","family":"Brünner","given":"Horst","non-dropping-particle":"","parse-names":false,"suffix":""},{"dropping-particle":"","family":"Grond","given":"Stefan","non-dropping-particle":"","parse-names":false,"suffix":""},{"dropping-particle":"","family":"Perez-Platz","given":"Ursula","non-dropping-particle":"","parse-names":false,"suffix":""},{"dropping-particle":"","family":"Andresen","given":"Bent","non-dropping-particle":"","parse-names":false,"suffix":""},{"dropping-particle":"","family":"Linstedt","given":"Ulf","non-dropping-particle":"","parse-names":false,"suffix":""},{"dropping-particle":"","family":"Stegmann","given":"Nils","non-dropping-particle":"","parse-names":false,"suffix":""},{"dropping-particle":"","family":"Erkens","given":"Uwe","non-dropping-particle":"","parse-names":false,"suffix":""},{"dropping-particle":"","family":"Kopcke","given":"Jens","non-dropping-particle":"","parse-names":false,"suffix":""},{"dropping-particle":"","family":"Meyer","given":"Andreas","non-dropping-particle":"","parse-names":false,"suffix":""},{"dropping-particle":"","family":"Brestrich","given":"Hartmut","non-dropping-particle":"","parse-names":false,"suffix":""},{"dropping-particle":"","family":"Ernst","given":"Sandra","non-dropping-particle":"","parse-names":false,"suffix":""},{"dropping-particle":"","family":"Merkel","given":"Stella","non-dropping-particle":"","parse-names":false,"suffix":""},{"dropping-particle":"","family":"Krieger","given":"Lena","non-dropping-particle":"","parse-names":false,"suffix":""},{"dropping-particle":"","family":"Luers","given":"Frank","non-dropping-particle":"","parse-names":false,"suffix":""},{"dropping-particle":"","family":"Weyland","given":"Andreas","non-dropping-particle":"","parse-names":false,"suffix":""},{"dropping-particle":"","family":"Noeldge-Schomburg","given":"Gabriele","non-dropping-particle":"","parse-names":false,"suffix":""},{"dropping-particle":"","family":"Menckie","given":"Thomas","non-dropping-particle":"","parse-names":false,"suffix":""},{"dropping-particle":"","family":"Wasmund","given":"Christina","non-dropping-particle":"","parse-names":false,"suffix":""},{"dropping-particle":"","family":"Bredtmann","given":"Ralph Dieter","non-dropping-particle":"","parse-names":false,"suffix":""},{"dropping-particle":"","family":"Erler","given":"Ines","non-dropping-particle":"","parse-names":false,"suffix":""},{"dropping-particle":"","family":"Raufhake","given":"Carsten","non-dropping-particle":"","parse-names":false,"suffix":""},{"dropping-particle":"","family":"Haumann","given":"Christine","non-dropping-particle":"","parse-names":false,"suffix":""},{"dropping-particle":"","family":"Möllemann","given":"Angela","non-dropping-particle":"","parse-names":false,"suffix":""},{"dropping-particle":"","family":"Oehmichen","given":"Uwe","non-dropping-particle":"","parse-names":false,"suffix":""},{"dropping-particle":"","family":"Sergejewa","given":"Olga","non-dropping-particle":"","parse-names":false,"suffix":""},{"dropping-particle":"","family":"Lehning","given":"Brigitte","non-dropping-particle":"","parse-names":false,"suffix":""},{"dropping-particle":"","family":"Czeslick","given":"Elke","non-dropping-particle":"","parse-names":false,"suffix":""},{"dropping-particle":"","family":"Geyer","given":"Michaela","non-dropping-particle":"","parse-names":false,"suffix":""},{"dropping-particle":"","family":"Malcharek","given":"Michael","non-dropping-particle":"","parse-names":false,"suffix":""},{"dropping-particle":"","family":"Sablotzki","given":"Armin","non-dropping-particle":"","parse-names":false,"suffix":""},{"dropping-particle":"","family":"Stier","given":"Marina","non-dropping-particle":"","parse-names":false,"suffix":""},{"dropping-particle":"","family":"Feld","given":"Florian","non-dropping-particle":"","parse-names":false,"suffix":""},{"dropping-particle":"","family":"Marx","given":"Gernot","non-dropping-particle":"","parse-names":false,"suffix":""},{"dropping-particle":"","family":"Rossaint","given":"Rolf","non-dropping-particle":"","parse-names":false,"suffix":""},{"dropping-particle":"","family":"Simon","given":"Verena","non-dropping-particle":"","parse-names":false,"suffix":""},{"dropping-particle":"","family":"Armaganidis","given":"Apostolos","non-dropping-particle":"","parse-names":false,"suffix":""},{"dropping-particle":"","family":"Koulenti","given":"Despoina","non-dropping-particle":"","parse-names":false,"suffix":""},{"dropping-particle":"","family":"Kotanidou","given":"Anastasia","non-dropping-particle":"","parse-names":false,"suffix":""},{"dropping-particle":"","family":"Nanas","given":"Serafim","non-dropping-particle":"","parse-names":false,"suffix":""},{"dropping-particle":"","family":"Papastylianou","given":"Androula","non-dropping-particle":"","parse-names":false,"suffix":""},{"dropping-particle":"","family":"Psevdi","given":"Aikaterini","non-dropping-particle":"","parse-names":false,"suffix":""},{"dropping-particle":"","family":"Stathopoulos","given":"Anastasios","non-dropping-particle":"","parse-names":false,"suffix":""},{"dropping-particle":"","family":"Voulas","given":"Asklepieion","non-dropping-particle":"","parse-names":false,"suffix":""},{"dropping-particle":"","family":"Kanna","given":"Efthymia","non-dropping-particle":"","parse-names":false,"suffix":""},{"dropping-particle":"","family":"Koutsikou","given":"Anastasia","non-dropping-particle":"","parse-names":false,"suffix":""},{"dropping-particle":"","family":"Moustaka","given":"Alexandra","non-dropping-particle":"","parse-names":false,"suffix":""},{"dropping-particle":"","family":"Chovas","given":"Achilleas","non-dropping-particle":"","parse-names":false,"suffix":""},{"dropping-particle":"","family":"Komnos","given":"Apostolos","non-dropping-particle":"","parse-names":false,"suffix":""},{"dropping-particle":"","family":"Zafiridis","given":"Tilemachos","non-dropping-particle":"","parse-names":false,"suffix":""},{"dropping-particle":"","family":"Franses","given":"Josef","non-dropping-particle":"","parse-names":false,"suffix":""},{"dropping-particle":"","family":"Lavrentieva","given":"Athena","non-dropping-particle":"","parse-names":false,"suffix":""},{"dropping-particle":"","family":"Koraki","given":"Eleni","non-dropping-particle":"","parse-names":false,"suffix":""},{"dropping-particle":"","family":"Katsenos","given":"Chrysostomos","non-dropping-particle":"","parse-names":false,"suffix":""},{"dropping-particle":"","family":"Flora Kasianidou","given":"Maria","non-dropping-particle":"","parse-names":false,"suffix":""},{"dropping-particle":"","family":"Nasopoulou","given":"Pantelia","non-dropping-particle":"","parse-names":false,"suffix":""},{"dropping-particle":"","family":"Spyropoulou","given":"Eleni","non-dropping-particle":"","parse-names":false,"suffix":""},{"dropping-particle":"","family":"Gousia","given":"Chrysoula","non-dropping-particle":"","parse-names":false,"suffix":""},{"dropping-particle":"","family":"Katsanoulas","given":"Constantine","non-dropping-particle":"","parse-names":false,"suffix":""},{"dropping-particle":"","family":"Lathyris","given":"Dimitrios","non-dropping-particle":"","parse-names":false,"suffix":""},{"dropping-particle":"","family":"Kyriazopoulos","given":"George","non-dropping-particle":"","parse-names":false,"suffix":""},{"dropping-particle":"","family":"Sfyras","given":"Dimitrios","non-dropping-particle":"","parse-names":false,"suffix":""},{"dropping-particle":"","family":"Tsirogianni","given":"Athanasia","non-dropping-particle":"","parse-names":false,"suffix":""},{"dropping-particle":"","family":"Armaganidis","given":"Apostolos","non-dropping-particle":"","parse-names":false,"suffix":""},{"dropping-particle":"","family":"Kostopanagiotou","given":"Georgia","non-dropping-particle":"","parse-names":false,"suffix":""},{"dropping-particle":"","family":"Koulenti","given":"Despoina","non-dropping-particle":"","parse-names":false,"suffix":""},{"dropping-particle":"","family":"Lignos","given":"Mihail","non-dropping-particle":"","parse-names":false,"suffix":""},{"dropping-particle":"","family":"Matsota","given":"Paraskevi","non-dropping-particle":"","parse-names":false,"suffix":""},{"dropping-particle":"","family":"Christopoulos","given":"Christos","non-dropping-particle":"","parse-names":false,"suffix":""},{"dropping-particle":"","family":"Mouratidou","given":"Alexandra","non-dropping-particle":"","parse-names":false,"suffix":""},{"dropping-particle":"","family":"Vrettou","given":"Efstratia","non-dropping-particle":"","parse-names":false,"suffix":""},{"dropping-particle":"","family":"Boufidis","given":"Spyros","non-dropping-particle":"","parse-names":false,"suffix":""},{"dropping-particle":"","family":"Moka","given":"Eleni","non-dropping-particle":"","parse-names":false,"suffix":""},{"dropping-particle":"","family":"Arnaoutoglou","given":"Eleni","non-dropping-particle":"","parse-names":false,"suffix":""},{"dropping-particle":"","family":"Koulouras","given":"Vasileios","non-dropping-particle":"","parse-names":false,"suffix":""},{"dropping-particle":"","family":"Nakos","given":"George","non-dropping-particle":"","parse-names":false,"suffix":""},{"dropping-particle":"","family":"Papathanakos","given":"Georgios","non-dropping-particle":"","parse-names":false,"suffix":""},{"dropping-particle":"","family":"Anthopoulos","given":"Georgios","non-dropping-particle":"","parse-names":false,"suffix":""},{"dropping-particle":"","family":"Choutas","given":"Georgios","non-dropping-particle":"","parse-names":false,"suffix":""},{"dropping-particle":"","family":"Karapanos","given":"Dimitrios","non-dropping-particle":"","parse-names":false,"suffix":""},{"dropping-particle":"","family":"Tzani","given":"Vaso","non-dropping-particle":"","parse-names":false,"suffix":""},{"dropping-particle":"","family":"Gkiokas","given":"Georgios","non-dropping-particle":"","parse-names":false,"suffix":""},{"dropping-particle":"","family":"Nastos","given":"Konstantinos","non-dropping-particle":"","parse-names":false,"suffix":""},{"dropping-particle":"","family":"Nikolakopoulos","given":"Fotios","non-dropping-particle":"","parse-names":false,"suffix":""},{"dropping-particle":"","family":"Dragoumanis","given":"Christos","non-dropping-particle":"","parse-names":false,"suffix":""},{"dropping-particle":"","family":"Nikitidis","given":"Nikos","non-dropping-particle":"","parse-names":false,"suffix":""},{"dropping-particle":"","family":"Pneumatikos","given":"Ioannis","non-dropping-particle":"","parse-names":false,"suffix":""},{"dropping-particle":"","family":"Theodorou","given":"Vassiliki","non-dropping-particle":"","parse-names":false,"suffix":""},{"dropping-particle":"","family":"Zacharouli","given":"Danai","non-dropping-particle":"","parse-names":false,"suffix":""},{"dropping-particle":"","family":"Kandi","given":"Stella","non-dropping-particle":"","parse-names":false,"suffix":""},{"dropping-particle":"","family":"Tasopoulos","given":"Konstantinos","non-dropping-particle":"","parse-names":false,"suffix":""},{"dropping-particle":"","family":"Arvaniti","given":"Kostoula","non-dropping-particle":"","parse-names":false,"suffix":""},{"dropping-particle":"","family":"Matamis","given":"Dimitrios","non-dropping-particle":"","parse-names":false,"suffix":""},{"dropping-particle":"","family":"Mplougoura","given":"Eva","non-dropping-particle":"","parse-names":false,"suffix":""},{"dropping-particle":"","family":"Petropoulou","given":"Polixeni","non-dropping-particle":"","parse-names":false,"suffix":""},{"dropping-particle":"","family":"Soumpasis","given":"Ioannis","non-dropping-particle":"","parse-names":false,"suffix":""},{"dropping-particle":"","family":"Amaniti","given":"Ekaterini","non-dropping-particle":"","parse-names":false,"suffix":""},{"dropping-particle":"","family":"Giannakou-Peftoulidou","given":"Maria","non-dropping-particle":"","parse-names":false,"suffix":""},{"dropping-particle":"","family":"Gkeka","given":"Eleni","non-dropping-particle":"","parse-names":false,"suffix":""},{"dropping-particle":"","family":"Soultati","given":"Ioanna","non-dropping-particle":"","parse-names":false,"suffix":""},{"dropping-particle":"","family":"Kokinou","given":"Maria","non-dropping-particle":"","parse-names":false,"suffix":""},{"dropping-particle":"","family":"Papatheodorou","given":"Lambrini","non-dropping-particle":"","parse-names":false,"suffix":""},{"dropping-particle":"","family":"Stafylaraki","given":"Maria","non-dropping-particle":"","parse-names":false,"suffix":""},{"dropping-particle":"","family":"Giasnetsova","given":"Tatiana","non-dropping-particle":"","parse-names":false,"suffix":""},{"dropping-particle":"","family":"Gritsi-Gerogianni","given":"Nikoleta","non-dropping-particle":"","parse-names":false,"suffix":""},{"dropping-particle":"","family":"Kydona","given":"Christina","non-dropping-particle":"","parse-names":false,"suffix":""},{"dropping-particle":"","family":"Kiskira","given":"Olga","non-dropping-particle":"","parse-names":false,"suffix":""},{"dropping-particle":"","family":"Koulentis","given":"Ioannis","non-dropping-particle":"","parse-names":false,"suffix":""},{"dropping-particle":"","family":"Apsokardos","given":"Alexandros","non-dropping-particle":"","parse-names":false,"suffix":""},{"dropping-particle":"","family":"Dimitropoulos","given":"Konstantinos","non-dropping-particle":"","parse-names":false,"suffix":""},{"dropping-particle":"","family":"Soldatou","given":"Ourania","non-dropping-particle":"","parse-names":false,"suffix":""},{"dropping-particle":"","family":"Nathanail","given":"Christodoulos","non-dropping-particle":"","parse-names":false,"suffix":""},{"dropping-particle":"","family":"Papazotos","given":"Alexios","non-dropping-particle":"","parse-names":false,"suffix":""},{"dropping-particle":"","family":"Tsakas","given":"Pirros","non-dropping-particle":"","parse-names":false,"suffix":""},{"dropping-particle":"","family":"Clouva-Molyvdas","given":"Phyllis Maria","non-dropping-particle":"","parse-names":false,"suffix":""},{"dropping-particle":"","family":"Kolotoura","given":"Athina","non-dropping-particle":"","parse-names":false,"suffix":""},{"dropping-particle":"","family":"Sartzi","given":"Monika","non-dropping-particle":"","parse-names":false,"suffix":""},{"dropping-particle":"","family":"Papanikolaou","given":"Spiros","non-dropping-particle":"","parse-names":false,"suffix":""},{"dropping-particle":"","family":"Polakis","given":"Pavlos","non-dropping-particle":"","parse-names":false,"suffix":""},{"dropping-particle":"","family":"Karatzas","given":"Stylianos","non-dropping-particle":"","parse-names":false,"suffix":""},{"dropping-particle":"","family":"Kyparissi","given":"Aikaterini","non-dropping-particle":"","parse-names":false,"suffix":""},{"dropping-particle":"","family":"Papavasilopoulou","given":"Theonymfi","non-dropping-particle":"","parse-names":false,"suffix":""},{"dropping-particle":"","family":"Koukoubani","given":"Triantafillia","non-dropping-particle":"","parse-names":false,"suffix":""},{"dropping-particle":"","family":"Mastora","given":"Evangelia","non-dropping-particle":"","parse-names":false,"suffix":""},{"dropping-particle":"","family":"Spyropoulou-Pagdatoglou","given":"Kyriaki","non-dropping-particle":"","parse-names":false,"suffix":""},{"dropping-particle":"","family":"Nyktari","given":"Vasileia","non-dropping-particle":"","parse-names":false,"suffix":""},{"dropping-particle":"","family":"Malliotakis","given":"Polychronis","non-dropping-particle":"","parse-names":false,"suffix":""},{"dropping-particle":"","family":"Papaioannou","given":"Alexandra","non-dropping-particle":"","parse-names":false,"suffix":""},{"dropping-particle":"","family":"Bekos","given":"Vasileios","non-dropping-particle":"","parse-names":false,"suffix":""},{"dropping-particle":"","family":"Maragkou","given":"Elisavet","non-dropping-particle":"","parse-names":false,"suffix":""},{"dropping-particle":"","family":"Spring","given":"Anna","non-dropping-particle":"","parse-names":false,"suffix":""},{"dropping-particle":"","family":"Evagelatos","given":"Stavros","non-dropping-particle":"","parse-names":false,"suffix":""},{"dropping-particle":"","family":"Ioakeimidou","given":"Aikaterini","non-dropping-particle":"","parse-names":false,"suffix":""},{"dropping-particle":"","family":"Noulas","given":"Nikos","non-dropping-particle":"","parse-names":false,"suffix":""},{"dropping-particle":"","family":"Molnár","given":"Zsolt","non-dropping-particle":"","parse-names":false,"suffix":""},{"dropping-particle":"","family":"Csüllög","given":"Emese","non-dropping-particle":"","parse-names":false,"suffix":""},{"dropping-particle":"","family":"Elekes","given":"Eniko","non-dropping-particle":"","parse-names":false,"suffix":""},{"dropping-particle":"","family":"Molnár","given":"Tamás","non-dropping-particle":"","parse-names":false,"suffix":""},{"dropping-particle":"","family":"Katona","given":"Zsuzsana","non-dropping-particle":"","parse-names":false,"suffix":""},{"dropping-particle":"","family":"Kremer","given":"Ildiko","non-dropping-particle":"","parse-names":false,"suffix":""},{"dropping-particle":"","family":"Miko","given":"Angela","non-dropping-particle":"","parse-names":false,"suffix":""},{"dropping-particle":"","family":"Csomos","given":"Akos","non-dropping-particle":"","parse-names":false,"suffix":""},{"dropping-particle":"","family":"Galambos","given":"Zsuzsanna","non-dropping-particle":"","parse-names":false,"suffix":""},{"dropping-particle":"","family":"Szucs","given":"Akos","non-dropping-particle":"","parse-names":false,"suffix":""},{"dropping-particle":"","family":"Nyikos","given":"Gyorgy","non-dropping-particle":"","parse-names":false,"suffix":""},{"dropping-particle":"","family":"Szekeres","given":"Gabor","non-dropping-particle":"","parse-names":false,"suffix":""},{"dropping-particle":"","family":"Szabo","given":"Ervin","non-dropping-particle":"","parse-names":false,"suffix":""},{"dropping-particle":"","family":"Kranitz","given":"Katalin","non-dropping-particle":"","parse-names":false,"suffix":""},{"dropping-particle":"","family":"Simon","given":"Melinda","non-dropping-particle":"","parse-names":false,"suffix":""},{"dropping-particle":"","family":"Szigeti","given":"Janos","non-dropping-particle":"","parse-names":false,"suffix":""},{"dropping-particle":"","family":"Gaál","given":"Emánuel","non-dropping-particle":"","parse-names":false,"suffix":""},{"dropping-particle":"","family":"Havas","given":"Attila","non-dropping-particle":"","parse-names":false,"suffix":""},{"dropping-particle":"","family":"Ille","given":"Alexandru","non-dropping-particle":"","parse-names":false,"suffix":""},{"dropping-particle":"","family":"Bráz","given":"Krisztina","non-dropping-particle":"","parse-names":false,"suffix":""},{"dropping-particle":"","family":"Nagy","given":"Geza","non-dropping-particle":"","parse-names":false,"suffix":""},{"dropping-particle":"","family":"Sigurdsson","given":"Gisli","non-dropping-particle":"","parse-names":false,"suffix":""},{"dropping-particle":"","family":"Sigurbjörnsson","given":"Fridrik T.","non-dropping-particle":"","parse-names":false,"suffix":""},{"dropping-particle":"","family":"Sigurdsson","given":"Gisli H.","non-dropping-particle":"","parse-names":false,"suffix":""},{"dropping-particle":"","family":"Kárason","given":"Sigurbergur","non-dropping-particle":"","parse-names":false,"suffix":""},{"dropping-particle":"","family":"Edda Sigurdardottir","given":"Elin","non-dropping-particle":"","parse-names":false,"suffix":""},{"dropping-particle":"","family":"Blöndal","given":"Ásbjörn","non-dropping-particle":"","parse-names":false,"suffix":""},{"dropping-particle":"","family":"Gunnarsson","given":"Björn","non-dropping-particle":"","parse-names":false,"suffix":""},{"dropping-particle":"","family":"Westbrook","given":"Andrew","non-dropping-particle":"","parse-names":false,"suffix":""},{"dropping-particle":"","family":"Broderick","given":"Alan","non-dropping-particle":"","parse-names":false,"suffix":""},{"dropping-particle":"","family":"Hafeez","given":"Parvaiz","non-dropping-particle":"","parse-names":false,"suffix":""},{"dropping-particle":"","family":"Hanumanthaiah","given":"Deepak","non-dropping-particle":"","parse-names":false,"suffix":""},{"dropping-particle":"","family":"Brohan","given":"Janette","non-dropping-particle":"","parse-names":false,"suffix":""},{"dropping-particle":"","family":"O'Chroinin","given":"Donal","non-dropping-particle":"","parse-names":false,"suffix":""},{"dropping-particle":"","family":"Bailey","given":"Kevin","non-dropping-particle":"","parse-names":false,"suffix":""},{"dropping-particle":"","family":"Ramamoorthy","given":"Karthik","non-dropping-particle":"","parse-names":false,"suffix":""},{"dropping-particle":"","family":"Doyle","given":"Yvonne","non-dropping-particle":"","parse-names":false,"suffix":""},{"dropping-particle":"","family":"Freir","given":"Noelle","non-dropping-particle":"","parse-names":false,"suffix":""},{"dropping-particle":"","family":"O'Rourke","given":"James","non-dropping-particle":"","parse-names":false,"suffix":""},{"dropping-particle":"","family":"Jonson","given":"Philip","non-dropping-particle":"","parse-names":false,"suffix":""},{"dropping-particle":"","family":"Saeed","given":"Sabir","non-dropping-particle":"","parse-names":false,"suffix":""},{"dropping-particle":"","family":"Hayes","given":"Ivan","non-dropping-particle":"","parse-names":false,"suffix":""},{"dropping-particle":"","family":"Loughrey","given":"John","non-dropping-particle":"","parse-names":false,"suffix":""},{"dropping-particle":"","family":"Frohlich","given":"Stephen","non-dropping-particle":"","parse-names":false,"suffix":""},{"dropping-particle":"","family":"McCauley","given":"Nuala","non-dropping-particle":"","parse-names":false,"suffix":""},{"dropping-particle":"","family":"Ryan","given":"Donal","non-dropping-particle":"","parse-names":false,"suffix":""},{"dropping-particle":"","family":"Fitzpatrick","given":"Gerry","non-dropping-particle":"","parse-names":false,"suffix":""},{"dropping-particle":"","family":"Kevin","given":"Leo","non-dropping-particle":"","parse-names":false,"suffix":""},{"dropping-particle":"","family":"Thomas","given":"Jubil","non-dropping-particle":"","parse-names":false,"suffix":""},{"dropping-particle":"","family":"Warde","given":"Barry","non-dropping-particle":"","parse-names":false,"suffix":""},{"dropping-particle":"","family":"Woolhead","given":"Alan","non-dropping-particle":"","parse-names":false,"suffix":""},{"dropping-particle":"","family":"Duggan","given":"Michelle","non-dropping-particle":"","parse-names":false,"suffix":""},{"dropping-particle":"","family":"Egan","given":"Cara","non-dropping-particle":"","parse-names":false,"suffix":""},{"dropping-particle":"","family":"Crowley","given":"Seamus","non-dropping-particle":"","parse-names":false,"suffix":""},{"dropping-particle":"","family":"Lebese","given":"Soloman","non-dropping-particle":"","parse-names":false,"suffix":""},{"dropping-particle":"","family":"Bergin","given":"Anne","non-dropping-particle":"","parse-names":false,"suffix":""},{"dropping-particle":"","family":"Westbrook","given":"Andrew","non-dropping-particle":"","parse-names":false,"suffix":""},{"dropping-particle":"","family":"Page","given":"Rory","non-dropping-particle":"","parse-names":false,"suffix":""},{"dropping-particle":"","family":"Collins","given":"Daniel","non-dropping-particle":"","parse-names":false,"suffix":""},{"dropping-particle":"","family":"McKenny","given":"Michael","non-dropping-particle":"","parse-names":false,"suffix":""},{"dropping-particle":"","family":"Rocca","given":"Giorgio","non-dropping-particle":"Della","parse-names":false,"suffix":""},{"dropping-particle":"","family":"Grasso","given":"Salvatore","non-dropping-particle":"","parse-names":false,"suffix":""},{"dropping-particle":"","family":"Bresciani","given":"Anna","non-dropping-particle":"","parse-names":false,"suffix":""},{"dropping-particle":"","family":"Carmino","given":"Livio","non-dropping-particle":"","parse-names":false,"suffix":""},{"dropping-particle":"","family":"Ghelfi","given":"Silvia","non-dropping-particle":"","parse-names":false,"suffix":""},{"dropping-particle":"","family":"Lorenzelli","given":"Laura","non-dropping-particle":"","parse-names":false,"suffix":""},{"dropping-particle":"","family":"Teresa Novelli","given":"Maria","non-dropping-particle":"","parse-names":false,"suffix":""},{"dropping-particle":"","family":"Pescarmona","given":"Chiara","non-dropping-particle":"","parse-names":false,"suffix":""},{"dropping-particle":"","family":"Roasio","given":"Agostino","non-dropping-particle":"","parse-names":false,"suffix":""},{"dropping-particle":"","family":"Gatta","given":"Alessandro","non-dropping-particle":"","parse-names":false,"suffix":""},{"dropping-particle":"","family":"Nastasi","given":"Mauro","non-dropping-particle":"","parse-names":false,"suffix":""},{"dropping-particle":"","family":"Sanseverino","given":"Manlio","non-dropping-particle":"","parse-names":false,"suffix":""},{"dropping-particle":"","family":"Tinti","given":"Carla","non-dropping-particle":"","parse-names":false,"suffix":""},{"dropping-particle":"","family":"Bianchin","given":"Andrea","non-dropping-particle":"","parse-names":false,"suffix":""},{"dropping-particle":"","family":"Tormena","given":"Maria","non-dropping-particle":"","parse-names":false,"suffix":""},{"dropping-particle":"","family":"Franco","given":"Antonio","non-dropping-particle":"","parse-names":false,"suffix":""},{"dropping-particle":"","family":"Marini","given":"Federica","non-dropping-particle":"","parse-names":false,"suffix":""},{"dropping-particle":"","family":"Mauro","given":"Piero","non-dropping-particle":"Di","parse-names":false,"suffix":""},{"dropping-particle":"","family":"Rapido","given":"Francesca","non-dropping-particle":"","parse-names":false,"suffix":""},{"dropping-particle":"","family":"Tommasino","given":"Concezione","non-dropping-particle":"","parse-names":false,"suffix":""},{"dropping-particle":"","family":"Bellotti","given":"Ferdinando","non-dropping-particle":"","parse-names":false,"suffix":""},{"dropping-particle":"","family":"Boninsegna","given":"Daniele","non-dropping-particle":"","parse-names":false,"suffix":""},{"dropping-particle":"","family":"Castellani","given":"Gianluca","non-dropping-particle":"","parse-names":false,"suffix":""},{"dropping-particle":"","family":"Sances","given":"Daniele","non-dropping-particle":"","parse-names":false,"suffix":""},{"dropping-particle":"","family":"Spano","given":"Gianluca","non-dropping-particle":"","parse-names":false,"suffix":""},{"dropping-particle":"","family":"Tredici","given":"Stefano","non-dropping-particle":"","parse-names":false,"suffix":""},{"dropping-particle":"","family":"Vezzoli","given":"Dario","non-dropping-particle":"","parse-names":false,"suffix":""},{"dropping-particle":"","family":"Fucecchio","given":"Igneo","non-dropping-particle":"","parse-names":false,"suffix":""},{"dropping-particle":"","family":"Bacci","given":"Alessandro","non-dropping-particle":"","parse-names":false,"suffix":""},{"dropping-particle":"","family":"Coppini","given":"Roberta","non-dropping-particle":"","parse-names":false,"suffix":""},{"dropping-particle":"","family":"Dell'unto","given":"Sandro","non-dropping-particle":"","parse-names":false,"suffix":""},{"dropping-particle":"","family":"Mori","given":"Emanuele","non-dropping-particle":"","parse-names":false,"suffix":""},{"dropping-particle":"","family":"Rosa Stanzani","given":"Maria","non-dropping-particle":"","parse-names":false,"suffix":""},{"dropping-particle":"","family":"Tosi","given":"Monica","non-dropping-particle":"","parse-names":false,"suffix":""},{"dropping-particle":"","family":"Collareta","given":"Michele","non-dropping-particle":"","parse-names":false,"suffix":""},{"dropping-particle":"","family":"Forfori","given":"Francesco","non-dropping-particle":"","parse-names":false,"suffix":""},{"dropping-particle":"","family":"Franchi","given":"Matteo","non-dropping-particle":"","parse-names":false,"suffix":""},{"dropping-particle":"","family":"Mancino","given":"Giuseppe","non-dropping-particle":"","parse-names":false,"suffix":""},{"dropping-particle":"","family":"Battistella","given":"Massimo","non-dropping-particle":"","parse-names":false,"suffix":""},{"dropping-particle":"","family":"Baricocchi","given":"Elisa","non-dropping-particle":"","parse-names":false,"suffix":""},{"dropping-particle":"","family":"Bona","given":"Francesco","non-dropping-particle":"","parse-names":false,"suffix":""},{"dropping-particle":"","family":"Debernardi","given":"Felicino","non-dropping-particle":"","parse-names":false,"suffix":""},{"dropping-particle":"","family":"Giacoletto","given":"Gianmarco","non-dropping-particle":"","parse-names":false,"suffix":""},{"dropping-particle":"","family":"Iacobellis","given":"Antonio","non-dropping-particle":"","parse-names":false,"suffix":""},{"dropping-particle":"","family":"Massucco","given":"Paolo","non-dropping-particle":"","parse-names":false,"suffix":""},{"dropping-particle":"","family":"Moselli","given":"Nora","non-dropping-particle":"","parse-names":false,"suffix":""},{"dropping-particle":"","family":"Muratore","given":"Andrea","non-dropping-particle":"","parse-names":false,"suffix":""},{"dropping-particle":"","family":"Palomba","given":"Graziella","non-dropping-particle":"","parse-names":false,"suffix":""},{"dropping-particle":"","family":"Sardo","given":"Elena","non-dropping-particle":"","parse-names":false,"suffix":""},{"dropping-particle":"","family":"Simone","given":"Michele","non-dropping-particle":"De","parse-names":false,"suffix":""},{"dropping-particle":"","family":"Suita","given":"Luisa","non-dropping-particle":"","parse-names":false,"suffix":""},{"dropping-particle":"","family":"Zocca","given":"Edoardo","non-dropping-particle":"","parse-names":false,"suffix":""},{"dropping-particle":"","family":"Bucci","given":"Barbara","non-dropping-particle":"","parse-names":false,"suffix":""},{"dropping-particle":"","family":"Corte","given":"Francesco","non-dropping-particle":"Della","parse-names":false,"suffix":""},{"dropping-particle":"","family":"Piciucco","given":"Tiziana","non-dropping-particle":"","parse-names":false,"suffix":""},{"dropping-particle":"","family":"Viarengo","given":"Valeria","non-dropping-particle":"","parse-names":false,"suffix":""},{"dropping-particle":"","family":"Bettelli","given":"Gabriella","non-dropping-particle":"","parse-names":false,"suffix":""},{"dropping-particle":"","family":"Cantarini","given":"Eugenia","non-dropping-particle":"","parse-names":false,"suffix":""},{"dropping-particle":"","family":"Giampieri","given":"Marina","non-dropping-particle":"","parse-names":false,"suffix":""},{"dropping-particle":"","family":"Tanfani","given":"Alessandra","non-dropping-particle":"","parse-names":false,"suffix":""},{"dropping-particle":"","family":"Recchia","given":"Eugenio","non-dropping-particle":"","parse-names":false,"suffix":""},{"dropping-particle":"","family":"Bignami","given":"Elena","non-dropping-particle":"","parse-names":false,"suffix":""},{"dropping-particle":"","family":"Bruno","given":"Giovanna","non-dropping-particle":"","parse-names":false,"suffix":""},{"dropping-particle":"","family":"Costagliola","given":"Roberto","non-dropping-particle":"","parse-names":false,"suffix":""},{"dropping-particle":"","family":"Gandolfi","given":"Azzurra","non-dropping-particle":"","parse-names":false,"suffix":""},{"dropping-particle":"","family":"Greco","given":"Massimiliano","non-dropping-particle":"","parse-names":false,"suffix":""},{"dropping-particle":"","family":"Lembo","given":"Rosalba","non-dropping-particle":"","parse-names":false,"suffix":""},{"dropping-particle":"","family":"Monti","given":"Giacomo","non-dropping-particle":"","parse-names":false,"suffix":""},{"dropping-particle":"","family":"Nicelli","given":"Elisa","non-dropping-particle":"","parse-names":false,"suffix":""},{"dropping-particle":"","family":"Pasculli","given":"Nicola","non-dropping-particle":"","parse-names":false,"suffix":""},{"dropping-particle":"","family":"Turi","given":"Stefano","non-dropping-particle":"","parse-names":false,"suffix":""},{"dropping-particle":"","family":"Rocca","given":"Giorgio","non-dropping-particle":"Della","parse-names":false,"suffix":""},{"dropping-particle":"","family":"Baroselli","given":"Antonio","non-dropping-particle":"","parse-names":false,"suffix":""},{"dropping-particle":"","family":"Brazzoni","given":"Marcella","non-dropping-particle":"","parse-names":false,"suffix":""},{"dropping-particle":"","family":"Buttazzoni","given":"Mattia","non-dropping-particle":"","parse-names":false,"suffix":""},{"dropping-particle":"","family":"Buttera","given":"Stefania","non-dropping-particle":"","parse-names":false,"suffix":""},{"dropping-particle":"","family":"Centonze","given":"Carlo","non-dropping-particle":"","parse-names":false,"suffix":""},{"dropping-particle":"","family":"Serena","given":"Giovanni","non-dropping-particle":"","parse-names":false,"suffix":""},{"dropping-particle":"","family":"Spagnesi","given":"Lorenzo","non-dropping-particle":"","parse-names":false,"suffix":""},{"dropping-particle":"","family":"Toretti","given":"Ilaria","non-dropping-particle":"","parse-names":false,"suffix":""},{"dropping-particle":"","family":"Vilardi","given":"Anna","non-dropping-particle":"","parse-names":false,"suffix":""},{"dropping-particle":"","family":"Zearo","given":"Ester","non-dropping-particle":"","parse-names":false,"suffix":""},{"dropping-particle":"","family":"Arpino","given":"Ines","non-dropping-particle":"","parse-names":false,"suffix":""},{"dropping-particle":"","family":"Baraldi","given":"Sara","non-dropping-particle":"","parse-names":false,"suffix":""},{"dropping-particle":"","family":"Guarnerio","given":"Chiara","non-dropping-particle":"","parse-names":false,"suffix":""},{"dropping-particle":"","family":"Molene","given":"Vincenzo","non-dropping-particle":"","parse-names":false,"suffix":""},{"dropping-particle":"","family":"Concetta Monea","given":"Maria","non-dropping-particle":"","parse-names":false,"suffix":""},{"dropping-particle":"","family":"Vaccarisi","given":"Enrico","non-dropping-particle":"","parse-names":false,"suffix":""},{"dropping-particle":"","family":"Vicari","given":"Luigi","non-dropping-particle":"","parse-names":false,"suffix":""},{"dropping-particle":"","family":"Albante","given":"Alida","non-dropping-particle":"","parse-names":false,"suffix":""},{"dropping-particle":"","family":"Aversano","given":"Marco","non-dropping-particle":"","parse-names":false,"suffix":""},{"dropping-particle":"","family":"Loiacono","given":"Cinzia","non-dropping-particle":"","parse-names":false,"suffix":""},{"dropping-particle":"","family":"Marandola","given":"Maurizio","non-dropping-particle":"","parse-names":false,"suffix":""},{"dropping-particle":"","family":"Fusari","given":"Maurizio","non-dropping-particle":"","parse-names":false,"suffix":""},{"dropping-particle":"","family":"Petrucci","given":"Nicola","non-dropping-particle":"","parse-names":false,"suffix":""},{"dropping-particle":"","family":"Galla","given":"Amerigo","non-dropping-particle":"","parse-names":false,"suffix":""},{"dropping-particle":"","family":"Mascia","given":"Antonio","non-dropping-particle":"","parse-names":false,"suffix":""},{"dropping-particle":"","family":"Primieri","given":"Paolo","non-dropping-particle":"","parse-names":false,"suffix":""},{"dropping-particle":"","family":"Noto","given":"Anna","non-dropping-particle":"Di","parse-names":false,"suffix":""},{"dropping-particle":"","family":"Gratarola","given":"Angelo","non-dropping-particle":"","parse-names":false,"suffix":""},{"dropping-particle":"","family":"Molin","given":"Alessandro","non-dropping-particle":"","parse-names":false,"suffix":""},{"dropping-particle":"","family":"Spagnolo","given":"Luigi","non-dropping-particle":"","parse-names":false,"suffix":""},{"dropping-particle":"","family":"Spena","given":"Claudio","non-dropping-particle":"","parse-names":false,"suffix":""},{"dropping-particle":"","family":"Calligaro","given":"Plinio","non-dropping-particle":"","parse-names":false,"suffix":""},{"dropping-particle":"","family":"Marchiotto","given":"Simonetta","non-dropping-particle":"","parse-names":false,"suffix":""},{"dropping-particle":"","family":"Merlini","given":"Alberto","non-dropping-particle":"","parse-names":false,"suffix":""},{"dropping-particle":"","family":"Pedrazzoli","given":"Eleonora","non-dropping-particle":"","parse-names":false,"suffix":""},{"dropping-particle":"","family":"Perina","given":"Giulia","non-dropping-particle":"","parse-names":false,"suffix":""},{"dropping-particle":"","family":"Visentin","given":"Renea","non-dropping-particle":"","parse-names":false,"suffix":""},{"dropping-particle":"","family":"Fumagalli","given":"Roberto","non-dropping-particle":"","parse-names":false,"suffix":""},{"dropping-particle":"","family":"Garbagnati","given":"Andrea","non-dropping-particle":"","parse-names":false,"suffix":""},{"dropping-particle":"","family":"Manetti","given":"Bruna","non-dropping-particle":"","parse-names":false,"suffix":""},{"dropping-particle":"","family":"Snaier","given":"Chiara","non-dropping-particle":"","parse-names":false,"suffix":""},{"dropping-particle":"","family":"Somaini","given":"Marta","non-dropping-particle":"","parse-names":false,"suffix":""},{"dropping-particle":"","family":"Farnia","given":"Antonio","non-dropping-particle":"","parse-names":false,"suffix":""},{"dropping-particle":"","family":"Nani","given":"Roberto","non-dropping-particle":"","parse-names":false,"suffix":""},{"dropping-particle":"","family":"Pierantonio","given":"Novello","non-dropping-particle":"","parse-names":false,"suffix":""},{"dropping-particle":"","family":"Michele","given":"Michele","non-dropping-particle":"De","parse-names":false,"suffix":""},{"dropping-particle":"","family":"Grasso","given":"Salvatore","non-dropping-particle":"","parse-names":false,"suffix":""},{"dropping-particle":"","family":"Gazzanelli","given":"Sergio","non-dropping-particle":"","parse-names":false,"suffix":""},{"dropping-particle":"","family":"Marandola","given":"Maurizio","non-dropping-particle":"","parse-names":false,"suffix":""},{"dropping-particle":"","family":"Pugliese","given":"Francesco","non-dropping-particle":"","parse-names":false,"suffix":""},{"dropping-particle":"","family":"Ruberto","given":"Franco","non-dropping-particle":"","parse-names":false,"suffix":""},{"dropping-particle":"","family":"Bergamini","given":"Elena","non-dropping-particle":"","parse-names":false,"suffix":""},{"dropping-particle":"","family":"Tassinati","given":"Tania","non-dropping-particle":"","parse-names":false,"suffix":""},{"dropping-particle":"","family":"Capuzzo","given":"Maurizia","non-dropping-particle":"","parse-names":false,"suffix":""},{"dropping-particle":"","family":"Cirillo","given":"Vera","non-dropping-particle":"","parse-names":false,"suffix":""},{"dropping-particle":"","family":"Tufano","given":"Rosalba","non-dropping-particle":"","parse-names":false,"suffix":""},{"dropping-particle":"","family":"Oggioni","given":"Roberto","non-dropping-particle":"","parse-names":false,"suffix":""},{"dropping-particle":"","family":"Parrini","given":"Vieri","non-dropping-particle":"","parse-names":false,"suffix":""},{"dropping-particle":"","family":"Brunori","given":"Emanuela","non-dropping-particle":"","parse-names":false,"suffix":""},{"dropping-particle":"","family":"Capone","given":"Micaela","non-dropping-particle":"","parse-names":false,"suffix":""},{"dropping-particle":"","family":"Carbone","given":"Luigi","non-dropping-particle":"","parse-names":false,"suffix":""},{"dropping-particle":"","family":"Corradetti","given":"Francesco","non-dropping-particle":"","parse-names":false,"suffix":""},{"dropping-particle":"","family":"Elisei","given":"Daniele","non-dropping-particle":"","parse-names":false,"suffix":""},{"dropping-particle":"","family":"Fiorentino","given":"Stefano","non-dropping-particle":"","parse-names":false,"suffix":""},{"dropping-particle":"","family":"Francesconi","given":"Maurizio","non-dropping-particle":"","parse-names":false,"suffix":""},{"dropping-particle":"","family":"Gattari","given":"Diego","non-dropping-particle":"","parse-names":false,"suffix":""},{"dropping-particle":"","family":"Gorgoglione","given":"Maria","non-dropping-particle":"","parse-names":false,"suffix":""},{"dropping-particle":"","family":"Lacobone","given":"Emanuele","non-dropping-particle":"","parse-names":false,"suffix":""},{"dropping-particle":"","family":"Minnucci","given":"Francesco","non-dropping-particle":"","parse-names":false,"suffix":""},{"dropping-particle":"","family":"Montironi","given":"Claudio","non-dropping-particle":"","parse-names":false,"suffix":""},{"dropping-particle":"","family":"Riccioni","given":"Gianrenato","non-dropping-particle":"","parse-names":false,"suffix":""},{"dropping-particle":"","family":"Tappata","given":"Giuseppe","non-dropping-particle":"","parse-names":false,"suffix":""},{"dropping-particle":"","family":"Zompanti","given":"Valeria","non-dropping-particle":"","parse-names":false,"suffix":""},{"dropping-particle":"","family":"Verdenelli","given":"Paola","non-dropping-particle":"","parse-names":false,"suffix":""},{"dropping-particle":"","family":"Cerutti","given":"Elisabetta","non-dropping-particle":"","parse-names":false,"suffix":""},{"dropping-particle":"","family":"Marco Ranieri","given":"Vito","non-dropping-particle":"","parse-names":false,"suffix":""},{"dropping-particle":"","family":"Golubovska","given":"Iveta","non-dropping-particle":"","parse-names":false,"suffix":""},{"dropping-particle":"","family":"Grigorjevs","given":"Sergejs","non-dropping-particle":"","parse-names":false,"suffix":""},{"dropping-particle":"","family":"Rikmane","given":"Maija","non-dropping-particle":"","parse-names":false,"suffix":""},{"dropping-particle":"","family":"Rozkalne","given":"Daina","non-dropping-particle":"","parse-names":false,"suffix":""},{"dropping-particle":"","family":"Stepanovs","given":"Jevgenijs","non-dropping-particle":"","parse-names":false,"suffix":""},{"dropping-particle":"","family":"Suba","given":"Olegs","non-dropping-particle":"","parse-names":false,"suffix":""},{"dropping-particle":"","family":"Golubovska","given":"Iveta","non-dropping-particle":"","parse-names":false,"suffix":""},{"dropping-particle":"","family":"Kazune","given":"Sigita","non-dropping-particle":"","parse-names":false,"suffix":""},{"dropping-particle":"","family":"Miscuk","given":"Aleksej","non-dropping-particle":"","parse-names":false,"suffix":""},{"dropping-particle":"","family":"Nemme","given":"Janis","non-dropping-particle":"","parse-names":false,"suffix":""},{"dropping-particle":"","family":"Oss","given":"Peteris","non-dropping-particle":"","parse-names":false,"suffix":""},{"dropping-particle":"","family":"Sipylaite","given":"Jurate","non-dropping-particle":"","parse-names":false,"suffix":""},{"dropping-particle":"","family":"Macas","given":"Andrius","non-dropping-particle":"","parse-names":false,"suffix":""},{"dropping-particle":"","family":"Ragaisis","given":"Vytautas","non-dropping-particle":"","parse-names":false,"suffix":""},{"dropping-particle":"","family":"Kontrimaviciute","given":"Egle","non-dropping-particle":"","parse-names":false,"suffix":""},{"dropping-particle":"","family":"Tomkute","given":"Gabija","non-dropping-particle":"","parse-names":false,"suffix":""},{"dropping-particle":"","family":"Boerma","given":"Christiaan","non-dropping-particle":"","parse-names":false,"suffix":""},{"dropping-particle":"","family":"Fleur Kramer","given":"Irene","non-dropping-particle":"","parse-names":false,"suffix":""},{"dropping-particle":"","family":"Poeze","given":"Martijn","non-dropping-particle":"","parse-names":false,"suffix":""},{"dropping-particle":"","family":"Maria","given":"John","non-dropping-particle":"","parse-names":false,"suffix":""},{"dropping-particle":"","family":"Pelzer","given":"Gerardus","non-dropping-particle":"","parse-names":false,"suffix":""},{"dropping-particle":"","family":"Winsser","given":"Lex","non-dropping-particle":"","parse-names":false,"suffix":""},{"dropping-particle":"","family":"Nijsten","given":"Maarten","non-dropping-particle":"","parse-names":false,"suffix":""},{"dropping-particle":"","family":"Schoorl","given":"Michiel","non-dropping-particle":"","parse-names":false,"suffix":""},{"dropping-particle":"","family":"Spanjersberg","given":"Rob","non-dropping-particle":"","parse-names":false,"suffix":""},{"dropping-particle":"","family":"Buhre","given":"Wolfgang","non-dropping-particle":"","parse-names":false,"suffix":""},{"dropping-particle":"","family":"Dieleman","given":"Stefan","non-dropping-particle":"","parse-names":false,"suffix":""},{"dropping-particle":"","family":"Klei","given":"Wilton","non-dropping-particle":"van","parse-names":false,"suffix":""},{"dropping-particle":"","family":"Bouw","given":"Martijn","non-dropping-particle":"","parse-names":false,"suffix":""},{"dropping-particle":"","family":"Pickkers","given":"Peter","non-dropping-particle":"","parse-names":false,"suffix":""},{"dropping-particle":"","family":"Marieke","given":"A.","non-dropping-particle":"van der","parse-names":false,"suffix":""},{"dropping-particle":"","family":"Schreiner","given":"Frodo","non-dropping-particle":"","parse-names":false,"suffix":""},{"dropping-particle":"","family":"Zandvliet","given":"Ria","non-dropping-particle":"","parse-names":false,"suffix":""},{"dropping-particle":"","family":"Berg","given":"Roy","non-dropping-particle":"van den","parse-names":false,"suffix":""},{"dropping-particle":"","family":"Wit","given":"Esther","non-dropping-particle":"De","parse-names":false,"suffix":""},{"dropping-particle":"","family":"Keijzer","given":"Christaan","non-dropping-particle":"","parse-names":false,"suffix":""},{"dropping-particle":"","family":"Hollmann","given":"Markus","non-dropping-particle":"","parse-names":false,"suffix":""},{"dropping-particle":"","family":"Preckel","given":"Benedikt","non-dropping-particle":"","parse-names":false,"suffix":""},{"dropping-particle":"","family":"Acker","given":"Gijs","non-dropping-particle":"van","parse-names":false,"suffix":""},{"dropping-particle":"","family":"Dennesen","given":"Paul","non-dropping-particle":"","parse-names":false,"suffix":""},{"dropping-particle":"","family":"Veld","given":"Bas","non-dropping-particle":"","parse-names":false,"suffix":""},{"dropping-particle":"","family":"Kuijpers-Visser","given":"Agnes","non-dropping-particle":"","parse-names":false,"suffix":""},{"dropping-particle":"","family":"Inan","given":"T.","non-dropping-particle":"","parse-names":false,"suffix":""},{"dropping-particle":"","family":"Koopman-van Gemert","given":"A.","non-dropping-particle":"","parse-names":false,"suffix":""},{"dropping-particle":"","family":"Ponssen","given":"Huibert","non-dropping-particle":"","parse-names":false,"suffix":""},{"dropping-particle":"","family":"Boerma","given":"Christiaan","non-dropping-particle":"","parse-names":false,"suffix":""},{"dropping-particle":"","family":"Brouwer","given":"Tammo","non-dropping-particle":"","parse-names":false,"suffix":""},{"dropping-particle":"","family":"Koopmans","given":"Matty","non-dropping-particle":"","parse-names":false,"suffix":""},{"dropping-particle":"","family":"Bommel","given":"Jasper","non-dropping-particle":"van","parse-names":false,"suffix":""},{"dropping-particle":"","family":"Duijn","given":"Ditty","non-dropping-particle":"van","parse-names":false,"suffix":""},{"dropping-particle":"","family":"Hoven","given":"Ben","non-dropping-particle":"van der","parse-names":false,"suffix":""},{"dropping-particle":"","family":"Ormskerk","given":"Patricia","non-dropping-particle":"","parse-names":false,"suffix":""},{"dropping-particle":"","family":"Beck","given":"Oliver","non-dropping-particle":"","parse-names":false,"suffix":""},{"dropping-particle":"","family":"Schiere","given":"Sjouke","non-dropping-particle":"","parse-names":false,"suffix":""},{"dropping-particle":"","family":"Reidinga","given":"Auke","non-dropping-particle":"","parse-names":false,"suffix":""},{"dropping-particle":"","family":"Venema","given":"Allart","non-dropping-particle":"","parse-names":false,"suffix":""},{"dropping-particle":"","family":"Hoogendoorn","given":"Marga","non-dropping-particle":"","parse-names":false,"suffix":""},{"dropping-particle":"","family":"Olthof","given":"Kees","non-dropping-particle":"","parse-names":false,"suffix":""},{"dropping-particle":"","family":"Flaatten","given":"Hans","non-dropping-particle":"","parse-names":false,"suffix":""},{"dropping-particle":"","family":"Jammer","given":"Ib","non-dropping-particle":"","parse-names":false,"suffix":""},{"dropping-particle":"","family":"Flaatten","given":"Hans","non-dropping-particle":"","parse-names":false,"suffix":""},{"dropping-particle":"","family":"Jammer","given":"Ib","non-dropping-particle":"","parse-names":false,"suffix":""},{"dropping-particle":"","family":"Dokka","given":"Vegard","non-dropping-particle":"","parse-names":false,"suffix":""},{"dropping-particle":"","family":"Arne Monsen","given":"Svein","non-dropping-particle":"","parse-names":false,"suffix":""},{"dropping-particle":"","family":"Marius Ytrebo","given":"Lars","non-dropping-particle":"","parse-names":false,"suffix":""},{"dropping-particle":"","family":"Noursadeghi","given":"Mostafa","non-dropping-particle":"","parse-names":false,"suffix":""},{"dropping-particle":"","family":"Shahzad","given":"Ahmed","non-dropping-particle":"","parse-names":false,"suffix":""},{"dropping-particle":"","family":"Dagfinn Boksasp","given":"Ola","non-dropping-particle":"","parse-names":false,"suffix":""},{"dropping-particle":"","family":"Roiss","given":"Christoph","non-dropping-particle":"","parse-names":false,"suffix":""},{"dropping-particle":"","family":"Frank Strietzel","given":"Hans","non-dropping-particle":"","parse-names":false,"suffix":""},{"dropping-particle":"","family":"Gina","given":"Anne","non-dropping-particle":"","parse-names":false,"suffix":""},{"dropping-particle":"","family":"Berntsen","given":"Schie","non-dropping-particle":"","parse-names":false,"suffix":""},{"dropping-particle":"","family":"Haugland","given":"Helge","non-dropping-particle":"","parse-names":false,"suffix":""},{"dropping-particle":"","family":"Ove Vingsnes","given":"Svein","non-dropping-particle":"","parse-names":false,"suffix":""},{"dropping-particle":"","family":"Axelsson","given":"Patric","non-dropping-particle":"","parse-names":false,"suffix":""},{"dropping-particle":"","family":"Risom Olsen","given":"Thomas","non-dropping-particle":"","parse-names":false,"suffix":""},{"dropping-particle":"","family":"Katre","given":"Sanjay","non-dropping-particle":"","parse-names":false,"suffix":""},{"dropping-particle":"","family":"Aakeroey","given":"Kristin","non-dropping-particle":"","parse-names":false,"suffix":""},{"dropping-particle":"","family":"Mikstacki","given":"Adam","non-dropping-particle":"","parse-names":false,"suffix":""},{"dropping-particle":"","family":"Tamowicz","given":"Barbara","non-dropping-particle":"","parse-names":false,"suffix":""},{"dropping-particle":"","family":"Boziłow","given":"Dominika","non-dropping-particle":"","parse-names":false,"suffix":""},{"dropping-particle":"","family":"Goch","given":"Robert","non-dropping-particle":"","parse-names":false,"suffix":""},{"dropping-particle":"","family":"Grabowski","given":"Piotr","non-dropping-particle":"","parse-names":false,"suffix":""},{"dropping-particle":"","family":"Kupisiak","given":"Jacek","non-dropping-particle":"","parse-names":false,"suffix":""},{"dropping-particle":"","family":"Małłek","given":"Małgorzata","non-dropping-particle":"","parse-names":false,"suffix":""},{"dropping-particle":"","family":"Szyca","given":"Robert","non-dropping-particle":"","parse-names":false,"suffix":""},{"dropping-particle":"","family":"Kostyrka","given":"Włodzimierz","non-dropping-particle":"","parse-names":false,"suffix":""},{"dropping-particle":"","family":"Choma","given":"Robert","non-dropping-particle":"","parse-names":false,"suffix":""},{"dropping-particle":"","family":"Jankowski","given":"Grzegorz","non-dropping-particle":"","parse-names":false,"suffix":""},{"dropping-particle":"","family":"Kościelniak","given":"Władysław","non-dropping-particle":"","parse-names":false,"suffix":""},{"dropping-particle":"","family":"Pietraszek","given":"Paweł","non-dropping-particle":"","parse-names":false,"suffix":""},{"dropping-particle":"","family":"Szarowar","given":"Bartosz","non-dropping-particle":"","parse-names":false,"suffix":""},{"dropping-particle":"","family":"Matos","given":"Ricardo","non-dropping-particle":"","parse-names":false,"suffix":""},{"dropping-particle":"","family":"França","given":"Carlos","non-dropping-particle":"","parse-names":false,"suffix":""},{"dropping-particle":"","family":"Pais Lacerda","given":"António","non-dropping-particle":"","parse-names":false,"suffix":""},{"dropping-particle":"","family":"Ormonde","given":"Lucindo","non-dropping-particle":"","parse-names":false,"suffix":""},{"dropping-particle":"","family":"Rosa","given":"Rosário","non-dropping-particle":"","parse-names":false,"suffix":""},{"dropping-particle":"","family":"Pereira","given":"Inês","non-dropping-particle":"","parse-names":false,"suffix":""},{"dropping-particle":"","family":"Vitor","given":"Paula","non-dropping-particle":"","parse-names":false,"suffix":""},{"dropping-particle":"","family":"Completo Bento","given":"Henrique","non-dropping-particle":"","parse-names":false,"suffix":""},{"dropping-particle":"","family":"Raquel Lopes","given":"Maria","non-dropping-particle":"","parse-names":false,"suffix":""},{"dropping-particle":"","family":"Carvalho","given":"Marques","non-dropping-particle":"","parse-names":false,"suffix":""},{"dropping-particle":"","family":"Faria","given":"Manuela","non-dropping-particle":"","parse-names":false,"suffix":""},{"dropping-particle":"","family":"Cláudia de Sousa","given":"Ana","non-dropping-particle":"","parse-names":false,"suffix":""},{"dropping-particle":"","family":"Freitas","given":"Pereira","non-dropping-particle":"de","parse-names":false,"suffix":""},{"dropping-particle":"","family":"Almeida","given":"Eduardo","non-dropping-particle":"","parse-names":false,"suffix":""},{"dropping-particle":"","family":"Mealha","given":"Rui","non-dropping-particle":"","parse-names":false,"suffix":""},{"dropping-particle":"","family":"Vicente","given":"Rachel","non-dropping-particle":"","parse-names":false,"suffix":""},{"dropping-particle":"","family":"Monte","given":"Raquel","non-dropping-particle":"","parse-names":false,"suffix":""},{"dropping-particle":"","family":"Rua","given":"Fernando","non-dropping-particle":"","parse-names":false,"suffix":""},{"dropping-particle":"","family":"Barros","given":"Nelson","non-dropping-particle":"","parse-names":false,"suffix":""},{"dropping-particle":"","family":"Esteves","given":"Francisco","non-dropping-particle":"","parse-names":false,"suffix":""},{"dropping-particle":"","family":"Gouveia Pinheiro","given":"Célia Maria","non-dropping-particle":"","parse-names":false,"suffix":""},{"dropping-particle":"","family":"Real","given":"Vila","non-dropping-particle":"","parse-names":false,"suffix":""},{"dropping-particle":"","family":"Miguel Oliveira","given":"Vítor","non-dropping-particle":"","parse-names":false,"suffix":""},{"dropping-particle":"","family":"Fátima Oliveira","given":"Maria","non-dropping-particle":"","parse-names":false,"suffix":""},{"dropping-particle":"","family":"Martins","given":"Isabel","non-dropping-particle":"","parse-names":false,"suffix":""},{"dropping-particle":"","family":"Pedro Saraiva","given":"José","non-dropping-particle":"","parse-names":false,"suffix":""},{"dropping-particle":"","family":"Pedro Assunção","given":"José","non-dropping-particle":"","parse-names":false,"suffix":""},{"dropping-particle":"","family":"Bártolo","given":"Anabela","non-dropping-particle":"","parse-names":false,"suffix":""},{"dropping-particle":"","family":"Carvalho","given":"Anabela","non-dropping-particle":"","parse-names":false,"suffix":""},{"dropping-particle":"","family":"Correia","given":"Carlos","non-dropping-particle":"","parse-names":false,"suffix":""},{"dropping-particle":"","family":"Martins","given":"Salomé","non-dropping-particle":"","parse-names":false,"suffix":""},{"dropping-particle":"","family":"Milheiro","given":"Ruth","non-dropping-particle":"","parse-names":false,"suffix":""},{"dropping-particle":"","family":"Diaz","given":"Alejandro","non-dropping-particle":"","parse-names":false,"suffix":""},{"dropping-particle":"","family":"Imelda Gonçalves","given":"Maria","non-dropping-particle":"","parse-names":false,"suffix":""},{"dropping-particle":"","family":"Ribeiro","given":"Rosa","non-dropping-particle":"","parse-names":false,"suffix":""},{"dropping-particle":"","family":"Estilita","given":"Joana","non-dropping-particle":"","parse-names":false,"suffix":""},{"dropping-particle":"","family":"Glória","given":"Carlos","non-dropping-particle":"","parse-names":false,"suffix":""},{"dropping-particle":"","family":"Almeida","given":"José","non-dropping-particle":"de","parse-names":false,"suffix":""},{"dropping-particle":"","family":"Barros","given":"Filipa","non-dropping-particle":"","parse-names":false,"suffix":""},{"dropping-particle":"","family":"Ramos","given":"Armindo","non-dropping-particle":"","parse-names":false,"suffix":""},{"dropping-particle":"","family":"Camara","given":"Margarida","non-dropping-particle":"","parse-names":false,"suffix":""},{"dropping-particle":"","family":"Richard Maul","given":"Edward","non-dropping-particle":"","parse-names":false,"suffix":""},{"dropping-particle":"","family":"Nobrega","given":"Julio","non-dropping-particle":"","parse-names":false,"suffix":""},{"dropping-particle":"","family":"Langner","given":"Anuscka","non-dropping-particle":"","parse-names":false,"suffix":""},{"dropping-particle":"","family":"Faria Maia","given":"Dionísio","non-dropping-particle":"","parse-names":false,"suffix":""},{"dropping-particle":"","family":"Afonso","given":"Ofélia","non-dropping-particle":"","parse-names":false,"suffix":""},{"dropping-particle":"","family":"Faria","given":"Filomena","non-dropping-particle":"","parse-names":false,"suffix":""},{"dropping-particle":"","family":"Serra","given":"Sofia","non-dropping-particle":"","parse-names":false,"suffix":""},{"dropping-particle":"","family":"Manuela Botelho","given":"Maria","non-dropping-particle":"","parse-names":false,"suffix":""},{"dropping-particle":"","family":"Ferreira","given":"Pedro","non-dropping-particle":"","parse-names":false,"suffix":""},{"dropping-particle":"","family":"Mourão","given":"Luís","non-dropping-particle":"","parse-names":false,"suffix":""},{"dropping-particle":"","family":"Vintém Oliveira","given":"Ana","non-dropping-particle":"","parse-names":false,"suffix":""},{"dropping-particle":"","family":"Resende","given":"Margarida","non-dropping-particle":"","parse-names":false,"suffix":""},{"dropping-particle":"","family":"Aleman","given":"Miguel","non-dropping-particle":"","parse-names":false,"suffix":""},{"dropping-particle":"","family":"Fonseca","given":"Jorge","non-dropping-particle":"","parse-names":false,"suffix":""},{"dropping-particle":"","family":"Isidoro","given":"Marta","non-dropping-particle":"","parse-names":false,"suffix":""},{"dropping-particle":"","family":"Meneses","given":"Helena","non-dropping-particle":"de","parse-names":false,"suffix":""},{"dropping-particle":"","family":"Pêgas","given":"António","non-dropping-particle":"","parse-names":false,"suffix":""},{"dropping-particle":"","family":"Pereira","given":"José","non-dropping-particle":"","parse-names":false,"suffix":""},{"dropping-particle":"","family":"Pereira","given":"Luis","non-dropping-particle":"","parse-names":false,"suffix":""},{"dropping-particle":"","family":"Ramos","given":"Bárbara","non-dropping-particle":"","parse-names":false,"suffix":""},{"dropping-particle":"","family":"Matos","given":"Francisco","non-dropping-particle":"","parse-names":false,"suffix":""},{"dropping-particle":"","family":"Matos","given":"Ricardo","non-dropping-particle":"","parse-names":false,"suffix":""},{"dropping-particle":"","family":"Gonçalves Castro","given":"Maria de Lurdes","non-dropping-particle":"","parse-names":false,"suffix":""},{"dropping-particle":"","family":"Martins","given":"Ana","non-dropping-particle":"","parse-names":false,"suffix":""},{"dropping-particle":"","family":"Ramos","given":"Cristina","non-dropping-particle":"","parse-names":false,"suffix":""},{"dropping-particle":"","family":"Sousa","given":"Manuel","non-dropping-particle":"de","parse-names":false,"suffix":""},{"dropping-particle":"","family":"Bento","given":"Luís","non-dropping-particle":"","parse-names":false,"suffix":""},{"dropping-particle":"","family":"Botas","given":"Conceição","non-dropping-particle":"","parse-names":false,"suffix":""},{"dropping-particle":"","family":"Lopes","given":"Vitor","non-dropping-particle":"","parse-names":false,"suffix":""},{"dropping-particle":"","family":"Mendes","given":"Rosa","non-dropping-particle":"","parse-names":false,"suffix":""},{"dropping-particle":"","family":"Grigoras","given":"Ioana","non-dropping-particle":"","parse-names":false,"suffix":""},{"dropping-particle":"","family":"Blaj","given":"Mihaela","non-dropping-particle":"","parse-names":false,"suffix":""},{"dropping-particle":"","family":"Damian","given":"Mihaela","non-dropping-particle":"","parse-names":false,"suffix":""},{"dropping-particle":"","family":"Lupusoru","given":"Andreea","non-dropping-particle":"","parse-names":false,"suffix":""},{"dropping-particle":"","family":"Ristescu","given":"Irina","non-dropping-particle":"","parse-names":false,"suffix":""},{"dropping-particle":"","family":"Codreanu","given":"Monica","non-dropping-particle":"","parse-names":false,"suffix":""},{"dropping-particle":"","family":"Diaconescu","given":"Ciresica","non-dropping-particle":"","parse-names":false,"suffix":""},{"dropping-particle":"","family":"Nistor","given":"Alina","non-dropping-particle":"","parse-names":false,"suffix":""},{"dropping-particle":"","family":"Stanescu Stelian","given":"Dorin","non-dropping-particle":"","parse-names":false,"suffix":""},{"dropping-particle":"","family":"Streanga","given":"Livia","non-dropping-particle":"","parse-names":false,"suffix":""},{"dropping-particle":"","family":"Berneanu","given":"Maria","non-dropping-particle":"","parse-names":false,"suffix":""},{"dropping-particle":"","family":"Bordeianu","given":"Cristina","non-dropping-particle":"","parse-names":false,"suffix":""},{"dropping-particle":"","family":"Florenta","given":"Calarasu","non-dropping-particle":"","parse-names":false,"suffix":""},{"dropping-particle":"","family":"Iacob","given":"Alina","non-dropping-particle":"","parse-names":false,"suffix":""},{"dropping-particle":"","family":"Nicoleta Lupu","given":"Mary","non-dropping-particle":"","parse-names":false,"suffix":""},{"dropping-particle":"","family":"Mocanu","given":"Iulian","non-dropping-particle":"","parse-names":false,"suffix":""},{"dropping-particle":"","family":"Moraru","given":"Coca","non-dropping-particle":"","parse-names":false,"suffix":""},{"dropping-particle":"","family":"Meran","given":"Carleta","non-dropping-particle":"","parse-names":false,"suffix":""},{"dropping-particle":"","family":"Nicolae","given":"Bacalbasa","non-dropping-particle":"","parse-names":false,"suffix":""},{"dropping-particle":"","family":"Sandu","given":"Madalina","non-dropping-particle":"","parse-names":false,"suffix":""},{"dropping-particle":"","family":"Turcanu","given":"Roxana","non-dropping-particle":"","parse-names":false,"suffix":""},{"dropping-particle":"","family":"Epure","given":"Florina","non-dropping-particle":"","parse-names":false,"suffix":""},{"dropping-particle":"","family":"Grigore","given":"Monica","non-dropping-particle":"","parse-names":false,"suffix":""},{"dropping-particle":"","family":"Hotaranu","given":"Cristina","non-dropping-particle":"","parse-names":false,"suffix":""},{"dropping-particle":"","family":"Popescu","given":"Nicoleta","non-dropping-particle":"","parse-names":false,"suffix":""},{"dropping-particle":"","family":"Baban","given":"Oleg","non-dropping-particle":"","parse-names":false,"suffix":""},{"dropping-particle":"","family":"Baciu","given":"Manuela","non-dropping-particle":"","parse-names":false,"suffix":""},{"dropping-particle":"","family":"Ciobanu","given":"Aurica","non-dropping-particle":"","parse-names":false,"suffix":""},{"dropping-particle":"","family":"Ioan Denciu","given":"Catalin","non-dropping-particle":"","parse-names":false,"suffix":""},{"dropping-particle":"","family":"Gurau","given":"Vitalie","non-dropping-particle":"","parse-names":false,"suffix":""},{"dropping-particle":"","family":"Maftei","given":"Ion","non-dropping-particle":"","parse-names":false,"suffix":""},{"dropping-particle":"","family":"Moldovan","given":"Ion","non-dropping-particle":"","parse-names":false,"suffix":""},{"dropping-particle":"","family":"Ungureanu","given":"Liviu","non-dropping-particle":"","parse-names":false,"suffix":""},{"dropping-particle":"","family":"Bogdan","given":"Prodan","non-dropping-particle":"","parse-names":false,"suffix":""},{"dropping-particle":"","family":"Corneci","given":"Dan","non-dropping-particle":"","parse-names":false,"suffix":""},{"dropping-particle":"","family":"Dinu","given":"Melania","non-dropping-particle":"","parse-names":false,"suffix":""},{"dropping-particle":"","family":"Madalina","given":"Dutu","non-dropping-particle":"","parse-names":false,"suffix":""},{"dropping-particle":"","family":"Rely","given":"Manolescu","non-dropping-particle":"","parse-names":false,"suffix":""},{"dropping-particle":"","family":"Silvius","given":"Negoita","non-dropping-particle":"","parse-names":false,"suffix":""},{"dropping-particle":"","family":"Tomescu","given":"Dana","non-dropping-particle":"","parse-names":false,"suffix":""},{"dropping-particle":"","family":"Gabriela","given":"Droc","non-dropping-particle":"","parse-names":false,"suffix":""},{"dropping-particle":"","family":"Adrian Dinescu","given":"Stelian","non-dropping-particle":"","parse-names":false,"suffix":""},{"dropping-particle":"","family":"Calin","given":"Mitre","non-dropping-particle":"","parse-names":false,"suffix":""},{"dropping-particle":"","family":"Ionescu","given":"Daniela","non-dropping-particle":"","parse-names":false,"suffix":""},{"dropping-particle":"","family":"Margarit","given":"Simona","non-dropping-particle":"","parse-names":false,"suffix":""},{"dropping-particle":"","family":"Vasian","given":"Horatiu","non-dropping-particle":"","parse-names":false,"suffix":""},{"dropping-particle":"","family":"Albu","given":"Corina","non-dropping-particle":"","parse-names":false,"suffix":""},{"dropping-particle":"","family":"Balasa","given":"Carmen","non-dropping-particle":"","parse-names":false,"suffix":""},{"dropping-particle":"","family":"Cadrigati","given":"Alina","non-dropping-particle":"","parse-names":false,"suffix":""},{"dropping-particle":"","family":"Dragulescu","given":"Dorian","non-dropping-particle":"","parse-names":false,"suffix":""},{"dropping-particle":"","family":"Gavra","given":"Loredana","non-dropping-particle":"","parse-names":false,"suffix":""},{"dropping-particle":"","family":"Hentia","given":"Ciprian","non-dropping-particle":"","parse-names":false,"suffix":""},{"dropping-particle":"","family":"Macarie","given":"Claudiu","non-dropping-particle":"","parse-names":false,"suffix":""},{"dropping-particle":"","family":"Manescu","given":"Mihaela","non-dropping-particle":"","parse-names":false,"suffix":""},{"dropping-particle":"","family":"Nediglea","given":"Ioan","non-dropping-particle":"","parse-names":false,"suffix":""},{"dropping-particle":"","family":"Ocica","given":"Dana","non-dropping-particle":"","parse-names":false,"suffix":""},{"dropping-particle":"","family":"Ovidiu","given":"Bedreag","non-dropping-particle":"","parse-names":false,"suffix":""},{"dropping-particle":"","family":"Papurica","given":"Marius","non-dropping-particle":"","parse-names":false,"suffix":""},{"dropping-particle":"","family":"Plavat","given":"Cosmin","non-dropping-particle":"","parse-names":false,"suffix":""},{"dropping-particle":"","family":"Popa","given":"Claudia","non-dropping-particle":"","parse-names":false,"suffix":""},{"dropping-particle":"","family":"Ramneantu","given":"Mihaela","non-dropping-particle":"","parse-names":false,"suffix":""},{"dropping-particle":"","family":"Sandesc","given":"Dorel","non-dropping-particle":"","parse-names":false,"suffix":""},{"dropping-particle":"","family":"Sandici","given":"Zoran","non-dropping-particle":"","parse-names":false,"suffix":""},{"dropping-particle":"","family":"Sarandan","given":"Mihaela","non-dropping-particle":"","parse-names":false,"suffix":""},{"dropping-particle":"","family":"Belciu","given":"Ioana","non-dropping-particle":"","parse-names":false,"suffix":""},{"dropping-particle":"","family":"Tincu","given":"Eugen","non-dropping-particle":"","parse-names":false,"suffix":""},{"dropping-particle":"","family":"Ursu","given":"Irina","non-dropping-particle":"","parse-names":false,"suffix":""},{"dropping-particle":"","family":"Aignatoaie","given":"Mariana","non-dropping-particle":"","parse-names":false,"suffix":""},{"dropping-particle":"","family":"Huzuneanu","given":"Mariana","non-dropping-particle":"","parse-names":false,"suffix":""},{"dropping-particle":"","family":"Cocu","given":"Simona","non-dropping-particle":"","parse-names":false,"suffix":""},{"dropping-particle":"","family":"Hagau","given":"Natalia","non-dropping-particle":"","parse-names":false,"suffix":""},{"dropping-particle":"","family":"Ciubotaru","given":"Roxana","non-dropping-particle":"","parse-names":false,"suffix":""},{"dropping-particle":"","family":"Copotoiu","given":"Sanda Maria","non-dropping-particle":"","parse-names":false,"suffix":""},{"dropping-particle":"","family":"Copotoiu","given":"Ruxandra","non-dropping-particle":"","parse-names":false,"suffix":""},{"dropping-particle":"","family":"Ioana","given":"Ghitescu","non-dropping-particle":"","parse-names":false,"suffix":""},{"dropping-particle":"","family":"Kovacs","given":"Judit","non-dropping-particle":"","parse-names":false,"suffix":""},{"dropping-particle":"","family":"Leonard","given":"Azamfirei","non-dropping-particle":"","parse-names":false,"suffix":""},{"dropping-particle":"","family":"Szederjesi","given":"Ianos","non-dropping-particle":"","parse-names":false,"suffix":""},{"dropping-particle":"","family":"Genoveva","given":"Vanvu","non-dropping-particle":"","parse-names":false,"suffix":""},{"dropping-particle":"","family":"Mosnegutu","given":"Simona","non-dropping-particle":"","parse-names":false,"suffix":""},{"dropping-particle":"","family":"Surbatovic","given":"Maja","non-dropping-particle":"","parse-names":false,"suffix":""},{"dropping-particle":"","family":"Djordjevic","given":"Dragan","non-dropping-particle":"","parse-names":false,"suffix":""},{"dropping-particle":"","family":"Djordjevic","given":"Biljana","non-dropping-particle":"","parse-names":false,"suffix":""},{"dropping-particle":"","family":"Grujic","given":"Krasimirka","non-dropping-particle":"","parse-names":false,"suffix":""},{"dropping-particle":"","family":"Jovanovic","given":"Dusko","non-dropping-particle":"","parse-names":false,"suffix":""},{"dropping-particle":"","family":"Krstic-Lecic","given":"Ivana","non-dropping-particle":"","parse-names":false,"suffix":""},{"dropping-particle":"","family":"Obradovic","given":"Jovana","non-dropping-particle":"","parse-names":false,"suffix":""},{"dropping-particle":"","family":"Zeba","given":"Snjezana","non-dropping-particle":"","parse-names":false,"suffix":""},{"dropping-particle":"","family":"Jevdjic","given":"Jasna","non-dropping-particle":"","parse-names":false,"suffix":""},{"dropping-particle":"","family":"Miletic","given":"Milos","non-dropping-particle":"","parse-names":false,"suffix":""},{"dropping-particle":"","family":"Zunic","given":"Filip","non-dropping-particle":"","parse-names":false,"suffix":""},{"dropping-particle":"","family":"Bulasevic","given":"Aleksandra","non-dropping-particle":"","parse-names":false,"suffix":""},{"dropping-particle":"","family":"Brko","given":"Radoslava","non-dropping-particle":"","parse-names":false,"suffix":""},{"dropping-particle":"","family":"Gazibegovic","given":"Narcisa","non-dropping-particle":"","parse-names":false,"suffix":""},{"dropping-particle":"","family":"Kendrisic","given":"Mirjana","non-dropping-particle":"","parse-names":false,"suffix":""},{"dropping-particle":"","family":"Vojinovic","given":"Radisa","non-dropping-particle":"","parse-names":false,"suffix":""},{"dropping-particle":"","family":"Firment","given":"Jozef","non-dropping-particle":"","parse-names":false,"suffix":""},{"dropping-particle":"","family":"Zahorec","given":"Roman","non-dropping-particle":"","parse-names":false,"suffix":""},{"dropping-particle":"","family":"Capková","given":"Judita","non-dropping-particle":"","parse-names":false,"suffix":""},{"dropping-particle":"","family":"Firment","given":"Jozef","non-dropping-particle":"","parse-names":false,"suffix":""},{"dropping-particle":"","family":"Grochova","given":"Monika","non-dropping-particle":"","parse-names":false,"suffix":""},{"dropping-particle":"","family":"Trenkler","given":"Stefan","non-dropping-particle":"","parse-names":false,"suffix":""},{"dropping-particle":"","family":"Griger","given":"Martin","non-dropping-particle":"","parse-names":false,"suffix":""},{"dropping-particle":"","family":"Zahorec","given":"Roman","non-dropping-particle":"","parse-names":false,"suffix":""},{"dropping-particle":"","family":"Bakosova","given":"Erika","non-dropping-particle":"","parse-names":false,"suffix":""},{"dropping-particle":"","family":"Kvasnica","given":"Martin","non-dropping-particle":"","parse-names":false,"suffix":""},{"dropping-particle":"","family":"Saniova","given":"Beata","non-dropping-particle":"","parse-names":false,"suffix":""},{"dropping-particle":"","family":"Sulaj","given":"Miroslav","non-dropping-particle":"","parse-names":false,"suffix":""},{"dropping-particle":"","family":"Zacharovska","given":"Andrea","non-dropping-particle":"","parse-names":false,"suffix":""},{"dropping-particle":"","family":"Simkova","given":"Alexandra","non-dropping-particle":"","parse-names":false,"suffix":""},{"dropping-particle":"","family":"Číková","given":"Andrea","non-dropping-particle":"","parse-names":false,"suffix":""},{"dropping-particle":"","family":"Gebhardtova","given":"Andrea","non-dropping-particle":"","parse-names":false,"suffix":""},{"dropping-particle":"","family":"Hanuljaková","given":"Slávka","non-dropping-particle":"","parse-names":false,"suffix":""},{"dropping-particle":"","family":"Koutun","given":"Juraj","non-dropping-particle":"","parse-names":false,"suffix":""},{"dropping-particle":"","family":"Martonová","given":"Andrea","non-dropping-particle":"","parse-names":false,"suffix":""},{"dropping-particle":"","family":"Žilinčárová","given":"Veronika","non-dropping-particle":"","parse-names":false,"suffix":""},{"dropping-particle":"","family":"Galkova","given":"Katarína","non-dropping-particle":"","parse-names":false,"suffix":""},{"dropping-particle":"","family":"Krbila","given":"Stefan","non-dropping-particle":"","parse-names":false,"suffix":""},{"dropping-particle":"","family":"Sobona","given":"Viliam","non-dropping-particle":"","parse-names":false,"suffix":""},{"dropping-particle":"","family":"Ocenasova","given":"Marieta","non-dropping-particle":"","parse-names":false,"suffix":""},{"dropping-particle":"","family":"Novak-Jankovic","given":"Vesna","non-dropping-particle":"","parse-names":false,"suffix":""},{"dropping-particle":"","family":"Novak-Jankovic","given":"Vesna","non-dropping-particle":"","parse-names":false,"suffix":""},{"dropping-particle":"","family":"Stecher","given":"Adela","non-dropping-particle":"","parse-names":false,"suffix":""},{"dropping-particle":"","family":"Stivan","given":"Feri","non-dropping-particle":"","parse-names":false,"suffix":""},{"dropping-particle":"","family":"Grynyuk","given":"Andriy","non-dropping-particle":"","parse-names":false,"suffix":""},{"dropping-particle":"","family":"Damjanovska","given":"Marija","non-dropping-particle":"","parse-names":false,"suffix":""},{"dropping-particle":"","family":"Kostadinov","given":"Ivan","non-dropping-particle":"","parse-names":false,"suffix":""},{"dropping-particle":"","family":"Knezevic","given":"Mile","non-dropping-particle":"","parse-names":false,"suffix":""},{"dropping-particle":"","family":"Malivojevic","given":"Marko","non-dropping-particle":"","parse-names":false,"suffix":""},{"dropping-particle":"","family":"Borovsak","given":"Zvonko","non-dropping-particle":"","parse-names":false,"suffix":""},{"dropping-particle":"","family":"Kamenik","given":"Mirt","non-dropping-particle":"","parse-names":false,"suffix":""},{"dropping-particle":"","family":"Mekiš","given":"Dušan","non-dropping-particle":"","parse-names":false,"suffix":""},{"dropping-particle":"","family":"Osojnik","given":"Irena","non-dropping-particle":"","parse-names":false,"suffix":""},{"dropping-particle":"","family":"Kosec","given":"Lučka","non-dropping-particle":"","parse-names":false,"suffix":""},{"dropping-particle":"","family":"Ostojič Kapš","given":"Silva","non-dropping-particle":"","parse-names":false,"suffix":""},{"dropping-particle":"","family":"Aleksic","given":"Dragoslav","non-dropping-particle":"","parse-names":false,"suffix":""},{"dropping-particle":"","family":"Gerjevič","given":"Božena","non-dropping-particle":"","parse-names":false,"suffix":""},{"dropping-particle":"","family":"Kalan","given":"Katja","non-dropping-particle":"","parse-names":false,"suffix":""},{"dropping-particle":"","family":"Ursic","given":"Tomaz","non-dropping-particle":"","parse-names":false,"suffix":""},{"dropping-particle":"","family":"Aldecoa","given":"Cesar","non-dropping-particle":"","parse-names":false,"suffix":""},{"dropping-particle":"","family":"Montejo González","given":"Juan","non-dropping-particle":"","parse-names":false,"suffix":""},{"dropping-particle":"","family":"Artigas","given":"Anna","non-dropping-particle":"","parse-names":false,"suffix":""},{"dropping-particle":"","family":"Garcia","given":"Andres","non-dropping-particle":"","parse-names":false,"suffix":""},{"dropping-particle":"","family":"Lisi","given":"Alberto","non-dropping-particle":"","parse-names":false,"suffix":""},{"dropping-particle":"","family":"Perez","given":"Isabel","non-dropping-particle":"","parse-names":false,"suffix":""},{"dropping-particle":"","family":"Perez","given":"Gisela","non-dropping-particle":"","parse-names":false,"suffix":""},{"dropping-particle":"","family":"Poch","given":"Nuria","non-dropping-particle":"","parse-names":false,"suffix":""},{"dropping-particle":"","family":"Vaquer","given":"Sergi","non-dropping-particle":"","parse-names":false,"suffix":""},{"dropping-particle":"","family":"Balciscueta","given":"Goiatz","non-dropping-particle":"","parse-names":false,"suffix":""},{"dropping-particle":"","family":"Barrasa","given":"Helena","non-dropping-particle":"","parse-names":false,"suffix":""},{"dropping-particle":"","family":"Cabanes","given":"Sara","non-dropping-particle":"","parse-names":false,"suffix":""},{"dropping-particle":"","family":"Maynar","given":"Javier","non-dropping-particle":"","parse-names":false,"suffix":""},{"dropping-particle":"","family":"Poveda","given":"Yolanda","non-dropping-particle":"","parse-names":false,"suffix":""},{"dropping-particle":"","family":"Quintano Rodero","given":"Amaia","non-dropping-particle":"","parse-names":false,"suffix":""},{"dropping-particle":"","family":"Vallejo","given":"Ana","non-dropping-particle":"","parse-names":false,"suffix":""},{"dropping-particle":"","family":"Duque","given":"Patrícia","non-dropping-particle":"","parse-names":false,"suffix":""},{"dropping-particle":"","family":"Garcia-Bunger","given":"Beatriz","non-dropping-particle":"","parse-names":false,"suffix":""},{"dropping-particle":"","family":"Adoracion Elvira","given":"Maria","non-dropping-particle":"","parse-names":false,"suffix":""},{"dropping-particle":"","family":"María Lajara","given":"Ana","non-dropping-particle":"","parse-names":false,"suffix":""},{"dropping-particle":"","family":"Palencia","given":"María","non-dropping-particle":"","parse-names":false,"suffix":""},{"dropping-particle":"","family":"Ramos","given":"Rafael","non-dropping-particle":"","parse-names":false,"suffix":""},{"dropping-particle":"","family":"Saez Fernandez","given":"Ana","non-dropping-particle":"","parse-names":false,"suffix":""},{"dropping-particle":"","family":"Tirapu León","given":"Juan","non-dropping-particle":"","parse-names":false,"suffix":""},{"dropping-particle":"","family":"Iza López","given":"Jaione","non-dropping-particle":"","parse-names":false,"suffix":""},{"dropping-particle":"","family":"Yoldi Murillo","given":"Francisco","non-dropping-particle":"","parse-names":false,"suffix":""},{"dropping-particle":"","family":"Turumbay Ramirez","given":"Eva","non-dropping-particle":"","parse-names":false,"suffix":""},{"dropping-particle":"","family":"Unzué Rico","given":"Patricia","non-dropping-particle":"","parse-names":false,"suffix":""},{"dropping-particle":"","family":"Patricia","given":"Marta","non-dropping-particle":"","parse-names":false,"suffix":""},{"dropping-particle":"","family":"Vizcaíno","given":"Martín","non-dropping-particle":"","parse-names":false,"suffix":""},{"dropping-particle":"","family":"Bernat Álvarez","given":"Maria José","non-dropping-particle":"","parse-names":false,"suffix":""},{"dropping-particle":"","family":"Planas Real","given":"Kenneth","non-dropping-particle":"","parse-names":false,"suffix":""},{"dropping-particle":"","family":"Mas Serra","given":"Arantxa","non-dropping-particle":"","parse-names":false,"suffix":""},{"dropping-particle":"","family":"Aracil","given":"Norma","non-dropping-particle":"","parse-names":false,"suffix":""},{"dropping-particle":"","family":"Menendez Bodega","given":"Begoña","non-dropping-particle":"","parse-names":false,"suffix":""},{"dropping-particle":"","family":"Fernández García","given":"Raquel","non-dropping-particle":"","parse-names":false,"suffix":""},{"dropping-particle":"","family":"Álvarez García","given":"Marivi","non-dropping-particle":"","parse-names":false,"suffix":""},{"dropping-particle":"","family":"Gordon","given":"Borja de la Quintana","non-dropping-particle":"","parse-names":false,"suffix":""},{"dropping-particle":"","family":"Gutiérrez Jodrá","given":"Alicia","non-dropping-particle":"","parse-names":false,"suffix":""},{"dropping-particle":"","family":"Santos López","given":"Angela","non-dropping-particle":"De","parse-names":false,"suffix":""},{"dropping-particle":"","family":"Llavador Ros","given":"Juan José","non-dropping-particle":"","parse-names":false,"suffix":""},{"dropping-particle":"","family":"Ayala Soto","given":"Rocío","non-dropping-particle":"","parse-names":false,"suffix":""},{"dropping-particle":"","family":"Sepúlveda","given":"Isabel","non-dropping-particle":"","parse-names":false,"suffix":""},{"dropping-particle":"","family":"Pascual Díez","given":"Esperanza","non-dropping-particle":"","parse-names":false,"suffix":""},{"dropping-particle":"","family":"Fernández Fernández","given":"Luisa","non-dropping-particle":"","parse-names":false,"suffix":""},{"dropping-particle":"","family":"Soria Gulina","given":"Carlos","non-dropping-particle":"","parse-names":false,"suffix":""},{"dropping-particle":"","family":"Pérez Arviza","given":"Laura","non-dropping-particle":"","parse-names":false,"suffix":""},{"dropping-particle":"","family":"Fernandez","given":"Lorena Mouriz","non-dropping-particle":"","parse-names":false,"suffix":""},{"dropping-particle":"","family":"Río Gómez","given":"Antía","non-dropping-particle":"","parse-names":false,"suffix":""},{"dropping-particle":"","family":"Alonso Martínez","given":"Concepción","non-dropping-particle":"","parse-names":false,"suffix":""},{"dropping-particle":"","family":"Rodríguez Rodríguez","given":"Ana Belén","non-dropping-particle":"","parse-names":false,"suffix":""},{"dropping-particle":"","family":"Lopez Soto","given":"Carmen","non-dropping-particle":"","parse-names":false,"suffix":""},{"dropping-particle":"","family":"Aldecoa","given":"Cesar","non-dropping-particle":"","parse-names":false,"suffix":""},{"dropping-particle":"","family":"Garcia","given":"Clara","non-dropping-particle":"","parse-names":false,"suffix":""},{"dropping-particle":"","family":"Lorenzo","given":"Mario","non-dropping-particle":"","parse-names":false,"suffix":""},{"dropping-particle":"","family":"Pinilla","given":"Elena","non-dropping-particle":"","parse-names":false,"suffix":""},{"dropping-particle":"","family":"Rico","given":"Jesus","non-dropping-particle":"","parse-names":false,"suffix":""},{"dropping-particle":"","family":"Ruperez","given":"Irene","non-dropping-particle":"","parse-names":false,"suffix":""},{"dropping-particle":"","family":"Alonso","given":"Eduardo","non-dropping-particle":"","parse-names":false,"suffix":""},{"dropping-particle":"","family":"Leira","given":"Fernando","non-dropping-particle":"","parse-names":false,"suffix":""},{"dropping-particle":"","family":"Emilio Maseda","given":"David Pestaña","non-dropping-particle":"","parse-names":false,"suffix":""},{"dropping-particle":"","family":"Royo","given":"Concepcion","non-dropping-particle":"","parse-names":false,"suffix":""},{"dropping-particle":"","family":"Villagran","given":"Jose","non-dropping-particle":"","parse-names":false,"suffix":""},{"dropping-particle":"","family":"Murillo Candi","given":"Giralt","non-dropping-particle":"","parse-names":false,"suffix":""},{"dropping-particle":"","family":"Eduardo Esteva","given":"Garcia","non-dropping-particle":"","parse-names":false,"suffix":""},{"dropping-particle":"","family":"Mansilla Folgado","given":"Raquel","non-dropping-particle":"","parse-names":false,"suffix":""},{"dropping-particle":"","family":"Joan Fornaguera","given":"Nadal","non-dropping-particle":"","parse-names":false,"suffix":""},{"dropping-particle":"","family":"Calonge Montse","given":"Pijoan","non-dropping-particle":"","parse-names":false,"suffix":""},{"dropping-particle":"","family":"Sape Prat","given":"Anna","non-dropping-particle":"","parse-names":false,"suffix":""},{"dropping-particle":"","family":"Sintes","given":"Dolores","non-dropping-particle":"","parse-names":false,"suffix":""},{"dropping-particle":"","family":"Arteta Arteta","given":"Donaldo","non-dropping-particle":"","parse-names":false,"suffix":""},{"dropping-particle":"","family":"García Delgado","given":"Horacio","non-dropping-particle":"","parse-names":false,"suffix":""},{"dropping-particle":"","family":"Fajardo López-Cuervo","given":"Juan","non-dropping-particle":"","parse-names":false,"suffix":""},{"dropping-particle":"","family":"López","given":"Mikel Celaya","non-dropping-particle":"","parse-names":false,"suffix":""},{"dropping-particle":"","family":"Ramírez","given":"Alejandro","non-dropping-particle":"","parse-names":false,"suffix":""},{"dropping-particle":"","family":"José Saldaña","given":"Francisco","non-dropping-particle":"","parse-names":false,"suffix":""},{"dropping-particle":"","family":"Aliste","given":"Pilar","non-dropping-particle":"","parse-names":false,"suffix":""},{"dropping-particle":"","family":"Hermira Anchuelo","given":"Ana","non-dropping-particle":"","parse-names":false,"suffix":""},{"dropping-particle":"","family":"García Campos","given":"Ascensión","non-dropping-particle":"","parse-names":false,"suffix":""},{"dropping-particle":"","family":"Catalán","given":"Mercedes","non-dropping-particle":"","parse-names":false,"suffix":""},{"dropping-particle":"","family":"García Gómez","given":"Mónica","non-dropping-particle":"","parse-names":false,"suffix":""},{"dropping-particle":"","family":"Gonzalez Gonzalaez","given":"Olga","non-dropping-particle":"","parse-names":false,"suffix":""},{"dropping-particle":"","family":"López López","given":"Eloísa","non-dropping-particle":"","parse-names":false,"suffix":""},{"dropping-particle":"","family":"Real Navacerrada","given":"Isabel","non-dropping-particle":"","parse-names":false,"suffix":""},{"dropping-particle":"","family":"Quevedo","given":"Sara Arlanzón","non-dropping-particle":"de","parse-names":false,"suffix":""},{"dropping-particle":"","family":"Gonzalez Serrano","given":"Matilde","non-dropping-particle":"","parse-names":false,"suffix":""},{"dropping-particle":"","family":"Silvestre","given":"Francisco Perez Cerdá","non-dropping-particle":"","parse-names":false,"suffix":""},{"dropping-particle":"","family":"Martinez Torrente","given":"Francisco","non-dropping-particle":"","parse-names":false,"suffix":""},{"dropping-particle":"","family":"Arocas","given":"Blanca","non-dropping-particle":"","parse-names":false,"suffix":""},{"dropping-particle":"","family":"Pastor Martinez","given":"Ernesto","non-dropping-particle":"","parse-names":false,"suffix":""},{"dropping-particle":"","family":"Soro","given":"Marina","non-dropping-particle":"","parse-names":false,"suffix":""},{"dropping-particle":"","family":"Maroto","given":"Fernando","non-dropping-particle":"","parse-names":false,"suffix":""},{"dropping-particle":"","family":"Robledo Algarra","given":"Ruth","non-dropping-particle":"","parse-names":false,"suffix":""},{"dropping-particle":"","family":"Silla Aleixandre","given":"Inés","non-dropping-particle":"","parse-names":false,"suffix":""},{"dropping-particle":"","family":"Argente","given":"Gemma Rodriguez","non-dropping-particle":"","parse-names":false,"suffix":""},{"dropping-particle":"","family":"Lleó","given":"Ana Broseta","non-dropping-particle":"","parse-names":false,"suffix":""},{"dropping-particle":"","family":"Rubio","given":"Antonio Vela","non-dropping-particle":"","parse-names":false,"suffix":""},{"dropping-particle":"","family":"Vicente Sánchez","given":"José Luis","non-dropping-particle":"","parse-names":false,"suffix":""},{"dropping-particle":"","family":"Enríquez Valcárcel","given":"Irene","non-dropping-particle":"","parse-names":false,"suffix":""},{"dropping-particle":"","family":"Balust","given":"Clara","non-dropping-particle":"","parse-names":false,"suffix":""},{"dropping-particle":"","family":"Balust","given":"Jaume","non-dropping-particle":"","parse-names":false,"suffix":""},{"dropping-particle":"","family":"Borrat","given":"Xavier","non-dropping-particle":"","parse-names":false,"suffix":""},{"dropping-particle":"","family":"Jose Carretero","given":"Maria","non-dropping-particle":"","parse-names":false,"suffix":""},{"dropping-particle":"","family":"Gracia","given":"Isabel","non-dropping-particle":"","parse-names":false,"suffix":""},{"dropping-particle":"","family":"Matute","given":"Purificacion","non-dropping-particle":"","parse-names":false,"suffix":""},{"dropping-particle":"","family":"Mercadal","given":"Jordi","non-dropping-particle":"","parse-names":false,"suffix":""},{"dropping-particle":"","family":"Pujol","given":"Roger","non-dropping-particle":"","parse-names":false,"suffix":""},{"dropping-particle":"","family":"Tena","given":"Beatriz","non-dropping-particle":"","parse-names":false,"suffix":""},{"dropping-particle":"","family":"Ubre","given":"Marta","non-dropping-particle":"","parse-names":false,"suffix":""},{"dropping-particle":"","family":"Dorda Albalad","given":"Dolores","non-dropping-particle":"","parse-names":false,"suffix":""},{"dropping-particle":"","family":"Muñoz Alcaide","given":"Concepción","non-dropping-particle":"","parse-names":false,"suffix":""},{"dropping-particle":"","family":"Caballero","given":"Jesus","non-dropping-particle":"","parse-names":false,"suffix":""},{"dropping-particle":"","family":"Camps Cervantes","given":"Angels","non-dropping-particle":"","parse-names":false,"suffix":""},{"dropping-particle":"","family":"Nadal Clanchet","given":"Miriam","non-dropping-particle":"de","parse-names":false,"suffix":""},{"dropping-particle":"","family":"Montferrer Estruch","given":"Nuria","non-dropping-particle":"","parse-names":false,"suffix":""},{"dropping-particle":"","family":"Ballvé Ferrer","given":"Mercè","non-dropping-particle":"","parse-names":false,"suffix":""},{"dropping-particle":"","family":"Lacasta Fornells","given":"Albert","non-dropping-particle":"","parse-names":false,"suffix":""},{"dropping-particle":"","family":"Terrer Galera","given":"Eduard","non-dropping-particle":"","parse-names":false,"suffix":""},{"dropping-particle":"","family":"Garcia Martinez","given":"Irene","non-dropping-particle":"","parse-names":false,"suffix":""},{"dropping-particle":"","family":"Manrique Muñoz","given":"Susana","non-dropping-particle":"","parse-names":false,"suffix":""},{"dropping-particle":"","family":"Pelavski","given":"Andres","non-dropping-particle":"","parse-names":false,"suffix":""},{"dropping-particle":"","family":"Tormos Perez","given":"Pilar","non-dropping-particle":"","parse-names":false,"suffix":""},{"dropping-particle":"","family":"Gonzalez Posada","given":"Miguel Angel","non-dropping-particle":"","parse-names":false,"suffix":""},{"dropping-particle":"","family":"Prat","given":"Ivette Chocron","non-dropping-particle":"de","parse-names":false,"suffix":""},{"dropping-particle":"","family":"Rello","given":"Jordi","non-dropping-particle":"","parse-names":false,"suffix":""},{"dropping-particle":"","family":"García Serrano","given":"Llum","non-dropping-particle":"","parse-names":false,"suffix":""},{"dropping-particle":"","family":"Naya Sieiro","given":"José Manuel","non-dropping-particle":"","parse-names":false,"suffix":""},{"dropping-particle":"","family":"Silva","given":"Lorena","non-dropping-particle":"","parse-names":false,"suffix":""},{"dropping-particle":"","family":"Colomina Sole","given":"Maria Jose","non-dropping-particle":"","parse-names":false,"suffix":""},{"dropping-particle":"","family":"Biarnes Suñé","given":"Alfons","non-dropping-particle":"","parse-names":false,"suffix":""},{"dropping-particle":"","family":"Rochera Villach","given":"Isabel","non-dropping-particle":"","parse-names":false,"suffix":""},{"dropping-particle":"","family":"Gómez Herreras","given":"José Ignacio","non-dropping-particle":"","parse-names":false,"suffix":""},{"dropping-particle":"","family":"Poves","given":"Rodrigo","non-dropping-particle":"","parse-names":false,"suffix":""},{"dropping-particle":"","family":"Martinez Rafael","given":"Beatriz","non-dropping-particle":"","parse-names":false,"suffix":""},{"dropping-particle":"","family":"Martinez Almeida","given":"Icier","non-dropping-particle":"","parse-names":false,"suffix":""},{"dropping-particle":"","family":"Fernandez Collates","given":"Angel","non-dropping-particle":"","parse-names":false,"suffix":""},{"dropping-particle":"","family":"Jose Bartolomé","given":"Maria","non-dropping-particle":"","parse-names":false,"suffix":""},{"dropping-particle":"","family":"Cimadevilla","given":"Bonifacio","non-dropping-particle":"","parse-names":false,"suffix":""},{"dropping-particle":"","family":"González González","given":"Antonio Manuel","non-dropping-particle":"","parse-names":false,"suffix":""},{"dropping-particle":"","family":"Rabanal Llevot","given":"Jose Manuel","non-dropping-particle":"","parse-names":false,"suffix":""},{"dropping-particle":"","family":"Terán Mira","given":"Juan Carlos Diaz","non-dropping-particle":"de","parse-names":false,"suffix":""},{"dropping-particle":"","family":"González Molina","given":"Begoña","non-dropping-particle":"","parse-names":false,"suffix":""},{"dropping-particle":"","family":"Pardo","given":"Sara","non-dropping-particle":"","parse-names":false,"suffix":""},{"dropping-particle":"","family":"López Sánchez","given":"Carlos","non-dropping-particle":"","parse-names":false,"suffix":""},{"dropping-particle":"","family":"Williams","given":"Monica","non-dropping-particle":"","parse-names":false,"suffix":""},{"dropping-particle":"","family":"Zaldibar","given":"Estibaliz","non-dropping-particle":"","parse-names":false,"suffix":""},{"dropping-particle":"","family":"Muñoz Corsini","given":"Lourdes","non-dropping-particle":"","parse-names":false,"suffix":""},{"dropping-particle":"","family":"Rodríguez Fraile","given":"José Ramón","non-dropping-particle":"","parse-names":false,"suffix":""},{"dropping-particle":"","family":"la Lastra","given":"Maria","non-dropping-particle":"de","parse-names":false,"suffix":""},{"dropping-particle":"","family":"Kabiri Sacramento","given":"Monir","non-dropping-particle":"","parse-names":false,"suffix":""},{"dropping-particle":"","family":"López Saña","given":"Francisco Javier","non-dropping-particle":"","parse-names":false,"suffix":""},{"dropping-particle":"","family":"Trenado Ålvarez","given":"Josep","non-dropping-particle":"","parse-names":false,"suffix":""},{"dropping-particle":"","family":"Cantón Bulnes","given":"Maria Luisa","non-dropping-particle":"","parse-names":false,"suffix":""},{"dropping-particle":"","family":"Gándara Carrasco","given":"Violeta","non-dropping-particle":"","parse-names":false,"suffix":""},{"dropping-particle":"","family":"Crespo","given":"Ma del Rocío Míguez","non-dropping-particle":"","parse-names":false,"suffix":""},{"dropping-particle":"","family":"Narváez Cubillos","given":"Diana","non-dropping-particle":"","parse-names":false,"suffix":""},{"dropping-particle":"","family":"Laza Laza","given":"Enrique","non-dropping-particle":"","parse-names":false,"suffix":""},{"dropping-particle":"","family":"Pérez","given":"Ma del Pino Heredia","non-dropping-particle":"","parse-names":false,"suffix":""},{"dropping-particle":"","family":"Arenzana Seisdedos","given":"Ángel","non-dropping-particle":"","parse-names":false,"suffix":""},{"dropping-particle":"","family":"Fernández Torres","given":"Bartolomé","non-dropping-particle":"","parse-names":false,"suffix":""},{"dropping-particle":"","family":"Santos Ampuero","given":"Marian","non-dropping-particle":"","parse-names":false,"suffix":""},{"dropping-particle":"","family":"Chicot Llano","given":"Marta","non-dropping-particle":"","parse-names":false,"suffix":""},{"dropping-particle":"","family":"Mata","given":"Esperanza","non-dropping-particle":"","parse-names":false,"suffix":""},{"dropping-particle":"","family":"Munoz","given":"Manuel","non-dropping-particle":"","parse-names":false,"suffix":""},{"dropping-particle":"","family":"Orts","given":"Mar","non-dropping-particle":"","parse-names":false,"suffix":""},{"dropping-particle":"","family":"Planas","given":"Antonio","non-dropping-particle":"","parse-names":false,"suffix":""},{"dropping-particle":"","family":"Ramasco","given":"Fernando","non-dropping-particle":"","parse-names":false,"suffix":""},{"dropping-particle":"","family":"Roman","given":"Carlos","non-dropping-particle":"","parse-names":false,"suffix":""},{"dropping-particle":"","family":"Varela Durán","given":"Marina","non-dropping-particle":"","parse-names":false,"suffix":""},{"dropping-particle":"","family":"Fernandez","given":"Sabela del Río","non-dropping-particle":"","parse-names":false,"suffix":""},{"dropping-particle":"","family":"Sanduende Otero","given":"Yolanda","non-dropping-particle":"","parse-names":false,"suffix":""},{"dropping-particle":"","family":"Lopez Pineiro","given":"Susana","non-dropping-particle":"","parse-names":false,"suffix":""},{"dropping-particle":"","family":"Barreiro Pardal","given":"Cristina","non-dropping-particle":"","parse-names":false,"suffix":""},{"dropping-particle":"","family":"Fernández Alcantud","given":"Jesús","non-dropping-particle":"","parse-names":false,"suffix":""},{"dropping-particle":"","family":"Ayuso Antolinos","given":"Mercedes","non-dropping-particle":"","parse-names":false,"suffix":""},{"dropping-particle":"","family":"Barrios","given":"Francisco","non-dropping-particle":"","parse-names":false,"suffix":""},{"dropping-particle":"","family":"Collantes Casanova","given":"Ana","non-dropping-particle":"","parse-names":false,"suffix":""},{"dropping-particle":"","family":"Ruiz Castro","given":"Manuel","non-dropping-particle":"","parse-names":false,"suffix":""},{"dropping-particle":"","family":"Infantes Crespo","given":"Beatriz","non-dropping-particle":"","parse-names":false,"suffix":""},{"dropping-particle":"","family":"Lancha Felipe","given":"Uzuri","non-dropping-particle":"","parse-names":false,"suffix":""},{"dropping-particle":"","family":"Liceras Fuster","given":"Marta","non-dropping-particle":"","parse-names":false,"suffix":""},{"dropping-particle":"","family":"Sanz García","given":"Máximo","non-dropping-particle":"","parse-names":false,"suffix":""},{"dropping-particle":"","family":"Herrero Garrote","given":"Begoña","non-dropping-particle":"","parse-names":false,"suffix":""},{"dropping-particle":"","family":"Moreno Gonzalez","given":"Ricardo","non-dropping-particle":"","parse-names":false,"suffix":""},{"dropping-particle":"","family":"Montes Granero","given":"Maria José","non-dropping-particle":"","parse-names":false,"suffix":""},{"dropping-particle":"","family":"la Guía","given":"Carlos Lloreda","non-dropping-particle":"de","parse-names":false,"suffix":""},{"dropping-particle":"","family":"Chaves López","given":"Raquel","non-dropping-particle":"","parse-names":false,"suffix":""},{"dropping-particle":"","family":"Frutos López","given":"Santiago","non-dropping-particle":"de","parse-names":false,"suffix":""},{"dropping-particle":"","family":"Marco Martinez","given":"Jose Javier","non-dropping-particle":"","parse-names":false,"suffix":""},{"dropping-particle":"","family":"Garcia Mostaza","given":"Angel","non-dropping-particle":"","parse-names":false,"suffix":""},{"dropping-particle":"","family":"Jiménez Moreno","given":"Antonio","non-dropping-particle":"","parse-names":false,"suffix":""},{"dropping-particle":"","family":"Riquelme Osado","given":"Irene","non-dropping-particle":"","parse-names":false,"suffix":""},{"dropping-particle":"","family":"Bardina Pastor","given":"Ana","non-dropping-particle":"","parse-names":false,"suffix":""},{"dropping-particle":"","family":"Peña","given":"Rosa","non-dropping-particle":"","parse-names":false,"suffix":""},{"dropping-particle":"","family":"Rustarazo Pérez","given":"Mónica","non-dropping-particle":"","parse-names":false,"suffix":""},{"dropping-particle":"","family":"Aliaño Piña","given":"María","non-dropping-particle":"","parse-names":false,"suffix":""},{"dropping-particle":"","family":"Aranda Romero","given":"Carlos","non-dropping-particle":"","parse-names":false,"suffix":""},{"dropping-particle":"","family":"Rodríguez","given":"Elena Rodríguez","non-dropping-particle":"","parse-names":false,"suffix":""},{"dropping-particle":"","family":"Pedroviejo Sáez","given":"Vicente","non-dropping-particle":"","parse-names":false,"suffix":""},{"dropping-particle":"","family":"Safatle","given":"Fernando","non-dropping-particle":"","parse-names":false,"suffix":""},{"dropping-particle":"","family":"Hernández Salvan","given":"Javier","non-dropping-particle":"","parse-names":false,"suffix":""},{"dropping-particle":"","family":"Galán Sampedro","given":"Mar","non-dropping-particle":"","parse-names":false,"suffix":""},{"dropping-particle":"","family":"la Torre","given":"Patricia Alfaro","non-dropping-particle":"de","parse-names":false,"suffix":""},{"dropping-particle":"","family":"Pérez Toro","given":"Jonatan","non-dropping-particle":"","parse-names":false,"suffix":""},{"dropping-particle":"","family":"Lasa Unzúe","given":"Crsitina","non-dropping-particle":"","parse-names":false,"suffix":""},{"dropping-particle":"","family":"José Vargas","given":"Maria","non-dropping-particle":"","parse-names":false,"suffix":""},{"dropping-particle":"","family":"Garcia Bernal","given":"David","non-dropping-particle":"","parse-names":false,"suffix":""},{"dropping-particle":"","family":"Echevarria","given":"Mercedes","non-dropping-particle":"","parse-names":false,"suffix":""},{"dropping-particle":"","family":"Ubeda Iglesias","given":"Alejandro","non-dropping-particle":"","parse-names":false,"suffix":""},{"dropping-particle":"","family":"Loza","given":"Ana","non-dropping-particle":"","parse-names":false,"suffix":""},{"dropping-particle":"","family":"Rodriguez Morillo","given":"Araceli","non-dropping-particle":"","parse-names":false,"suffix":""},{"dropping-particle":"","family":"Diaz Serrano","given":"Pedro","non-dropping-particle":"","parse-names":false,"suffix":""},{"dropping-particle":"","family":"Barrientos Sevilla","given":"Fernando Caba","non-dropping-particle":"","parse-names":false,"suffix":""},{"dropping-particle":"","family":"Cacho","given":"Elena","non-dropping-particle":"","parse-names":false,"suffix":""},{"dropping-particle":"","family":"Calderón","given":"Ricardo","non-dropping-particle":"","parse-names":false,"suffix":""},{"dropping-particle":"","family":"Dufur","given":"Mercedes","non-dropping-particle":"","parse-names":false,"suffix":""},{"dropping-particle":"","family":"Marginet","given":"Carolina","non-dropping-particle":"","parse-names":false,"suffix":""},{"dropping-particle":"","family":"Monedero","given":"Pablo","non-dropping-particle":"","parse-names":false,"suffix":""},{"dropping-particle":"","family":"José Yepes","given":"Maria","non-dropping-particle":"","parse-names":false,"suffix":""},{"dropping-particle":"","family":"Rellán Alvarez","given":"Luzdivina","non-dropping-particle":"","parse-names":false,"suffix":""},{"dropping-particle":"","family":"Fernández Carballal","given":"Francisca","non-dropping-particle":"","parse-names":false,"suffix":""},{"dropping-particle":"","family":"Pensado Castiñeiras","given":"Alberto","non-dropping-particle":"","parse-names":false,"suffix":""},{"dropping-particle":"","family":"Dieguez García","given":"Paula","non-dropping-particle":"","parse-names":false,"suffix":""},{"dropping-particle":"","family":"Ramos López","given":"Lorena","non-dropping-particle":"","parse-names":false,"suffix":""},{"dropping-particle":"","family":"Rama Maceiras","given":"Pablo","non-dropping-particle":"","parse-names":false,"suffix":""},{"dropping-particle":"","family":"Martínez Puente","given":"María Socorro","non-dropping-particle":"","parse-names":false,"suffix":""},{"dropping-particle":"","family":"Rey Rilo","given":"Maria Teresa","non-dropping-particle":"","parse-names":false,"suffix":""},{"dropping-particle":"","family":"Trujillo Alonso","given":"Ana Esther","non-dropping-particle":"","parse-names":false,"suffix":""},{"dropping-particle":"","family":"Rodríguez Fernández","given":"Sonia","non-dropping-particle":"","parse-names":false,"suffix":""},{"dropping-particle":"","family":"Omaña García","given":"Rafael","non-dropping-particle":"","parse-names":false,"suffix":""},{"dropping-particle":"","family":"Pérez García","given":"Aníbal","non-dropping-particle":"","parse-names":false,"suffix":""},{"dropping-particle":"","family":"Bello Puentes","given":"Rafael","non-dropping-particle":"","parse-names":false,"suffix":""},{"dropping-particle":"","family":"Nunez Aguado","given":"Domingo","non-dropping-particle":"","parse-names":false,"suffix":""},{"dropping-particle":"","family":"Lopez Carballo","given":"Carlos","non-dropping-particle":"","parse-names":false,"suffix":""},{"dropping-particle":"","family":"Fernandez Fernandez","given":"Ricardo","non-dropping-particle":"","parse-names":false,"suffix":""},{"dropping-particle":"","family":"Toledo Presedo","given":"Amadeo","non-dropping-particle":"","parse-names":false,"suffix":""},{"dropping-particle":"","family":"Rabago","given":"Ricardo Bermejo Diaz","non-dropping-particle":"de","parse-names":false,"suffix":""},{"dropping-particle":"","family":"Rodriguez Velasco","given":"Ana","non-dropping-particle":"","parse-names":false,"suffix":""},{"dropping-particle":"","family":"Jiménez Capel","given":"Yolanda","non-dropping-particle":"","parse-names":false,"suffix":""},{"dropping-particle":"","family":"Fernández Cortés","given":"Ana","non-dropping-particle":"","parse-names":false,"suffix":""},{"dropping-particle":"","family":"Martínez García","given":"Esther","non-dropping-particle":"","parse-names":false,"suffix":""},{"dropping-particle":"","family":"Martinez Gimeno","given":"Laura","non-dropping-particle":"","parse-names":false,"suffix":""},{"dropping-particle":"","family":"Klamburg","given":"Jordi","non-dropping-particle":"","parse-names":false,"suffix":""},{"dropping-particle":"","family":"Castillo Omedas","given":"Rosa","non-dropping-particle":"","parse-names":false,"suffix":""},{"dropping-particle":"","family":"González Núñez","given":"Miriam","non-dropping-particle":"","parse-names":false,"suffix":""},{"dropping-particle":"","family":"Llubià Maristany","given":"Clara","non-dropping-particle":"","parse-names":false,"suffix":""},{"dropping-particle":"","family":"Moret Ruiz","given":"Enrique","non-dropping-particle":"","parse-names":false,"suffix":""},{"dropping-particle":"","family":"Artigas","given":"Xavier","non-dropping-particle":"","parse-names":false,"suffix":""},{"dropping-particle":"","family":"Castrillón","given":"Sebastian","non-dropping-particle":"","parse-names":false,"suffix":""},{"dropping-particle":"","family":"Espinosa","given":"Nieves","non-dropping-particle":"","parse-names":false,"suffix":""},{"dropping-particle":"","family":"Gomez-Caro","given":"Ana M.","non-dropping-particle":"","parse-names":false,"suffix":""},{"dropping-particle":"","family":"Illa","given":"Susana","non-dropping-particle":"","parse-names":false,"suffix":""},{"dropping-particle":"","family":"India","given":"Inmaculada","non-dropping-particle":"","parse-names":false,"suffix":""},{"dropping-particle":"","family":"Martín-Huerta","given":"Beatriz","non-dropping-particle":"","parse-names":false,"suffix":""},{"dropping-particle":"","family":"Moral","given":"Victoria","non-dropping-particle":"","parse-names":false,"suffix":""},{"dropping-particle":"","family":"Moreno","given":"Marisa","non-dropping-particle":"","parse-names":false,"suffix":""},{"dropping-particle":"","family":"Iglesias Fernández","given":"Cristina","non-dropping-particle":"","parse-names":false,"suffix":""},{"dropping-particle":"","family":"Fernández García","given":"Violeta","non-dropping-particle":"","parse-names":false,"suffix":""},{"dropping-particle":"","family":"Picatto Hernández","given":"Pedro","non-dropping-particle":"","parse-names":false,"suffix":""},{"dropping-particle":"","family":"Honrubia Checa","given":"Angel Alberto","non-dropping-particle":"","parse-names":false,"suffix":""},{"dropping-particle":"","family":"Salvatierra Diaz","given":"David","non-dropping-particle":"","parse-names":false,"suffix":""},{"dropping-particle":"","family":"Linero Noguera","given":"Manuel","non-dropping-particle":"","parse-names":false,"suffix":""},{"dropping-particle":"","family":"Pujol Varela","given":"Ignacio","non-dropping-particle":"","parse-names":false,"suffix":""},{"dropping-particle":"","family":"González Gallego","given":"Miguel","non-dropping-particle":"","parse-names":false,"suffix":""},{"dropping-particle":"","family":"Martínez García","given":"Oscar","non-dropping-particle":"","parse-names":false,"suffix":""},{"dropping-particle":"","family":"Ariño Irujo","given":"José Javier","non-dropping-particle":"","parse-names":false,"suffix":""},{"dropping-particle":"","family":"González Perrino","given":"Carlos","non-dropping-particle":"","parse-names":false,"suffix":""},{"dropping-particle":"","family":"Rey Picazo","given":"Julio","non-dropping-particle":"","parse-names":false,"suffix":""},{"dropping-particle":"","family":"López Timoneda","given":"Francisco","non-dropping-particle":"","parse-names":false,"suffix":""},{"dropping-particle":"","family":"Manzanero Arroyo","given":"María","non-dropping-particle":"","parse-names":false,"suffix":""},{"dropping-particle":"","family":"Albalá Blanco","given":"Isabel","non-dropping-particle":"","parse-names":false,"suffix":""},{"dropping-particle":"","family":"Martínez Borja","given":"Marcos","non-dropping-particle":"","parse-names":false,"suffix":""},{"dropping-particle":"","family":"Martín Burcio","given":"Sara","non-dropping-particle":"","parse-names":false,"suffix":""},{"dropping-particle":"","family":"Martinez Castro","given":"Nilda","non-dropping-particle":"","parse-names":false,"suffix":""},{"dropping-particle":"","family":"Puente Cerdeiriña","given":"Aránzazu","non-dropping-particle":"","parse-names":false,"suffix":""},{"dropping-particle":"","family":"la Torre Concostrina","given":"Marta","non-dropping-particle":"de","parse-names":false,"suffix":""},{"dropping-particle":"","family":"Viñas Cristina","given":"Medrano","non-dropping-particle":"","parse-names":false,"suffix":""},{"dropping-particle":"","family":"Dorado Díaz","given":"Trinidad","non-dropping-particle":"","parse-names":false,"suffix":""},{"dropping-particle":"","family":"Avellanosa Esteruelas","given":"Juan","non-dropping-particle":"","parse-names":false,"suffix":""},{"dropping-particle":"","family":"Ingelmo Ingelmo","given":"Ildefonso","non-dropping-particle":"","parse-names":false,"suffix":""},{"dropping-particle":"","family":"Duran Insuga","given":"Paco","non-dropping-particle":"","parse-names":false,"suffix":""},{"dropping-particle":"","family":"Claros Llamas","given":"Elisabeth","non-dropping-particle":"","parse-names":false,"suffix":""},{"dropping-particle":"","family":"Martín Lopez","given":"Jose Juan","non-dropping-particle":"","parse-names":false,"suffix":""},{"dropping-particle":"","family":"Beltran Martín","given":"María","non-dropping-particle":"","parse-names":false,"suffix":""},{"dropping-particle":"","family":"Elías Martín","given":"Elena","non-dropping-particle":"","parse-names":false,"suffix":""},{"dropping-particle":"","family":"Ureta Mesa","given":"Eva","non-dropping-particle":"","parse-names":false,"suffix":""},{"dropping-particle":"","family":"Loren Monterde","given":"Manuela","non-dropping-particle":"","parse-names":false,"suffix":""},{"dropping-particle":"","family":"Alonso Montoiro","given":"Paloma","non-dropping-particle":"","parse-names":false,"suffix":""},{"dropping-particle":"","family":"Gonzalez Móstoles","given":"Maria Luisa","non-dropping-particle":"","parse-names":false,"suffix":""},{"dropping-particle":"","family":"Velasco Olarte","given":"Eva","non-dropping-particle":"","parse-names":false,"suffix":""},{"dropping-particle":"","family":"Martínez Pérez","given":"Adolfo","non-dropping-particle":"","parse-names":false,"suffix":""},{"dropping-particle":"","family":"Domínguez Perez","given":"Fernando","non-dropping-particle":"","parse-names":false,"suffix":""},{"dropping-particle":"","family":"Serrano Romero","given":"Ana","non-dropping-particle":"","parse-names":false,"suffix":""},{"dropping-particle":"","family":"Parise Rous","given":"Diego","non-dropping-particle":"","parse-names":false,"suffix":""},{"dropping-particle":"","family":"Mané Ruiz","given":"Nuria","non-dropping-particle":"","parse-names":false,"suffix":""},{"dropping-particle":"","family":"Palomo Ruiz","given":"Jose Angel","non-dropping-particle":"","parse-names":false,"suffix":""},{"dropping-particle":"","family":"Ruigomez Saiz","given":"Alvaro","non-dropping-particle":"","parse-names":false,"suffix":""},{"dropping-particle":"","family":"Terol","given":"Alvaro de la Vega","non-dropping-particle":"","parse-names":false,"suffix":""},{"dropping-particle":"","family":"Candela Toha","given":"Angel","non-dropping-particle":"","parse-names":false,"suffix":""},{"dropping-particle":"","family":"Alvarez Utrera","given":"Fernando","non-dropping-particle":"","parse-names":false,"suffix":""},{"dropping-particle":"","family":"Alberdi","given":"Fermín","non-dropping-particle":"","parse-names":false,"suffix":""},{"dropping-particle":"","family":"Elósegui","given":"Itxaso","non-dropping-particle":"","parse-names":false,"suffix":""},{"dropping-particle":"","family":"García","given":"Javier","non-dropping-particle":"","parse-names":false,"suffix":""},{"dropping-particle":"","family":"Marco Garde","given":"Pilar","non-dropping-particle":"","parse-names":false,"suffix":""},{"dropping-particle":"","family":"Itziar Mintegui","given":"Escudero","non-dropping-particle":"","parse-names":false,"suffix":""},{"dropping-particle":"","family":"García Sáez","given":"Iker","non-dropping-particle":"","parse-names":false,"suffix":""},{"dropping-particle":"","family":"Salas","given":"Estibaliz","non-dropping-particle":"","parse-names":false,"suffix":""},{"dropping-particle":"","family":"Zabarte","given":"Mercedes","non-dropping-particle":"","parse-names":false,"suffix":""},{"dropping-particle":"","family":"Diaz-Boladeras","given":"Rosa Maria","non-dropping-particle":"","parse-names":false,"suffix":""},{"dropping-particle":"","family":"Mora-Guevara","given":"Emilio","non-dropping-particle":"","parse-names":false,"suffix":""},{"dropping-particle":"","family":"Ferreras Zamora","given":"Julia","non-dropping-particle":"","parse-names":false,"suffix":""},{"dropping-particle":"","family":"Bonet","given":"Alfons","non-dropping-particle":"","parse-names":false,"suffix":""},{"dropping-particle":"","family":"Salo","given":"Lidia","non-dropping-particle":"","parse-names":false,"suffix":""},{"dropping-particle":"","family":"Salinas","given":"Unai","non-dropping-particle":"","parse-names":false,"suffix":""},{"dropping-particle":"","family":"Zaballos","given":"Juan","non-dropping-particle":"","parse-names":false,"suffix":""},{"dropping-particle":"","family":"Abella Alvarez","given":"Ana","non-dropping-particle":"","parse-names":false,"suffix":""},{"dropping-particle":"","family":"Jimenez Garrido","given":"Carlos","non-dropping-particle":"","parse-names":false,"suffix":""},{"dropping-particle":"","family":"Hita Roa","given":"Juan Ramón","non-dropping-particle":"","parse-names":false,"suffix":""},{"dropping-particle":"","family":"Gordo Vidal","given":"Federico","non-dropping-particle":"","parse-names":false,"suffix":""},{"dropping-particle":"","family":"Garcia-Egea","given":"Jorge","non-dropping-particle":"","parse-names":false,"suffix":""},{"dropping-particle":"","family":"Zamora Elson","given":"Monica","non-dropping-particle":"","parse-names":false,"suffix":""},{"dropping-particle":"","family":"Seron-Arbeloa","given":"Carlos","non-dropping-particle":"","parse-names":false,"suffix":""},{"dropping-particle":"","family":"Mendiola Asensio","given":"Miguel Angel","non-dropping-particle":"","parse-names":false,"suffix":""},{"dropping-particle":"","family":"Gastaldo Simeón","given":"Rosa","non-dropping-particle":"","parse-names":false,"suffix":""},{"dropping-particle":"","family":"Muñoz Alameda","given":"Luis Enrique","non-dropping-particle":"","parse-names":false,"suffix":""},{"dropping-particle":"","family":"Oeding Angulo","given":"Guillermo","non-dropping-particle":"","parse-names":false,"suffix":""},{"dropping-particle":"","family":"Aranzubia","given":"Monserrat","non-dropping-particle":"","parse-names":false,"suffix":""},{"dropping-particle":"","family":"Juan Arcas","given":"Jose","non-dropping-particle":"","parse-names":false,"suffix":""},{"dropping-particle":"","family":"Arevalo","given":"Julian","non-dropping-particle":"","parse-names":false,"suffix":""},{"dropping-particle":"","family":"Quesada Belvert","given":"Belén","non-dropping-particle":"","parse-names":false,"suffix":""},{"dropping-particle":"","family":"Pérez Calvo","given":"César","non-dropping-particle":"","parse-names":false,"suffix":""},{"dropping-particle":"","family":"Cremades","given":"Marta","non-dropping-particle":"","parse-names":false,"suffix":""},{"dropping-particle":"","family":"Crespo","given":"Pascual","non-dropping-particle":"","parse-names":false,"suffix":""},{"dropping-particle":"","family":"Cuarental","given":"Ana","non-dropping-particle":"","parse-names":false,"suffix":""},{"dropping-particle":"","family":"Olmo","given":"Mercedes","non-dropping-particle":"Del","parse-names":false,"suffix":""},{"dropping-particle":"","family":"Turrión Fernández","given":"Pablo","non-dropping-particle":"","parse-names":false,"suffix":""},{"dropping-particle":"","family":"Garcia Vega","given":"José Luis Franqueza García Isabel","non-dropping-particle":"","parse-names":false,"suffix":""},{"dropping-particle":"","family":"Herrera","given":"Elena","non-dropping-particle":"","parse-names":false,"suffix":""},{"dropping-particle":"","family":"Alcala Llorente","given":"Miguel Angel","non-dropping-particle":"","parse-names":false,"suffix":""},{"dropping-particle":"","family":"Martin Rabes","given":"Cecilia","non-dropping-particle":"","parse-names":false,"suffix":""},{"dropping-particle":"","family":"Maeyer","given":"Ana Gamo","non-dropping-particle":"de","parse-names":false,"suffix":""},{"dropping-particle":"","family":"Pérez Marquez","given":"Manuel","non-dropping-particle":"","parse-names":false,"suffix":""},{"dropping-particle":"","family":"López Mendoza","given":"Diego","non-dropping-particle":"","parse-names":false,"suffix":""},{"dropping-particle":"","family":"Milicua Muñoz","given":"José María","non-dropping-particle":"","parse-names":false,"suffix":""},{"dropping-particle":"","family":"Arias Martínez","given":"Natividad","non-dropping-particle":"","parse-names":false,"suffix":""},{"dropping-particle":"","family":"Santos Oviedo","given":"Arnoldo","non-dropping-particle":"","parse-names":false,"suffix":""},{"dropping-particle":"","family":"Benavent Garrigues","given":"Pau","non-dropping-particle":"","parse-names":false,"suffix":""},{"dropping-particle":"","family":"Alonso Íñigo","given":"José","non-dropping-particle":"","parse-names":false,"suffix":""},{"dropping-particle":"","family":"Tormo Ferrandiz","given":"Sergi","non-dropping-particle":"","parse-names":false,"suffix":""},{"dropping-particle":"","family":"Sanchez-Morcillo","given":"Silvia","non-dropping-particle":"","parse-names":false,"suffix":""},{"dropping-particle":"","family":"Lafuente Sánchez","given":"Matilde","non-dropping-particle":"","parse-names":false,"suffix":""},{"dropping-particle":"","family":"Marqués Parra","given":"Asunción","non-dropping-particle":"","parse-names":false,"suffix":""},{"dropping-particle":"","family":"Gomar Vidal","given":"Sonia","non-dropping-particle":"","parse-names":false,"suffix":""},{"dropping-particle":"","family":"Montoiro Allué","given":"Raquel","non-dropping-particle":"","parse-names":false,"suffix":""},{"dropping-particle":"","family":"Zalba Etayo","given":"Begoña","non-dropping-particle":"","parse-names":false,"suffix":""},{"dropping-particle":"","family":"Bustamante Rodriguez","given":"Raquel","non-dropping-particle":"","parse-names":false,"suffix":""},{"dropping-particle":"","family":"Martin Villen","given":"Luis","non-dropping-particle":"","parse-names":false,"suffix":""},{"dropping-particle":"","family":"Molla Jimenez","given":"Cristina","non-dropping-particle":"","parse-names":false,"suffix":""},{"dropping-particle":"","family":"Zayas","given":"Ricardo Salas","non-dropping-particle":"de","parse-names":false,"suffix":""},{"dropping-particle":"","family":"Dolera Moreno","given":"Cristina","non-dropping-particle":"","parse-names":false,"suffix":""},{"dropping-particle":"","family":"SanJose Pacheco","given":"Fernando","non-dropping-particle":"","parse-names":false,"suffix":""},{"dropping-particle":"","family":"Anton Pascual","given":"Jose Luis","non-dropping-particle":"","parse-names":false,"suffix":""},{"dropping-particle":"","family":"Tejera Gude","given":"Fernando","non-dropping-particle":"","parse-names":false,"suffix":""},{"dropping-particle":"","family":"Manteiga Riestra","given":"Eva","non-dropping-particle":"","parse-names":false,"suffix":""},{"dropping-particle":"","family":"Cota Delgado","given":"Francisco","non-dropping-particle":"","parse-names":false,"suffix":""},{"dropping-particle":"","family":"la Torre Prados","given":"Maria Victoria","non-dropping-particle":"de","parse-names":false,"suffix":""},{"dropping-particle":"","family":"Barrios","given":"Javier","non-dropping-particle":"","parse-names":false,"suffix":""},{"dropping-particle":"","family":"Cervera-Montes","given":"Manuel","non-dropping-particle":"","parse-names":false,"suffix":""},{"dropping-particle":"","family":"García-Sanz","given":"Mercedes","non-dropping-particle":"","parse-names":false,"suffix":""},{"dropping-particle":"","family":"García","given":"Vicente","non-dropping-particle":"","parse-names":false,"suffix":""},{"dropping-particle":"","family":"Sanmiguel","given":"Guillermo","non-dropping-particle":"","parse-names":false,"suffix":""},{"dropping-particle":"","family":"López Álvaro","given":"Julian","non-dropping-particle":"","parse-names":false,"suffix":""},{"dropping-particle":"","family":"Bornay Barrachima","given":"Beatriz","non-dropping-particle":"","parse-names":false,"suffix":""},{"dropping-particle":"","family":"Romero Bermejo","given":"Francisco Jose","non-dropping-particle":"","parse-names":false,"suffix":""},{"dropping-particle":"","family":"Martinez Garcia","given":"Alberto Garcia Fernandez Pilar","non-dropping-particle":"","parse-names":false,"suffix":""},{"dropping-particle":"","family":"Navarro Ramírez","given":"Carolina","non-dropping-particle":"","parse-names":false,"suffix":""},{"dropping-particle":"","family":"Gómez Ramos","given":"Jorge","non-dropping-particle":"","parse-names":false,"suffix":""},{"dropping-particle":"","family":"Angel Samaniego","given":"Luis","non-dropping-particle":"","parse-names":false,"suffix":""},{"dropping-particle":"","family":"Belenguer-Muncharaz","given":"Alberto","non-dropping-particle":"","parse-names":false,"suffix":""},{"dropping-particle":"","family":"Ferrándiz-Selles","given":"Amparo","non-dropping-particle":"","parse-names":false,"suffix":""},{"dropping-particle":"","family":"Mateu-Campos","given":"Maria Lidon","non-dropping-particle":"","parse-names":false,"suffix":""},{"dropping-particle":"","family":"Domínguez","given":"David","non-dropping-particle":"","parse-names":false,"suffix":""},{"dropping-particle":"","family":"Espinosa","given":"Elena","non-dropping-particle":"","parse-names":false,"suffix":""},{"dropping-particle":"","family":"León","given":"Teresa","non-dropping-particle":"","parse-names":false,"suffix":""},{"dropping-particle":"","family":"Ojeda Betancor","given":"Nazario","non-dropping-particle":"","parse-names":false,"suffix":""},{"dropping-particle":"","family":"Garcia Cortes","given":"Javier","non-dropping-particle":"","parse-names":false,"suffix":""},{"dropping-particle":"","family":"Díaz Díaz","given":"Juan José","non-dropping-particle":"","parse-names":false,"suffix":""},{"dropping-particle":"","family":"Manzano Canalechevarria","given":"Ana","non-dropping-particle":"","parse-names":false,"suffix":""},{"dropping-particle":"","family":"Fores Novales","given":"Beatriz","non-dropping-particle":"","parse-names":false,"suffix":""},{"dropping-particle":"","family":"Garcia Peña","given":"Jose Manuel","non-dropping-particle":"","parse-names":false,"suffix":""},{"dropping-particle":"","family":"Rodriguez Delgado","given":"Tomas","non-dropping-particle":"","parse-names":false,"suffix":""},{"dropping-particle":"","family":"Santamaria Roquerio","given":"Beatriz","non-dropping-particle":"","parse-names":false,"suffix":""},{"dropping-particle":"","family":"Gomez Sainz","given":"Juan Jose","non-dropping-particle":"","parse-names":false,"suffix":""},{"dropping-particle":"","family":"Tebar Soto","given":"Teresa","non-dropping-particle":"","parse-names":false,"suffix":""},{"dropping-particle":"","family":"Chew","given":"Michelle","non-dropping-particle":"","parse-names":false,"suffix":""},{"dropping-particle":"","family":"Seeman-Lodding","given":"Heléne","non-dropping-particle":"","parse-names":false,"suffix":""},{"dropping-particle":"","family":"Dahm","given":"Peter","non-dropping-particle":"","parse-names":false,"suffix":""},{"dropping-particle":"","family":"Odenstedt Hergès","given":"Helena","non-dropping-particle":"","parse-names":false,"suffix":""},{"dropping-particle":"","family":"Lundborg","given":"Christoffer","non-dropping-particle":"","parse-names":false,"suffix":""},{"dropping-particle":"","family":"Seeman-Lodding","given":"Heléne","non-dropping-particle":"","parse-names":false,"suffix":""},{"dropping-particle":"","family":"Söndergaard","given":"Sören","non-dropping-particle":"","parse-names":false,"suffix":""},{"dropping-particle":"","family":"Rylander","given":"Christian","non-dropping-particle":"","parse-names":false,"suffix":""},{"dropping-particle":"","family":"Sari","given":"Ferenc","non-dropping-particle":"","parse-names":false,"suffix":""},{"dropping-particle":"","family":"Oscarsson Tibblin","given":"Anna","non-dropping-particle":"","parse-names":false,"suffix":""},{"dropping-particle":"","family":"Adolfsson","given":"Anne","non-dropping-particle":"","parse-names":false,"suffix":""},{"dropping-particle":"","family":"Klarin","given":"Bengt","non-dropping-particle":"","parse-names":false,"suffix":""},{"dropping-particle":"","family":"Schrey","given":"Susann","non-dropping-particle":"","parse-names":false,"suffix":""},{"dropping-particle":"","family":"Chew","given":"Michelle","non-dropping-particle":"","parse-names":false,"suffix":""},{"dropping-particle":"","family":"Merisson","given":"Edyta","non-dropping-particle":"","parse-names":false,"suffix":""},{"dropping-particle":"","family":"Rydén","given":"Jörgen","non-dropping-particle":"","parse-names":false,"suffix":""},{"dropping-particle":"","family":"Britt Divander","given":"Mona","non-dropping-particle":"","parse-names":false,"suffix":""},{"dropping-particle":"","family":"Hedin","given":"Annika","non-dropping-particle":"","parse-names":false,"suffix":""},{"dropping-particle":"","family":"Hedlund","given":"Daniel","non-dropping-particle":"","parse-names":false,"suffix":""},{"dropping-particle":"","family":"Axelsson Lindkvist","given":"Mikael","non-dropping-particle":"","parse-names":false,"suffix":""},{"dropping-particle":"","family":"Jawad","given":"Monir","non-dropping-particle":"","parse-names":false,"suffix":""},{"dropping-particle":"","family":"Layous","given":"Lona","non-dropping-particle":"","parse-names":false,"suffix":""},{"dropping-particle":"","family":"Wernerman","given":"Jan","non-dropping-particle":"","parse-names":false,"suffix":""},{"dropping-particle":"","family":"Björne","given":"Håkan","non-dropping-particle":"","parse-names":false,"suffix":""},{"dropping-particle":"","family":"Brattström","given":"Olof","non-dropping-particle":"","parse-names":false,"suffix":""},{"dropping-particle":"","family":"Olheden","given":"Staffan","non-dropping-particle":"","parse-names":false,"suffix":""},{"dropping-particle":"","family":"Oldner","given":"Anders","non-dropping-particle":"","parse-names":false,"suffix":""},{"dropping-particle":"","family":"Sellden","given":"Eva","non-dropping-particle":"","parse-names":false,"suffix":""},{"dropping-particle":"","family":"Walder","given":"Bernhard","non-dropping-particle":"","parse-names":false,"suffix":""},{"dropping-particle":"","family":"Wickboldt","given":"Nadine","non-dropping-particle":"","parse-names":false,"suffix":""},{"dropping-particle":"","family":"Wickboldt","given":"Nadine","non-dropping-particle":"","parse-names":false,"suffix":""},{"dropping-particle":"","family":"Rossi","given":"Ariane","non-dropping-particle":"","parse-names":false,"suffix":""},{"dropping-particle":"","family":"Steiner","given":"Luzius","non-dropping-particle":"","parse-names":false,"suffix":""},{"dropping-particle":"","family":"Djurdjevic","given":"Mirjana","non-dropping-particle":"","parse-names":false,"suffix":""},{"dropping-particle":"","family":"Lussmann","given":"Roger","non-dropping-particle":"","parse-names":false,"suffix":""},{"dropping-particle":"","family":"Geisen","given":"Martin","non-dropping-particle":"","parse-names":false,"suffix":""},{"dropping-particle":"","family":"Hofer","given":"Christoph","non-dropping-particle":"","parse-names":false,"suffix":""},{"dropping-particle":"","family":"Turina","given":"Matthias","non-dropping-particle":"","parse-names":false,"suffix":""},{"dropping-particle":"","family":"Grocott","given":"Mike","non-dropping-particle":"","parse-names":false,"suffix":""},{"dropping-particle":"","family":"Goldhill","given":"David","non-dropping-particle":"","parse-names":false,"suffix":""},{"dropping-particle":"","family":"Everett","given":"Lynn","non-dropping-particle":"","parse-names":false,"suffix":""},{"dropping-particle":"","family":"Harris","given":"Katy","non-dropping-particle":"","parse-names":false,"suffix":""},{"dropping-particle":"","family":"Wright","given":"Maggie","non-dropping-particle":"","parse-names":false,"suffix":""},{"dropping-particle":"","family":"Adams","given":"David","non-dropping-particle":"","parse-names":false,"suffix":""},{"dropping-particle":"","family":"Alderson","given":"Lorraine","non-dropping-particle":"","parse-names":false,"suffix":""},{"dropping-particle":"","family":"Baker","given":"Julie","non-dropping-particle":"","parse-names":false,"suffix":""},{"dropping-particle":"","family":"Christie","given":"Iain","non-dropping-particle":"","parse-names":false,"suffix":""},{"dropping-particle":"","family":"Ferguson","given":"Colin","non-dropping-particle":"","parse-names":false,"suffix":""},{"dropping-particle":"","family":"Hill","given":"Matthew","non-dropping-particle":"","parse-names":false,"suffix":""},{"dropping-particle":"","family":"Holmes","given":"Kate","non-dropping-particle":"","parse-names":false,"suffix":""},{"dropping-particle":"","family":"Hutton","given":"Andrew","non-dropping-particle":"","parse-names":false,"suffix":""},{"dropping-particle":"","family":"Minto","given":"Gary","non-dropping-particle":"","parse-names":false,"suffix":""},{"dropping-particle":"","family":"Moor","given":"Paul","non-dropping-particle":"","parse-names":false,"suffix":""},{"dropping-particle":"","family":"Porter","given":"Andrew","non-dropping-particle":"","parse-names":false,"suffix":""},{"dropping-particle":"","family":"Struthers","given":"Richard","non-dropping-particle":"","parse-names":false,"suffix":""},{"dropping-particle":"","family":"Akotia","given":"Niven","non-dropping-particle":"","parse-names":false,"suffix":""},{"dropping-particle":"","family":"Belhaj","given":"Alaa","non-dropping-particle":"","parse-names":false,"suffix":""},{"dropping-particle":"","family":"Chang","given":"Serene","non-dropping-particle":"","parse-names":false,"suffix":""},{"dropping-particle":"","family":"Collantes","given":"Enrique","non-dropping-particle":"","parse-names":false,"suffix":""},{"dropping-particle":"","family":"Eigener","given":"Katrin","non-dropping-particle":"","parse-names":false,"suffix":""},{"dropping-particle":"","family":"Husband","given":"Michael","non-dropping-particle":"","parse-names":false,"suffix":""},{"dropping-particle":"","family":"Khan","given":"Ahsun","non-dropping-particle":"","parse-names":false,"suffix":""},{"dropping-particle":"","family":"Kong","given":"Ming Li","non-dropping-particle":"","parse-names":false,"suffix":""},{"dropping-particle":"","family":"Jane McAlees","given":"Eleanor","non-dropping-particle":"","parse-names":false,"suffix":""},{"dropping-particle":"","family":"MacDonald","given":"Neil","non-dropping-particle":"","parse-names":false,"suffix":""},{"dropping-particle":"","family":"Niebrzegowska","given":"Edyta","non-dropping-particle":"","parse-names":false,"suffix":""},{"dropping-particle":"","family":"Parnell","given":"Wendy","non-dropping-particle":"","parse-names":false,"suffix":""},{"dropping-particle":"","family":"Smith","given":"Amanda","non-dropping-particle":"","parse-names":false,"suffix":""},{"dropping-particle":"","family":"Chhatwal","given":"Ally","non-dropping-particle":"","parse-names":false,"suffix":""},{"dropping-particle":"","family":"Jhingan","given":"Smriti","non-dropping-particle":"","parse-names":false,"suffix":""},{"dropping-particle":"","family":"Muswell","given":"Richard","non-dropping-particle":"","parse-names":false,"suffix":""},{"dropping-particle":"","family":"Poon","given":"Yoyo","non-dropping-particle":"","parse-names":false,"suffix":""},{"dropping-particle":"","family":"Singh","given":"Nidhita","non-dropping-particle":"","parse-names":false,"suffix":""},{"dropping-particle":"","family":"Stephens","given":"Robert","non-dropping-particle":"","parse-names":false,"suffix":""},{"dropping-particle":"","family":"Vasan","given":"Robin","non-dropping-particle":"","parse-names":false,"suffix":""},{"dropping-particle":"","family":"Waife","given":"Nicola","non-dropping-particle":"","parse-names":false,"suffix":""},{"dropping-particle":"","family":"Weda","given":"Tahmina","non-dropping-particle":"","parse-names":false,"suffix":""},{"dropping-particle":"","family":"Clarke","given":"Adrian","non-dropping-particle":"","parse-names":false,"suffix":""},{"dropping-particle":"","family":"Szakmany","given":"Tamas","non-dropping-particle":"","parse-names":false,"suffix":""},{"dropping-particle":"","family":"Fletcher","given":"Simon","non-dropping-particle":"","parse-names":false,"suffix":""},{"dropping-particle":"","family":"Rosbergen","given":"Melissa","non-dropping-particle":"","parse-names":false,"suffix":""},{"dropping-particle":"","family":"Blunt","given":"Mark","non-dropping-particle":"","parse-names":false,"suffix":""},{"dropping-particle":"","family":"Prince","given":"Liz","non-dropping-particle":"","parse-names":false,"suffix":""},{"dropping-particle":"","family":"Wong","given":"Kate","non-dropping-particle":"","parse-names":false,"suffix":""},{"dropping-particle":"","family":"Goldhill","given":"David","non-dropping-particle":"","parse-names":false,"suffix":""},{"dropping-particle":"","family":"Kumar","given":"Ram","non-dropping-particle":"","parse-names":false,"suffix":""},{"dropping-particle":"","family":"Stilwell","given":"Sarah","non-dropping-particle":"","parse-names":false,"suffix":""},{"dropping-particle":"","family":"Couper","given":"Keith","non-dropping-particle":"","parse-names":false,"suffix":""},{"dropping-particle":"","family":"Crooks","given":"Neil","non-dropping-particle":"","parse-names":false,"suffix":""},{"dropping-particle":"","family":"Gao-Smith","given":"Fang","non-dropping-particle":"","parse-names":false,"suffix":""},{"dropping-particle":"","family":"Melody","given":"Teresa","non-dropping-particle":"","parse-names":false,"suffix":""},{"dropping-particle":"","family":"Snaith","given":"Catherine","non-dropping-particle":"","parse-names":false,"suffix":""},{"dropping-particle":"","family":"Patel","given":"Jaimin","non-dropping-particle":"","parse-names":false,"suffix":""},{"dropping-particle":"","family":"Parekh","given":"Dhruv","non-dropping-particle":"","parse-names":false,"suffix":""},{"dropping-particle":"","family":"Yeung","given":"Joyce","non-dropping-particle":"","parse-names":false,"suffix":""},{"dropping-particle":"","family":"Loughnan","given":"Bernadette","non-dropping-particle":"","parse-names":false,"suffix":""},{"dropping-particle":"","family":"Moosajee","given":"Vas","non-dropping-particle":"","parse-names":false,"suffix":""},{"dropping-particle":"","family":"Rope","given":"Tamsin","non-dropping-particle":"","parse-names":false,"suffix":""},{"dropping-particle":"","family":"Edger","given":"Lliam","non-dropping-particle":"","parse-names":false,"suffix":""},{"dropping-particle":"","family":"Dawson","given":"Julie","non-dropping-particle":"","parse-names":false,"suffix":""},{"dropping-particle":"","family":"Hadfield","given":"Daniel","non-dropping-particle":"","parse-names":false,"suffix":""},{"dropping-particle":"","family":"Hopkins","given":"Phil","non-dropping-particle":"","parse-names":false,"suffix":""},{"dropping-particle":"","family":"McDonald","given":"Lisa","non-dropping-particle":"","parse-names":false,"suffix":""},{"dropping-particle":"","family":"Willars","given":"Chris","non-dropping-particle":"","parse-names":false,"suffix":""},{"dropping-particle":"","family":"Campbell","given":"Gillian","non-dropping-particle":"","parse-names":false,"suffix":""},{"dropping-particle":"","family":"Craig","given":"Jayne","non-dropping-particle":"","parse-names":false,"suffix":""},{"dropping-particle":"","family":"Smith","given":"Andrew","non-dropping-particle":"","parse-names":false,"suffix":""},{"dropping-particle":"","family":"Ladipo","given":"Karleen","non-dropping-particle":"","parse-names":false,"suffix":""},{"dropping-particle":"","family":"Lockwood","given":"Geoff","non-dropping-particle":"","parse-names":false,"suffix":""},{"dropping-particle":"","family":"Moreno","given":"Juan","non-dropping-particle":"","parse-names":false,"suffix":""},{"dropping-particle":"","family":"Ballington","given":"Ruth","non-dropping-particle":"","parse-names":false,"suffix":""},{"dropping-particle":"","family":"Hamandishe","given":"Sibongilele","non-dropping-particle":"","parse-names":false,"suffix":""},{"dropping-particle":"","family":"Rogerson","given":"David","non-dropping-particle":"","parse-names":false,"suffix":""},{"dropping-particle":"","family":"Cowman","given":"Sarah","non-dropping-particle":"","parse-names":false,"suffix":""},{"dropping-particle":"","family":"Hayden","given":"Paul","non-dropping-particle":"","parse-names":false,"suffix":""},{"dropping-particle":"","family":"Pinto","given":"Nuno","non-dropping-particle":"","parse-names":false,"suffix":""},{"dropping-particle":"","family":"Sandhar","given":"Taj","non-dropping-particle":"","parse-names":false,"suffix":""},{"dropping-particle":"","family":"Arawwawala","given":"Dilshan","non-dropping-particle":"","parse-names":false,"suffix":""},{"dropping-particle":"","family":"Brotherston","given":"Lauren","non-dropping-particle":"","parse-names":false,"suffix":""},{"dropping-particle":"","family":"Mitchell-Inwang","given":"Christine","non-dropping-particle":"","parse-names":false,"suffix":""},{"dropping-particle":"","family":"Walsh","given":"Helena","non-dropping-particle":"","parse-names":false,"suffix":""},{"dropping-particle":"","family":"Alagarsamy","given":"Famila","non-dropping-particle":"","parse-names":false,"suffix":""},{"dropping-particle":"","family":"Goon","given":"Serena","non-dropping-particle":"","parse-names":false,"suffix":""},{"dropping-particle":"","family":"Karcheva","given":"Sylvia","non-dropping-particle":"","parse-names":false,"suffix":""},{"dropping-particle":"","family":"Krepska","given":"Amy","non-dropping-particle":"","parse-names":false,"suffix":""},{"dropping-particle":"","family":"McKinney","given":"Brian","non-dropping-particle":"","parse-names":false,"suffix":""},{"dropping-particle":"","family":"Patil","given":"Vishal","non-dropping-particle":"","parse-names":false,"suffix":""},{"dropping-particle":"","family":"Batchelor","given":"Nicholas","non-dropping-particle":"","parse-names":false,"suffix":""},{"dropping-particle":"","family":"Day","given":"Christopher","non-dropping-particle":"","parse-names":false,"suffix":""},{"dropping-particle":"","family":"Finch","given":"Louise","non-dropping-particle":"","parse-names":false,"suffix":""},{"dropping-particle":"","family":"Gibson","given":"Charlie","non-dropping-particle":"","parse-names":false,"suffix":""},{"dropping-particle":"","family":"Grayling","given":"Matthew","non-dropping-particle":"","parse-names":false,"suffix":""},{"dropping-particle":"","family":"Hubble","given":"Sheena","non-dropping-particle":"","parse-names":false,"suffix":""},{"dropping-particle":"","family":"Key","given":"William","non-dropping-particle":"","parse-names":false,"suffix":""},{"dropping-particle":"","family":"Knight","given":"Thomas","non-dropping-particle":"","parse-names":false,"suffix":""},{"dropping-particle":"","family":"Loosley","given":"Alexander","non-dropping-particle":"","parse-names":false,"suffix":""},{"dropping-particle":"","family":"Margetts","given":"Paul","non-dropping-particle":"","parse-names":false,"suffix":""},{"dropping-particle":"","family":"Stewart","given":"Hannah","non-dropping-particle":"","parse-names":false,"suffix":""},{"dropping-particle":"","family":"Bewley","given":"Jeremy","non-dropping-particle":"","parse-names":false,"suffix":""},{"dropping-particle":"","family":"Hurley","given":"Katrina","non-dropping-particle":"","parse-names":false,"suffix":""},{"dropping-particle":"","family":"Murphy","given":"Ruth","non-dropping-particle":"","parse-names":false,"suffix":""},{"dropping-particle":"","family":"Philpott","given":"Catherine","non-dropping-particle":"","parse-names":false,"suffix":""},{"dropping-particle":"","family":"Pollock","given":"Kathryn","non-dropping-particle":"","parse-names":false,"suffix":""},{"dropping-particle":"","family":"Sweet","given":"Katie","non-dropping-particle":"","parse-names":false,"suffix":""},{"dropping-particle":"","family":"Thomas","given":"Matthew","non-dropping-particle":"","parse-names":false,"suffix":""},{"dropping-particle":"","family":"Tucker","given":"Katy","non-dropping-particle":"","parse-names":false,"suffix":""},{"dropping-particle":"","family":"Windsor","given":"David","non-dropping-particle":"","parse-names":false,"suffix":""},{"dropping-particle":"","family":"Conway","given":"Daniel","non-dropping-particle":"","parse-names":false,"suffix":""},{"dropping-particle":"","family":"Gold","given":"Steve","non-dropping-particle":"","parse-names":false,"suffix":""},{"dropping-particle":"","family":"Quraishi","given":"Tanviha","non-dropping-particle":"","parse-names":false,"suffix":""},{"dropping-particle":"","family":"Cupitt","given":"Jason","non-dropping-particle":"","parse-names":false,"suffix":""},{"dropping-particle":"","family":"Baddeley","given":"Sally","non-dropping-particle":"","parse-names":false,"suffix":""},{"dropping-particle":"","family":"Brown","given":"John David","non-dropping-particle":"","parse-names":false,"suffix":""},{"dropping-particle":"","family":"Foo","given":"Irwin","non-dropping-particle":"","parse-names":false,"suffix":""},{"dropping-particle":"","family":"Mantle","given":"Damien","non-dropping-particle":"","parse-names":false,"suffix":""},{"dropping-particle":"","family":"Carvalho","given":"Peter","non-dropping-particle":"","parse-names":false,"suffix":""},{"dropping-particle":"","family":"Huddart","given":"Sam","non-dropping-particle":"","parse-names":false,"suffix":""},{"dropping-particle":"","family":"Kirk-Bayley","given":"Justin","non-dropping-particle":"","parse-names":false,"suffix":""},{"dropping-particle":"","family":"Smith","given":"Rebecca","non-dropping-particle":"","parse-names":false,"suffix":""},{"dropping-particle":"","family":"Milligan","given":"Lisa","non-dropping-particle":"","parse-names":false,"suffix":""},{"dropping-particle":"","family":"Poulose","given":"Sonia","non-dropping-particle":"","parse-names":false,"suffix":""},{"dropping-particle":"","family":"Sarkar","given":"Som","non-dropping-particle":"","parse-names":false,"suffix":""},{"dropping-particle":"","family":"Nolan","given":"Jerry","non-dropping-particle":"","parse-names":false,"suffix":""},{"dropping-particle":"","family":"Pedley","given":"Emma","non-dropping-particle":"","parse-names":false,"suffix":""},{"dropping-particle":"","family":"Padkin","given":"Andrew","non-dropping-particle":"","parse-names":false,"suffix":""},{"dropping-particle":"","family":"Pesian","given":"Siamak","non-dropping-particle":"","parse-names":false,"suffix":""},{"dropping-particle":"","family":"Rajamanickam","given":"Satish","non-dropping-particle":"","parse-names":false,"suffix":""},{"dropping-particle":"","family":"Ramkumar","given":"Konnur","non-dropping-particle":"","parse-names":false,"suffix":""},{"dropping-particle":"","family":"Thomas","given":"Jerry","non-dropping-particle":"","parse-names":false,"suffix":""},{"dropping-particle":"","family":"Crayford","given":"Alison","non-dropping-particle":"","parse-names":false,"suffix":""},{"dropping-particle":"","family":"Turner","given":"Angus","non-dropping-particle":"","parse-names":false,"suffix":""},{"dropping-particle":"","family":"Bottrill","given":"Fiona","non-dropping-particle":"","parse-names":false,"suffix":""},{"dropping-particle":"","family":"Webb","given":"Stephen","non-dropping-particle":"","parse-names":false,"suffix":""},{"dropping-particle":"","family":"Jhanji","given":"Shaman","non-dropping-particle":"","parse-names":false,"suffix":""},{"dropping-particle":"","family":"MacCallum","given":"Niall","non-dropping-particle":"","parse-names":false,"suffix":""},{"dropping-particle":"","family":"Wessels","given":"Kate","non-dropping-particle":"","parse-names":false,"suffix":""},{"dropping-particle":"","family":"Wigmore","given":"Tim","non-dropping-particle":"","parse-names":false,"suffix":""},{"dropping-particle":"","family":"Meikle","given":"Alistair","non-dropping-particle":"","parse-names":false,"suffix":""},{"dropping-particle":"","family":"Wilson","given":"Stephen","non-dropping-particle":"","parse-names":false,"suffix":""},{"dropping-particle":"","family":"White","given":"Stuart","non-dropping-particle":"","parse-names":false,"suffix":""},{"dropping-particle":"","family":"Bonnett","given":"Andrew","non-dropping-particle":"","parse-names":false,"suffix":""},{"dropping-particle":"","family":"Rushton","given":"Andrew","non-dropping-particle":"","parse-names":false,"suffix":""},{"dropping-particle":"","family":"Williams","given":"Colin","non-dropping-particle":"","parse-names":false,"suffix":""},{"dropping-particle":"","family":"Zuzan","given":"Oliver","non-dropping-particle":"","parse-names":false,"suffix":""},{"dropping-particle":"","family":"Hall","given":"Andrew","non-dropping-particle":"","parse-names":false,"suffix":""},{"dropping-particle":"","family":"Montgomery","given":"Jane","non-dropping-particle":"","parse-names":false,"suffix":""},{"dropping-particle":"","family":"Piggot","given":"Ailie","non-dropping-particle":"","parse-names":false,"suffix":""},{"dropping-particle":"","family":"Read","given":"Richard","non-dropping-particle":"","parse-names":false,"suffix":""},{"dropping-particle":"","family":"Stocker","given":"Mary","non-dropping-particle":"","parse-names":false,"suffix":""},{"dropping-particle":"","family":"Tamm","given":"Tiina","non-dropping-particle":"","parse-names":false,"suffix":""},{"dropping-particle":"","family":"Agarwal","given":"Banwari","non-dropping-particle":"","parse-names":false,"suffix":""},{"dropping-particle":"","family":"Ward","given":"Stephen","non-dropping-particle":"","parse-names":false,"suffix":""},{"dropping-particle":"","family":"Brown","given":"Lucy","non-dropping-particle":"","parse-names":false,"suffix":""},{"dropping-particle":"","family":"Joy","given":"Manju","non-dropping-particle":"","parse-names":false,"suffix":""},{"dropping-particle":"","family":"Venkatesh","given":"Suresh","non-dropping-particle":"","parse-names":false,"suffix":""},{"dropping-particle":"","family":"Hughes","given":"Thomas","non-dropping-particle":"","parse-names":false,"suffix":""},{"dropping-particle":"","family":"Mitchell-Inwang","given":"Christine","non-dropping-particle":"","parse-names":false,"suffix":""},{"dropping-particle":"","family":"Zsisku","given":"Lajos","non-dropping-particle":"","parse-names":false,"suffix":""},{"dropping-particle":"","family":"Roy","given":"Alistair","non-dropping-particle":"","parse-names":false,"suffix":""},{"dropping-particle":"","family":"Hooper","given":"Victoria","non-dropping-particle":"","parse-names":false,"suffix":""},{"dropping-particle":"","family":"Mouland","given":"Johanna","non-dropping-particle":"","parse-names":false,"suffix":""},{"dropping-particle":"","family":"Nightingale","given":"Jeremy","non-dropping-particle":"","parse-names":false,"suffix":""},{"dropping-particle":"","family":"Rose","given":"Steve","non-dropping-particle":"","parse-names":false,"suffix":""},{"dropping-particle":"","family":"Chiam","given":"Patrick","non-dropping-particle":"","parse-names":false,"suffix":""},{"dropping-particle":"","family":"Chohan","given":"Harnita","non-dropping-particle":"","parse-names":false,"suffix":""},{"dropping-particle":"","family":"Dickson","given":"Chris","non-dropping-particle":"","parse-names":false,"suffix":""},{"dropping-particle":"","family":"Gibb","given":"Sarah","non-dropping-particle":"","parse-names":false,"suffix":""},{"dropping-particle":"","family":"Higham","given":"Charley","non-dropping-particle":"","parse-names":false,"suffix":""},{"dropping-particle":"","family":"Harvey","given":"Caroline","non-dropping-particle":"","parse-names":false,"suffix":""},{"dropping-particle":"","family":"Janarthanan","given":"Chandra","non-dropping-particle":"","parse-names":false,"suffix":""},{"dropping-particle":"","family":"Jones","given":"Laura","non-dropping-particle":"","parse-names":false,"suffix":""},{"dropping-particle":"","family":"Kapoor","given":"Avinash","non-dropping-particle":"","parse-names":false,"suffix":""},{"dropping-particle":"","family":"Moll","given":"Mark","non-dropping-particle":"","parse-names":false,"suffix":""},{"dropping-particle":"","family":"Roberts","given":"Louise","non-dropping-particle":"","parse-names":false,"suffix":""},{"dropping-particle":"","family":"Saunders","given":"David","non-dropping-particle":"","parse-names":false,"suffix":""},{"dropping-particle":"","family":"Arnold","given":"Glenn","non-dropping-particle":"","parse-names":false,"suffix":""},{"dropping-particle":"","family":"Gibbs","given":"Claire","non-dropping-particle":"","parse-names":false,"suffix":""},{"dropping-particle":"","family":"Jhurgursing","given":"Mhairi","non-dropping-particle":"","parse-names":false,"suffix":""},{"dropping-particle":"","family":"Pierro","given":"Dena","non-dropping-particle":"","parse-names":false,"suffix":""},{"dropping-particle":"","family":"Pritchard","given":"Frances","non-dropping-particle":"","parse-names":false,"suffix":""},{"dropping-particle":"","family":"Doyle","given":"Patrick","non-dropping-particle":"","parse-names":false,"suffix":""},{"dropping-particle":"","family":"Templeton","given":"Maie","non-dropping-particle":"","parse-names":false,"suffix":""},{"dropping-particle":"","family":"Wilson","given":"Robert","non-dropping-particle":"","parse-names":false,"suffix":""},{"dropping-particle":"","family":"Zantua","given":"Kim","non-dropping-particle":"","parse-names":false,"suffix":""},{"dropping-particle":"","family":"Collyer","given":"Thomas","non-dropping-particle":"","parse-names":false,"suffix":""},{"dropping-particle":"","family":"Featherstone","given":"James","non-dropping-particle":"","parse-names":false,"suffix":""},{"dropping-particle":"","family":"Worton","given":"Rachael","non-dropping-particle":"","parse-names":false,"suffix":""},{"dropping-particle":"","family":"Bruce","given":"Jean","non-dropping-particle":"","parse-names":false,"suffix":""},{"dropping-particle":"","family":"McGuigan","given":"Kate","non-dropping-particle":"","parse-names":false,"suffix":""},{"dropping-particle":"","family":"Price","given":"Grant","non-dropping-particle":"","parse-names":false,"suffix":""},{"dropping-particle":"","family":"Moreton","given":"Sarah","non-dropping-particle":"","parse-names":false,"suffix":""},{"dropping-particle":"","family":"Pulletz","given":"Mark","non-dropping-particle":"","parse-names":false,"suffix":""},{"dropping-particle":"","family":"Anderson","given":"Helen","non-dropping-particle":"","parse-names":false,"suffix":""},{"dropping-particle":"","family":"Baxter","given":"Ian","non-dropping-particle":"","parse-names":false,"suffix":""},{"dropping-particle":"","family":"Beckingsale","given":"Alex","non-dropping-particle":"","parse-names":false,"suffix":""},{"dropping-particle":"","family":"Callaghan","given":"Mark","non-dropping-particle":"","parse-names":false,"suffix":""},{"dropping-particle":"","family":"Datta","given":"Ansu","non-dropping-particle":"","parse-names":false,"suffix":""},{"dropping-particle":"","family":"Dawson","given":"Jo","non-dropping-particle":"","parse-names":false,"suffix":""},{"dropping-particle":"","family":"Gollogly","given":"Jackit","non-dropping-particle":"","parse-names":false,"suffix":""},{"dropping-particle":"","family":"Izod","given":"Chris","non-dropping-particle":"","parse-names":false,"suffix":""},{"dropping-particle":"","family":"Lobaz","given":"Steve","non-dropping-particle":"","parse-names":false,"suffix":""},{"dropping-particle":"","family":"MacFie","given":"Caroline","non-dropping-particle":"","parse-names":false,"suffix":""},{"dropping-particle":"","family":"Patel","given":"Manju","non-dropping-particle":"","parse-names":false,"suffix":""},{"dropping-particle":"","family":"Payne","given":"Heather","non-dropping-particle":"","parse-names":false,"suffix":""},{"dropping-particle":"","family":"Singh","given":"Raj","non-dropping-particle":"","parse-names":false,"suffix":""},{"dropping-particle":"","family":"Timms","given":"Gemma","non-dropping-particle":"","parse-names":false,"suffix":""},{"dropping-particle":"","family":"McLeod","given":"Shaun","non-dropping-particle":"","parse-names":false,"suffix":""},{"dropping-particle":"","family":"O'Brian","given":"Peter","non-dropping-particle":"","parse-names":false,"suffix":""},{"dropping-particle":"","family":"Horner","given":"Elspeth","non-dropping-particle":"","parse-names":false,"suffix":""},{"dropping-particle":"","family":"Joshi","given":"Vivekananda","non-dropping-particle":"","parse-names":false,"suffix":""},{"dropping-particle":"","family":"Stuart-Smith","given":"Karen","non-dropping-particle":"","parse-names":false,"suffix":""},{"dropping-particle":"","family":"Seale","given":"Tania","non-dropping-particle":"","parse-names":false,"suffix":""},{"dropping-particle":"","family":"Bolger","given":"Clare","non-dropping-particle":"","parse-names":false,"suffix":""},{"dropping-particle":"","family":"Collins","given":"Hannah","non-dropping-particle":"","parse-names":false,"suffix":""},{"dropping-particle":"","family":"Ekins","given":"Emma","non-dropping-particle":"","parse-names":false,"suffix":""},{"dropping-particle":"","family":"Golder","given":"Kim","non-dropping-particle":"","parse-names":false,"suffix":""},{"dropping-particle":"","family":"Hawkins","given":"Lesley","non-dropping-particle":"","parse-names":false,"suffix":""},{"dropping-particle":"","family":"Jonas","given":"Max","non-dropping-particle":"","parse-names":false,"suffix":""},{"dropping-particle":"","family":"Linford","given":"Karen","non-dropping-particle":"","parse-names":false,"suffix":""},{"dropping-particle":"","family":"Wadams","given":"Beverley","non-dropping-particle":"","parse-names":false,"suffix":""},{"dropping-particle":"","family":"Beach","given":"Madeleine","non-dropping-particle":"","parse-names":false,"suffix":""},{"dropping-particle":"","family":"Vizcaychipi","given":"Marcela","non-dropping-particle":"","parse-names":false,"suffix":""},{"dropping-particle":"","family":"Jewsbury","given":"William","non-dropping-particle":"","parse-names":false,"suffix":""},{"dropping-particle":"","family":"Davies","given":"Simon","non-dropping-particle":"","parse-names":false,"suffix":""},{"dropping-particle":"","family":"Balaji","given":"Packianathaswamy","non-dropping-particle":"","parse-names":false,"suffix":""},{"dropping-particle":"","family":"Kangaraj","given":"Muthuraj","non-dropping-particle":"","parse-names":false,"suffix":""},{"dropping-particle":"","family":"Pissay","given":"Nagesh","non-dropping-particle":"","parse-names":false,"suffix":""},{"dropping-particle":"","family":"Smith","given":"Neil","non-dropping-particle":"","parse-names":false,"suffix":""},{"dropping-particle":"","family":"Gopalakrishnan","given":"Senthilkumar","non-dropping-particle":"","parse-names":false,"suffix":""},{"dropping-particle":"","family":"MacKinnon","given":"John","non-dropping-particle":"","parse-names":false,"suffix":""},{"dropping-particle":"","family":"Strandvik","given":"Gustav","non-dropping-particle":"","parse-names":false,"suffix":""},{"dropping-particle":"","family":"Francis","given":"Ruth","non-dropping-particle":"","parse-names":false,"suffix":""},{"dropping-particle":"","family":"Jennings","given":"Adrian","non-dropping-particle":"","parse-names":false,"suffix":""},{"dropping-particle":"","family":"Keating","given":"Matthew","non-dropping-particle":"","parse-names":false,"suffix":""},{"dropping-particle":"","family":"Kumar","given":"Sajith","non-dropping-particle":"","parse-names":false,"suffix":""},{"dropping-particle":"","family":"Leese","given":"Sarah","non-dropping-particle":"","parse-names":false,"suffix":""},{"dropping-particle":"","family":"Magee","given":"Cliona","non-dropping-particle":"","parse-names":false,"suffix":""},{"dropping-particle":"","family":"Pilsbury","given":"Jane","non-dropping-particle":"","parse-names":false,"suffix":""},{"dropping-particle":"","family":"Ralph","given":"James","non-dropping-particle":"","parse-names":false,"suffix":""},{"dropping-particle":"","family":"Riddington","given":"David","non-dropping-particle":"","parse-names":false,"suffix":""},{"dropping-particle":"","family":"Sachdeva","given":"Rajneesh","non-dropping-particle":"","parse-names":false,"suffix":""},{"dropping-particle":"","family":"Snelson","given":"Catherine","non-dropping-particle":"","parse-names":false,"suffix":""},{"dropping-particle":"","family":"Vasanth","given":"Suresh","non-dropping-particle":"","parse-names":false,"suffix":""},{"dropping-particle":"","family":"Wilde","given":"Judith","non-dropping-particle":"","parse-names":false,"suffix":""},{"dropping-particle":"","family":"Lavender","given":"Beth","non-dropping-particle":"","parse-names":false,"suffix":""},{"dropping-particle":"","family":"Lyons","given":"Rachel","non-dropping-particle":"","parse-names":false,"suffix":""},{"dropping-particle":"","family":"Watters","given":"Malcolm","non-dropping-particle":"","parse-names":false,"suffix":""},{"dropping-particle":"","family":"Adams","given":"Tim","non-dropping-particle":"","parse-names":false,"suffix":""},{"dropping-particle":"","family":"Dyer","given":"Simon","non-dropping-particle":"","parse-names":false,"suffix":""},{"dropping-particle":"","family":"Tindall","given":"Lucy","non-dropping-particle":"","parse-names":false,"suffix":""},{"dropping-particle":"","family":"Claxton","given":"Andrew","non-dropping-particle":"","parse-names":false,"suffix":""},{"dropping-particle":"","family":"Netke","given":"Meenu","non-dropping-particle":"","parse-names":false,"suffix":""},{"dropping-particle":"","family":"Akouds","given":"Esam","non-dropping-particle":"","parse-names":false,"suffix":""},{"dropping-particle":"","family":"Bates","given":"Debrah","non-dropping-particle":"","parse-names":false,"suffix":""},{"dropping-particle":"","family":"Gallagher","given":"Heather","non-dropping-particle":"","parse-names":false,"suffix":""},{"dropping-particle":"","family":"Hatton","given":"Jonathan","non-dropping-particle":"","parse-names":false,"suffix":""},{"dropping-particle":"","family":"Holroyd","given":"William","non-dropping-particle":"","parse-names":false,"suffix":""},{"dropping-particle":"","family":"Mitra","given":"Atideb","non-dropping-particle":"","parse-names":false,"suffix":""},{"dropping-particle":"","family":"Nurse","given":"Trudy","non-dropping-particle":"","parse-names":false,"suffix":""},{"dropping-particle":"","family":"Reed","given":"Deborah","non-dropping-particle":"","parse-names":false,"suffix":""},{"dropping-particle":"","family":"Desikan","given":"Somi","non-dropping-particle":"","parse-names":false,"suffix":""},{"dropping-particle":"","family":"Barber","given":"Russell","non-dropping-particle":"","parse-names":false,"suffix":""},{"dropping-particle":"","family":"Childs","given":"Sophie","non-dropping-particle":"","parse-names":false,"suffix":""},{"dropping-particle":"","family":"O'Carroll-Kuehn","given":"Britta","non-dropping-particle":"","parse-names":false,"suffix":""},{"dropping-particle":"","family":"Wyldbore","given":"Mark","non-dropping-particle":"","parse-names":false,"suffix":""},{"dropping-particle":"","family":"Al-Abdaly","given":"Ayad","non-dropping-particle":"","parse-names":false,"suffix":""},{"dropping-particle":"","family":"Amatya","given":"Suman","non-dropping-particle":"","parse-names":false,"suffix":""},{"dropping-particle":"","family":"Bhaskaran","given":"Sherly","non-dropping-particle":"","parse-names":false,"suffix":""},{"dropping-particle":"","family":"Chandan","given":"Garud","non-dropping-particle":"","parse-names":false,"suffix":""},{"dropping-particle":"","family":"Chaudhry","given":"Suman","non-dropping-particle":"","parse-names":false,"suffix":""},{"dropping-particle":"","family":"Chikungwa","given":"Moses","non-dropping-particle":"","parse-names":false,"suffix":""},{"dropping-particle":"","family":"Earnshaw","given":"Greg","non-dropping-particle":"","parse-names":false,"suffix":""},{"dropping-particle":"","family":"Grewal","given":"Moni","non-dropping-particle":"","parse-names":false,"suffix":""},{"dropping-particle":"","family":"Haque","given":"Shamimul","non-dropping-particle":"","parse-names":false,"suffix":""},{"dropping-particle":"","family":"Hawkins","given":"John","non-dropping-particle":"","parse-names":false,"suffix":""},{"dropping-particle":"","family":"Javaid","given":"Ahmed","non-dropping-particle":"","parse-names":false,"suffix":""},{"dropping-particle":"","family":"Jackson","given":"Clare","non-dropping-particle":"","parse-names":false,"suffix":""},{"dropping-particle":"","family":"Kamel","given":"Miriam","non-dropping-particle":"","parse-names":false,"suffix":""},{"dropping-particle":"","family":"Marla","given":"Ruchira","non-dropping-particle":"","parse-names":false,"suffix":""},{"dropping-particle":"","family":"Mculloch","given":"Dori Ann","non-dropping-particle":"","parse-names":false,"suffix":""},{"dropping-particle":"","family":"Parker","given":"Tom","non-dropping-particle":"","parse-names":false,"suffix":""},{"dropping-particle":"","family":"Salib","given":"Yussof","non-dropping-particle":"","parse-names":false,"suffix":""},{"dropping-particle":"","family":"Saravanmuthu","given":"Ramesh","non-dropping-particle":"","parse-names":false,"suffix":""},{"dropping-particle":"","family":"Secker","given":"Chris","non-dropping-particle":"","parse-names":false,"suffix":""},{"dropping-particle":"","family":"Sockalingam","given":"Siva","non-dropping-particle":"","parse-names":false,"suffix":""},{"dropping-particle":"","family":"Taylor","given":"Anne","non-dropping-particle":"","parse-names":false,"suffix":""},{"dropping-particle":"","family":"Austine","given":"Pauline","non-dropping-particle":"","parse-names":false,"suffix":""},{"dropping-particle":"","family":"Kanade","given":"Vrushali","non-dropping-particle":"","parse-names":false,"suffix":""},{"dropping-particle":"","family":"Paal","given":"Dora","non-dropping-particle":"","parse-names":false,"suffix":""},{"dropping-particle":"","family":"Sam Mok","given":"May Un","non-dropping-particle":"","parse-names":false,"suffix":""},{"dropping-particle":"","family":"Burtenshaw","given":"Andrew","non-dropping-particle":"","parse-names":false,"suffix":""},{"dropping-particle":"","family":"Davis","given":"Laura","non-dropping-particle":"","parse-names":false,"suffix":""},{"dropping-particle":"","family":"Ellahee","given":"Parvez","non-dropping-particle":"","parse-names":false,"suffix":""},{"dropping-particle":"","family":"Freeman","given":"David","non-dropping-particle":"","parse-names":false,"suffix":""},{"dropping-particle":"","family":"Pierson","given":"Richard","non-dropping-particle":"","parse-names":false,"suffix":""},{"dropping-particle":"","family":"Wollaston","given":"Julie","non-dropping-particle":"","parse-names":false,"suffix":""},{"dropping-particle":"","family":"Karmarkar","given":"Amara","non-dropping-particle":"","parse-names":false,"suffix":""},{"dropping-particle":"","family":"Ball","given":"Clare","non-dropping-particle":"","parse-names":false,"suffix":""},{"dropping-particle":"","family":"Calton","given":"Emily","non-dropping-particle":"","parse-names":false,"suffix":""},{"dropping-particle":"","family":"Maxwell","given":"Louise","non-dropping-particle":"","parse-names":false,"suffix":""},{"dropping-particle":"","family":"Walker","given":"Rachel","non-dropping-particle":"","parse-names":false,"suffix":""},{"dropping-particle":"","family":"Bland","given":"Martin","non-dropping-particle":"","parse-names":false,"suffix":""},{"dropping-particle":"","family":"Bullock","given":"Lynne","non-dropping-particle":"","parse-names":false,"suffix":""},{"dropping-particle":"","family":"Harrison-Briggs","given":"Donna","non-dropping-particle":"","parse-names":false,"suffix":""},{"dropping-particle":"","family":"Hodge","given":"Paul","non-dropping-particle":"","parse-names":false,"suffix":""},{"dropping-particle":"","family":"Krige","given":"Anton","non-dropping-particle":"","parse-names":false,"suffix":""},{"dropping-particle":"","family":"Dempsey","given":"Ged","non-dropping-particle":"","parse-names":false,"suffix":""},{"dropping-particle":"","family":"Hammell","given":"Claire","non-dropping-particle":"","parse-names":false,"suffix":""},{"dropping-particle":"","family":"Loveridge","given":"Robert","non-dropping-particle":"","parse-names":false,"suffix":""},{"dropping-particle":"","family":"Parker","given":"Robert","non-dropping-particle":"","parse-names":false,"suffix":""},{"dropping-particle":"","family":"Snell","given":"Jane","non-dropping-particle":"","parse-names":false,"suffix":""},{"dropping-particle":"","family":"Wright","given":"Carl","non-dropping-particle":"","parse-names":false,"suffix":""},{"dropping-particle":"","family":"Baker","given":"Andy","non-dropping-particle":"","parse-names":false,"suffix":""},{"dropping-particle":"","family":"Barr","given":"Katharine","non-dropping-particle":"","parse-names":false,"suffix":""},{"dropping-particle":"","family":"Belcher","given":"Alex","non-dropping-particle":"","parse-names":false,"suffix":""},{"dropping-particle":"","family":"Bonnington","given":"Sam","non-dropping-particle":"","parse-names":false,"suffix":""},{"dropping-particle":"","family":"Bougeard","given":"Anne Marie","non-dropping-particle":"","parse-names":false,"suffix":""},{"dropping-particle":"","family":"Fitzgerald","given":"Emma","non-dropping-particle":"","parse-names":false,"suffix":""},{"dropping-particle":"","family":"Ford","given":"Rachael","non-dropping-particle":"","parse-names":false,"suffix":""},{"dropping-particle":"","family":"Gillard","given":"Chantal","non-dropping-particle":"","parse-names":false,"suffix":""},{"dropping-particle":"","family":"Griffiths","given":"Liz","non-dropping-particle":"","parse-names":false,"suffix":""},{"dropping-particle":"","family":"Greenberg","given":"Lizzie","non-dropping-particle":"","parse-names":false,"suffix":""},{"dropping-particle":"","family":"Huber","given":"Jonathan","non-dropping-particle":"","parse-names":false,"suffix":""},{"dropping-particle":"","family":"Mathieu","given":"Steve","non-dropping-particle":"","parse-names":false,"suffix":""},{"dropping-particle":"","family":"Richardson","given":"Neil","non-dropping-particle":"","parse-names":false,"suffix":""},{"dropping-particle":"","family":"Tompsett","given":"Laura","non-dropping-particle":"","parse-names":false,"suffix":""},{"dropping-particle":"","family":"White","given":"Nigel","non-dropping-particle":"","parse-names":false,"suffix":""},{"dropping-particle":"","family":"Patel","given":"Santosh","non-dropping-particle":"","parse-names":false,"suffix":""},{"dropping-particle":"","family":"Corner","given":"Victoria","non-dropping-particle":"","parse-names":false,"suffix":""},{"dropping-particle":"","family":"Thomas","given":"Richard","non-dropping-particle":"","parse-names":false,"suffix":""},{"dropping-particle":"","family":"Trodd","given":"Dawn","non-dropping-particle":"","parse-names":false,"suffix":""},{"dropping-particle":"","family":"Wilson","given":"Jennifer","non-dropping-particle":"","parse-names":false,"suffix":""},{"dropping-particle":"","family":"Copley","given":"Ed","non-dropping-particle":"","parse-names":false,"suffix":""},{"dropping-particle":"","family":"Flutter","given":"Laura","non-dropping-particle":"","parse-names":false,"suffix":""},{"dropping-particle":"","family":"Hulme","given":"Jonathan","non-dropping-particle":"","parse-names":false,"suffix":""},{"dropping-particle":"","family":"Susarla","given":"Jay","non-dropping-particle":"","parse-names":false,"suffix":""},{"dropping-particle":"","family":"Thwaites","given":"Alison","non-dropping-particle":"","parse-names":false,"suffix":""},{"dropping-particle":"","family":"Jayasundera","given":"Suraj","non-dropping-particle":"","parse-names":false,"suffix":""},{"dropping-particle":"","family":"McAfee","given":"Sean","non-dropping-particle":"","parse-names":false,"suffix":""},{"dropping-particle":"","family":"Chantler","given":"Jonathan","non-dropping-particle":"","parse-names":false,"suffix":""},{"dropping-particle":"","family":"McKechnie","given":"Stuart","non-dropping-particle":"","parse-names":false,"suffix":""},{"dropping-particle":"","family":"Neely","given":"Julia","non-dropping-particle":"","parse-names":false,"suffix":""},{"dropping-particle":"","family":"Mouton","given":"Ronelle","non-dropping-particle":"","parse-names":false,"suffix":""},{"dropping-particle":"","family":"Scarth","given":"Edward","non-dropping-particle":"","parse-names":false,"suffix":""},{"dropping-particle":"","family":"Soar","given":"Jasmeet","non-dropping-particle":"","parse-names":false,"suffix":""},{"dropping-particle":"","family":"Buss","given":"Joanne","non-dropping-particle":"","parse-names":false,"suffix":""},{"dropping-particle":"","family":"Currie","given":"Vicki","non-dropping-particle":"","parse-names":false,"suffix":""},{"dropping-particle":"","family":"Sange","given":"Mansoor","non-dropping-particle":"","parse-names":false,"suffix":""},{"dropping-particle":"","family":"Kuttler","given":"Anja","non-dropping-particle":"","parse-names":false,"suffix":""},{"dropping-particle":"","family":"Power","given":"Fiona","non-dropping-particle":"","parse-names":false,"suffix":""},{"dropping-particle":"","family":"Alexander","given":"David","non-dropping-particle":"","parse-names":false,"suffix":""},{"dropping-particle":"","family":"Dunne","given":"Kevin","non-dropping-particle":"","parse-names":false,"suffix":""},{"dropping-particle":"","family":"Shinner","given":"Guy","non-dropping-particle":"","parse-names":false,"suffix":""},{"dropping-particle":"","family":"Black","given":"Euan","non-dropping-particle":"","parse-names":false,"suffix":""},{"dropping-particle":"","family":"Haldane","given":"Grant","non-dropping-particle":"","parse-names":false,"suffix":""},{"dropping-particle":"","family":"Kerr","given":"Jennie","non-dropping-particle":"","parse-names":false,"suffix":""},{"dropping-particle":"","family":"Saran","given":"Taj","non-dropping-particle":"","parse-names":false,"suffix":""},{"dropping-particle":"","family":"Ward","given":"Geraldine","non-dropping-particle":"","parse-names":false,"suffix":""},{"dropping-particle":"","family":"Jefferies","given":"Fiona","non-dropping-particle":"","parse-names":false,"suffix":""},{"dropping-particle":"","family":"Alexander","given":"Peter","non-dropping-particle":"","parse-names":false,"suffix":""},{"dropping-particle":"","family":"Royle","given":"Alison","non-dropping-particle":"","parse-names":false,"suffix":""},{"dropping-particle":"","family":"Nahla","given":"Farid","non-dropping-particle":"","parse-names":false,"suffix":""},{"dropping-particle":"","family":"Bowles","given":"Tim","non-dropping-particle":"","parse-names":false,"suffix":""},{"dropping-particle":"","family":"Gregory","given":"Maggie","non-dropping-particle":"","parse-names":false,"suffix":""},{"dropping-particle":"","family":"Ahern","given":"Rebecca","non-dropping-particle":"","parse-names":false,"suffix":""},{"dropping-particle":"","family":"Cartlidge","given":"David","non-dropping-particle":"","parse-names":false,"suffix":""},{"dropping-particle":"","family":"Craker","given":"Lloyd","non-dropping-particle":"","parse-names":false,"suffix":""},{"dropping-particle":"","family":"Thompson","given":"Christopher","non-dropping-particle":"","parse-names":false,"suffix":""},{"dropping-particle":"","family":"Bidd","given":"Heena","non-dropping-particle":"","parse-names":false,"suffix":""},{"dropping-particle":"","family":"Giles","given":"Julian","non-dropping-particle":"","parse-names":false,"suffix":""},{"dropping-particle":"","family":"Manser","given":"Amanda","non-dropping-particle":"","parse-names":false,"suffix":""},{"dropping-particle":"","family":"Parry","given":"Gareth","non-dropping-particle":"","parse-names":false,"suffix":""},{"dropping-particle":"","family":"Chan","given":"Peter","non-dropping-particle":"","parse-names":false,"suffix":""},{"dropping-particle":"","family":"Das","given":"Dinesh","non-dropping-particle":"","parse-names":false,"suffix":""},{"dropping-particle":"","family":"Fahmy","given":"Nisreen","non-dropping-particle":"","parse-names":false,"suffix":""},{"dropping-particle":"","family":"Higgins","given":"David","non-dropping-particle":"","parse-names":false,"suffix":""},{"dropping-particle":"","family":"Khader","given":"Ahmed","non-dropping-particle":"","parse-names":false,"suffix":""},{"dropping-particle":"","family":"Stone","given":"Alex","non-dropping-particle":"","parse-names":false,"suffix":""},{"dropping-particle":"","family":"Leonardi","given":"Silvia","non-dropping-particle":"","parse-names":false,"suffix":""},{"dropping-particle":"","family":"Rose","given":"Oliver","non-dropping-particle":"","parse-names":false,"suffix":""},{"dropping-particle":"","family":"Bright","given":"Elizabeth","non-dropping-particle":"","parse-names":false,"suffix":""},{"dropping-particle":"","family":"Ercole","given":"Ari","non-dropping-particle":"","parse-names":false,"suffix":""},{"dropping-particle":"","family":"Amir Rafi","given":"Muhammed","non-dropping-particle":"","parse-names":false,"suffix":""},{"dropping-particle":"","family":"Ramasamy","given":"Radhika","non-dropping-particle":"","parse-names":false,"suffix":""},{"dropping-particle":"","family":"Sheshgiri","given":"Bengeri","non-dropping-particle":"","parse-names":false,"suffix":""},{"dropping-particle":"","family":"Merrill","given":"Colin","non-dropping-particle":"","parse-names":false,"suffix":""},{"dropping-particle":"","family":"Page","given":"Valerie","non-dropping-particle":"","parse-names":false,"suffix":""},{"dropping-particle":"","family":"Walker","given":"Elaine","non-dropping-particle":"","parse-names":false,"suffix":""},{"dropping-particle":"","family":"Harris","given":"Stephen","non-dropping-particle":"","parse-names":false,"suffix":""},{"dropping-particle":"","family":"Hughes","given":"Sarah","non-dropping-particle":"","parse-names":false,"suffix":""},{"dropping-particle":"","family":"Morrison","given":"Alan","non-dropping-particle":"","parse-names":false,"suffix":""},{"dropping-particle":"","family":"Razouk","given":"Khaled","non-dropping-particle":"","parse-names":false,"suffix":""},{"dropping-particle":"","family":"Ayman","given":"Mustafa","non-dropping-particle":"","parse-names":false,"suffix":""},{"dropping-particle":"","family":"Jakeman","given":"Alicia","non-dropping-particle":"","parse-names":false,"suffix":""},{"dropping-particle":"","family":"Mowatt","given":"Chris","non-dropping-particle":"","parse-names":false,"suffix":""},{"dropping-particle":"","family":"Paananen","given":"Sami","non-dropping-particle":"","parse-names":false,"suffix":""}],"container-title":"The Lancet","id":"ITEM-2","issue":"9847","issued":{"date-parts":[["2012"]]},"page":"1059-1065","publisher":"Elsevier Ltd","title":"Mortality after surgery in Europe: A 7 day cohort study","type":"article-journal","volume":"380"},"uris":["http://www.mendeley.com/documents/?uuid=814a23e4-316e-4248-8006-109a9f31b78e"]},{"id":"ITEM-3","itemData":{"DOI":"10.1016/S0140-6736(18)33139-8","ISSN":"1474547X","PMID":"30722955","author":[{"dropping-particle":"","family":"Nepogodiev","given":"Dmitri","non-dropping-particle":"","parse-names":false,"suffix":""},{"dropping-particle":"","family":"Martin","given":"Janet","non-dropping-particle":"","parse-names":false,"suffix":""},{"dropping-particle":"","family":"Biccard","given":"Bruce","non-dropping-particle":"","parse-names":false,"suffix":""},{"dropping-particle":"","family":"Makupe","given":"Alex","non-dropping-particle":"","parse-names":false,"suffix":""},{"dropping-particle":"","family":"Bhangu","given":"Aneel","non-dropping-particle":"","parse-names":false,"suffix":""},{"dropping-particle":"","family":"Ademuyiwa","given":"Adesoji","non-dropping-particle":"","parse-names":false,"suffix":""},{"dropping-particle":"","family":"Adisa","given":"Adewale Oluseye","non-dropping-particle":"","parse-names":false,"suffix":""},{"dropping-particle":"","family":"Aguilera","given":"Maria Lorena","non-dropping-particle":"","parse-names":false,"suffix":""},{"dropping-particle":"","family":"Chakrabortee","given":"Sohini","non-dropping-particle":"","parse-names":false,"suffix":""},{"dropping-particle":"","family":"Fitzgerald","given":"J. Edward","non-dropping-particle":"","parse-names":false,"suffix":""},{"dropping-particle":"","family":"Ghosh","given":"Dhruva","non-dropping-particle":"","parse-names":false,"suffix":""},{"dropping-particle":"","family":"Glasbey","given":"James C.","non-dropping-particle":"","parse-names":false,"suffix":""},{"dropping-particle":"","family":"Harrison","given":"Ewen M.","non-dropping-particle":"","parse-names":false,"suffix":""},{"dropping-particle":"","family":"Ingabire","given":"J. C.Allen","non-dropping-particle":"","parse-names":false,"suffix":""},{"dropping-particle":"","family":"Salem","given":"Hosni","non-dropping-particle":"","parse-names":false,"suffix":""},{"dropping-particle":"","family":"Lapitan","given":"Marie Carmela","non-dropping-particle":"","parse-names":false,"suffix":""},{"dropping-particle":"","family":"Lawani","given":"Ismail","non-dropping-particle":"","parse-names":false,"suffix":""},{"dropping-particle":"","family":"Lissauer","given":"David","non-dropping-particle":"","parse-names":false,"suffix":""},{"dropping-particle":"","family":"Magill","given":"Laura","non-dropping-particle":"","parse-names":false,"suffix":""},{"dropping-particle":"","family":"Moore","given":"Rachel","non-dropping-particle":"","parse-names":false,"suffix":""},{"dropping-particle":"","family":"Osei-Bordom","given":"Daniel C.","non-dropping-particle":"","parse-names":false,"suffix":""},{"dropping-particle":"","family":"Pinkney","given":"Thomas D.","non-dropping-particle":"","parse-names":false,"suffix":""},{"dropping-particle":"","family":"Qureshi","given":"Ahmad Uzair","non-dropping-particle":"","parse-names":false,"suffix":""},{"dropping-particle":"","family":"Ramos-De la Medina","given":"Antonio","non-dropping-particle":"","parse-names":false,"suffix":""},{"dropping-particle":"","family":"Rayne","given":"Sarah","non-dropping-particle":"","parse-names":false,"suffix":""},{"dropping-particle":"","family":"Sundar","given":"Sudha","non-dropping-particle":"","parse-names":false,"suffix":""},{"dropping-particle":"","family":"Tabiri","given":"Stephen","non-dropping-particle":"","parse-names":false,"suffix":""},{"dropping-particle":"","family":"Verjee","given":"Azmina","non-dropping-particle":"","parse-names":false,"suffix":""},{"dropping-particle":"","family":"Yepez","given":"Raul","non-dropping-particle":"","parse-names":false,"suffix":""},{"dropping-particle":"","family":"Garden","given":"O. James","non-dropping-particle":"","parse-names":false,"suffix":""},{"dropping-particle":"","family":"Lilford","given":"Richard","non-dropping-particle":"","parse-names":false,"suffix":""},{"dropping-particle":"","family":"Brocklehurst","given":"Peter","non-dropping-particle":"","parse-names":false,"suffix":""},{"dropping-particle":"","family":"Morton","given":"Dion G.","non-dropping-particle":"","parse-names":false,"suffix":""}],"container-title":"The Lancet","id":"ITEM-3","issue":"10170","issued":{"date-parts":[["2019"]]},"page":"401","title":"Global burden of postoperative death","type":"article-journal","volume":"393"},"uris":["http://www.mendeley.com/documents/?uuid=0430d0a0-ea68-4fb5-b056-cf1c473a74c6"]}],"mendeley":{"formattedCitation":"(2–4)","plainTextFormattedCitation":"(2–4)","previouslyFormattedCitation":"(2–4)"},"properties":{"noteIndex":0},"schema":"https://github.com/citation-style-language/schema/raw/master/csl-citation.json"}</w:instrText>
      </w:r>
      <w:r w:rsidR="00157064" w:rsidRPr="00832327">
        <w:rPr>
          <w:rFonts w:asciiTheme="majorHAnsi" w:hAnsiTheme="majorHAnsi"/>
          <w:sz w:val="22"/>
          <w:szCs w:val="22"/>
        </w:rPr>
        <w:fldChar w:fldCharType="separate"/>
      </w:r>
      <w:r w:rsidR="00956107" w:rsidRPr="00956107">
        <w:rPr>
          <w:rFonts w:asciiTheme="majorHAnsi" w:hAnsiTheme="majorHAnsi"/>
          <w:noProof/>
          <w:sz w:val="22"/>
          <w:szCs w:val="22"/>
        </w:rPr>
        <w:t>(2–4)</w:t>
      </w:r>
      <w:r w:rsidR="00157064" w:rsidRPr="00832327">
        <w:rPr>
          <w:rFonts w:asciiTheme="majorHAnsi" w:hAnsiTheme="majorHAnsi"/>
          <w:sz w:val="22"/>
          <w:szCs w:val="22"/>
        </w:rPr>
        <w:fldChar w:fldCharType="end"/>
      </w:r>
      <w:r w:rsidR="004254F4" w:rsidRPr="00832327">
        <w:rPr>
          <w:rFonts w:asciiTheme="majorHAnsi" w:hAnsiTheme="majorHAnsi"/>
          <w:sz w:val="22"/>
          <w:szCs w:val="22"/>
        </w:rPr>
        <w:t xml:space="preserve"> and</w:t>
      </w:r>
      <w:r w:rsidR="00157064" w:rsidRPr="00832327">
        <w:rPr>
          <w:rFonts w:asciiTheme="majorHAnsi" w:hAnsiTheme="majorHAnsi"/>
          <w:sz w:val="22"/>
          <w:szCs w:val="22"/>
        </w:rPr>
        <w:t xml:space="preserve"> high morbidity </w:t>
      </w:r>
      <w:r w:rsidR="00157064" w:rsidRPr="00832327">
        <w:rPr>
          <w:rFonts w:asciiTheme="majorHAnsi" w:hAnsiTheme="majorHAnsi"/>
          <w:sz w:val="22"/>
          <w:szCs w:val="22"/>
        </w:rPr>
        <w:fldChar w:fldCharType="begin" w:fldLock="1"/>
      </w:r>
      <w:r w:rsidR="009D730B">
        <w:rPr>
          <w:rFonts w:asciiTheme="majorHAnsi" w:hAnsiTheme="majorHAnsi"/>
          <w:sz w:val="22"/>
          <w:szCs w:val="22"/>
        </w:rPr>
        <w:instrText>ADDIN CSL_CITATION {"citationItems":[{"id":"ITEM-1","itemData":{"DOI":"10.1093/bja/aew316","ISSN":"14716771","PMID":"27799174","abstract":"Background: As global initiatives increase patient access to surgical treatments, there remains a need to understand the adverse effects of surgery and define appropriate levels of perioperative care. Methods: We designed a prospective international 7-day cohort study of outcomes following elective adult inpatient surgery in 27 countries. The primary outcome was in-hospital complications. Secondary outcomes were death following a complication (failure to rescue) and death in hospital. Process measures were admission to critical care immediately after surgery or to treat a complication and duration of hospital stay. A single definition of critical care was used for all countries. Results: A total of 474 hospitals in 19 high-, 7 middle- and 1 low-income country were included in the primary analysis. Data included 44 814 patients with a median hospital stay of 4 (range 2-7) days. A total of 7508 patients (16.8%) developed one or more postoperative complication and 207 died (0.5%). The overall mortality among patients who developed complications was 2.8%. Mortality following complications ranged from 2.4% for pulmonary embolism to 43.9% for cardiac arrest. A total of 4360 (9.7%) patients were admitted to a critical care unit as routine immediately after surgery, of whom 2198 (50.4%) developed a complication, with 105 (2.4%) deaths. A total of 1233 patients (16.4%) were admitted to a critical care unit to treat complications, with 119 (9.7%) deaths. Despite lower baseline risk, outcomes were similar in low- and middle-income compared with high-income countries. Conclusions: Poor patient outcomes are common after inpatient surgery. Global initiatives to increase access to surgical treatments should also address the need for safe perioperative care.","author":[{"dropping-particle":"","family":"Pearse","given":"Rupert M.","non-dropping-particle":"","parse-names":false,"suffix":""},{"dropping-particle":"","family":"Clavien","given":"Pierre Alain","non-dropping-particle":"","parse-names":false,"suffix":""},{"dropping-particle":"","family":"Demartines","given":"Nicolas","non-dropping-particle":"","parse-names":false,"suffix":""},{"dropping-particle":"","family":"Fleisher","given":"Lee A.","non-dropping-particle":"","parse-names":false,"suffix":""},{"dropping-particle":"","family":"Grocott","given":"Mike","non-dropping-particle":"","parse-names":false,"suffix":""},{"dropping-particle":"","family":"Haddow","given":"James","non-dropping-particle":"","parse-names":false,"suffix":""},{"dropping-particle":"","family":"Holt","given":"Peter","non-dropping-particle":"","parse-names":false,"suffix":""},{"dropping-particle":"","family":"Moreno","given":"Rui","non-dropping-particle":"","parse-names":false,"suffix":""},{"dropping-particle":"","family":"Pritchard","given":"Naomi","non-dropping-particle":"","parse-names":false,"suffix":""},{"dropping-particle":"","family":"Rhodes","given":"Andrew","non-dropping-particle":"","parse-names":false,"suffix":""},{"dropping-particle":"","family":"Wilson","given":"Matt","non-dropping-particle":"","parse-names":false,"suffix":""},{"dropping-particle":"","family":"Ferguson","given":"Marissa","non-dropping-particle":"","parse-names":false,"suffix":""},{"dropping-particle":"","family":"Macmahon","given":"Michael","non-dropping-particle":"","parse-names":false,"suffix":""},{"dropping-particle":"","family":"Shulman","given":"Mark","non-dropping-particle":"","parse-names":false,"suffix":""},{"dropping-particle":"","family":"Cherian","given":"Ritchie","non-dropping-particle":"","parse-names":false,"suffix":""},{"dropping-particle":"","family":"Currow","given":"Helen","non-dropping-particle":"","parse-names":false,"suffix":""},{"dropping-particle":"","family":"Kanathiban","given":"Kathirgamanathan","non-dropping-particle":"","parse-names":false,"suffix":""},{"dropping-particle":"","family":"Gillespie","given":"David","non-dropping-particle":"","parse-names":false,"suffix":""},{"dropping-particle":"","family":"Pathmanathan","given":"Edward","non-dropping-particle":"","parse-names":false,"suffix":""},{"dropping-particle":"","family":"Phillips","given":"Katherine","non-dropping-particle":"","parse-names":false,"suffix":""},{"dropping-particle":"","family":"Reynolds","given":"Jenifer","non-dropping-particle":"","parse-names":false,"suffix":""},{"dropping-particle":"","family":"Rowley","given":"Joanne","non-dropping-particle":"","parse-names":false,"suffix":""},{"dropping-particle":"","family":"Douglas","given":"Jeanene","non-dropping-particle":"","parse-names":false,"suffix":""},{"dropping-particle":"","family":"Kerridge","given":"Ross","non-dropping-particle":"","parse-names":false,"suffix":""},{"dropping-particle":"","family":"Garg","given":"Sameer","non-dropping-particle":"","parse-names":false,"suffix":""},{"dropping-particle":"","family":"Bennett","given":"Michael","non-dropping-particle":"","parse-names":false,"suffix":""},{"dropping-particle":"","family":"Jain","given":"Megha","non-dropping-particle":"","parse-names":false,"suffix":""},{"dropping-particle":"","family":"Alcock","given":"David","non-dropping-particle":"","parse-names":false,"suffix":""},{"dropping-particle":"","family":"Terblanche","given":"Nico","non-dropping-particle":"","parse-names":false,"suffix":""},{"dropping-particle":"","family":"Cotter","given":"Rochelle","non-dropping-particle":"","parse-names":false,"suffix":""},{"dropping-particle":"","family":"Leslie","given":"Kate","non-dropping-particle":"","parse-names":false,"suffix":""},{"dropping-particle":"","family":"Stewart","given":"Marcelle","non-dropping-particle":"","parse-names":false,"suffix":""},{"dropping-particle":"","family":"Zingerle","given":"Nicolette","non-dropping-particle":"","parse-names":false,"suffix":""},{"dropping-particle":"","family":"Clyde","given":"Antony","non-dropping-particle":"","parse-names":false,"suffix":""},{"dropping-particle":"","family":"Hambidge","given":"Oliver","non-dropping-particle":"","parse-names":false,"suffix":""},{"dropping-particle":"","family":"Rehak","given":"Adam","non-dropping-particle":"","parse-names":false,"suffix":""},{"dropping-particle":"","family":"Cotterell","given":"Sharon","non-dropping-particle":"","parse-names":false,"suffix":""},{"dropping-particle":"","family":"Huynh","given":"Wilson Binh Quan","non-dropping-particle":"","parse-names":false,"suffix":""},{"dropping-particle":"","family":"McCulloch","given":"Timothy","non-dropping-particle":"","parse-names":false,"suffix":""},{"dropping-particle":"","family":"Ben-Menachem","given":"Erez","non-dropping-particle":"","parse-names":false,"suffix":""},{"dropping-particle":"","family":"Egan","given":"Thomas","non-dropping-particle":"","parse-names":false,"suffix":""},{"dropping-particle":"","family":"Cope","given":"Jennifer","non-dropping-particle":"","parse-names":false,"suffix":""},{"dropping-particle":"","family":"Halliwell","given":"Richard","non-dropping-particle":"","parse-names":false,"suffix":""},{"dropping-particle":"","family":"Fellinger","given":"Paul","non-dropping-particle":"","parse-names":false,"suffix":""},{"dropping-particle":"","family":"Haisjackl","given":"Markus","non-dropping-particle":"","parse-names":false,"suffix":""},{"dropping-particle":"","family":"Haselberger","given":"Simone","non-dropping-particle":"","parse-names":false,"suffix":""},{"dropping-particle":"","family":"Holaubek","given":"Caroline","non-dropping-particle":"","parse-names":false,"suffix":""},{"dropping-particle":"","family":"Lichtenegger","given":"Paul","non-dropping-particle":"","parse-names":false,"suffix":""},{"dropping-particle":"","family":"Scherz","given":"Florian","non-dropping-particle":"","parse-names":false,"suffix":""},{"dropping-particle":"","family":"Schmid","given":"Werner","non-dropping-particle":"","parse-names":false,"suffix":""},{"dropping-particle":"","family":"Hoffer","given":"Franz","non-dropping-particle":"","parse-names":false,"suffix":""},{"dropping-particle":"","family":"Cakova","given":"Veronika","non-dropping-particle":"","parse-names":false,"suffix":""},{"dropping-particle":"","family":"Eichwalder","given":"Andreas","non-dropping-particle":"","parse-names":false,"suffix":""},{"dropping-particle":"","family":"Fischbach","given":"Norbert","non-dropping-particle":"","parse-names":false,"suffix":""},{"dropping-particle":"","family":"Klug","given":"Reinhold","non-dropping-particle":"","parse-names":false,"suffix":""},{"dropping-particle":"","family":"Schneider","given":"Elisabeth","non-dropping-particle":"","parse-names":false,"suffix":""},{"dropping-particle":"","family":"Vesely","given":"Martin","non-dropping-particle":"","parse-names":false,"suffix":""},{"dropping-particle":"","family":"Wickenhauser","given":"Reinhart","non-dropping-particle":"","parse-names":false,"suffix":""},{"dropping-particle":"","family":"Grubmueller","given":"Karl Gernot","non-dropping-particle":"","parse-names":false,"suffix":""},{"dropping-particle":"","family":"Leitgeb","given":"Marion","non-dropping-particle":"","parse-names":false,"suffix":""},{"dropping-particle":"","family":"Lang","given":"Friedrich","non-dropping-particle":"","parse-names":false,"suffix":""},{"dropping-particle":"","family":"Toro","given":"Nancy","non-dropping-particle":"","parse-names":false,"suffix":""},{"dropping-particle":"","family":"Bauer","given":"Marlene","non-dropping-particle":"","parse-names":false,"suffix":""},{"dropping-particle":"","family":"Laengle","given":"Friedrich","non-dropping-particle":"","parse-names":false,"suffix":""},{"dropping-particle":"","family":"Haberl","given":"Claudia","non-dropping-particle":"","parse-names":false,"suffix":""},{"dropping-particle":"","family":"Mayrhofer","given":"Thomas","non-dropping-particle":"","parse-names":false,"suffix":""},{"dropping-particle":"","family":"Trybus","given":"Christoph","non-dropping-particle":"","parse-names":false,"suffix":""},{"dropping-particle":"","family":"Buerkle","given":"Christian","non-dropping-particle":"","parse-names":false,"suffix":""},{"dropping-particle":"","family":"Forstner","given":"Karin","non-dropping-particle":"","parse-names":false,"suffix":""},{"dropping-particle":"","family":"Germann","given":"Reinhard","non-dropping-particle":"","parse-names":false,"suffix":""},{"dropping-particle":"","family":"Rinoesl","given":"Harald","non-dropping-particle":"","parse-names":false,"suffix":""},{"dropping-particle":"","family":"Schindler","given":"Elke","non-dropping-particle":"","parse-names":false,"suffix":""},{"dropping-particle":"","family":"Trampitsch","given":"Ernst","non-dropping-particle":"","parse-names":false,"suffix":""},{"dropping-particle":"","family":"Bogner","given":"Gerhard","non-dropping-particle":"","parse-names":false,"suffix":""},{"dropping-particle":"","family":"Dankl","given":"Daniel","non-dropping-particle":"","parse-names":false,"suffix":""},{"dropping-particle":"","family":"Duenser","given":"Martin","non-dropping-particle":"","parse-names":false,"suffix":""},{"dropping-particle":"","family":"Fritsch","given":"Gerhard","non-dropping-particle":"","parse-names":false,"suffix":""},{"dropping-particle":"","family":"Gradwohl-Matis","given":"Ilse","non-dropping-particle":"","parse-names":false,"suffix":""},{"dropping-particle":"","family":"Hartmann","given":"Andreas","non-dropping-particle":"","parse-names":false,"suffix":""},{"dropping-particle":"","family":"Hoelzenbein","given":"Thomas","non-dropping-particle":"","parse-names":false,"suffix":""},{"dropping-particle":"","family":"Jaeger","given":"Tarkan","non-dropping-particle":"","parse-names":false,"suffix":""},{"dropping-particle":"","family":"Landauer","given":"Franz","non-dropping-particle":"","parse-names":false,"suffix":""},{"dropping-particle":"","family":"Lindl","given":"Gregor","non-dropping-particle":"","parse-names":false,"suffix":""},{"dropping-particle":"","family":"Lux","given":"Michael","non-dropping-particle":"","parse-names":false,"suffix":""},{"dropping-particle":"","family":"Steindl","given":"Johannes","non-dropping-particle":"","parse-names":false,"suffix":""},{"dropping-particle":"","family":"Stundner","given":"Ottokar","non-dropping-particle":"","parse-names":false,"suffix":""},{"dropping-particle":"","family":"Szabo","given":"Christian","non-dropping-particle":"","parse-names":false,"suffix":""},{"dropping-particle":"","family":"Bidgoli","given":"Jawad","non-dropping-particle":"","parse-names":false,"suffix":""},{"dropping-particle":"","family":"Verdoodt","given":"Hans","non-dropping-particle":"","parse-names":false,"suffix":""},{"dropping-particle":"","family":"Forget","given":"Patrice","non-dropping-particle":"","parse-names":false,"suffix":""},{"dropping-particle":"","family":"Kahn","given":"David","non-dropping-particle":"","parse-names":false,"suffix":""},{"dropping-particle":"","family":"Lois","given":"Fernande","non-dropping-particle":"","parse-names":false,"suffix":""},{"dropping-particle":"","family":"Momeni","given":"Mona","non-dropping-particle":"","parse-names":false,"suffix":""},{"dropping-particle":"","family":"Prégardien","given":"Caroline","non-dropping-particle":"","parse-names":false,"suffix":""},{"dropping-particle":"","family":"Pospiech","given":"Audrey","non-dropping-particle":"","parse-names":false,"suffix":""},{"dropping-particle":"","family":"Steyaert","given":"Arnaud","non-dropping-particle":"","parse-names":false,"suffix":""},{"dropping-particle":"","family":"Veevaete","given":"Laurent","non-dropping-particle":"","parse-names":false,"suffix":""},{"dropping-particle":"","family":"Kegel","given":"Dirk","non-dropping-particle":"De","parse-names":false,"suffix":""},{"dropping-particle":"","family":"Jongh","given":"Karen","non-dropping-particle":"De","parse-names":false,"suffix":""},{"dropping-particle":"","family":"Foubert","given":"Luc","non-dropping-particle":"","parse-names":false,"suffix":""},{"dropping-particle":"","family":"Smitz","given":"Carine","non-dropping-particle":"","parse-names":false,"suffix":""},{"dropping-particle":"","family":"Vercauteren","given":"Marcel","non-dropping-particle":"","parse-names":false,"suffix":""},{"dropping-particle":"","family":"Poelaert","given":"Jan","non-dropping-particle":"","parse-names":false,"suffix":""},{"dropping-particle":"","family":"Mossevelde","given":"Veerle","non-dropping-particle":"Van","parse-names":false,"suffix":""},{"dropping-particle":"","family":"Abeloos","given":"Jacques","non-dropping-particle":"","parse-names":false,"suffix":""},{"dropping-particle":"","family":"Bouchez","given":"Stefaan","non-dropping-particle":"","parse-names":false,"suffix":""},{"dropping-particle":"","family":"Coppens","given":"Marc","non-dropping-particle":"","parse-names":false,"suffix":""},{"dropping-particle":"","family":"Baerdemaeker","given":"Luc","non-dropping-particle":"De","parse-names":false,"suffix":""},{"dropping-particle":"","family":"Deblaere","given":"Isabel","non-dropping-particle":"","parse-names":false,"suffix":""},{"dropping-particle":"","family":"Bruyne","given":"Ann","non-dropping-particle":"De","parse-names":false,"suffix":""},{"dropping-particle":"","family":"Hert","given":"Stefan","non-dropping-particle":"De","parse-names":false,"suffix":""},{"dropping-particle":"","family":"Fonck","given":"Kristine","non-dropping-particle":"","parse-names":false,"suffix":""},{"dropping-particle":"","family":"Heyse","given":"Bjorn","non-dropping-particle":"","parse-names":false,"suffix":""},{"dropping-particle":"","family":"Jacobs","given":"Tom","non-dropping-particle":"","parse-names":false,"suffix":""},{"dropping-particle":"","family":"Lapage","given":"Koen","non-dropping-particle":"","parse-names":false,"suffix":""},{"dropping-particle":"","family":"Moerman","given":"Anneliese","non-dropping-particle":"","parse-names":false,"suffix":""},{"dropping-particle":"","family":"Neckebroek","given":"Martine","non-dropping-particle":"","parse-names":false,"suffix":""},{"dropping-particle":"","family":"Parashchanka","given":"Aliaksandra","non-dropping-particle":"","parse-names":false,"suffix":""},{"dropping-particle":"","family":"Roels","given":"Nathalie","non-dropping-particle":"","parse-names":false,"suffix":""},{"dropping-particle":"","family":"Eynde","given":"Nancy","non-dropping-particle":"Van Den","parse-names":false,"suffix":""},{"dropping-particle":"","family":"Vandenheuvel","given":"Michael","non-dropping-particle":"","parse-names":false,"suffix":""},{"dropping-particle":"","family":"Limmen","given":"Jurgen","non-dropping-particle":"Van","parse-names":false,"suffix":""},{"dropping-particle":"","family":"Vanluchene","given":"Ann","non-dropping-particle":"","parse-names":false,"suffix":""},{"dropping-particle":"","family":"Vanpeteghem","given":"Caroline","non-dropping-particle":"","parse-names":false,"suffix":""},{"dropping-particle":"","family":"Wouters","given":"Patrick","non-dropping-particle":"","parse-names":false,"suffix":""},{"dropping-particle":"","family":"Wyffels","given":"Piet","non-dropping-particle":"","parse-names":false,"suffix":""},{"dropping-particle":"","family":"Huygens","given":"Christel","non-dropping-particle":"","parse-names":false,"suffix":""},{"dropping-particle":"","family":"Vandenbempt","given":"Punitha","non-dropping-particle":"","parse-names":false,"suffix":""},{"dropping-particle":"","family":"Velde","given":"Marc","non-dropping-particle":"Van De","parse-names":false,"suffix":""},{"dropping-particle":"","family":"Dylst","given":"Dimitri","non-dropping-particle":"","parse-names":false,"suffix":""},{"dropping-particle":"","family":"Janssen","given":"Bruno","non-dropping-particle":"","parse-names":false,"suffix":""},{"dropping-particle":"","family":"Schreurs","given":"Evelien","non-dropping-particle":"","parse-names":false,"suffix":""},{"dropping-particle":"","family":"Aleixo","given":"Fábia Berganton","non-dropping-particle":"","parse-names":false,"suffix":""},{"dropping-particle":"","family":"Candido","given":"Keulle","non-dropping-particle":"","parse-names":false,"suffix":""},{"dropping-particle":"","family":"Batista","given":"Hugo Dias","non-dropping-particle":"","parse-names":false,"suffix":""},{"dropping-particle":"","family":"Guimaraães","given":"Mario","non-dropping-particle":"","parse-names":false,"suffix":""},{"dropping-particle":"","family":"Guizeline","given":"Jaqueline","non-dropping-particle":"","parse-names":false,"suffix":""},{"dropping-particle":"","family":"Hoffmann","given":"João","non-dropping-particle":"","parse-names":false,"suffix":""},{"dropping-particle":"","family":"Lobo","given":"Suzana","non-dropping-particle":"","parse-names":false,"suffix":""},{"dropping-particle":"","family":"Lobo","given":"Francisco Ricardo Marques","non-dropping-particle":"","parse-names":false,"suffix":""},{"dropping-particle":"","family":"Nascimento","given":"Vinícius","non-dropping-particle":"","parse-names":false,"suffix":""},{"dropping-particle":"","family":"Nishiyama","given":"Katia","non-dropping-particle":"","parse-names":false,"suffix":""},{"dropping-particle":"","family":"Pazetto","given":"Lucas","non-dropping-particle":"","parse-names":false,"suffix":""},{"dropping-particle":"","family":"Souza","given":"Daniela","non-dropping-particle":"","parse-names":false,"suffix":""},{"dropping-particle":"","family":"Rodrigues","given":"Rodrigo Souza","non-dropping-particle":"","parse-names":false,"suffix":""},{"dropping-particle":"","family":"Santos","given":"Ana Maria Vilela","non-dropping-particle":"Dos","parse-names":false,"suffix":""},{"dropping-particle":"","family":"Jardim","given":"Jaquelline","non-dropping-particle":"","parse-names":false,"suffix":""},{"dropping-particle":"","family":"Malbouisson","given":"Luiz Marcelo Sá","non-dropping-particle":"","parse-names":false,"suffix":""},{"dropping-particle":"","family":"Silva","given":"Joao","non-dropping-particle":"","parse-names":false,"suffix":""},{"dropping-particle":"","family":"Nascimento","given":"Paulo","non-dropping-particle":"Do","parse-names":false,"suffix":""},{"dropping-particle":"","family":"Baio","given":"Thalissa Hermínia","non-dropping-particle":"","parse-names":false,"suffix":""},{"dropping-particle":"","family":"Castro","given":"Gabriel Isaac Pereira","non-dropping-particle":"De","parse-names":false,"suffix":""},{"dropping-particle":"","family":"Oliveira","given":"Henri Roger Watanabe","non-dropping-particle":"","parse-names":false,"suffix":""},{"dropping-particle":"","family":"Amendola","given":"Cristina Prata","non-dropping-particle":"","parse-names":false,"suffix":""},{"dropping-particle":"","family":"Cardoso","given":"Gutemberg","non-dropping-particle":"","parse-names":false,"suffix":""},{"dropping-particle":"","family":"Ortega","given":"Daniela","non-dropping-particle":"","parse-names":false,"suffix":""},{"dropping-particle":"","family":"Brotto","given":"Ana Flavia","non-dropping-particle":"","parse-names":false,"suffix":""},{"dropping-particle":"","family":"Oliveira","given":"Mirella Cristine","non-dropping-particle":"De","parse-names":false,"suffix":""},{"dropping-particle":"","family":"Réa-Neto","given":"Álvaro","non-dropping-particle":"","parse-names":false,"suffix":""},{"dropping-particle":"","family":"Dias","given":"Fernando","non-dropping-particle":"","parse-names":false,"suffix":""},{"dropping-particle":"","family":"Travi","given":"Maria Eduarda","non-dropping-particle":"","parse-names":false,"suffix":""},{"dropping-particle":"","family":"Zerman","given":"Luiza","non-dropping-particle":"","parse-names":false,"suffix":""},{"dropping-particle":"","family":"Azambuja","given":"Pedro","non-dropping-particle":"","parse-names":false,"suffix":""},{"dropping-particle":"","family":"Knibel","given":"Marcos Freitas","non-dropping-particle":"","parse-names":false,"suffix":""},{"dropping-particle":"","family":"Martins","given":"Antonio","non-dropping-particle":"","parse-names":false,"suffix":""},{"dropping-particle":"","family":"Almeida","given":"William","non-dropping-particle":"","parse-names":false,"suffix":""},{"dropping-particle":"","family":"Neto","given":"Calim Neder","non-dropping-particle":"","parse-names":false,"suffix":""},{"dropping-particle":"","family":"Tardelli","given":"Maria Angela","non-dropping-particle":"","parse-names":false,"suffix":""},{"dropping-particle":"","family":"Caser","given":"Eliana","non-dropping-particle":"","parse-names":false,"suffix":""},{"dropping-particle":"","family":"Machado","given":"Marcio","non-dropping-particle":"","parse-names":false,"suffix":""},{"dropping-particle":"","family":"Aguzzoli","given":"Crisitiano","non-dropping-particle":"","parse-names":false,"suffix":""},{"dropping-particle":"","family":"Baldisserotto","given":"Sérgio","non-dropping-particle":"","parse-names":false,"suffix":""},{"dropping-particle":"","family":"Tabajara","given":"Fernanda Beck","non-dropping-particle":"","parse-names":false,"suffix":""},{"dropping-particle":"","family":"Bettega","given":"Fernanda","non-dropping-particle":"","parse-names":false,"suffix":""},{"dropping-particle":"","family":"Rodrigues","given":"La Hore Correa","non-dropping-particle":"","parse-names":false,"suffix":""},{"dropping-particle":"","family":"Gasperi","given":"Julia","non-dropping-particle":"De","parse-names":false,"suffix":""},{"dropping-particle":"","family":"Faina","given":"Lais","non-dropping-particle":"","parse-names":false,"suffix":""},{"dropping-particle":"","family":"Nolasco","given":"Marcos Farias","non-dropping-particle":"","parse-names":false,"suffix":""},{"dropping-particle":"","family":"Costa Fischer","given":"Bruna Ferreira","non-dropping-particle":"Da","parse-names":false,"suffix":""},{"dropping-particle":"","family":"Campos Ferreira","given":"Mariana Fosch","non-dropping-particle":"De","parse-names":false,"suffix":""},{"dropping-particle":"","family":"Hartmann","given":"Cristina","non-dropping-particle":"","parse-names":false,"suffix":""},{"dropping-particle":"","family":"Kliemann","given":"Marta","non-dropping-particle":"","parse-names":false,"suffix":""},{"dropping-particle":"","family":"Ribeiro","given":"Gustavo Luis Hubert","non-dropping-particle":"","parse-names":false,"suffix":""},{"dropping-particle":"","family":"Fraga","given":"Julia Merladete","non-dropping-particle":"","parse-names":false,"suffix":""},{"dropping-particle":"","family":"Netto","given":"Thiago Motta","non-dropping-particle":"","parse-names":false,"suffix":""},{"dropping-particle":"","family":"Pozza","given":"Laura Valduga","non-dropping-particle":"","parse-names":false,"suffix":""},{"dropping-particle":"","family":"Wendling","given":"Paulo Rafael","non-dropping-particle":"","parse-names":false,"suffix":""},{"dropping-particle":"","family":"Azevedo","given":"Caroline","non-dropping-particle":"","parse-names":false,"suffix":""},{"dropping-particle":"","family":"Garcia","given":"Juliana","non-dropping-particle":"","parse-names":false,"suffix":""},{"dropping-particle":"","family":"Lopes","given":"Marcel","non-dropping-particle":"","parse-names":false,"suffix":""},{"dropping-particle":"","family":"Maia","given":"Bernardo","non-dropping-particle":"","parse-names":false,"suffix":""},{"dropping-particle":"","family":"Maselli","given":"Paula","non-dropping-particle":"","parse-names":false,"suffix":""},{"dropping-particle":"","family":"Melo","given":"Ralph","non-dropping-particle":"","parse-names":false,"suffix":""},{"dropping-particle":"","family":"Mendes","given":"Weslley","non-dropping-particle":"","parse-names":false,"suffix":""},{"dropping-particle":"","family":"Neves","given":"Matheus","non-dropping-particle":"","parse-names":false,"suffix":""},{"dropping-particle":"","family":"Ney","given":"Jacqueline","non-dropping-particle":"","parse-names":false,"suffix":""},{"dropping-particle":"","family":"Piras","given":"Claudio","non-dropping-particle":"","parse-names":false,"suffix":""},{"dropping-particle":"","family":"Applewhaite","given":"Christopher","non-dropping-particle":"","parse-names":false,"suffix":""},{"dropping-particle":"","family":"Carr","given":"Adrienne","non-dropping-particle":"","parse-names":false,"suffix":""},{"dropping-particle":"","family":"Chow","given":"Lorraine","non-dropping-particle":"","parse-names":false,"suffix":""},{"dropping-particle":"","family":"Duttchen","given":"Kaylene","non-dropping-particle":"","parse-names":false,"suffix":""},{"dropping-particle":"","family":"Foglia","given":"Julena","non-dropping-particle":"","parse-names":false,"suffix":""},{"dropping-particle":"","family":"Greene","given":"Michael","non-dropping-particle":"","parse-names":false,"suffix":""},{"dropping-particle":"","family":"Hinther","given":"Ashley","non-dropping-particle":"","parse-names":false,"suffix":""},{"dropping-particle":"","family":"Houston","given":"Kendra","non-dropping-particle":"","parse-names":false,"suffix":""},{"dropping-particle":"","family":"McCormick","given":"Thomas Jared","non-dropping-particle":"","parse-names":false,"suffix":""},{"dropping-particle":"","family":"Mikhayel","given":"Jennifer","non-dropping-particle":"","parse-names":false,"suffix":""},{"dropping-particle":"","family":"Montasser","given":"Sam","non-dropping-particle":"","parse-names":false,"suffix":""},{"dropping-particle":"","family":"Ragan","given":"Alex","non-dropping-particle":"","parse-names":false,"suffix":""},{"dropping-particle":"","family":"Suen","given":"Andrew","non-dropping-particle":"","parse-names":false,"suffix":""},{"dropping-particle":"","family":"Woolsey","given":"Adrianna","non-dropping-particle":"","parse-names":false,"suffix":""},{"dropping-particle":"","family":"Yu","given":"Hai Chuan","non-dropping-particle":"","parse-names":false,"suffix":""},{"dropping-particle":"","family":"Funk","given":"Duane","non-dropping-particle":"","parse-names":false,"suffix":""},{"dropping-particle":"","family":"Kowalski","given":"Stephen","non-dropping-particle":"","parse-names":false,"suffix":""},{"dropping-particle":"","family":"Legaspi","given":"Regina","non-dropping-particle":"","parse-names":false,"suffix":""},{"dropping-particle":"","family":"McDonald","given":"Heather","non-dropping-particle":"","parse-names":false,"suffix":""},{"dropping-particle":"","family":"Siddiqui","given":"Faisal","non-dropping-particle":"","parse-names":false,"suffix":""},{"dropping-particle":"","family":"Pridham","given":"Jeremy","non-dropping-particle":"","parse-names":false,"suffix":""},{"dropping-particle":"","family":"Rowe","given":"Bernadette","non-dropping-particle":"","parse-names":false,"suffix":""},{"dropping-particle":"","family":"Sampson","given":"Sonia","non-dropping-particle":"","parse-names":false,"suffix":""},{"dropping-particle":"","family":"Thiessen","given":"Barton","non-dropping-particle":"","parse-names":false,"suffix":""},{"dropping-particle":"","family":"Zbitnew","given":"Geoff","non-dropping-particle":"","parse-names":false,"suffix":""},{"dropping-particle":"","family":"Bernard","given":"Andre","non-dropping-particle":"","parse-names":false,"suffix":""},{"dropping-particle":"","family":"George","given":"Ronald","non-dropping-particle":"","parse-names":false,"suffix":""},{"dropping-particle":"","family":"Jones","given":"Philip","non-dropping-particle":"","parse-names":false,"suffix":""},{"dropping-particle":"","family":"Moor","given":"Rita","non-dropping-particle":"","parse-names":false,"suffix":""},{"dropping-particle":"","family":"Siddiqui","given":"Naveed","non-dropping-particle":"","parse-names":false,"suffix":""},{"dropping-particle":"","family":"Wolfer","given":"Alexandra","non-dropping-particle":"","parse-names":false,"suffix":""},{"dropping-particle":"","family":"Tran","given":"Diem","non-dropping-particle":"","parse-names":false,"suffix":""},{"dropping-particle":"","family":"Winch","given":"Denyse","non-dropping-particle":"","parse-names":false,"suffix":""},{"dropping-particle":"","family":"Dobson","given":"Gary","non-dropping-particle":"","parse-names":false,"suffix":""},{"dropping-particle":"","family":"McCormic","given":"Thomas","non-dropping-particle":"","parse-names":false,"suffix":""},{"dropping-particle":"","family":"Montasser","given":"Osama","non-dropping-particle":"","parse-names":false,"suffix":""},{"dropping-particle":"","family":"Hall","given":"Richard","non-dropping-particle":"","parse-names":false,"suffix":""},{"dropping-particle":"","family":"Baghirzada","given":"Leyla","non-dropping-particle":"","parse-names":false,"suffix":""},{"dropping-particle":"","family":"Curley","given":"Gerard","non-dropping-particle":"","parse-names":false,"suffix":""},{"dropping-particle":"","family":"Dai","given":"Si Yuan","non-dropping-particle":"","parse-names":false,"suffix":""},{"dropping-particle":"","family":"Hare","given":"Gregory","non-dropping-particle":"","parse-names":false,"suffix":""},{"dropping-particle":"","family":"Lee","given":"Esther","non-dropping-particle":"","parse-names":false,"suffix":""},{"dropping-particle":"","family":"Shastri","given":"Uma","non-dropping-particle":"","parse-names":false,"suffix":""},{"dropping-particle":"","family":"Tsui","given":"Albert","non-dropping-particle":"","parse-names":false,"suffix":""},{"dropping-particle":"","family":"Yagnik","given":"Anmol","non-dropping-particle":"","parse-names":false,"suffix":""},{"dropping-particle":"","family":"Alvares","given":"Danielle","non-dropping-particle":"","parse-names":false,"suffix":""},{"dropping-particle":"","family":"Choi","given":"Stephen","non-dropping-particle":"","parse-names":false,"suffix":""},{"dropping-particle":"","family":"Dwyer","given":"Heather","non-dropping-particle":"","parse-names":false,"suffix":""},{"dropping-particle":"","family":"Flores","given":"Kathrina","non-dropping-particle":"","parse-names":false,"suffix":""},{"dropping-particle":"","family":"McCartney","given":"Colin","non-dropping-particle":"","parse-names":false,"suffix":""},{"dropping-particle":"","family":"Somascanthan","given":"Priya","non-dropping-particle":"","parse-names":false,"suffix":""},{"dropping-particle":"","family":"Beattie","given":"Scott","non-dropping-particle":"","parse-names":false,"suffix":""},{"dropping-particle":"","family":"Carroll","given":"Jo","non-dropping-particle":"","parse-names":false,"suffix":""},{"dropping-particle":"","family":"Pazmino-Canizares","given":"Janneth","non-dropping-particle":"","parse-names":false,"suffix":""},{"dropping-particle":"","family":"Wijeysundera","given":"Duminda","non-dropping-particle":"","parse-names":false,"suffix":""},{"dropping-particle":"","family":"Ami","given":"Noam","non-dropping-particle":"","parse-names":false,"suffix":""},{"dropping-particle":"","family":"Chan","given":"Vincent","non-dropping-particle":"","parse-names":false,"suffix":""},{"dropping-particle":"","family":"Perlas","given":"Anahi","non-dropping-particle":"","parse-names":false,"suffix":""},{"dropping-particle":"","family":"Argue","given":"Ruth","non-dropping-particle":"","parse-names":false,"suffix":""},{"dropping-particle":"","family":"Huang","given":"Yang","non-dropping-particle":"","parse-names":false,"suffix":""},{"dropping-particle":"","family":"Lavis","given":"Katie","non-dropping-particle":"","parse-names":false,"suffix":""},{"dropping-particle":"","family":"Mayson","given":"Kelly","non-dropping-particle":"","parse-names":false,"suffix":""},{"dropping-particle":"","family":"Cao","given":"Ying","non-dropping-particle":"","parse-names":false,"suffix":""},{"dropping-particle":"","family":"Gao","given":"Hong","non-dropping-particle":"","parse-names":false,"suffix":""},{"dropping-particle":"","family":"Hu","given":"Tingju","non-dropping-particle":"","parse-names":false,"suffix":""},{"dropping-particle":"","family":"Lv","given":"Jie","non-dropping-particle":"","parse-names":false,"suffix":""},{"dropping-particle":"","family":"Yang","given":"Jian","non-dropping-particle":"","parse-names":false,"suffix":""},{"dropping-particle":"","family":"Yang","given":"Yang","non-dropping-particle":"","parse-names":false,"suffix":""},{"dropping-particle":"","family":"Zhong","given":"Yi","non-dropping-particle":"","parse-names":false,"suffix":""},{"dropping-particle":"","family":"Zhou","given":"Jing","non-dropping-particle":"","parse-names":false,"suffix":""},{"dropping-particle":"","family":"Zou","given":"Xiaohua","non-dropping-particle":"","parse-names":false,"suffix":""},{"dropping-particle":"","family":"He","given":"Miao","non-dropping-particle":"","parse-names":false,"suffix":""},{"dropping-particle":"","family":"Li","given":"Xiaoying","non-dropping-particle":"","parse-names":false,"suffix":""},{"dropping-particle":"","family":"Luo","given":"Dihuan","non-dropping-particle":"","parse-names":false,"suffix":""},{"dropping-particle":"","family":"Wang","given":"Haiying","non-dropping-particle":"","parse-names":false,"suffix":""},{"dropping-particle":"","family":"Yu","given":"Tian","non-dropping-particle":"","parse-names":false,"suffix":""},{"dropping-particle":"","family":"Chen","given":"Liyong","non-dropping-particle":"","parse-names":false,"suffix":""},{"dropping-particle":"","family":"Wang","given":"Lijun","non-dropping-particle":"","parse-names":false,"suffix":""},{"dropping-particle":"","family":"Cai","given":"Yunfei","non-dropping-particle":"","parse-names":false,"suffix":""},{"dropping-particle":"","family":"Cao","given":"Zhongming","non-dropping-particle":"","parse-names":false,"suffix":""},{"dropping-particle":"","family":"Li","given":"Yanling","non-dropping-particle":"","parse-names":false,"suffix":""},{"dropping-particle":"","family":"Lian","given":"Jiaxin","non-dropping-particle":"","parse-names":false,"suffix":""},{"dropping-particle":"","family":"Sun","given":"Haiyun","non-dropping-particle":"","parse-names":false,"suffix":""},{"dropping-particle":"","family":"Wang","given":"Sheng","non-dropping-particle":"","parse-names":false,"suffix":""},{"dropping-particle":"","family":"Wang","given":"Zhipeng","non-dropping-particle":"","parse-names":false,"suffix":""},{"dropping-particle":"","family":"Wang","given":"Kenru","non-dropping-particle":"","parse-names":false,"suffix":""},{"dropping-particle":"","family":"Zhu","given":"Yi","non-dropping-particle":"","parse-names":false,"suffix":""},{"dropping-particle":"","family":"Du","given":"Xindan","non-dropping-particle":"","parse-names":false,"suffix":""},{"dropping-particle":"","family":"Fan","given":"Hao","non-dropping-particle":"","parse-names":false,"suffix":""},{"dropping-particle":"","family":"Fu","given":"Yunbin","non-dropping-particle":"","parse-names":false,"suffix":""},{"dropping-particle":"","family":"Huang","given":"Lixia","non-dropping-particle":"","parse-names":false,"suffix":""},{"dropping-particle":"","family":"Huang","given":"Yanming","non-dropping-particle":"","parse-names":false,"suffix":""},{"dropping-particle":"","family":"Hwan","given":"Haifang","non-dropping-particle":"","parse-names":false,"suffix":""},{"dropping-particle":"","family":"Luo","given":"Hong","non-dropping-particle":"","parse-names":false,"suffix":""},{"dropping-particle":"","family":"Qu","given":"Pi Sheng","non-dropping-particle":"","parse-names":false,"suffix":""},{"dropping-particle":"","family":"Tao","given":"Fan","non-dropping-particle":"","parse-names":false,"suffix":""},{"dropping-particle":"","family":"Wang","given":"Zhen","non-dropping-particle":"","parse-names":false,"suffix":""},{"dropping-particle":"","family":"Wang","given":"Guoxiang","non-dropping-particle":"","parse-names":false,"suffix":""},{"dropping-particle":"","family":"Wang","given":"Shun","non-dropping-particle":"","parse-names":false,"suffix":""},{"dropping-particle":"","family":"Zhang","given":"Yan","non-dropping-particle":"","parse-names":false,"suffix":""},{"dropping-particle":"","family":"Zhang","given":"Xiaolin","non-dropping-particle":"","parse-names":false,"suffix":""},{"dropping-particle":"","family":"Chen","given":"Chao","non-dropping-particle":"","parse-names":false,"suffix":""},{"dropping-particle":"","family":"Wang","given":"Weixing","non-dropping-particle":"","parse-names":false,"suffix":""},{"dropping-particle":"","family":"Liu","given":"Zhengyuan","non-dropping-particle":"","parse-names":false,"suffix":""},{"dropping-particle":"","family":"Fan","given":"Lihua","non-dropping-particle":"","parse-names":false,"suffix":""},{"dropping-particle":"","family":"Tang","given":"Jing","non-dropping-particle":"","parse-names":false,"suffix":""},{"dropping-particle":"","family":"Chen","given":"Yijun","non-dropping-particle":"","parse-names":false,"suffix":""},{"dropping-particle":"","family":"Chen","given":"Yongjie","non-dropping-particle":"","parse-names":false,"suffix":""},{"dropping-particle":"","family":"Han","given":"Yangyang","non-dropping-particle":"","parse-names":false,"suffix":""},{"dropping-particle":"","family":"Huang","given":"Changshun","non-dropping-particle":"","parse-names":false,"suffix":""},{"dropping-particle":"","family":"Liang","given":"Guojin","non-dropping-particle":"","parse-names":false,"suffix":""},{"dropping-particle":"","family":"Shen","given":"Jing","non-dropping-particle":"","parse-names":false,"suffix":""},{"dropping-particle":"","family":"Wang","given":"Jun","non-dropping-particle":"","parse-names":false,"suffix":""},{"dropping-particle":"","family":"Yang","given":"Qiuhong","non-dropping-particle":"","parse-names":false,"suffix":""},{"dropping-particle":"","family":"Zhen","given":"Jungang","non-dropping-particle":"","parse-names":false,"suffix":""},{"dropping-particle":"","family":"Zhou","given":"Haidong","non-dropping-particle":"","parse-names":false,"suffix":""},{"dropping-particle":"","family":"Chen","given":"Junping","non-dropping-particle":"","parse-names":false,"suffix":""},{"dropping-particle":"","family":"Chen","given":"Zhang","non-dropping-particle":"","parse-names":false,"suffix":""},{"dropping-particle":"","family":"Li","given":"Xiaoyu","non-dropping-particle":"","parse-names":false,"suffix":""},{"dropping-particle":"","family":"Meng","given":"Bo","non-dropping-particle":"","parse-names":false,"suffix":""},{"dropping-particle":"","family":"Ye","given":"Haiwang","non-dropping-particle":"","parse-names":false,"suffix":""},{"dropping-particle":"","family":"Zhang","given":"Xiaoyan","non-dropping-particle":"","parse-names":false,"suffix":""},{"dropping-particle":"","family":"Bi","given":"Yanbing","non-dropping-particle":"","parse-names":false,"suffix":""},{"dropping-particle":"","family":"Cao","given":"Jianqiao","non-dropping-particle":"","parse-names":false,"suffix":""},{"dropping-particle":"","family":"Guo","given":"Fengying","non-dropping-particle":"","parse-names":false,"suffix":""},{"dropping-particle":"","family":"Lin","given":"Hong","non-dropping-particle":"","parse-names":false,"suffix":""},{"dropping-particle":"","family":"Liu","given":"Yang","non-dropping-particle":"","parse-names":false,"suffix":""},{"dropping-particle":"","family":"Lv","given":"Meng","non-dropping-particle":"","parse-names":false,"suffix":""},{"dropping-particle":"","family":"Shi","given":"Pengcai","non-dropping-particle":"","parse-names":false,"suffix":""},{"dropping-particle":"","family":"Song","given":"Xiumei","non-dropping-particle":"","parse-names":false,"suffix":""},{"dropping-particle":"","family":"Sun","given":"Chuanyu","non-dropping-particle":"","parse-names":false,"suffix":""},{"dropping-particle":"","family":"Sun","given":"Yongtao","non-dropping-particle":"","parse-names":false,"suffix":""},{"dropping-particle":"","family":"Wang","given":"Yuelan","non-dropping-particle":"","parse-names":false,"suffix":""},{"dropping-particle":"","family":"Wang","given":"Shenhui","non-dropping-particle":"","parse-names":false,"suffix":""},{"dropping-particle":"","family":"Zhang","given":"Min","non-dropping-particle":"","parse-names":false,"suffix":""},{"dropping-particle":"","family":"Chen","given":"Rong","non-dropping-particle":"","parse-names":false,"suffix":""},{"dropping-particle":"","family":"Hou","given":"Jiabao","non-dropping-particle":"","parse-names":false,"suffix":""},{"dropping-particle":"","family":"Leng","given":"Yan","non-dropping-particle":"","parse-names":false,"suffix":""},{"dropping-particle":"","family":"Meng","given":"Qing Tao","non-dropping-particle":"","parse-names":false,"suffix":""},{"dropping-particle":"","family":"Qian","given":"Li","non-dropping-particle":"","parse-names":false,"suffix":""},{"dropping-particle":"","family":"Shen","given":"Ziying","non-dropping-particle":"","parse-names":false,"suffix":""},{"dropping-particle":"","family":"Xia","given":"Zhong Yuan","non-dropping-particle":"","parse-names":false,"suffix":""},{"dropping-particle":"","family":"Xue","given":"Rui","non-dropping-particle":"","parse-names":false,"suffix":""},{"dropping-particle":"","family":"Zhang","given":"Yuan","non-dropping-particle":"","parse-names":false,"suffix":""},{"dropping-particle":"","family":"Zhao","given":"Bo","non-dropping-particle":"","parse-names":false,"suffix":""},{"dropping-particle":"","family":"Zhou","given":"Xian Jin","non-dropping-particle":"","parse-names":false,"suffix":""},{"dropping-particle":"","family":"Chen","given":"Qiang","non-dropping-particle":"","parse-names":false,"suffix":""},{"dropping-particle":"","family":"Guo","given":"Huinan","non-dropping-particle":"","parse-names":false,"suffix":""},{"dropping-particle":"","family":"Guo","given":"Yongqing","non-dropping-particle":"","parse-names":false,"suffix":""},{"dropping-particle":"","family":"Qi","given":"Yuehong","non-dropping-particle":"","parse-names":false,"suffix":""},{"dropping-particle":"","family":"Wei","given":"Jianfeng","non-dropping-particle":"","parse-names":false,"suffix":""},{"dropping-particle":"","family":"Zhang","given":"Weiwei","non-dropping-particle":"","parse-names":false,"suffix":""},{"dropping-particle":"","family":"Zheng","given":"Lina","non-dropping-particle":"","parse-names":false,"suffix":""},{"dropping-particle":"","family":"Bao","given":"Qi","non-dropping-particle":"","parse-names":false,"suffix":""},{"dropping-particle":"","family":"Chen","given":"Yaqiu","non-dropping-particle":"","parse-names":false,"suffix":""},{"dropping-particle":"","family":"Chen","given":"Yijiao","non-dropping-particle":"","parse-names":false,"suffix":""},{"dropping-particle":"","family":"Fei","given":"Yue","non-dropping-particle":"","parse-names":false,"suffix":""},{"dropping-particle":"","family":"Hu","given":"Nianqiang","non-dropping-particle":"","parse-names":false,"suffix":""},{"dropping-particle":"","family":"Hu","given":"Xuming","non-dropping-particle":"","parse-names":false,"suffix":""},{"dropping-particle":"","family":"Lei","given":"Min","non-dropping-particle":"","parse-names":false,"suffix":""},{"dropping-particle":"","family":"Li","given":"Xiaoqin","non-dropping-particle":"","parse-names":false,"suffix":""},{"dropping-particle":"","family":"Lv","given":"Xiaocui","non-dropping-particle":"","parse-names":false,"suffix":""},{"dropping-particle":"","family":"Miao","given":"Fangfang","non-dropping-particle":"","parse-names":false,"suffix":""},{"dropping-particle":"","family":"Ouyang","given":"Lingling","non-dropping-particle":"","parse-names":false,"suffix":""},{"dropping-particle":"","family":"Qian","given":"Lu","non-dropping-particle":"","parse-names":false,"suffix":""},{"dropping-particle":"","family":"Shen","given":"Conyu","non-dropping-particle":"","parse-names":false,"suffix":""},{"dropping-particle":"","family":"Sun","given":"Yu","non-dropping-particle":"","parse-names":false,"suffix":""},{"dropping-particle":"","family":"Wang","given":"Yuting","non-dropping-particle":"","parse-names":false,"suffix":""},{"dropping-particle":"","family":"Wang","given":"Dong","non-dropping-particle":"","parse-names":false,"suffix":""},{"dropping-particle":"","family":"Wu","given":"Chao","non-dropping-particle":"","parse-names":false,"suffix":""},{"dropping-particle":"","family":"Xu","given":"Liyuan","non-dropping-particle":"","parse-names":false,"suffix":""},{"dropping-particle":"","family":"Yuan","given":"Jiaqi","non-dropping-particle":"","parse-names":false,"suffix":""},{"dropping-particle":"","family":"Zhang","given":"Lina","non-dropping-particle":"","parse-names":false,"suffix":""},{"dropping-particle":"","family":"Zhang","given":"Huan","non-dropping-particle":"","parse-names":false,"suffix":""},{"dropping-particle":"","family":"Zhang","given":"Yapping","non-dropping-particle":"","parse-names":false,"suffix":""},{"dropping-particle":"","family":"Zhao","given":"Jinning","non-dropping-particle":"","parse-names":false,"suffix":""},{"dropping-particle":"","family":"Zhao","given":"Chong","non-dropping-particle":"","parse-names":false,"suffix":""},{"dropping-particle":"","family":"Zhao","given":"Lei","non-dropping-particle":"","parse-names":false,"suffix":""},{"dropping-particle":"","family":"Zheng","given":"Tianzhao","non-dropping-particle":"","parse-names":false,"suffix":""},{"dropping-particle":"","family":"Zhou","given":"Dachun","non-dropping-particle":"","parse-names":false,"suffix":""},{"dropping-particle":"","family":"Zhou","given":"Haiyan","non-dropping-particle":"","parse-names":false,"suffix":""},{"dropping-particle":"","family":"Zhou","given":"Ce","non-dropping-particle":"","parse-names":false,"suffix":""},{"dropping-particle":"","family":"Lu","given":"Kaizhi","non-dropping-particle":"","parse-names":false,"suffix":""},{"dropping-particle":"","family":"Zhao","given":"Ting","non-dropping-particle":"","parse-names":false,"suffix":""},{"dropping-particle":"","family":"He","given":"Changlin","non-dropping-particle":"","parse-names":false,"suffix":""},{"dropping-particle":"","family":"Chen","given":"Hong","non-dropping-particle":"","parse-names":false,"suffix":""},{"dropping-particle":"","family":"Chen","given":"Shasha","non-dropping-particle":"","parse-names":false,"suffix":""},{"dropping-particle":"","family":"Cheng","given":"Baoli","non-dropping-particle":"","parse-names":false,"suffix":""},{"dropping-particle":"","family":"He","given":"Jie","non-dropping-particle":"","parse-names":false,"suffix":""},{"dropping-particle":"","family":"Jin","given":"Lin","non-dropping-particle":"","parse-names":false,"suffix":""},{"dropping-particle":"","family":"Li","given":"Caixia","non-dropping-particle":"","parse-names":false,"suffix":""},{"dropping-particle":"","family":"Li","given":"Hui","non-dropping-particle":"","parse-names":false,"suffix":""},{"dropping-particle":"","family":"Pan","given":"Yuanming","non-dropping-particle":"","parse-names":false,"suffix":""},{"dropping-particle":"","family":"Shi","given":"Yugang","non-dropping-particle":"","parse-names":false,"suffix":""},{"dropping-particle":"","family":"Wen","given":"Xiao Hong","non-dropping-particle":"","parse-names":false,"suffix":""},{"dropping-particle":"","family":"Wu","given":"Shuijing","non-dropping-particle":"","parse-names":false,"suffix":""},{"dropping-particle":"","family":"Xie","given":"Guohao","non-dropping-particle":"","parse-names":false,"suffix":""},{"dropping-particle":"","family":"Zhang","given":"Kai","non-dropping-particle":"","parse-names":false,"suffix":""},{"dropping-particle":"","family":"Zhao","given":"Bing","non-dropping-particle":"","parse-names":false,"suffix":""},{"dropping-particle":"","family":"Lu","given":"Xianfu","non-dropping-particle":"","parse-names":false,"suffix":""},{"dropping-particle":"","family":"Chen","given":"Feifei","non-dropping-particle":"","parse-names":false,"suffix":""},{"dropping-particle":"","family":"Liang","given":"Qisheng","non-dropping-particle":"","parse-names":false,"suffix":""},{"dropping-particle":"","family":"Lin","given":"Xuewu","non-dropping-particle":"","parse-names":false,"suffix":""},{"dropping-particle":"","family":"Ling","given":"Yunzhi","non-dropping-particle":"","parse-names":false,"suffix":""},{"dropping-particle":"","family":"Liu","given":"Gang","non-dropping-particle":"","parse-names":false,"suffix":""},{"dropping-particle":"","family":"Tao","given":"Jing","non-dropping-particle":"","parse-names":false,"suffix":""},{"dropping-particle":"","family":"Yang","given":"Lu","non-dropping-particle":"","parse-names":false,"suffix":""},{"dropping-particle":"","family":"Zhou","given":"Jialong","non-dropping-particle":"","parse-names":false,"suffix":""},{"dropping-particle":"","family":"Chen","given":"Fumei","non-dropping-particle":"","parse-names":false,"suffix":""},{"dropping-particle":"","family":"Cheng","given":"Zhonggui","non-dropping-particle":"","parse-names":false,"suffix":""},{"dropping-particle":"","family":"Dai","given":"Hanying","non-dropping-particle":"","parse-names":false,"suffix":""},{"dropping-particle":"","family":"Feng","given":"Yunlin","non-dropping-particle":"","parse-names":false,"suffix":""},{"dropping-particle":"","family":"Hou","given":"Benchao","non-dropping-particle":"","parse-names":false,"suffix":""},{"dropping-particle":"","family":"Gong","given":"Haixia","non-dropping-particle":"","parse-names":false,"suffix":""},{"dropping-particle":"","family":"Hu","given":"Chun Hua","non-dropping-particle":"","parse-names":false,"suffix":""},{"dropping-particle":"","family":"Huang","given":"Haijin","non-dropping-particle":"","parse-names":false,"suffix":""},{"dropping-particle":"","family":"Huang","given":"Jian","non-dropping-particle":"","parse-names":false,"suffix":""},{"dropping-particle":"","family":"Jiang","given":"Zhangjie","non-dropping-particle":"","parse-names":false,"suffix":""},{"dropping-particle":"","family":"Li","given":"Mengyuan","non-dropping-particle":"","parse-names":false,"suffix":""},{"dropping-particle":"","family":"Lin","given":"Jiamei","non-dropping-particle":"","parse-names":false,"suffix":""},{"dropping-particle":"","family":"Liu","given":"Mei","non-dropping-particle":"","parse-names":false,"suffix":""},{"dropping-particle":"","family":"Liu","given":"Weicheng","non-dropping-particle":"","parse-names":false,"suffix":""},{"dropping-particle":"","family":"Liu","given":"Zhiyi","non-dropping-particle":"","parse-names":false,"suffix":""},{"dropping-particle":"","family":"Luo","given":"Foquan","non-dropping-particle":"","parse-names":false,"suffix":""},{"dropping-particle":"","family":"Ma","given":"Longxian","non-dropping-particle":"","parse-names":false,"suffix":""},{"dropping-particle":"","family":"Min","given":"Jia","non-dropping-particle":"","parse-names":false,"suffix":""},{"dropping-particle":"","family":"Shi","given":"Xiaoyun","non-dropping-particle":"","parse-names":false,"suffix":""},{"dropping-particle":"","family":"Song","given":"Zhiping","non-dropping-particle":"","parse-names":false,"suffix":""},{"dropping-particle":"","family":"Wan","given":"Xianwen","non-dropping-particle":"","parse-names":false,"suffix":""},{"dropping-particle":"","family":"Xiong","given":"Yingfen","non-dropping-particle":"","parse-names":false,"suffix":""},{"dropping-particle":"","family":"Xu","given":"Lin","non-dropping-particle":"","parse-names":false,"suffix":""},{"dropping-particle":"","family":"Yang","given":"Shuangjia","non-dropping-particle":"","parse-names":false,"suffix":""},{"dropping-particle":"","family":"Zhang","given":"Qin","non-dropping-particle":"","parse-names":false,"suffix":""},{"dropping-particle":"","family":"Zhang","given":"Hongyan","non-dropping-particle":"","parse-names":false,"suffix":""},{"dropping-particle":"","family":"Zhang","given":"Huaigen","non-dropping-particle":"","parse-names":false,"suffix":""},{"dropping-particle":"","family":"Zhang","given":"Xuekang","non-dropping-particle":"","parse-names":false,"suffix":""},{"dropping-particle":"","family":"Zhao","given":"Lili","non-dropping-particle":"","parse-names":false,"suffix":""},{"dropping-particle":"","family":"Zhao","given":"Weihong","non-dropping-particle":"","parse-names":false,"suffix":""},{"dropping-particle":"","family":"Zhao","given":"Weilu","non-dropping-particle":"","parse-names":false,"suffix":""},{"dropping-particle":"","family":"Zhu","given":"Xiaoping","non-dropping-particle":"","parse-names":false,"suffix":""},{"dropping-particle":"","family":"Bai","given":"Yun","non-dropping-particle":"","parse-names":false,"suffix":""},{"dropping-particle":"","family":"Chen","given":"Linbi","non-dropping-particle":"","parse-names":false,"suffix":""},{"dropping-particle":"","family":"Chen","given":"Sijia","non-dropping-particle":"","parse-names":false,"suffix":""},{"dropping-particle":"","family":"Dai","given":"Qinxue","non-dropping-particle":"","parse-names":false,"suffix":""},{"dropping-particle":"","family":"Geng","given":"Wujun","non-dropping-particle":"","parse-names":false,"suffix":""},{"dropping-particle":"","family":"Han","given":"Kunyuan","non-dropping-particle":"","parse-names":false,"suffix":""},{"dropping-particle":"","family":"He","given":"Xin","non-dropping-particle":"","parse-names":false,"suffix":""},{"dropping-particle":"","family":"Huang","given":"Luping","non-dropping-particle":"","parse-names":false,"suffix":""},{"dropping-particle":"","family":"Ji","given":"Binbin","non-dropping-particle":"","parse-names":false,"suffix":""},{"dropping-particle":"","family":"Jia","given":"Danyun","non-dropping-particle":"","parse-names":false,"suffix":""},{"dropping-particle":"","family":"Jin","given":"Shenhui","non-dropping-particle":"","parse-names":false,"suffix":""},{"dropping-particle":"","family":"Li","given":"Qianjun","non-dropping-particle":"","parse-names":false,"suffix":""},{"dropping-particle":"","family":"Liang","given":"Dongdong","non-dropping-particle":"","parse-names":false,"suffix":""},{"dropping-particle":"","family":"Luo","given":"Shan","non-dropping-particle":"","parse-names":false,"suffix":""},{"dropping-particle":"","family":"Lwang","given":"Lulu","non-dropping-particle":"","parse-names":false,"suffix":""},{"dropping-particle":"","family":"Mo","given":"Yunchang","non-dropping-particle":"","parse-names":false,"suffix":""},{"dropping-particle":"","family":"Pan","given":"Yuanyuan","non-dropping-particle":"","parse-names":false,"suffix":""},{"dropping-particle":"","family":"Qi","given":"Xinyu","non-dropping-particle":"","parse-names":false,"suffix":""},{"dropping-particle":"","family":"Qian","given":"Meizi","non-dropping-particle":"","parse-names":false,"suffix":""},{"dropping-particle":"","family":"Qin","given":"Jinling","non-dropping-particle":"","parse-names":false,"suffix":""},{"dropping-particle":"","family":"Ren","given":"Yelong","non-dropping-particle":"","parse-names":false,"suffix":""},{"dropping-particle":"","family":"Shi","given":"Yiyi","non-dropping-particle":"","parse-names":false,"suffix":""},{"dropping-particle":"","family":"Wang","given":"Junlu","non-dropping-particle":"","parse-names":false,"suffix":""},{"dropping-particle":"","family":"Wang","given":"Junkai","non-dropping-particle":"","parse-names":false,"suffix":""},{"dropping-particle":"","family":"Wang","given":"Leilei","non-dropping-particle":"","parse-names":false,"suffix":""},{"dropping-particle":"","family":"Xie","given":"Junjie","non-dropping-particle":"","parse-names":false,"suffix":""},{"dropping-particle":"","family":"Yan","given":"Yixiu","non-dropping-particle":"","parse-names":false,"suffix":""},{"dropping-particle":"","family":"Yao","given":"Yurui","non-dropping-particle":"","parse-names":false,"suffix":""},{"dropping-particle":"","family":"Zhang","given":"Mingxiao","non-dropping-particle":"","parse-names":false,"suffix":""},{"dropping-particle":"","family":"Zhao","given":"Jiashi","non-dropping-particle":"","parse-names":false,"suffix":""},{"dropping-particle":"","family":"Zhuang","given":"Xiuxiu","non-dropping-particle":"","parse-names":false,"suffix":""},{"dropping-particle":"","family":"Ai","given":"Yanqiu","non-dropping-particle":"","parse-names":false,"suffix":""},{"dropping-particle":"","family":"Du","given":"Fang","non-dropping-particle":"","parse-names":false,"suffix":""},{"dropping-particle":"","family":"He","given":"Long","non-dropping-particle":"","parse-names":false,"suffix":""},{"dropping-particle":"","family":"Huang","given":"Ledan","non-dropping-particle":"","parse-names":false,"suffix":""},{"dropping-particle":"","family":"Li","given":"Zhisong","non-dropping-particle":"","parse-names":false,"suffix":""},{"dropping-particle":"","family":"Li","given":"Huijuan","non-dropping-particle":"","parse-names":false,"suffix":""},{"dropping-particle":"","family":"Li","given":"Yetong","non-dropping-particle":"","parse-names":false,"suffix":""},{"dropping-particle":"","family":"Li","given":"Liwei","non-dropping-particle":"","parse-names":false,"suffix":""},{"dropping-particle":"","family":"Meng","given":"Su","non-dropping-particle":"","parse-names":false,"suffix":""},{"dropping-particle":"","family":"Yuan","given":"Yazhuo","non-dropping-particle":"","parse-names":false,"suffix":""},{"dropping-particle":"","family":"Zhang","given":"Enman","non-dropping-particle":"","parse-names":false,"suffix":""},{"dropping-particle":"","family":"Zhang","given":"Jie","non-dropping-particle":"","parse-names":false,"suffix":""},{"dropping-particle":"","family":"Zhao","given":"Shuna","non-dropping-particle":"","parse-names":false,"suffix":""},{"dropping-particle":"","family":"Ji","given":"Zhenrong","non-dropping-particle":"","parse-names":false,"suffix":""},{"dropping-particle":"","family":"Pei","given":"Ling","non-dropping-particle":"","parse-names":false,"suffix":""},{"dropping-particle":"","family":"Chen","given":"Chen","non-dropping-particle":"","parse-names":false,"suffix":""},{"dropping-particle":"","family":"Dong","given":"Beibei","non-dropping-particle":"","parse-names":false,"suffix":""},{"dropping-particle":"","family":"Li","given":"Jing","non-dropping-particle":"","parse-names":false,"suffix":""},{"dropping-particle":"","family":"Miao","given":"Ziqiang","non-dropping-particle":"","parse-names":false,"suffix":""},{"dropping-particle":"","family":"Mu","given":"Hongying","non-dropping-particle":"","parse-names":false,"suffix":""},{"dropping-particle":"","family":"Qin","given":"Chao","non-dropping-particle":"","parse-names":false,"suffix":""},{"dropping-particle":"","family":"Su","given":"Lin","non-dropping-particle":"","parse-names":false,"suffix":""},{"dropping-particle":"","family":"Wen","given":"Zhiting","non-dropping-particle":"","parse-names":false,"suffix":""},{"dropping-particle":"","family":"Xie","given":"Keliang","non-dropping-particle":"","parse-names":false,"suffix":""},{"dropping-particle":"","family":"Yu","given":"Yonghao","non-dropping-particle":"","parse-names":false,"suffix":""},{"dropping-particle":"","family":"Yuan","given":"Fang","non-dropping-particle":"","parse-names":false,"suffix":""},{"dropping-particle":"","family":"Hu","given":"Xianwen","non-dropping-particle":"","parse-names":false,"suffix":""},{"dropping-particle":"","family":"Zhang","given":"Ye","non-dropping-particle":"","parse-names":false,"suffix":""},{"dropping-particle":"","family":"Xiao","given":"Wangpin","non-dropping-particle":"","parse-names":false,"suffix":""},{"dropping-particle":"","family":"Zhu","given":"Zhipeng","non-dropping-particle":"","parse-names":false,"suffix":""},{"dropping-particle":"","family":"Dai","given":"Qingqing","non-dropping-particle":"","parse-names":false,"suffix":""},{"dropping-particle":"","family":"Fu","given":"Kaiwen","non-dropping-particle":"","parse-names":false,"suffix":""},{"dropping-particle":"","family":"Hu","given":"Rong","non-dropping-particle":"","parse-names":false,"suffix":""},{"dropping-particle":"","family":"Hu","given":"Xiaolan","non-dropping-particle":"","parse-names":false,"suffix":""},{"dropping-particle":"","family":"Huang","given":"Song","non-dropping-particle":"","parse-names":false,"suffix":""},{"dropping-particle":"","family":"Li","given":"Yaqi","non-dropping-particle":"","parse-names":false,"suffix":""},{"dropping-particle":"","family":"Liang","given":"Yingping","non-dropping-particle":"","parse-names":false,"suffix":""},{"dropping-particle":"","family":"Yu","given":"Shuchun","non-dropping-particle":"","parse-names":false,"suffix":""},{"dropping-particle":"","family":"Guo","given":"Zheng","non-dropping-particle":"","parse-names":false,"suffix":""},{"dropping-particle":"","family":"Jing","given":"Yan","non-dropping-particle":"","parse-names":false,"suffix":""},{"dropping-particle":"","family":"Tang","given":"Na","non-dropping-particle":"","parse-names":false,"suffix":""},{"dropping-particle":"","family":"Wu","given":"Jie","non-dropping-particle":"","parse-names":false,"suffix":""},{"dropping-particle":"","family":"Yuan","given":"Dajiang","non-dropping-particle":"","parse-names":false,"suffix":""},{"dropping-particle":"","family":"Zhang","given":"Ruilin","non-dropping-particle":"","parse-names":false,"suffix":""},{"dropping-particle":"","family":"Zhao","given":"Xiaoying","non-dropping-particle":"","parse-names":false,"suffix":""},{"dropping-particle":"","family":"Li","given":"Yuhong","non-dropping-particle":"","parse-names":false,"suffix":""},{"dropping-particle":"","family":"Bai","given":"Hui Ping","non-dropping-particle":"","parse-names":false,"suffix":""},{"dropping-particle":"","family":"Liu","given":"Chun Xiao","non-dropping-particle":"","parse-names":false,"suffix":""},{"dropping-particle":"","family":"Liu","given":"Fei Fei","non-dropping-particle":"","parse-names":false,"suffix":""},{"dropping-particle":"","family":"Ren","given":"Wei","non-dropping-particle":"","parse-names":false,"suffix":""},{"dropping-particle":"","family":"Wang","given":"Xiu Li","non-dropping-particle":"","parse-names":false,"suffix":""},{"dropping-particle":"","family":"Xu","given":"Guan Jie","non-dropping-particle":"","parse-names":false,"suffix":""},{"dropping-particle":"","family":"Hu","given":"Na","non-dropping-particle":"","parse-names":false,"suffix":""},{"dropping-particle":"","family":"Li","given":"Bo","non-dropping-particle":"","parse-names":false,"suffix":""},{"dropping-particle":"","family":"Ou","given":"Yangwen","non-dropping-particle":"","parse-names":false,"suffix":""},{"dropping-particle":"","family":"Tang","given":"Yongzhong","non-dropping-particle":"","parse-names":false,"suffix":""},{"dropping-particle":"","family":"Yao","given":"Shanglong","non-dropping-particle":"","parse-names":false,"suffix":""},{"dropping-particle":"","family":"Zhang","given":"Shihai","non-dropping-particle":"","parse-names":false,"suffix":""},{"dropping-particle":"","family":"Kong","given":"Cui Cui","non-dropping-particle":"","parse-names":false,"suffix":""},{"dropping-particle":"","family":"Liu","given":"Bei","non-dropping-particle":"","parse-names":false,"suffix":""},{"dropping-particle":"","family":"Wang","given":"Tianlong","non-dropping-particle":"","parse-names":false,"suffix":""},{"dropping-particle":"","family":"Xiao","given":"Wei","non-dropping-particle":"","parse-names":false,"suffix":""},{"dropping-particle":"","family":"Lu","given":"Bo","non-dropping-particle":"","parse-names":false,"suffix":""},{"dropping-particle":"","family":"Xia","given":"Yanfei","non-dropping-particle":"","parse-names":false,"suffix":""},{"dropping-particle":"","family":"Zhou","given":"Jiali","non-dropping-particle":"","parse-names":false,"suffix":""},{"dropping-particle":"","family":"Cai","given":"Fang","non-dropping-particle":"","parse-names":false,"suffix":""},{"dropping-particle":"","family":"Chen","given":"Pushan","non-dropping-particle":"","parse-names":false,"suffix":""},{"dropping-particle":"","family":"Hu","given":"Shuangfei","non-dropping-particle":"","parse-names":false,"suffix":""},{"dropping-particle":"","family":"Wang","given":"Hongfa","non-dropping-particle":"","parse-names":false,"suffix":""},{"dropping-particle":"","family":"Xu","given":"Qiong","non-dropping-particle":"","parse-names":false,"suffix":""},{"dropping-particle":"","family":"Hu","given":"Liu","non-dropping-particle":"","parse-names":false,"suffix":""},{"dropping-particle":"","family":"Jing","given":"Liang","non-dropping-particle":"","parse-names":false,"suffix":""},{"dropping-particle":"","family":"Li","given":"Bin","non-dropping-particle":"","parse-names":false,"suffix":""},{"dropping-particle":"","family":"Liu","given":"Qiang","non-dropping-particle":"","parse-names":false,"suffix":""},{"dropping-particle":"","family":"Liu","given":"Yuejiang","non-dropping-particle":"","parse-names":false,"suffix":""},{"dropping-particle":"","family":"Lu","given":"Xinjian","non-dropping-particle":"","parse-names":false,"suffix":""},{"dropping-particle":"","family":"Peng","given":"Zhen Dan","non-dropping-particle":"","parse-names":false,"suffix":""},{"dropping-particle":"","family":"Qiu","given":"Xiaodong","non-dropping-particle":"","parse-names":false,"suffix":""},{"dropping-particle":"","family":"Ren","given":"Quan","non-dropping-particle":"","parse-names":false,"suffix":""},{"dropping-particle":"","family":"Tong","given":"Youliang","non-dropping-particle":"","parse-names":false,"suffix":""},{"dropping-particle":"","family":"Wang","given":"Jin","non-dropping-particle":"","parse-names":false,"suffix":""},{"dropping-particle":"","family":"Wen","given":"Yazhou","non-dropping-particle":"","parse-names":false,"suffix":""},{"dropping-particle":"","family":"Wu","given":"Qiong","non-dropping-particle":"","parse-names":false,"suffix":""},{"dropping-particle":"","family":"Xia","given":"Jiangyan","non-dropping-particle":"","parse-names":false,"suffix":""},{"dropping-particle":"","family":"Xie","given":"Jue","non-dropping-particle":"","parse-names":false,"suffix":""},{"dropping-particle":"","family":"Xiong","given":"Xiapei","non-dropping-particle":"","parse-names":false,"suffix":""},{"dropping-particle":"","family":"Xu","given":"Shixia","non-dropping-particle":"","parse-names":false,"suffix":""},{"dropping-particle":"","family":"Yang","given":"Tianqin","non-dropping-particle":"","parse-names":false,"suffix":""},{"dropping-particle":"","family":"Ye","given":"Hui","non-dropping-particle":"","parse-names":false,"suffix":""},{"dropping-particle":"","family":"Yin","given":"Ning","non-dropping-particle":"","parse-names":false,"suffix":""},{"dropping-particle":"","family":"Yuan","given":"Jing","non-dropping-particle":"","parse-names":false,"suffix":""},{"dropping-particle":"","family":"Zeng","given":"Qiuting","non-dropping-particle":"","parse-names":false,"suffix":""},{"dropping-particle":"","family":"Zhang","given":"Baoling","non-dropping-particle":"","parse-names":false,"suffix":""},{"dropping-particle":"","family":"Zheng","given":"Kang","non-dropping-particle":"","parse-names":false,"suffix":""},{"dropping-particle":"","family":"Cang","given":"Jing","non-dropping-particle":"","parse-names":false,"suffix":""},{"dropping-particle":"","family":"Chen","given":"Shiyu","non-dropping-particle":"","parse-names":false,"suffix":""},{"dropping-particle":"","family":"Fan","given":"Yu","non-dropping-particle":"","parse-names":false,"suffix":""},{"dropping-particle":"","family":"Fu","given":"Shuying","non-dropping-particle":"","parse-names":false,"suffix":""},{"dropping-particle":"","family":"Ge","given":"Xiaodong","non-dropping-particle":"","parse-names":false,"suffix":""},{"dropping-particle":"","family":"Guo","given":"Baolei","non-dropping-particle":"","parse-names":false,"suffix":""},{"dropping-particle":"","family":"Huang","given":"Wenhui","non-dropping-particle":"","parse-names":false,"suffix":""},{"dropping-particle":"","family":"Jiang","given":"Linghui","non-dropping-particle":"","parse-names":false,"suffix":""},{"dropping-particle":"","family":"Jiang","given":"Xinmei","non-dropping-particle":"","parse-names":false,"suffix":""},{"dropping-particle":"","family":"Liu","given":"Yi","non-dropping-particle":"","parse-names":false,"suffix":""},{"dropping-particle":"","family":"Pan","given":"Yan","non-dropping-particle":"","parse-names":false,"suffix":""},{"dropping-particle":"","family":"Ren","given":"Yun","non-dropping-particle":"","parse-names":false,"suffix":""},{"dropping-particle":"","family":"Shan","given":"Qi","non-dropping-particle":"","parse-names":false,"suffix":""},{"dropping-particle":"","family":"Wang","given":"Jiaxing","non-dropping-particle":"","parse-names":false,"suffix":""},{"dropping-particle":"","family":"Wang","given":"Fei","non-dropping-particle":"","parse-names":false,"suffix":""},{"dropping-particle":"","family":"Wu","given":"Chi","non-dropping-particle":"","parse-names":false,"suffix":""},{"dropping-particle":"","family":"Zhang","given":"Xiaoguang","non-dropping-particle":"","parse-names":false,"suffix":""},{"dropping-particle":"","family":"Christiansen","given":"Ida Cecilie","non-dropping-particle":"","parse-names":false,"suffix":""},{"dropping-particle":"","family":"Granum","given":"Simon Nørgaard","non-dropping-particle":"","parse-names":false,"suffix":""},{"dropping-particle":"","family":"Rasmussen","given":"Bodil Steen","non-dropping-particle":"","parse-names":false,"suffix":""},{"dropping-particle":"","family":"Daugaard","given":"Morten","non-dropping-particle":"","parse-names":false,"suffix":""},{"dropping-particle":"","family":"Gambhir","given":"Rajiv","non-dropping-particle":"","parse-names":false,"suffix":""},{"dropping-particle":"","family":"Brandsborg","given":"Birgitte","non-dropping-particle":"","parse-names":false,"suffix":""},{"dropping-particle":"","family":"Steingrímsdóttir","given":"Guoný Erla","non-dropping-particle":"","parse-names":false,"suffix":""},{"dropping-particle":"","family":"Jensen-Gadegaard","given":"Peter","non-dropping-particle":"","parse-names":false,"suffix":""},{"dropping-particle":"","family":"Olsen","given":"Karsten Skovgaard","non-dropping-particle":"","parse-names":false,"suffix":""},{"dropping-particle":"","family":"Siegel","given":"Hanna","non-dropping-particle":"","parse-names":false,"suffix":""},{"dropping-particle":"","family":"Eskildsen","given":"Katrine Zwicky","non-dropping-particle":"","parse-names":false,"suffix":""},{"dropping-particle":"","family":"Gätke","given":"Mona Ring","non-dropping-particle":"","parse-names":false,"suffix":""},{"dropping-particle":"","family":"Wibrandt","given":"Ida","non-dropping-particle":"","parse-names":false,"suffix":""},{"dropping-particle":"","family":"Heintzelmann","given":"Simon Bisgaard","non-dropping-particle":"","parse-names":false,"suffix":""},{"dropping-particle":"","family":"Lange","given":"Kai Henrik Wiborg","non-dropping-particle":"","parse-names":false,"suffix":""},{"dropping-particle":"","family":"Lundsgaard","given":"Rune Sarauw","non-dropping-particle":"","parse-names":false,"suffix":""},{"dropping-particle":"","family":"Amstrup-Hansen","given":"Louise","non-dropping-particle":"","parse-names":false,"suffix":""},{"dropping-particle":"","family":"Hovendal","given":"Claus","non-dropping-particle":"","parse-names":false,"suffix":""},{"dropping-particle":"","family":"Larsen","given":"Michael","non-dropping-particle":"","parse-names":false,"suffix":""},{"dropping-particle":"","family":"Lenstrup","given":"Mette","non-dropping-particle":"","parse-names":false,"suffix":""},{"dropping-particle":"","family":"Kobborg","given":"Tina","non-dropping-particle":"","parse-names":false,"suffix":""},{"dropping-particle":"","family":"Larsen","given":"Jens Rolighed","non-dropping-particle":"","parse-names":false,"suffix":""},{"dropping-particle":"","family":"Pedersen","given":"Anette Barbre","non-dropping-particle":"","parse-names":false,"suffix":""},{"dropping-particle":"","family":"Smith","given":"Søren Hübertz","non-dropping-particle":"","parse-names":false,"suffix":""},{"dropping-particle":"","family":"Oestervig","given":"Rebecca Monett","non-dropping-particle":"","parse-names":false,"suffix":""},{"dropping-particle":"","family":"Rasmussen","given":"Lars","non-dropping-particle":"","parse-names":false,"suffix":""},{"dropping-particle":"","family":"Afshari","given":"Arash","non-dropping-particle":"","parse-names":false,"suffix":""},{"dropping-particle":"","family":"Andersen","given":"Cheme","non-dropping-particle":"","parse-names":false,"suffix":""},{"dropping-particle":"","family":"Ekelund","given":"Kim","non-dropping-particle":"","parse-names":false,"suffix":""},{"dropping-particle":"","family":"Secher","given":"Erik Lilja","non-dropping-particle":"","parse-names":false,"suffix":""},{"dropping-particle":"","family":"Beloeil","given":"Helene","non-dropping-particle":"","parse-names":false,"suffix":""},{"dropping-particle":"","family":"Lasocki","given":"Sigismond","non-dropping-particle":"","parse-names":false,"suffix":""},{"dropping-particle":"","family":"Venara","given":"Aurélien","non-dropping-particle":"","parse-names":false,"suffix":""},{"dropping-particle":"","family":"Biais","given":"Matthieu","non-dropping-particle":"","parse-names":false,"suffix":""},{"dropping-particle":"","family":"Ouattara","given":"Alexandre","non-dropping-particle":"","parse-names":false,"suffix":""},{"dropping-particle":"","family":"Sineus","given":"Marlene","non-dropping-particle":"","parse-names":false,"suffix":""},{"dropping-particle":"","family":"Molliex","given":"Serge","non-dropping-particle":"","parse-names":false,"suffix":""},{"dropping-particle":"","family":"Legouge","given":"Marie Lim","non-dropping-particle":"","parse-names":false,"suffix":""},{"dropping-particle":"","family":"Wallet","given":"Florent","non-dropping-particle":"","parse-names":false,"suffix":""},{"dropping-particle":"","family":"Tesniere","given":"Antoine","non-dropping-particle":"","parse-names":false,"suffix":""},{"dropping-particle":"","family":"Gaudin","given":"Christophe","non-dropping-particle":"","parse-names":false,"suffix":""},{"dropping-particle":"","family":"Lehur","given":"Paul","non-dropping-particle":"","parse-names":false,"suffix":""},{"dropping-particle":"","family":"Forsans","given":"Emma","non-dropping-particle":"","parse-names":false,"suffix":""},{"dropping-particle":"","family":"Rudnicki","given":"Stéphane","non-dropping-particle":"De","parse-names":false,"suffix":""},{"dropping-particle":"","family":"Maudet","given":"Valerie Serra","non-dropping-particle":"","parse-names":false,"suffix":""},{"dropping-particle":"","family":"Mutter","given":"Didier","non-dropping-particle":"","parse-names":false,"suffix":""},{"dropping-particle":"","family":"Sojod","given":"Ghassan","non-dropping-particle":"","parse-names":false,"suffix":""},{"dropping-particle":"","family":"Ouaissi","given":"Mehdi","non-dropping-particle":"","parse-names":false,"suffix":""},{"dropping-particle":"","family":"Regimbeau","given":"Jean Marc","non-dropping-particle":"","parse-names":false,"suffix":""},{"dropping-particle":"","family":"Futier","given":"Emmanuel","non-dropping-particle":"","parse-names":false,"suffix":""},{"dropping-particle":"","family":"Desbordes","given":"Jacques","non-dropping-particle":"","parse-names":false,"suffix":""},{"dropping-particle":"","family":"Comptaer","given":"Nicolas","non-dropping-particle":"","parse-names":false,"suffix":""},{"dropping-particle":"","family":"Manser","given":"Diae","non-dropping-particle":"El","parse-names":false,"suffix":""},{"dropping-particle":"","family":"Ethgen","given":"Sabine","non-dropping-particle":"","parse-names":false,"suffix":""},{"dropping-particle":"","family":"Lebuffe","given":"Gilles","non-dropping-particle":"","parse-names":false,"suffix":""},{"dropping-particle":"","family":"Auer","given":"Patrick","non-dropping-particle":"","parse-names":false,"suffix":""},{"dropping-particle":"","family":"Härtl","given":"Christine","non-dropping-particle":"","parse-names":false,"suffix":""},{"dropping-particle":"","family":"Deja","given":"Maria","non-dropping-particle":"","parse-names":false,"suffix":""},{"dropping-particle":"","family":"Legashov","given":"Kirill","non-dropping-particle":"","parse-names":false,"suffix":""},{"dropping-particle":"","family":"Sonnemann","given":"Susanne","non-dropping-particle":"","parse-names":false,"suffix":""},{"dropping-particle":"","family":"Wiegand-Loehnert","given":"Carola","non-dropping-particle":"","parse-names":false,"suffix":""},{"dropping-particle":"","family":"Falk","given":"Elke","non-dropping-particle":"","parse-names":false,"suffix":""},{"dropping-particle":"","family":"Habicher","given":"Marit","non-dropping-particle":"","parse-names":false,"suffix":""},{"dropping-particle":"","family":"Angermair","given":"Stefan","non-dropping-particle":"","parse-names":false,"suffix":""},{"dropping-particle":"","family":"Laetsch","given":"Beatrix","non-dropping-particle":"","parse-names":false,"suffix":""},{"dropping-particle":"","family":"Schmidt","given":"Katrin","non-dropping-particle":"","parse-names":false,"suffix":""},{"dropping-particle":"","family":"Heymann","given":"Christian","non-dropping-particle":"Von","parse-names":false,"suffix":""},{"dropping-particle":"","family":"Ramminger","given":"Axel","non-dropping-particle":"","parse-names":false,"suffix":""},{"dropping-particle":"","family":"Jelschen","given":"Florian","non-dropping-particle":"","parse-names":false,"suffix":""},{"dropping-particle":"","family":"Pabel","given":"Svenja","non-dropping-particle":"","parse-names":false,"suffix":""},{"dropping-particle":"","family":"Weyland","given":"Andreas","non-dropping-particle":"","parse-names":false,"suffix":""},{"dropping-particle":"","family":"Czeslick","given":"Elke","non-dropping-particle":"","parse-names":false,"suffix":""},{"dropping-particle":"","family":"Gille","given":"Jochen","non-dropping-particle":"","parse-names":false,"suffix":""},{"dropping-particle":"","family":"Malcharek","given":"Michael","non-dropping-particle":"","parse-names":false,"suffix":""},{"dropping-particle":"","family":"Sablotzki","given":"Armin","non-dropping-particle":"","parse-names":false,"suffix":""},{"dropping-particle":"","family":"Lueke","given":"Katharina","non-dropping-particle":"","parse-names":false,"suffix":""},{"dropping-particle":"","family":"Wetzel","given":"Peter","non-dropping-particle":"","parse-names":false,"suffix":""},{"dropping-particle":"","family":"Weimann","given":"Joerg","non-dropping-particle":"","parse-names":false,"suffix":""},{"dropping-particle":"","family":"Lenhart","given":"Franz Peter","non-dropping-particle":"","parse-names":false,"suffix":""},{"dropping-particle":"","family":"Reichle","given":"Florian","non-dropping-particle":"","parse-names":false,"suffix":""},{"dropping-particle":"","family":"Schirmer","given":"Frederike","non-dropping-particle":"","parse-names":false,"suffix":""},{"dropping-particle":"","family":"Hüppe","given":"Michael","non-dropping-particle":"","parse-names":false,"suffix":""},{"dropping-particle":"","family":"Klotz","given":"Karl","non-dropping-particle":"","parse-names":false,"suffix":""},{"dropping-particle":"","family":"Nau","given":"Carla","non-dropping-particle":"","parse-names":false,"suffix":""},{"dropping-particle":"","family":"Schön","given":"Julika","non-dropping-particle":"","parse-names":false,"suffix":""},{"dropping-particle":"","family":"Mencke","given":"Thomas","non-dropping-particle":"","parse-names":false,"suffix":""},{"dropping-particle":"","family":"Wasmund","given":"Christina","non-dropping-particle":"","parse-names":false,"suffix":""},{"dropping-particle":"","family":"Bankewitz","given":"Carla","non-dropping-particle":"","parse-names":false,"suffix":""},{"dropping-particle":"","family":"Baumgarten","given":"Georg","non-dropping-particle":"","parse-names":false,"suffix":""},{"dropping-particle":"","family":"Fleischer","given":"Andreas","non-dropping-particle":"","parse-names":false,"suffix":""},{"dropping-particle":"","family":"Guttenthaler","given":"Vera","non-dropping-particle":"","parse-names":false,"suffix":""},{"dropping-particle":"","family":"Hack","given":"Yvonne","non-dropping-particle":"","parse-names":false,"suffix":""},{"dropping-particle":"","family":"Hoeft","given":"Andreas","non-dropping-particle":"","parse-names":false,"suffix":""},{"dropping-particle":"","family":"Kirchgaessner","given":"Katharina","non-dropping-particle":"","parse-names":false,"suffix":""},{"dropping-particle":"","family":"Männer","given":"Olja","non-dropping-particle":"","parse-names":false,"suffix":""},{"dropping-particle":"","family":"Schurig-Urbaniak","given":"Marlen","non-dropping-particle":"","parse-names":false,"suffix":""},{"dropping-particle":"","family":"Struck","given":"Rafael","non-dropping-particle":"","parse-names":false,"suffix":""},{"dropping-particle":"","family":"Zyl","given":"Rebekka","non-dropping-particle":"Van","parse-names":false,"suffix":""},{"dropping-particle":"","family":"Wittmann","given":"Maria","non-dropping-particle":"","parse-names":false,"suffix":""},{"dropping-particle":"","family":"Goebel","given":"Ulrich","non-dropping-particle":"","parse-names":false,"suffix":""},{"dropping-particle":"","family":"Harris","given":"Sarah","non-dropping-particle":"","parse-names":false,"suffix":""},{"dropping-particle":"","family":"Veit","given":"Siegfried","non-dropping-particle":"","parse-names":false,"suffix":""},{"dropping-particle":"","family":"Andreadaki","given":"Evangelia","non-dropping-particle":"","parse-names":false,"suffix":""},{"dropping-particle":"","family":"Souri","given":"Flora","non-dropping-particle":"","parse-names":false,"suffix":""},{"dropping-particle":"","family":"Katsiadramis","given":"Ioannis","non-dropping-particle":"","parse-names":false,"suffix":""},{"dropping-particle":"","family":"Skoufi","given":"Anthi","non-dropping-particle":"","parse-names":false,"suffix":""},{"dropping-particle":"","family":"Vasileiou","given":"Maria","non-dropping-particle":"","parse-names":false,"suffix":""},{"dropping-particle":"","family":"Aimoniotou-Georgiou","given":"Eleni","non-dropping-particle":"","parse-names":false,"suffix":""},{"dropping-particle":"","family":"Katsourakis","given":"Anastasios","non-dropping-particle":"","parse-names":false,"suffix":""},{"dropping-particle":"","family":"Veroniki","given":"Fotini","non-dropping-particle":"","parse-names":false,"suffix":""},{"dropping-particle":"","family":"Vlachogianni","given":"Glyceria","non-dropping-particle":"","parse-names":false,"suffix":""},{"dropping-particle":"","family":"Petra","given":"Konstantina","non-dropping-particle":"","parse-names":false,"suffix":""},{"dropping-particle":"","family":"Chlorou","given":"Dimitra","non-dropping-particle":"","parse-names":false,"suffix":""},{"dropping-particle":"","family":"Oloktsidou","given":"Eirini","non-dropping-particle":"","parse-names":false,"suffix":""},{"dropping-particle":"","family":"Ourailoglou","given":"Vasileios","non-dropping-particle":"","parse-names":false,"suffix":""},{"dropping-particle":"","family":"Papapostolou","given":"Konstantinos","non-dropping-particle":"","parse-names":false,"suffix":""},{"dropping-particle":"","family":"Tsaousi","given":"Georgia","non-dropping-particle":"","parse-names":false,"suffix":""},{"dropping-particle":"","family":"Daikou","given":"Panagoula","non-dropping-particle":"","parse-names":false,"suffix":""},{"dropping-particle":"","family":"Dedemadi","given":"Georgia","non-dropping-particle":"","parse-names":false,"suffix":""},{"dropping-particle":"","family":"Kalaitzopoulos","given":"Ioannis","non-dropping-particle":"","parse-names":false,"suffix":""},{"dropping-particle":"","family":"Loumpias","given":"Christos","non-dropping-particle":"","parse-names":false,"suffix":""},{"dropping-particle":"","family":"Bristogiannis","given":"Sotirios","non-dropping-particle":"","parse-names":false,"suffix":""},{"dropping-particle":"","family":"Dafnios","given":"Nikolaos","non-dropping-particle":"","parse-names":false,"suffix":""},{"dropping-particle":"","family":"Gkiokas","given":"Georgios","non-dropping-particle":"","parse-names":false,"suffix":""},{"dropping-particle":"","family":"Kontis","given":"Elissaios","non-dropping-particle":"","parse-names":false,"suffix":""},{"dropping-particle":"","family":"Kozompoli","given":"Dimitra","non-dropping-particle":"","parse-names":false,"suffix":""},{"dropping-particle":"","family":"Papailia","given":"Aspasia","non-dropping-particle":"","parse-names":false,"suffix":""},{"dropping-particle":"","family":"Theodosopoulos","given":"Theodosios","non-dropping-particle":"","parse-names":false,"suffix":""},{"dropping-particle":"","family":"Bizios","given":"Christol","non-dropping-particle":"","parse-names":false,"suffix":""},{"dropping-particle":"","family":"Koutsikou","given":"Anastasia","non-dropping-particle":"","parse-names":false,"suffix":""},{"dropping-particle":"","family":"Moustaka","given":"Aleaxandra","non-dropping-particle":"","parse-names":false,"suffix":""},{"dropping-particle":"","family":"Plaitakis","given":"Ioannis","non-dropping-particle":"","parse-names":false,"suffix":""},{"dropping-particle":"","family":"Armaganidis","given":"Apostolos","non-dropping-particle":"","parse-names":false,"suffix":""},{"dropping-particle":"","family":"Christodoulopoulou","given":"Theodora","non-dropping-particle":"","parse-names":false,"suffix":""},{"dropping-particle":"","family":"Lignos","given":"Mihail","non-dropping-particle":"","parse-names":false,"suffix":""},{"dropping-particle":"","family":"Theodorakopoulou","given":"Maria","non-dropping-particle":"","parse-names":false,"suffix":""},{"dropping-particle":"","family":"Asimakos","given":"Andreas","non-dropping-particle":"","parse-names":false,"suffix":""},{"dropping-particle":"","family":"Ischaki","given":"Eleni","non-dropping-particle":"","parse-names":false,"suffix":""},{"dropping-particle":"","family":"Tsagkaraki","given":"Angeliki","non-dropping-particle":"","parse-names":false,"suffix":""},{"dropping-particle":"","family":"Zakynthinos","given":"Spyros","non-dropping-particle":"","parse-names":false,"suffix":""},{"dropping-particle":"","family":"Antoniadou","given":"Eleni","non-dropping-particle":"","parse-names":false,"suffix":""},{"dropping-particle":"","family":"Koutelidakis","given":"Ioannis","non-dropping-particle":"","parse-names":false,"suffix":""},{"dropping-particle":"","family":"Lathyris","given":"Dimitrios","non-dropping-particle":"","parse-names":false,"suffix":""},{"dropping-particle":"","family":"Pozidou","given":"Irene","non-dropping-particle":"","parse-names":false,"suffix":""},{"dropping-particle":"","family":"Voloudakis","given":"Nikolaos","non-dropping-particle":"","parse-names":false,"suffix":""},{"dropping-particle":"","family":"Dalamagka","given":"Maria","non-dropping-particle":"","parse-names":false,"suffix":""},{"dropping-particle":"","family":"Elena","given":"Gkonezou","non-dropping-particle":"","parse-names":false,"suffix":""},{"dropping-particle":"","family":"Chronis","given":"Christos","non-dropping-particle":"","parse-names":false,"suffix":""},{"dropping-particle":"","family":"Manolakaki","given":"Dimitra","non-dropping-particle":"","parse-names":false,"suffix":""},{"dropping-particle":"","family":"Mosxogiannidis","given":"Dimitris","non-dropping-particle":"","parse-names":false,"suffix":""},{"dropping-particle":"","family":"Slepova","given":"Tatiana","non-dropping-particle":"","parse-names":false,"suffix":""},{"dropping-particle":"","family":"Tsakiridou","given":"Isaiasissy","non-dropping-particle":"","parse-names":false,"suffix":""},{"dropping-particle":"","family":"Lampiri","given":"Claire","non-dropping-particle":"","parse-names":false,"suffix":""},{"dropping-particle":"","family":"Vachlioti","given":"Anastasia","non-dropping-particle":"","parse-names":false,"suffix":""},{"dropping-particle":"","family":"Panagiotakis","given":"Christos","non-dropping-particle":"","parse-names":false,"suffix":""},{"dropping-particle":"","family":"Sfyras","given":"Dimitrios","non-dropping-particle":"","parse-names":false,"suffix":""},{"dropping-particle":"","family":"Tsimpoukas","given":"Fotios","non-dropping-particle":"","parse-names":false,"suffix":""},{"dropping-particle":"","family":"Tsirogianni","given":"Athanasia","non-dropping-particle":"","parse-names":false,"suffix":""},{"dropping-particle":"","family":"Axioti","given":"Elena","non-dropping-particle":"","parse-names":false,"suffix":""},{"dropping-particle":"","family":"Filippopoulos","given":"Andreas","non-dropping-particle":"","parse-names":false,"suffix":""},{"dropping-particle":"","family":"Kalliafa","given":"Elli","non-dropping-particle":"","parse-names":false,"suffix":""},{"dropping-particle":"","family":"Kassavetis","given":"George","non-dropping-particle":"","parse-names":false,"suffix":""},{"dropping-particle":"","family":"Katralis","given":"Petros","non-dropping-particle":"","parse-names":false,"suffix":""},{"dropping-particle":"","family":"Komnos","given":"Ioannis","non-dropping-particle":"","parse-names":false,"suffix":""},{"dropping-particle":"","family":"Pilichos","given":"Georgios","non-dropping-particle":"","parse-names":false,"suffix":""},{"dropping-particle":"","family":"Ravani","given":"Ifigenia","non-dropping-particle":"","parse-names":false,"suffix":""},{"dropping-particle":"","family":"Totis","given":"Antonis","non-dropping-particle":"","parse-names":false,"suffix":""},{"dropping-particle":"","family":"Apagaki","given":"Eymorfia","non-dropping-particle":"","parse-names":false,"suffix":""},{"dropping-particle":"","family":"Efthymiadi","given":"Andromachi","non-dropping-particle":"","parse-names":false,"suffix":""},{"dropping-particle":"","family":"Kampagiannis","given":"Nikolaos","non-dropping-particle":"","parse-names":false,"suffix":""},{"dropping-particle":"","family":"Paraforou","given":"Theoniki","non-dropping-particle":"","parse-names":false,"suffix":""},{"dropping-particle":"","family":"Tsioka","given":"Agoritsa","non-dropping-particle":"","parse-names":false,"suffix":""},{"dropping-particle":"","family":"Georgiou","given":"Georgios","non-dropping-particle":"","parse-names":false,"suffix":""},{"dropping-particle":"","family":"Vakalos","given":"Aristeidis","non-dropping-particle":"","parse-names":false,"suffix":""},{"dropping-particle":"","family":"Bairaktari","given":"Aggeliki","non-dropping-particle":"","parse-names":false,"suffix":""},{"dropping-particle":"","family":"Charitos","given":"Efthimios","non-dropping-particle":"","parse-names":false,"suffix":""},{"dropping-particle":"","family":"Markou","given":"George","non-dropping-particle":"","parse-names":false,"suffix":""},{"dropping-particle":"","family":"Niforopoulou","given":"Panagiota","non-dropping-particle":"","parse-names":false,"suffix":""},{"dropping-particle":"","family":"Papakonstantinou","given":"Nikolaos","non-dropping-particle":"","parse-names":false,"suffix":""},{"dropping-particle":"","family":"Tsigou","given":"Evdoxia","non-dropping-particle":"","parse-names":false,"suffix":""},{"dropping-particle":"","family":"Xifara","given":"Archontoula","non-dropping-particle":"","parse-names":false,"suffix":""},{"dropping-particle":"","family":"Zoulamoglou","given":"Menelaos","non-dropping-particle":"","parse-names":false,"suffix":""},{"dropping-particle":"","family":"Gkioni","given":"Panagiota","non-dropping-particle":"","parse-names":false,"suffix":""},{"dropping-particle":"","family":"Karatzas","given":"Stylianos","non-dropping-particle":"","parse-names":false,"suffix":""},{"dropping-particle":"","family":"Kyparissi","given":"Aikaterini","non-dropping-particle":"","parse-names":false,"suffix":""},{"dropping-particle":"","family":"Mainas","given":"Efstratios","non-dropping-particle":"","parse-names":false,"suffix":""},{"dropping-particle":"","family":"Papapanagiotou","given":"Ioannis","non-dropping-particle":"","parse-names":false,"suffix":""},{"dropping-particle":"","family":"Papavasilopoulou","given":"Theonymfi","non-dropping-particle":"","parse-names":false,"suffix":""},{"dropping-particle":"","family":"Fragandreas","given":"George","non-dropping-particle":"","parse-names":false,"suffix":""},{"dropping-particle":"","family":"Georgopoulou","given":"Eleni","non-dropping-particle":"","parse-names":false,"suffix":""},{"dropping-particle":"","family":"Katsika","given":"Eleni","non-dropping-particle":"","parse-names":false,"suffix":""},{"dropping-particle":"","family":"Psarras","given":"Kyriakos","non-dropping-particle":"","parse-names":false,"suffix":""},{"dropping-particle":"","family":"Synekidou","given":"Eirini","non-dropping-particle":"","parse-names":false,"suffix":""},{"dropping-particle":"","family":"Verroiotou","given":"Maria","non-dropping-particle":"","parse-names":false,"suffix":""},{"dropping-particle":"","family":"Vetsiou","given":"Evangelia","non-dropping-particle":"","parse-names":false,"suffix":""},{"dropping-particle":"","family":"Zaimi","given":"Donika","non-dropping-particle":"","parse-names":false,"suffix":""},{"dropping-particle":"","family":"Anagnou","given":"Athina","non-dropping-particle":"","parse-names":false,"suffix":""},{"dropping-particle":"","family":"Apostlou","given":"Konstantinos","non-dropping-particle":"","parse-names":false,"suffix":""},{"dropping-particle":"","family":"Melissopoulou","given":"Theodora","non-dropping-particle":"","parse-names":false,"suffix":""},{"dropping-particle":"","family":"Rozenberg","given":"Theophilos","non-dropping-particle":"","parse-names":false,"suffix":""},{"dropping-particle":"","family":"Tsigris","given":"Christos","non-dropping-particle":"","parse-names":false,"suffix":""},{"dropping-particle":"","family":"Boutsikos","given":"Georgios","non-dropping-particle":"","parse-names":false,"suffix":""},{"dropping-particle":"","family":"Kalles","given":"Vasileios","non-dropping-particle":"","parse-names":false,"suffix":""},{"dropping-particle":"","family":"Kotsalas","given":"Nikolaos","non-dropping-particle":"","parse-names":false,"suffix":""},{"dropping-particle":"","family":"Lavdaiou","given":"Christina","non-dropping-particle":"","parse-names":false,"suffix":""},{"dropping-particle":"","family":"Paikou","given":"Fotini","non-dropping-particle":"","parse-names":false,"suffix":""},{"dropping-particle":"","family":"Panagou","given":"Georgia Laura","non-dropping-particle":"","parse-names":false,"suffix":""},{"dropping-particle":"","family":"Spring","given":"Anna","non-dropping-particle":"","parse-names":false,"suffix":""},{"dropping-particle":"","family":"Arvaniti","given":"Kostoula","non-dropping-particle":"","parse-names":false,"suffix":""},{"dropping-particle":"","family":"Botis","given":"Ioannis","non-dropping-particle":"","parse-names":false,"suffix":""},{"dropping-particle":"","family":"Drimala","given":"Maria","non-dropping-particle":"","parse-names":false,"suffix":""},{"dropping-particle":"","family":"Georgakakis","given":"Georgios","non-dropping-particle":"","parse-names":false,"suffix":""},{"dropping-particle":"","family":"Kiourtzieva","given":"Ellada","non-dropping-particle":"","parse-names":false,"suffix":""},{"dropping-particle":"","family":"Ntouma","given":"Panagiota","non-dropping-particle":"","parse-names":false,"suffix":""},{"dropping-particle":"","family":"Prionas","given":"Apostolos","non-dropping-particle":"","parse-names":false,"suffix":""},{"dropping-particle":"","family":"Xouplidis","given":"Kyriakos","non-dropping-particle":"","parse-names":false,"suffix":""},{"dropping-particle":"","family":"Dalampini","given":"Eleftheria","non-dropping-particle":"","parse-names":false,"suffix":""},{"dropping-particle":"","family":"Giannaki","given":"Chrysavgi","non-dropping-particle":"","parse-names":false,"suffix":""},{"dropping-particle":"","family":"Iasonidou","given":"Christina","non-dropping-particle":"","parse-names":false,"suffix":""},{"dropping-particle":"","family":"Ioannidis","given":"Orestis","non-dropping-particle":"","parse-names":false,"suffix":""},{"dropping-particle":"","family":"Lavrentieva","given":"Athina","non-dropping-particle":"","parse-names":false,"suffix":""},{"dropping-particle":"","family":"Lavrentieva","given":"Athena","non-dropping-particle":"","parse-names":false,"suffix":""},{"dropping-particle":"","family":"Papageorgiou","given":"George","non-dropping-particle":"","parse-names":false,"suffix":""},{"dropping-particle":"","family":"Kokkinoy","given":"Maria","non-dropping-particle":"","parse-names":false,"suffix":""},{"dropping-particle":"","family":"Stafylaraki","given":"Maria","non-dropping-particle":"","parse-names":false,"suffix":""},{"dropping-particle":"","family":"Gaitanakis","given":"Stylianos","non-dropping-particle":"","parse-names":false,"suffix":""},{"dropping-particle":"","family":"Karydakis","given":"Periclis","non-dropping-particle":"","parse-names":false,"suffix":""},{"dropping-particle":"","family":"Paltoglou","given":"Josef","non-dropping-particle":"","parse-names":false,"suffix":""},{"dropping-particle":"","family":"Ponireas","given":"Panagiotis","non-dropping-particle":"","parse-names":false,"suffix":""},{"dropping-particle":"","family":"Chaloulis","given":"Panagiotis","non-dropping-particle":"","parse-names":false,"suffix":""},{"dropping-particle":"","family":"Provatidis","given":"Athanasios","non-dropping-particle":"","parse-names":false,"suffix":""},{"dropping-particle":"","family":"Sousana","given":"Anisoglou","non-dropping-particle":"","parse-names":false,"suffix":""},{"dropping-particle":"","family":"Gardikou","given":"Varvara Vanessa","non-dropping-particle":"","parse-names":false,"suffix":""},{"dropping-particle":"","family":"Konstantivelli","given":"Maria","non-dropping-particle":"","parse-names":false,"suffix":""},{"dropping-particle":"","family":"Lataniotou","given":"Olga","non-dropping-particle":"","parse-names":false,"suffix":""},{"dropping-particle":"","family":"Lisari","given":"Elisavet","non-dropping-particle":"","parse-names":false,"suffix":""},{"dropping-particle":"","family":"Margaroni","given":"Maria","non-dropping-particle":"","parse-names":false,"suffix":""},{"dropping-particle":"","family":"Stamatiou","given":"Konstantinos","non-dropping-particle":"","parse-names":false,"suffix":""},{"dropping-particle":"","family":"Nikolaidis","given":"Edouardos","non-dropping-particle":"","parse-names":false,"suffix":""},{"dropping-particle":"","family":"Pnevmatikos","given":"Ioannis","non-dropping-particle":"","parse-names":false,"suffix":""},{"dropping-particle":"","family":"Sertaridou","given":"Eleni","non-dropping-particle":"","parse-names":false,"suffix":""},{"dropping-particle":"","family":"Andreou","given":"Alexandros","non-dropping-particle":"","parse-names":false,"suffix":""},{"dropping-particle":"","family":"Arkalaki","given":"Eleni","non-dropping-particle":"","parse-names":false,"suffix":""},{"dropping-particle":"","family":"Athanasakis","given":"Elias","non-dropping-particle":"","parse-names":false,"suffix":""},{"dropping-particle":"","family":"Chaniotaki","given":"Fotini","non-dropping-particle":"","parse-names":false,"suffix":""},{"dropping-particle":"","family":"Chatzimichali","given":"Chatzimichali Aikaterini","non-dropping-particle":"","parse-names":false,"suffix":""},{"dropping-particle":"","family":"Christofaki","given":"Maria","non-dropping-particle":"","parse-names":false,"suffix":""},{"dropping-particle":"","family":"Dermitzaki","given":"Despina","non-dropping-particle":"","parse-names":false,"suffix":""},{"dropping-particle":"","family":"Fiorentza","given":"Klara","non-dropping-particle":"","parse-names":false,"suffix":""},{"dropping-particle":"","family":"Frantzeskos","given":"Georgios","non-dropping-particle":"","parse-names":false,"suffix":""},{"dropping-particle":"","family":"Geromarkaki","given":"Elisavet","non-dropping-particle":"","parse-names":false,"suffix":""},{"dropping-particle":"","family":"Kafkalaki","given":"Kalliopi","non-dropping-particle":"","parse-names":false,"suffix":""},{"dropping-particle":"","family":"Kalogridaki","given":"Marina","non-dropping-particle":"","parse-names":false,"suffix":""},{"dropping-particle":"","family":"Karydi","given":"Konstyllia","non-dropping-particle":"","parse-names":false,"suffix":""},{"dropping-particle":"","family":"Kokkini","given":"Sofia","non-dropping-particle":"","parse-names":false,"suffix":""},{"dropping-particle":"","family":"Kougentakis","given":"Georgios","non-dropping-particle":"","parse-names":false,"suffix":""},{"dropping-particle":"","family":"Lefaki","given":"Tatiana","non-dropping-particle":"","parse-names":false,"suffix":""},{"dropping-particle":"","family":"Lilitsis","given":"Emmanouhl","non-dropping-particle":"","parse-names":false,"suffix":""},{"dropping-particle":"","family":"Makatounaki","given":"Aikaterini","non-dropping-particle":"","parse-names":false,"suffix":""},{"dropping-particle":"","family":"Malliotakis","given":"Polychronis","non-dropping-particle":"","parse-names":false,"suffix":""},{"dropping-particle":"","family":"Michelakis","given":"Dimosthenis","non-dropping-particle":"","parse-names":false,"suffix":""},{"dropping-particle":"","family":"Neonaki","given":"Maria","non-dropping-particle":"","parse-names":false,"suffix":""},{"dropping-particle":"","family":"Nyktari","given":"Vasileia","non-dropping-particle":"","parse-names":false,"suffix":""},{"dropping-particle":"","family":"Palikyra","given":"Iliana","non-dropping-particle":"","parse-names":false,"suffix":""},{"dropping-particle":"","family":"Papadakis","given":"Eleftherios","non-dropping-particle":"","parse-names":false,"suffix":""},{"dropping-particle":"","family":"Papaioannou","given":"Alexandra","non-dropping-particle":"","parse-names":false,"suffix":""},{"dropping-particle":"","family":"Sfakianakis","given":"Konstantinos","non-dropping-particle":"","parse-names":false,"suffix":""},{"dropping-particle":"","family":"Sgouraki","given":"Maria","non-dropping-particle":"","parse-names":false,"suffix":""},{"dropping-particle":"","family":"Souvatzis","given":"Xenia","non-dropping-particle":"","parse-names":false,"suffix":""},{"dropping-particle":"","family":"Spartinou","given":"Anastasia","non-dropping-particle":"","parse-names":false,"suffix":""},{"dropping-particle":"","family":"Stefanidou","given":"Nefeli","non-dropping-particle":"","parse-names":false,"suffix":""},{"dropping-particle":"","family":"Syrogianni","given":"Paulina","non-dropping-particle":"","parse-names":false,"suffix":""},{"dropping-particle":"","family":"Tsagkaraki","given":"Georgia","non-dropping-particle":"","parse-names":false,"suffix":""},{"dropping-particle":"","family":"Arnaoutoglou","given":"Elena","non-dropping-particle":"","parse-names":false,"suffix":""},{"dropping-particle":"","family":"Arnaoutoglou","given":"Christina","non-dropping-particle":"","parse-names":false,"suffix":""},{"dropping-particle":"","family":"Bali","given":"Christina","non-dropping-particle":"","parse-names":false,"suffix":""},{"dropping-particle":"","family":"Bouris","given":"Vasilios","non-dropping-particle":"","parse-names":false,"suffix":""},{"dropping-particle":"","family":"Doumos","given":"Rodamanthos","non-dropping-particle":"","parse-names":false,"suffix":""},{"dropping-particle":"","family":"Gkini","given":"Konstantia Paraskevi","non-dropping-particle":"","parse-names":false,"suffix":""},{"dropping-particle":"","family":"Kapaktsi","given":"Clio","non-dropping-particle":"","parse-names":false,"suffix":""},{"dropping-particle":"","family":"Koulouras","given":"Vasilios","non-dropping-particle":"","parse-names":false,"suffix":""},{"dropping-particle":"","family":"Lena","given":"Arian","non-dropping-particle":"","parse-names":false,"suffix":""},{"dropping-particle":"","family":"Lepida","given":"Dimitra","non-dropping-particle":"","parse-names":false,"suffix":""},{"dropping-particle":"","family":"Michos","given":"Evangelos","non-dropping-particle":"","parse-names":false,"suffix":""},{"dropping-particle":"","family":"Papadopoulos","given":"Dimitrios","non-dropping-particle":"","parse-names":false,"suffix":""},{"dropping-particle":"","family":"Paschopoulos","given":"Minas","non-dropping-particle":"","parse-names":false,"suffix":""},{"dropping-particle":"","family":"Rompou","given":"Vaia Aliki","non-dropping-particle":"","parse-names":false,"suffix":""},{"dropping-particle":"","family":"Siouti","given":"Ioanna","non-dropping-particle":"","parse-names":false,"suffix":""},{"dropping-particle":"","family":"Tsampalas","given":"Stavros","non-dropping-particle":"","parse-names":false,"suffix":""},{"dropping-particle":"","family":"Ververidou","given":"Ourania","non-dropping-particle":"","parse-names":false,"suffix":""},{"dropping-particle":"","family":"Zilis","given":"Georgios","non-dropping-particle":"","parse-names":false,"suffix":""},{"dropping-particle":"","family":"Charlalampidoy","given":"Alexandra","non-dropping-particle":"","parse-names":false,"suffix":""},{"dropping-particle":"","family":"Christodoulidis","given":"Gregory","non-dropping-particle":"","parse-names":false,"suffix":""},{"dropping-particle":"","family":"Flossos","given":"Andreas","non-dropping-particle":"","parse-names":false,"suffix":""},{"dropping-particle":"","family":"Stamoulis","given":"Konstantinos","non-dropping-particle":"","parse-names":false,"suffix":""},{"dropping-particle":"","family":"Tsang","given":"Man Shing Caleb","non-dropping-particle":"","parse-names":false,"suffix":""},{"dropping-particle":"","family":"Tang","given":"Man Shing","non-dropping-particle":"","parse-names":false,"suffix":""},{"dropping-particle":"","family":"Lai","given":"Man Ling","non-dropping-particle":"","parse-names":false,"suffix":""},{"dropping-particle":"","family":"Yip","given":"Chi Pang","non-dropping-particle":"","parse-names":false,"suffix":""},{"dropping-particle":"","family":"Chan","given":"Hey Man Heymans","non-dropping-particle":"","parse-names":false,"suffix":""},{"dropping-particle":"","family":"Law","given":"Bassanio","non-dropping-particle":"","parse-names":false,"suffix":""},{"dropping-particle":"","family":"Li","given":"Wing Sze","non-dropping-particle":"","parse-names":false,"suffix":""},{"dropping-particle":"","family":"Chu","given":"Hiu Man","non-dropping-particle":"","parse-names":false,"suffix":""},{"dropping-particle":"","family":"Koo","given":"Emily Gar Yee","non-dropping-particle":"","parse-names":false,"suffix":""},{"dropping-particle":"","family":"Lam","given":"Chi Cheong Joe","non-dropping-particle":"","parse-names":false,"suffix":""},{"dropping-particle":"","family":"Cheng","given":"Ka Ho","non-dropping-particle":"","parse-names":false,"suffix":""},{"dropping-particle":"","family":"Chan","given":"Mathew","non-dropping-particle":"","parse-names":false,"suffix":""},{"dropping-particle":"","family":"Lam","given":"Tracy","non-dropping-particle":"","parse-names":false,"suffix":""},{"dropping-particle":"","family":"Chu","given":"Susanna","non-dropping-particle":"","parse-names":false,"suffix":""},{"dropping-particle":"","family":"Lam","given":"Wing Yan","non-dropping-particle":"","parse-names":false,"suffix":""},{"dropping-particle":"","family":"Wong","given":"Kin Wai Kevin","non-dropping-particle":"","parse-names":false,"suffix":""},{"dropping-particle":"","family":"Kwok","given":"Dilys","non-dropping-particle":"","parse-names":false,"suffix":""},{"dropping-particle":"","family":"Hung","given":"Ching Yue Janice","non-dropping-particle":"","parse-names":false,"suffix":""},{"dropping-particle":"","family":"Chan","given":"Wai Kit Jacky","non-dropping-particle":"","parse-names":false,"suffix":""},{"dropping-particle":"","family":"Wong","given":"Wing Lam","non-dropping-particle":"","parse-names":false,"suffix":""},{"dropping-particle":"","family":"Chung","given":"Chun Kwong Eric","non-dropping-particle":"","parse-names":false,"suffix":""},{"dropping-particle":"","family":"Ma","given":"Shu Kai","non-dropping-particle":"","parse-names":false,"suffix":""},{"dropping-particle":"","family":"Kaushik","given":"Shuchi","non-dropping-particle":"","parse-names":false,"suffix":""},{"dropping-particle":"","family":"Shah","given":"Bhagyesh","non-dropping-particle":"","parse-names":false,"suffix":""},{"dropping-particle":"","family":"Shah","given":"Dhiren","non-dropping-particle":"","parse-names":false,"suffix":""},{"dropping-particle":"","family":"Shah","given":"Sanjay","non-dropping-particle":"","parse-names":false,"suffix":""},{"dropping-particle":"","family":"Ar","given":"Praburaj","non-dropping-particle":"","parse-names":false,"suffix":""},{"dropping-particle":"","family":"Muthuchellappan","given":"Radhakrishnan","non-dropping-particle":"","parse-names":false,"suffix":""},{"dropping-particle":"","family":"Agarwal","given":"Vandana","non-dropping-particle":"","parse-names":false,"suffix":""},{"dropping-particle":"","family":"Divatia","given":"Jigeeshu","non-dropping-particle":"","parse-names":false,"suffix":""},{"dropping-particle":"","family":"Kulkarni","given":"Atul","non-dropping-particle":"","parse-names":false,"suffix":""},{"dropping-particle":"","family":"Mishra","given":"Sanghamitra","non-dropping-particle":"","parse-names":false,"suffix":""},{"dropping-particle":"","family":"Nimje","given":"Ganesh","non-dropping-particle":"","parse-names":false,"suffix":""},{"dropping-particle":"","family":"Pande","given":"Swati","non-dropping-particle":"","parse-names":false,"suffix":""},{"dropping-particle":"","family":"Savarkar","given":"Sukhada","non-dropping-particle":"","parse-names":false,"suffix":""},{"dropping-particle":"","family":"Shrivastava","given":"Aditi","non-dropping-particle":"","parse-names":false,"suffix":""},{"dropping-particle":"","family":"Thomas","given":"Martin","non-dropping-particle":"","parse-names":false,"suffix":""},{"dropping-particle":"","family":"Yegnaram","given":"Shashikant","non-dropping-particle":"","parse-names":false,"suffix":""},{"dropping-particle":"","family":"Hidayatullah","given":"Rahmat","non-dropping-particle":"","parse-names":false,"suffix":""},{"dropping-particle":"","family":"Chandra","given":"Susilo","non-dropping-particle":"","parse-names":false,"suffix":""},{"dropping-particle":"","family":"Tantri","given":"Aida","non-dropping-particle":"","parse-names":false,"suffix":""},{"dropping-particle":"","family":"Puar","given":"Nasman","non-dropping-particle":"","parse-names":false,"suffix":""},{"dropping-particle":"","family":"Niman","given":"Sumara","non-dropping-particle":"","parse-names":false,"suffix":""},{"dropping-particle":"","family":"Indra","given":"Imai","non-dropping-particle":"","parse-names":false,"suffix":""},{"dropping-particle":"","family":"Hamzah","given":"Zulkarnain","non-dropping-particle":"","parse-names":false,"suffix":""},{"dropping-particle":"","family":"Yuliana","given":"Annika","non-dropping-particle":"","parse-names":false,"suffix":""},{"dropping-particle":"","family":"Abidin","given":"Ucu Nurhadiat","non-dropping-particle":"","parse-names":false,"suffix":""},{"dropping-particle":"","family":"Dursin","given":"Ade Nurkacan","non-dropping-particle":"","parse-names":false,"suffix":""},{"dropping-particle":"","family":"Kurnia","given":"Andri","non-dropping-particle":"","parse-names":false,"suffix":""},{"dropping-particle":"","family":"Susanti","given":"Ade","non-dropping-particle":"","parse-names":false,"suffix":""},{"dropping-particle":"","family":"Handayani","given":"Dini","non-dropping-particle":"","parse-names":false,"suffix":""},{"dropping-particle":"","family":"Alit","given":"Mahaalit Aribawa","non-dropping-particle":"","parse-names":false,"suffix":""},{"dropping-particle":"","family":"Arya","given":"Aryabiantara","non-dropping-particle":"","parse-names":false,"suffix":""},{"dropping-particle":"","family":"Senapathi","given":"Tjokorda Gde Agung","non-dropping-particle":"","parse-names":false,"suffix":""},{"dropping-particle":"","family":"Utara","given":"Utara Hartawan","non-dropping-particle":"","parse-names":false,"suffix":""},{"dropping-particle":"","family":"Wid","given":"Widnyana Made","non-dropping-particle":"","parse-names":false,"suffix":""},{"dropping-particle":"","family":"Wima","given":"Semarawima","non-dropping-particle":"","parse-names":false,"suffix":""},{"dropping-particle":"","family":"Wir","given":"Wiryana Made","non-dropping-particle":"","parse-names":false,"suffix":""},{"dropping-particle":"","family":"Jehosua","given":"Brillyan","non-dropping-particle":"","parse-names":false,"suffix":""},{"dropping-particle":"","family":"Kaunang","given":"Jonathan","non-dropping-particle":"","parse-names":false,"suffix":""},{"dropping-particle":"","family":"Lantang","given":"Eka Yudha","non-dropping-particle":"","parse-names":false,"suffix":""},{"dropping-particle":"","family":"Najoan","given":"Rini","non-dropping-particle":"","parse-names":false,"suffix":""},{"dropping-particle":"","family":"Waworuntu","given":"Neil","non-dropping-particle":"","parse-names":false,"suffix":""},{"dropping-particle":"","family":"Awad","given":"Hadi","non-dropping-particle":"","parse-names":false,"suffix":""},{"dropping-particle":"","family":"Fuad","given":"Akram","non-dropping-particle":"","parse-names":false,"suffix":""},{"dropping-particle":"","family":"Geddoa","given":"Emad","non-dropping-particle":"","parse-names":false,"suffix":""},{"dropping-particle":"","family":"Geddoa","given":"Burair","non-dropping-particle":"","parse-names":false,"suffix":""},{"dropping-particle":"","family":"Khalaf","given":"Abdel Razzaq","non-dropping-particle":"","parse-names":false,"suffix":""},{"dropping-particle":"","family":"Hussaini","given":"Sabah","non-dropping-particle":"Al","parse-names":false,"suffix":""},{"dropping-particle":"","family":"Albaj","given":"Safauldeensalem","non-dropping-particle":"","parse-names":false,"suffix":""},{"dropping-particle":"","family":"Kenber","given":"Maithem","non-dropping-particle":"","parse-names":false,"suffix":""},{"dropping-particle":"","family":"Bettinelli","given":"Alessandra","non-dropping-particle":"","parse-names":false,"suffix":""},{"dropping-particle":"","family":"Spadaro","given":"Savino","non-dropping-particle":"","parse-names":false,"suffix":""},{"dropping-particle":"","family":"AlbertoVolta","given":"Carlo","non-dropping-particle":"","parse-names":false,"suffix":""},{"dropping-particle":"","family":"Giancarlo","given":"Luigi","non-dropping-particle":"","parse-names":false,"suffix":""},{"dropping-particle":"","family":"Sottosanti","given":"Vicari","non-dropping-particle":"","parse-names":false,"suffix":""},{"dropping-particle":"","family":"Copetti","given":"Elisa","non-dropping-particle":"","parse-names":false,"suffix":""},{"dropping-particle":"","family":"Rocca","given":"Giorgio","non-dropping-particle":"Della","parse-names":false,"suffix":""},{"dropping-particle":"","family":"Spagnesi","given":"Lorenzo","non-dropping-particle":"","parse-names":false,"suffix":""},{"dropping-particle":"","family":"Toretti","given":"Ilaria","non-dropping-particle":"","parse-names":false,"suffix":""},{"dropping-particle":"","family":"Alloj","given":"Chiara","non-dropping-particle":"","parse-names":false,"suffix":""},{"dropping-particle":"","family":"Cardellino","given":"Silvano","non-dropping-particle":"","parse-names":false,"suffix":""},{"dropping-particle":"","family":"Carmino","given":"Livio","non-dropping-particle":"","parse-names":false,"suffix":""},{"dropping-particle":"","family":"Costanzo","given":"Eleonora","non-dropping-particle":"","parse-names":false,"suffix":""},{"dropping-particle":"","family":"Fanfani","given":"Lucia Caterina","non-dropping-particle":"","parse-names":false,"suffix":""},{"dropping-particle":"","family":"Novelli","given":"Maria Teresa","non-dropping-particle":"","parse-names":false,"suffix":""},{"dropping-particle":"","family":"Roasio","given":"Agostino","non-dropping-particle":"","parse-names":false,"suffix":""},{"dropping-particle":"","family":"Bellandi","given":"Mattia","non-dropping-particle":"","parse-names":false,"suffix":""},{"dropping-particle":"","family":"Beretta","given":"Luigi","non-dropping-particle":"","parse-names":false,"suffix":""},{"dropping-particle":"","family":"Bignami","given":"Elena","non-dropping-particle":"","parse-names":false,"suffix":""},{"dropping-particle":"","family":"Bocchino","given":"Speranza","non-dropping-particle":"","parse-names":false,"suffix":""},{"dropping-particle":"","family":"Cabrini","given":"Luca","non-dropping-particle":"","parse-names":false,"suffix":""},{"dropping-particle":"","family":"Corti","given":"Daniele","non-dropping-particle":"","parse-names":false,"suffix":""},{"dropping-particle":"","family":"Landoni","given":"Giovanni","non-dropping-particle":"","parse-names":false,"suffix":""},{"dropping-particle":"","family":"Meroni","given":"Roberta","non-dropping-particle":"","parse-names":false,"suffix":""},{"dropping-particle":"","family":"Moizo","given":"Elena","non-dropping-particle":"","parse-names":false,"suffix":""},{"dropping-particle":"","family":"Monti","given":"Giacomo","non-dropping-particle":"","parse-names":false,"suffix":""},{"dropping-particle":"","family":"Pintaudi","given":"Margherita","non-dropping-particle":"","parse-names":false,"suffix":""},{"dropping-particle":"","family":"Plumari","given":"Valentina Paola","non-dropping-particle":"","parse-names":false,"suffix":""},{"dropping-particle":"","family":"Taddeo","given":"Daiana","non-dropping-particle":"","parse-names":false,"suffix":""},{"dropping-particle":"","family":"Testa","given":"Valentina","non-dropping-particle":"","parse-names":false,"suffix":""},{"dropping-particle":"","family":"Winterton","given":"Dario","non-dropping-particle":"","parse-names":false,"suffix":""},{"dropping-particle":"","family":"Zangrillo","given":"Alberto","non-dropping-particle":"","parse-names":false,"suffix":""},{"dropping-particle":"","family":"Cloro","given":"Luigi Maria","non-dropping-particle":"","parse-names":false,"suffix":""},{"dropping-particle":"","family":"Colangelo","given":"Chiara","non-dropping-particle":"","parse-names":false,"suffix":""},{"dropping-particle":"","family":"Colangelo","given":"Antonio","non-dropping-particle":"","parse-names":false,"suffix":""},{"dropping-particle":"","family":"Rotunno","given":"Giuseppe","non-dropping-particle":"","parse-names":false,"suffix":""},{"dropping-particle":"","family":"Paludi","given":"Miguel Angel","non-dropping-particle":"","parse-names":false,"suffix":""},{"dropping-particle":"","family":"Maria","given":"Cloro Paolo","non-dropping-particle":"","parse-names":false,"suffix":""},{"dropping-particle":"","family":"Pata","given":"Antonio","non-dropping-particle":"","parse-names":false,"suffix":""},{"dropping-particle":"","family":"Parrini","given":"Vieri","non-dropping-particle":"","parse-names":false,"suffix":""},{"dropping-particle":"","family":"Gatta","given":"Alessandro","non-dropping-particle":"","parse-names":false,"suffix":""},{"dropping-particle":"","family":"Nastasi","given":"Mauro","non-dropping-particle":"","parse-names":false,"suffix":""},{"dropping-particle":"","family":"Tinti","given":"Carla","non-dropping-particle":"","parse-names":false,"suffix":""},{"dropping-particle":"","family":"Baroselli","given":"Antonio","non-dropping-particle":"","parse-names":false,"suffix":""},{"dropping-particle":"","family":"Arrigo","given":"Mario","non-dropping-particle":"","parse-names":false,"suffix":""},{"dropping-particle":"","family":"Benevento","given":"Angelo","non-dropping-particle":"","parse-names":false,"suffix":""},{"dropping-particle":"","family":"Bottini","given":"Corrado","non-dropping-particle":"","parse-names":false,"suffix":""},{"dropping-particle":"","family":"Cannavo","given":"Maurizio","non-dropping-particle":"","parse-names":false,"suffix":""},{"dropping-particle":"","family":"Gastaldi","given":"Christian","non-dropping-particle":"","parse-names":false,"suffix":""},{"dropping-particle":"","family":"Marchesi","given":"Alessandro","non-dropping-particle":"","parse-names":false,"suffix":""},{"dropping-particle":"","family":"Pascazio","given":"Angelantonio","non-dropping-particle":"","parse-names":false,"suffix":""},{"dropping-particle":"","family":"Pata","given":"Francesco","non-dropping-particle":"","parse-names":false,"suffix":""},{"dropping-particle":"","family":"Pozzi","given":"Emilio","non-dropping-particle":"","parse-names":false,"suffix":""},{"dropping-particle":"","family":"Premoli","given":"Alberto","non-dropping-particle":"","parse-names":false,"suffix":""},{"dropping-particle":"","family":"Tessera","given":"Gaetano","non-dropping-particle":"","parse-names":false,"suffix":""},{"dropping-particle":"","family":"Boschi","given":"Luca","non-dropping-particle":"","parse-names":false,"suffix":""},{"dropping-particle":"","family":"D'Andrea","given":"Rocco","non-dropping-particle":"","parse-names":false,"suffix":""},{"dropping-particle":"","family":"Ghignone","given":"Federico","non-dropping-particle":"","parse-names":false,"suffix":""},{"dropping-particle":"","family":"Poggioli","given":"Gilberto","non-dropping-particle":"","parse-names":false,"suffix":""},{"dropping-particle":"","family":"Sibilio","given":"Andrea","non-dropping-particle":"","parse-names":false,"suffix":""},{"dropping-particle":"","family":"Taffurelli","given":"Mario","non-dropping-particle":"","parse-names":false,"suffix":""},{"dropping-particle":"","family":"Ugolini","given":"Giampaolo","non-dropping-particle":"","parse-names":false,"suffix":""},{"dropping-particle":"","family":"Ab Majid","given":"Mohd Azuan","non-dropping-particle":"","parse-names":false,"suffix":""},{"dropping-particle":"","family":"Ab Rahman","given":"Rusnah","non-dropping-particle":"","parse-names":false,"suffix":""},{"dropping-particle":"","family":"Joseph","given":"James","non-dropping-particle":"","parse-names":false,"suffix":""},{"dropping-particle":"","family":"Pathan","given":"Furquan","non-dropping-particle":"","parse-names":false,"suffix":""},{"dropping-particle":"","family":"Shah","given":"Mohammad Hafizshah Sybil","non-dropping-particle":"","parse-names":false,"suffix":""},{"dropping-particle":"","family":"Yap","given":"Huey Ling","non-dropping-particle":"","parse-names":false,"suffix":""},{"dropping-particle":"","family":"Cheah","given":"Seleen","non-dropping-particle":"","parse-names":false,"suffix":""},{"dropping-particle":"","family":"Chin","given":"Im Im","non-dropping-particle":"","parse-names":false,"suffix":""},{"dropping-particle":"","family":"Looi","given":"Ji Keon","non-dropping-particle":"","parse-names":false,"suffix":""},{"dropping-particle":"","family":"Tan","given":"Siew Ching","non-dropping-particle":"","parse-names":false,"suffix":""},{"dropping-particle":"","family":"Visvalingam","given":"Sheshendrasurian","non-dropping-particle":"","parse-names":false,"suffix":""},{"dropping-particle":"","family":"Kwok","given":"Fan Yin","non-dropping-particle":"","parse-names":false,"suffix":""},{"dropping-particle":"","family":"Lee","given":"Chew Kiok","non-dropping-particle":"","parse-names":false,"suffix":""},{"dropping-particle":"","family":"Tan","given":"Tse Siang","non-dropping-particle":"","parse-names":false,"suffix":""},{"dropping-particle":"","family":"Wong","given":"Sze Meng","non-dropping-particle":"","parse-names":false,"suffix":""},{"dropping-particle":"","family":"Abdullah","given":"Noor Hairiza","non-dropping-particle":"","parse-names":false,"suffix":""},{"dropping-particle":"","family":"Liew","given":"Chiat Fong","non-dropping-particle":"","parse-names":false,"suffix":""},{"dropping-particle":"","family":"Luxuman","given":"Lovenia","non-dropping-particle":"","parse-names":false,"suffix":""},{"dropping-particle":"","family":"Zin","given":"Nor Hafizah Mohd","non-dropping-particle":"","parse-names":false,"suffix":""},{"dropping-particle":"","family":"Norddin","given":"Muhamad Faiz","non-dropping-particle":"","parse-names":false,"suffix":""},{"dropping-particle":"","family":"Alias","given":"Raja Liza Raja","non-dropping-particle":"","parse-names":false,"suffix":""},{"dropping-particle":"","family":"Wong","given":"Juan Yong","non-dropping-particle":"","parse-names":false,"suffix":""},{"dropping-particle":"","family":"Yong","given":"Johnny","non-dropping-particle":"","parse-names":false,"suffix":""},{"dropping-particle":"","family":"Mustapha","given":"Mohd Tarmimi","non-dropping-particle":"Bin","parse-names":false,"suffix":""},{"dropping-particle":"","family":"Chan","given":"Weng Ken","non-dropping-particle":"","parse-names":false,"suffix":""},{"dropping-particle":"","family":"Dzulkipli","given":"Norizawati","non-dropping-particle":"","parse-names":false,"suffix":""},{"dropping-particle":"","family":"Kuan","given":"Pei Xuan","non-dropping-particle":"","parse-names":false,"suffix":""},{"dropping-particle":"","family":"Lee","given":"Yew Ching","non-dropping-particle":"","parse-names":false,"suffix":""},{"dropping-particle":"","family":"Alias","given":"Anita","non-dropping-particle":"","parse-names":false,"suffix":""},{"dropping-particle":"","family":"Guok","given":"Eng Ching","non-dropping-particle":"","parse-names":false,"suffix":""},{"dropping-particle":"","family":"Jee","given":"Chiun Chen","non-dropping-particle":"","parse-names":false,"suffix":""},{"dropping-particle":"","family":"Ramon","given":"Brian Rhadamantyne","non-dropping-particle":"","parse-names":false,"suffix":""},{"dropping-particle":"","family":"Wong","given":"Cheng Weng","non-dropping-particle":"","parse-names":false,"suffix":""},{"dropping-particle":"","family":"Ghafar","given":"Fara Nur Idayu Abd","non-dropping-particle":"","parse-names":false,"suffix":""},{"dropping-particle":"","family":"Aziz","given":"Faizal Zuhri","non-dropping-particle":"","parse-names":false,"suffix":""},{"dropping-particle":"","family":"Hussain","given":"Nabilah","non-dropping-particle":"","parse-names":false,"suffix":""},{"dropping-particle":"","family":"Lee","given":"Hooi Sean","non-dropping-particle":"","parse-names":false,"suffix":""},{"dropping-particle":"","family":"Sukawi","given":"Ismawaty","non-dropping-particle":"","parse-names":false,"suffix":""},{"dropping-particle":"","family":"Woon","given":"Yuan Liang","non-dropping-particle":"","parse-names":false,"suffix":""},{"dropping-particle":"","family":"Hadi","given":"Husni Zaeem Abd","non-dropping-particle":"","parse-names":false,"suffix":""},{"dropping-particle":"","family":"Azam","given":"Ummi Azmira Ahmad","non-dropping-particle":"","parse-names":false,"suffix":""},{"dropping-particle":"","family":"Alias","given":"Abdul Hafiz","non-dropping-particle":"","parse-names":false,"suffix":""},{"dropping-particle":"","family":"Kesut","given":"Saiful Aizar","non-dropping-particle":"","parse-names":false,"suffix":""},{"dropping-particle":"","family":"Lee","given":"Jun May","non-dropping-particle":"","parse-names":false,"suffix":""},{"dropping-particle":"","family":"Ooi","given":"Dar Vin","non-dropping-particle":"","parse-names":false,"suffix":""},{"dropping-particle":"","family":"Sulaiman","given":"Hetty Ayuni","non-dropping-particle":"","parse-names":false,"suffix":""},{"dropping-particle":"","family":"Lih","given":"Tengku Alini Tengku","non-dropping-particle":"","parse-names":false,"suffix":""},{"dropping-particle":"","family":"Mansor","given":"Marzida","non-dropping-particle":"","parse-names":false,"suffix":""},{"dropping-particle":"","family":"Veerakumaran","given":"Jeyaganesh","non-dropping-particle":"","parse-names":false,"suffix":""},{"dropping-particle":"","family":"Luna","given":"Pastor","non-dropping-particle":"","parse-names":false,"suffix":""},{"dropping-particle":"","family":"Rojas","given":"Eder","non-dropping-particle":"","parse-names":false,"suffix":""},{"dropping-particle":"","family":"Resendiz","given":"Gerardo Esteban Alvarez","non-dropping-particle":"","parse-names":false,"suffix":""},{"dropping-particle":"","family":"Zapata","given":"Darcy Danitza Mari","non-dropping-particle":"","parse-names":false,"suffix":""},{"dropping-particle":"","family":"López","given":"Julio Cesar Jesús Aguilar","non-dropping-particle":"","parse-names":false,"suffix":""},{"dropping-particle":"","family":"Flores","given":"Armando Adolfo Alvarez","non-dropping-particle":"","parse-names":false,"suffix":""},{"dropping-particle":"","family":"Amador","given":"Juan Carlos Bravo","non-dropping-particle":"","parse-names":false,"suffix":""},{"dropping-particle":"","family":"Avila","given":"Erendira Jocelin Dominguez","non-dropping-particle":"","parse-names":false,"suffix":""},{"dropping-particle":"","family":"Aquino","given":"Laura Patricia González","non-dropping-particle":"","parse-names":false,"suffix":""},{"dropping-particle":"","family":"Rodriguez","given":"Ricardo Lopez","non-dropping-particle":"","parse-names":false,"suffix":""},{"dropping-particle":"","family":"Landa","given":"Mariana Torres","non-dropping-particle":"","parse-names":false,"suffix":""},{"dropping-particle":"","family":"Urias","given":"Emma","non-dropping-particle":"","parse-names":false,"suffix":""},{"dropping-particle":"","family":"Hollmann","given":"Markus","non-dropping-particle":"","parse-names":false,"suffix":""},{"dropping-particle":"","family":"Hulst","given":"Abraham","non-dropping-particle":"","parse-names":false,"suffix":""},{"dropping-particle":"","family":"Preckel","given":"Osne Kirzner Benedikt","non-dropping-particle":"","parse-names":false,"suffix":""},{"dropping-particle":"","family":"Koopman-Van Gemert","given":"Ankie","non-dropping-particle":"","parse-names":false,"suffix":""},{"dropping-particle":"","family":"Bouwman","given":"Arthur","non-dropping-particle":"","parse-names":false,"suffix":""},{"dropping-particle":"","family":"Buise","given":"Marc","non-dropping-particle":"","parse-names":false,"suffix":""},{"dropping-particle":"","family":"Tolenaar","given":"Noortje","non-dropping-particle":"","parse-names":false,"suffix":""},{"dropping-particle":"","family":"Weber","given":"Eric","non-dropping-particle":"","parse-names":false,"suffix":""},{"dropping-particle":"","family":"Fretes","given":"Jennifer","non-dropping-particle":"De","parse-names":false,"suffix":""},{"dropping-particle":"","family":"Houweling","given":"Peter","non-dropping-particle":"","parse-names":false,"suffix":""},{"dropping-particle":"","family":"Ormskerk","given":"Patricia","non-dropping-particle":"","parse-names":false,"suffix":""},{"dropping-particle":"","family":"Bommel","given":"Jasper","non-dropping-particle":"Van","parse-names":false,"suffix":""},{"dropping-particle":"","family":"Buhre","given":"Wolfgang","non-dropping-particle":"","parse-names":false,"suffix":""},{"dropping-particle":"","family":"Lance","given":"Marcus","non-dropping-particle":"","parse-names":false,"suffix":""},{"dropping-particle":"","family":"Smit-Fun","given":"Valerie","non-dropping-particle":"","parse-names":false,"suffix":""},{"dropping-particle":"","family":"Zundert","given":"Tom","non-dropping-particle":"Van","parse-names":false,"suffix":""},{"dropping-particle":"","family":"Baas","given":"Peter","non-dropping-particle":"","parse-names":false,"suffix":""},{"dropping-particle":"","family":"Boer","given":"Hans Donald","non-dropping-particle":"De","parse-names":false,"suffix":""},{"dropping-particle":"","family":"Sprakel","given":"Joost","non-dropping-particle":"","parse-names":false,"suffix":""},{"dropping-particle":"","family":"Elferink-Vonk","given":"Renske","non-dropping-particle":"","parse-names":false,"suffix":""},{"dropping-particle":"","family":"Noordzij","given":"Peter","non-dropping-particle":"","parse-names":false,"suffix":""},{"dropping-particle":"","family":"Zeggeren","given":"Laura","non-dropping-particle":"Van","parse-names":false,"suffix":""},{"dropping-particle":"","family":"Brand","given":"Bastiaan","non-dropping-particle":"","parse-names":false,"suffix":""},{"dropping-particle":"","family":"Spanjersberg","given":"Rob","non-dropping-particle":"","parse-names":false,"suffix":""},{"dropping-particle":"","family":"Bokkel-Andela","given":"Janneke","non-dropping-particle":"Ten","parse-names":false,"suffix":""},{"dropping-particle":"","family":"Numan","given":"Sandra","non-dropping-particle":"","parse-names":false,"suffix":""},{"dropping-particle":"","family":"Klei","given":"Wilton","non-dropping-particle":"Van","parse-names":false,"suffix":""},{"dropping-particle":"","family":"Zaane","given":"Bas","non-dropping-particle":"Van","parse-names":false,"suffix":""},{"dropping-particle":"","family":"Boer","given":"Christa","non-dropping-particle":"","parse-names":false,"suffix":""},{"dropping-particle":"","family":"Duivenvoorde","given":"Yoni","non-dropping-particle":"Van","parse-names":false,"suffix":""},{"dropping-particle":"","family":"Hering","given":"Jens Peter","non-dropping-particle":"","parse-names":false,"suffix":""},{"dropping-particle":"","family":"Rossum","given":"Sylvia","non-dropping-particle":"Van","parse-names":false,"suffix":""},{"dropping-particle":"","family":"Zonneveldt","given":"Harry","non-dropping-particle":"","parse-names":false,"suffix":""},{"dropping-particle":"","family":"Hoare","given":"Siobhan","non-dropping-particle":"","parse-names":false,"suffix":""},{"dropping-particle":"","family":"Santa","given":"Sahayam","non-dropping-particle":"","parse-names":false,"suffix":""},{"dropping-particle":"","family":"Ali","given":"Marlynn","non-dropping-particle":"","parse-names":false,"suffix":""},{"dropping-particle":"","family":"Allen","given":"Sara Jane","non-dropping-particle":"","parse-names":false,"suffix":""},{"dropping-particle":"","family":"Beavis","given":"Vanessa","non-dropping-particle":"","parse-names":false,"suffix":""},{"dropping-particle":"","family":"Bell","given":"Rachel","non-dropping-particle":"","parse-names":false,"suffix":""},{"dropping-particle":"","family":"Choi","given":"Hyun Min David","non-dropping-particle":"","parse-names":false,"suffix":""},{"dropping-particle":"","family":"Drake","given":"Matthew","non-dropping-particle":"","parse-names":false,"suffix":""},{"dropping-particle":"","family":"Farrell","given":"Helen","non-dropping-particle":"","parse-names":false,"suffix":""},{"dropping-particle":"","family":"Hayes","given":"Katia","non-dropping-particle":"","parse-names":false,"suffix":""},{"dropping-particle":"","family":"Higgie","given":"Kushlin","non-dropping-particle":"","parse-names":false,"suffix":""},{"dropping-particle":"","family":"Holmes","given":"Kerry","non-dropping-particle":"","parse-names":false,"suffix":""},{"dropping-particle":"","family":"Jenkins","given":"Nicole","non-dropping-particle":"","parse-names":false,"suffix":""},{"dropping-particle":"","family":"Kim","given":"Chang Joon","non-dropping-particle":"","parse-names":false,"suffix":""},{"dropping-particle":"","family":"Kim","given":"Steven","non-dropping-particle":"","parse-names":false,"suffix":""},{"dropping-particle":"","family":"Law","given":"Kiew Chai","non-dropping-particle":"","parse-names":false,"suffix":""},{"dropping-particle":"","family":"McAllister","given":"Davina","non-dropping-particle":"","parse-names":false,"suffix":""},{"dropping-particle":"","family":"Park","given":"Karen","non-dropping-particle":"","parse-names":false,"suffix":""},{"dropping-particle":"","family":"Pedersen","given":"Karen","non-dropping-particle":"","parse-names":false,"suffix":""},{"dropping-particle":"","family":"Pfeifer","given":"Leesa","non-dropping-particle":"","parse-names":false,"suffix":""},{"dropping-particle":"","family":"Pozaroszczyk","given":"Anna","non-dropping-particle":"","parse-names":false,"suffix":""},{"dropping-particle":"","family":"Salmond","given":"Timothy","non-dropping-particle":"","parse-names":false,"suffix":""},{"dropping-particle":"","family":"Steynor","given":"Martin","non-dropping-particle":"","parse-names":false,"suffix":""},{"dropping-particle":"","family":"Tan","given":"Michael","non-dropping-particle":"","parse-names":false,"suffix":""},{"dropping-particle":"","family":"Short","given":"Tim","non-dropping-particle":"","parse-names":false,"suffix":""},{"dropping-particle":"","family":"Waymouth","given":"Ellen","non-dropping-particle":"","parse-names":false,"suffix":""},{"dropping-particle":"","family":"Ab Rahman","given":"Ahmad Sufian","non-dropping-particle":"","parse-names":false,"suffix":""},{"dropping-particle":"","family":"Armstrong","given":"John","non-dropping-particle":"","parse-names":false,"suffix":""},{"dropping-particle":"","family":"Dudson","given":"Rosie","non-dropping-particle":"","parse-names":false,"suffix":""},{"dropping-particle":"","family":"Jenkins","given":"Nia","non-dropping-particle":"","parse-names":false,"suffix":""},{"dropping-particle":"","family":"Nilakant","given":"Jayashree","non-dropping-particle":"","parse-names":false,"suffix":""},{"dropping-particle":"","family":"Richard","given":"Seigne","non-dropping-particle":"","parse-names":false,"suffix":""},{"dropping-particle":"","family":"Virdi","given":"Pardeep","non-dropping-particle":"","parse-names":false,"suffix":""},{"dropping-particle":"","family":"Dixon","given":"Liane","non-dropping-particle":"","parse-names":false,"suffix":""},{"dropping-particle":"","family":"Donohue","given":"Roana","non-dropping-particle":"","parse-names":false,"suffix":""},{"dropping-particle":"","family":"Farrow","given":"Mehreen","non-dropping-particle":"","parse-names":false,"suffix":""},{"dropping-particle":"","family":"Kennedy","given":"Ross","non-dropping-particle":"","parse-names":false,"suffix":""},{"dropping-particle":"","family":"Marissa","given":"Henderson","non-dropping-particle":"","parse-names":false,"suffix":""},{"dropping-particle":"","family":"McKellow","given":"Margie","non-dropping-particle":"","parse-names":false,"suffix":""},{"dropping-particle":"","family":"Nicola","given":"Delany","non-dropping-particle":"","parse-names":false,"suffix":""},{"dropping-particle":"","family":"Pascoe","given":"Rebecca","non-dropping-particle":"","parse-names":false,"suffix":""},{"dropping-particle":"","family":"Roberts","given":"Stephen John","non-dropping-particle":"","parse-names":false,"suffix":""},{"dropping-particle":"","family":"Rowell","given":"George","non-dropping-particle":"","parse-names":false,"suffix":""},{"dropping-particle":"","family":"Sumner","given":"Matthew","non-dropping-particle":"","parse-names":false,"suffix":""},{"dropping-particle":"","family":"Templer","given":"Paul","non-dropping-particle":"","parse-names":false,"suffix":""},{"dropping-particle":"","family":"Chandrasekharan","given":"Shardha","non-dropping-particle":"","parse-names":false,"suffix":""},{"dropping-particle":"","family":"Fulton","given":"Graham","non-dropping-particle":"","parse-names":false,"suffix":""},{"dropping-particle":"","family":"Jammer","given":"Ib","non-dropping-particle":"","parse-names":false,"suffix":""},{"dropping-particle":"","family":"More","given":"Richard","non-dropping-particle":"","parse-names":false,"suffix":""},{"dropping-particle":"","family":"Wilson","given":"Leona","non-dropping-particle":"","parse-names":false,"suffix":""},{"dropping-particle":"","family":"Chang","given":"Yuan Hsuan","non-dropping-particle":"","parse-names":false,"suffix":""},{"dropping-particle":"","family":"Foley","given":"Julia","non-dropping-particle":"","parse-names":false,"suffix":""},{"dropping-particle":"","family":"Fowler","given":"Carolyn","non-dropping-particle":"","parse-names":false,"suffix":""},{"dropping-particle":"","family":"Panckhurst","given":"Jonathan","non-dropping-particle":"","parse-names":false,"suffix":""},{"dropping-particle":"","family":"Sara","given":"Rachel","non-dropping-particle":"","parse-names":false,"suffix":""},{"dropping-particle":"","family":"Stapelberg","given":"Francois","non-dropping-particle":"","parse-names":false,"suffix":""},{"dropping-particle":"","family":"Campbell","given":"Doug","non-dropping-particle":"","parse-names":false,"suffix":""},{"dropping-particle":"","family":"Cherrett","given":"Veronica","non-dropping-particle":"","parse-names":false,"suffix":""},{"dropping-particle":"","family":"Ganter","given":"Donna Louise","non-dropping-particle":"","parse-names":false,"suffix":""},{"dropping-particle":"","family":"McCann","given":"Lloyd","non-dropping-particle":"","parse-names":false,"suffix":""},{"dropping-particle":"","family":"Gilmour","given":"Fiona","non-dropping-particle":"","parse-names":false,"suffix":""},{"dropping-particle":"","family":"Lumsden","given":"Rachelle","non-dropping-particle":"","parse-names":false,"suffix":""},{"dropping-particle":"","family":"Moores","given":"Mark","non-dropping-particle":"","parse-names":false,"suffix":""},{"dropping-particle":"","family":"Olliff","given":"Sue","non-dropping-particle":"","parse-names":false,"suffix":""},{"dropping-particle":"","family":"Sardareva","given":"Elitza","non-dropping-particle":"","parse-names":false,"suffix":""},{"dropping-particle":"","family":"Tai","given":"Joyce","non-dropping-particle":"","parse-names":false,"suffix":""},{"dropping-particle":"","family":"Wikner","given":"Matthew","non-dropping-particle":"","parse-names":false,"suffix":""},{"dropping-particle":"","family":"Wong","given":"Christopher","non-dropping-particle":"","parse-names":false,"suffix":""},{"dropping-particle":"","family":"Chaddock","given":"Mark","non-dropping-particle":"","parse-names":false,"suffix":""},{"dropping-particle":"","family":"Czepanski","given":"Carolyn","non-dropping-particle":"","parse-names":false,"suffix":""},{"dropping-particle":"","family":"McKendry","given":"Patrick","non-dropping-particle":"","parse-names":false,"suffix":""},{"dropping-particle":"","family":"Polakovic","given":"Daniel","non-dropping-particle":"","parse-names":false,"suffix":""},{"dropping-particle":"","family":"Polakovich","given":"Daniel","non-dropping-particle":"","parse-names":false,"suffix":""},{"dropping-particle":"","family":"Robert","given":"Axe","non-dropping-particle":"","parse-names":false,"suffix":""},{"dropping-particle":"","family":"Belda","given":"Margarita Tormo","non-dropping-particle":"","parse-names":false,"suffix":""},{"dropping-particle":"","family":"Norton","given":"Tracy","non-dropping-particle":"","parse-names":false,"suffix":""},{"dropping-particle":"","family":"Alherz","given":"Fadhel","non-dropping-particle":"","parse-names":false,"suffix":""},{"dropping-particle":"","family":"Barneto","given":"Lisa","non-dropping-particle":"","parse-names":false,"suffix":""},{"dropping-particle":"","family":"Ramirez","given":"Alberto","non-dropping-particle":"","parse-names":false,"suffix":""},{"dropping-particle":"","family":"Sayeed","given":"Ahmed","non-dropping-particle":"","parse-names":false,"suffix":""},{"dropping-particle":"","family":"Smith","given":"Nicola","non-dropping-particle":"","parse-names":false,"suffix":""},{"dropping-particle":"","family":"Bennett","given":"Cambell","non-dropping-particle":"","parse-names":false,"suffix":""},{"dropping-particle":"","family":"McQuoid","given":"Shane","non-dropping-particle":"","parse-names":false,"suffix":""},{"dropping-particle":"","family":"Jansen","given":"Tracy Lee","non-dropping-particle":"","parse-names":false,"suffix":""},{"dropping-particle":"","family":"Nico","given":"Zin","non-dropping-particle":"","parse-names":false,"suffix":""},{"dropping-particle":"","family":"Scott","given":"John","non-dropping-particle":"","parse-names":false,"suffix":""},{"dropping-particle":"","family":"Freschini","given":"David","non-dropping-particle":"","parse-names":false,"suffix":""},{"dropping-particle":"","family":"Freschini","given":"Angela","non-dropping-particle":"","parse-names":false,"suffix":""},{"dropping-particle":"","family":"Hopkins","given":"Brian","non-dropping-particle":"","parse-names":false,"suffix":""},{"dropping-particle":"","family":"Manson","given":"Lara","non-dropping-particle":"","parse-names":false,"suffix":""},{"dropping-particle":"","family":"Stoltz","given":"Deon","non-dropping-particle":"","parse-names":false,"suffix":""},{"dropping-particle":"","family":"Bates","given":"Alexander","non-dropping-particle":"","parse-names":false,"suffix":""},{"dropping-particle":"","family":"Davis","given":"Simon","non-dropping-particle":"","parse-names":false,"suffix":""},{"dropping-particle":"","family":"Freeman","given":"Victoria","non-dropping-particle":"","parse-names":false,"suffix":""},{"dropping-particle":"","family":"McGaughran","given":"Lynette","non-dropping-particle":"","parse-names":false,"suffix":""},{"dropping-particle":"","family":"Williams","given":"Maya","non-dropping-particle":"","parse-names":false,"suffix":""},{"dropping-particle":"","family":"Sharma","given":"Swarna Baskar","non-dropping-particle":"","parse-names":false,"suffix":""},{"dropping-particle":"","family":"Burrows","given":"Tom","non-dropping-particle":"","parse-names":false,"suffix":""},{"dropping-particle":"","family":"Byrne","given":"Kelly","non-dropping-particle":"","parse-names":false,"suffix":""},{"dropping-particle":"","family":"English","given":"Duane","non-dropping-particle":"","parse-names":false,"suffix":""},{"dropping-particle":"","family":"Johnson","given":"Robert","non-dropping-particle":"","parse-names":false,"suffix":""},{"dropping-particle":"","family":"Manikkam","given":"Brendon","non-dropping-particle":"","parse-names":false,"suffix":""},{"dropping-particle":"","family":"Naidoo","given":"Shaun","non-dropping-particle":"","parse-names":false,"suffix":""},{"dropping-particle":"","family":"Rumball","given":"Margot","non-dropping-particle":"","parse-names":false,"suffix":""},{"dropping-particle":"","family":"Whittle","given":"Nicola","non-dropping-particle":"","parse-names":false,"suffix":""},{"dropping-particle":"","family":"Franks","given":"Romilla","non-dropping-particle":"","parse-names":false,"suffix":""},{"dropping-particle":"","family":"Gibson-Lapsley","given":"Hannah","non-dropping-particle":"","parse-names":false,"suffix":""},{"dropping-particle":"","family":"Salter","given":"Ryan","non-dropping-particle":"","parse-names":false,"suffix":""},{"dropping-particle":"","family":"Walsh","given":"Dean","non-dropping-particle":"","parse-names":false,"suffix":""},{"dropping-particle":"","family":"Cooper","given":"Richard","non-dropping-particle":"","parse-names":false,"suffix":""},{"dropping-particle":"","family":"Perry","given":"Katherine","non-dropping-particle":"","parse-names":false,"suffix":""},{"dropping-particle":"","family":"Obobolo","given":"Amos","non-dropping-particle":"","parse-names":false,"suffix":""},{"dropping-particle":"","family":"Sule","given":"Umar Musa","non-dropping-particle":"","parse-names":false,"suffix":""},{"dropping-particle":"","family":"Ahmad","given":"Abdurrahman","non-dropping-particle":"","parse-names":false,"suffix":""},{"dropping-particle":"","family":"Atiku","given":"Mamuda","non-dropping-particle":"","parse-names":false,"suffix":""},{"dropping-particle":"","family":"Mohammed","given":"Alhassan Datti","non-dropping-particle":"","parse-names":false,"suffix":""},{"dropping-particle":"","family":"Sarki","given":"Adamu Muhammad","non-dropping-particle":"","parse-names":false,"suffix":""},{"dropping-particle":"","family":"Adekola","given":"Oyebola","non-dropping-particle":"","parse-names":false,"suffix":""},{"dropping-particle":"","family":"Akanmu","given":"Olanrewaju","non-dropping-particle":"","parse-names":false,"suffix":""},{"dropping-particle":"","family":"Durodola","given":"Adekunle","non-dropping-particle":"","parse-names":false,"suffix":""},{"dropping-particle":"","family":"Olukoju","given":"Olusegun","non-dropping-particle":"","parse-names":false,"suffix":""},{"dropping-particle":"","family":"Raji","given":"Victor","non-dropping-particle":"","parse-names":false,"suffix":""},{"dropping-particle":"","family":"Olajumoke","given":"Tokunbo","non-dropping-particle":"","parse-names":false,"suffix":""},{"dropping-particle":"","family":"Oyebamiji","given":"Emmanuel","non-dropping-particle":"","parse-names":false,"suffix":""},{"dropping-particle":"","family":"Adenekan","given":"Anthony","non-dropping-particle":"","parse-names":false,"suffix":""},{"dropping-particle":"","family":"Adetoye","given":"Adedapo","non-dropping-particle":"","parse-names":false,"suffix":""},{"dropping-particle":"","family":"Faponle","given":"Folayemi","non-dropping-particle":"","parse-names":false,"suffix":""},{"dropping-particle":"","family":"Olateju","given":"Simeon","non-dropping-particle":"","parse-names":false,"suffix":""},{"dropping-particle":"","family":"Owojuyigbe","given":"Afolabi","non-dropping-particle":"","parse-names":false,"suffix":""},{"dropping-particle":"","family":"Talabi","given":"Ademola","non-dropping-particle":"","parse-names":false,"suffix":""},{"dropping-particle":"","family":"Adenike","given":"Odewabi","non-dropping-particle":"","parse-names":false,"suffix":""},{"dropping-particle":"","family":"Adewale","given":"Badru","non-dropping-particle":"","parse-names":false,"suffix":""},{"dropping-particle":"","family":"Collins","given":"Nwokoro","non-dropping-particle":"","parse-names":false,"suffix":""},{"dropping-particle":"","family":"Ezekiel","given":"Emmanuel","non-dropping-particle":"","parse-names":false,"suffix":""},{"dropping-particle":"","family":"Fatungase","given":"Oluwabunmi Motunrayo","non-dropping-particle":"","parse-names":false,"suffix":""},{"dropping-particle":"","family":"Grace","given":"Anuforo","non-dropping-particle":"","parse-names":false,"suffix":""},{"dropping-particle":"","family":"Sola","given":"Sotannde","non-dropping-particle":"","parse-names":false,"suffix":""},{"dropping-particle":"","family":"Stella","given":"Ogunmuyiwa","non-dropping-particle":"","parse-names":false,"suffix":""},{"dropping-particle":"","family":"Ademola","given":"Adeyinka","non-dropping-particle":"","parse-names":false,"suffix":""},{"dropping-particle":"","family":"Adeolu","given":"Augustine A.","non-dropping-particle":"","parse-names":false,"suffix":""},{"dropping-particle":"","family":"Adigun","given":"Tinuola","non-dropping-particle":"","parse-names":false,"suffix":""},{"dropping-particle":"","family":"Akinwale","given":"Mukaila","non-dropping-particle":"","parse-names":false,"suffix":""},{"dropping-particle":"","family":"Fasina","given":"Oluyemi","non-dropping-particle":"","parse-names":false,"suffix":""},{"dropping-particle":"","family":"Gbolahan","given":"Olalere","non-dropping-particle":"","parse-names":false,"suffix":""},{"dropping-particle":"","family":"Idowu","given":"Olusola","non-dropping-particle":"","parse-names":false,"suffix":""},{"dropping-particle":"","family":"Olonisakin","given":"Rotimi Peter","non-dropping-particle":"","parse-names":false,"suffix":""},{"dropping-particle":"","family":"Osinaike","given":"Babatunde Babasola","non-dropping-particle":"","parse-names":false,"suffix":""},{"dropping-particle":"","family":"Asudo","given":"Felicia","non-dropping-particle":"","parse-names":false,"suffix":""},{"dropping-particle":"","family":"Mshelia","given":"Danladi","non-dropping-particle":"","parse-names":false,"suffix":""},{"dropping-particle":"","family":"Abdur-Rahman","given":"Lukman","non-dropping-particle":"","parse-names":false,"suffix":""},{"dropping-particle":"","family":"Agodirin","given":"Olayide","non-dropping-particle":"","parse-names":false,"suffix":""},{"dropping-particle":"","family":"Bello","given":"Jibril","non-dropping-particle":"","parse-names":false,"suffix":""},{"dropping-particle":"","family":"Bolaji","given":"Benjamin","non-dropping-particle":"","parse-names":false,"suffix":""},{"dropping-particle":"","family":"Oyedepo","given":"Olanrewaju Olubukola","non-dropping-particle":"","parse-names":false,"suffix":""},{"dropping-particle":"","family":"Ezike","given":"Humphrey","non-dropping-particle":"","parse-names":false,"suffix":""},{"dropping-particle":"","family":"Iloabachie","given":"Ikechukwu","non-dropping-particle":"","parse-names":false,"suffix":""},{"dropping-particle":"","family":"Okonkwo","given":"Ikemefuna","non-dropping-particle":"","parse-names":false,"suffix":""},{"dropping-particle":"","family":"Onuora","given":"Elias","non-dropping-particle":"","parse-names":false,"suffix":""},{"dropping-particle":"","family":"Onyeka","given":"Tonia","non-dropping-particle":"","parse-names":false,"suffix":""},{"dropping-particle":"","family":"Ugwu","given":"Innocent","non-dropping-particle":"","parse-names":false,"suffix":""},{"dropping-particle":"","family":"Umeh","given":"Friday","non-dropping-particle":"","parse-names":false,"suffix":""},{"dropping-particle":"","family":"Alagbe-Briggs","given":"Olubusola","non-dropping-particle":"","parse-names":false,"suffix":""},{"dropping-particle":"","family":"Dodiyi-Manuel","given":"Amabra","non-dropping-particle":"","parse-names":false,"suffix":""},{"dropping-particle":"","family":"Echem","given":"Richard","non-dropping-particle":"","parse-names":false,"suffix":""},{"dropping-particle":"","family":"Obasuyi","given":"Bright","non-dropping-particle":"","parse-names":false,"suffix":""},{"dropping-particle":"","family":"Onajin-Obembe","given":"Bisola","non-dropping-particle":"","parse-names":false,"suffix":""},{"dropping-particle":"","family":"Bandeira","given":"Maria Expedito","non-dropping-particle":"","parse-names":false,"suffix":""},{"dropping-particle":"","family":"Martins","given":"Alda","non-dropping-particle":"","parse-names":false,"suffix":""},{"dropping-particle":"","family":"Tomé","given":"Miguel","non-dropping-particle":"","parse-names":false,"suffix":""},{"dropping-particle":"","family":"Costa","given":"Ana Cristina Miranda Martins","non-dropping-particle":"","parse-names":false,"suffix":""},{"dropping-particle":"","family":"Krystopchuk","given":"Andriy","non-dropping-particle":"","parse-names":false,"suffix":""},{"dropping-particle":"","family":"Branco","given":"Teresa","non-dropping-particle":"","parse-names":false,"suffix":""},{"dropping-particle":"","family":"Esteves","given":"Simao","non-dropping-particle":"","parse-names":false,"suffix":""},{"dropping-particle":"","family":"Melo","given":"Marco António","non-dropping-particle":"","parse-names":false,"suffix":""},{"dropping-particle":"","family":"Monte","given":"Júlia","non-dropping-particle":"","parse-names":false,"suffix":""},{"dropping-particle":"","family":"Rua","given":"Fernando","non-dropping-particle":"","parse-names":false,"suffix":""},{"dropping-particle":"","family":"Martins","given":"Isabel","non-dropping-particle":"","parse-names":false,"suffix":""},{"dropping-particle":"","family":"Pinho-Oliveira","given":"Vítor Miguel","non-dropping-particle":"","parse-names":false,"suffix":""},{"dropping-particle":"","family":"Rodrigues","given":"Carla Maria","non-dropping-particle":"","parse-names":false,"suffix":""},{"dropping-particle":"","family":"Cabral","given":"Raquel","non-dropping-particle":"","parse-names":false,"suffix":""},{"dropping-particle":"","family":"Marques","given":"Sofia","non-dropping-particle":"","parse-names":false,"suffix":""},{"dropping-particle":"","family":"Rêgo","given":"Sara","non-dropping-particle":"","parse-names":false,"suffix":""},{"dropping-particle":"","family":"Jesus","given":"Joana Sofia Teixeira","non-dropping-particle":"","parse-names":false,"suffix":""},{"dropping-particle":"","family":"Marques","given":"Maria Conceição","non-dropping-particle":"","parse-names":false,"suffix":""},{"dropping-particle":"","family":"Romao","given":"Cristina","non-dropping-particle":"","parse-names":false,"suffix":""},{"dropping-particle":"","family":"Dias","given":"Sandra","non-dropping-particle":"","parse-names":false,"suffix":""},{"dropping-particle":"","family":"Santos","given":"Ana Margarida","non-dropping-particle":"","parse-names":false,"suffix":""},{"dropping-particle":"","family":"Alves","given":"Maria Joao","non-dropping-particle":"","parse-names":false,"suffix":""},{"dropping-particle":"","family":"Salta","given":"Cristina","non-dropping-particle":"","parse-names":false,"suffix":""},{"dropping-particle":"","family":"Cruz","given":"Salome","non-dropping-particle":"","parse-names":false,"suffix":""},{"dropping-particle":"","family":"Duarte","given":"Célia","non-dropping-particle":"","parse-names":false,"suffix":""},{"dropping-particle":"","family":"Paiva","given":"António Armando Furtado","non-dropping-particle":"","parse-names":false,"suffix":""},{"dropping-particle":"","family":"Nascimento Cabral","given":"Tiago","non-dropping-particle":"Do","parse-names":false,"suffix":""},{"dropping-particle":"","family":"Faria Maia","given":"Dionisio","non-dropping-particle":"","parse-names":false,"suffix":""},{"dropping-particle":"","family":"Correia Da Silva","given":"Rui Freitas Mendonça","non-dropping-particle":"","parse-names":false,"suffix":""},{"dropping-particle":"","family":"Langner","given":"Anuschka","non-dropping-particle":"","parse-names":false,"suffix":""},{"dropping-particle":"","family":"Resendes","given":"Hernâni Oliveira","non-dropping-particle":"","parse-names":false,"suffix":""},{"dropping-particle":"","family":"Conceição Soares","given":"Maria","non-dropping-particle":"Da","parse-names":false,"suffix":""},{"dropping-particle":"","family":"Abrunhosa","given":"Alexandra","non-dropping-particle":"","parse-names":false,"suffix":""},{"dropping-particle":"","family":"Faria","given":"Filomena","non-dropping-particle":"","parse-names":false,"suffix":""},{"dropping-particle":"","family":"Miranda","given":"Lina","non-dropping-particle":"","parse-names":false,"suffix":""},{"dropping-particle":"","family":"Pereira","given":"Helena","non-dropping-particle":"","parse-names":false,"suffix":""},{"dropping-particle":"","family":"Serra","given":"Sofia","non-dropping-particle":"","parse-names":false,"suffix":""},{"dropping-particle":"","family":"Ionescu","given":"Daniela","non-dropping-particle":"","parse-names":false,"suffix":""},{"dropping-particle":"","family":"Margarit","given":"Simona","non-dropping-particle":"","parse-names":false,"suffix":""},{"dropping-particle":"","family":"Mitre","given":"Calin","non-dropping-particle":"","parse-names":false,"suffix":""},{"dropping-particle":"","family":"Vasian","given":"Horatiu","non-dropping-particle":"","parse-names":false,"suffix":""},{"dropping-particle":"","family":"Manga","given":"Gratiela","non-dropping-particle":"","parse-names":false,"suffix":""},{"dropping-particle":"","family":"Stefan","given":"Andreea","non-dropping-particle":"","parse-names":false,"suffix":""},{"dropping-particle":"","family":"Tomescu","given":"Dana","non-dropping-particle":"","parse-names":false,"suffix":""},{"dropping-particle":"","family":"Filipescu","given":"Daniela","non-dropping-particle":"","parse-names":false,"suffix":""},{"dropping-particle":"","family":"Paunescu","given":"Marilena Alina","non-dropping-particle":"","parse-names":false,"suffix":""},{"dropping-particle":"","family":"Stefan","given":"Mihai","non-dropping-particle":"","parse-names":false,"suffix":""},{"dropping-particle":"","family":"Stoica","given":"Radu","non-dropping-particle":"","parse-names":false,"suffix":""},{"dropping-particle":"","family":"Gavril","given":"Laura","non-dropping-particle":"","parse-names":false,"suffix":""},{"dropping-particle":"","family":"Pǎtrǎşcanu","given":"Emilia","non-dropping-particle":"","parse-names":false,"suffix":""},{"dropping-particle":"","family":"Ristescu","given":"Irina","non-dropping-particle":"","parse-names":false,"suffix":""},{"dropping-particle":"","family":"Rusu","given":"Daniel","non-dropping-particle":"","parse-names":false,"suffix":""},{"dropping-particle":"","family":"Diaconescu","given":"Ciresica","non-dropping-particle":"","parse-names":false,"suffix":""},{"dropping-particle":"","family":"Iosep","given":"Gabriel Florin","non-dropping-particle":"","parse-names":false,"suffix":""},{"dropping-particle":"","family":"Pulbere","given":"Dorin","non-dropping-particle":"","parse-names":false,"suffix":""},{"dropping-particle":"","family":"Ursu","given":"Irina","non-dropping-particle":"","parse-names":false,"suffix":""},{"dropping-particle":"","family":"Balanescu","given":"Andreea","non-dropping-particle":"","parse-names":false,"suffix":""},{"dropping-particle":"","family":"Grintescu","given":"Ioana","non-dropping-particle":"","parse-names":false,"suffix":""},{"dropping-particle":"","family":"Mirea","given":"Liliana","non-dropping-particle":"","parse-names":false,"suffix":""},{"dropping-particle":"","family":"Rentea","given":"Irina","non-dropping-particle":"","parse-names":false,"suffix":""},{"dropping-particle":"","family":"Vartic","given":"Mihaela","non-dropping-particle":"","parse-names":false,"suffix":""},{"dropping-particle":"","family":"Lupu","given":"Mary Nicoleta","non-dropping-particle":"","parse-names":false,"suffix":""},{"dropping-particle":"","family":"Stanescu","given":"Dorin","non-dropping-particle":"","parse-names":false,"suffix":""},{"dropping-particle":"","family":"Streanga","given":"Lavinea","non-dropping-particle":"","parse-names":false,"suffix":""},{"dropping-particle":"","family":"Antal","given":"Oana","non-dropping-particle":"","parse-names":false,"suffix":""},{"dropping-particle":"","family":"Hagau","given":"Natalia","non-dropping-particle":"","parse-names":false,"suffix":""},{"dropping-particle":"","family":"Patras","given":"Dumitru","non-dropping-particle":"","parse-names":false,"suffix":""},{"dropping-particle":"","family":"Petrisor","given":"Cristina","non-dropping-particle":"","parse-names":false,"suffix":""},{"dropping-particle":"","family":"Tosa","given":"Flaviu","non-dropping-particle":"","parse-names":false,"suffix":""},{"dropping-particle":"","family":"Tranca","given":"Sebastian","non-dropping-particle":"","parse-names":false,"suffix":""},{"dropping-particle":"","family":"Copotoiu","given":"Sanda Maria","non-dropping-particle":"","parse-names":false,"suffix":""},{"dropping-particle":"","family":"Ungureanu","given":"Liviu Lucian","non-dropping-particle":"","parse-names":false,"suffix":""},{"dropping-particle":"","family":"Harsan","given":"Cristian Remus","non-dropping-particle":"","parse-names":false,"suffix":""},{"dropping-particle":"","family":"Papurica","given":"Marius","non-dropping-particle":"","parse-names":false,"suffix":""},{"dropping-particle":"","family":"Cernea","given":"Daniela Denisa","non-dropping-particle":"","parse-names":false,"suffix":""},{"dropping-particle":"","family":"Dragoescu","given":"Nicoleta Alice","non-dropping-particle":"","parse-names":false,"suffix":""},{"dropping-particle":"","family":"Aflori","given":"Laura","non-dropping-particle":"","parse-names":false,"suffix":""},{"dropping-particle":"","family":"Vaida","given":"Carmen","non-dropping-particle":"","parse-names":false,"suffix":""},{"dropping-particle":"","family":"Ciobotaru","given":"Oana Roxana","non-dropping-particle":"","parse-names":false,"suffix":""},{"dropping-particle":"","family":"Aignatoaie","given":"Mariana","non-dropping-particle":"","parse-names":false,"suffix":""},{"dropping-particle":"","family":"Carp","given":"Cristina Paula","non-dropping-particle":"","parse-names":false,"suffix":""},{"dropping-particle":"","family":"Cobzaru","given":"Isabelle","non-dropping-particle":"","parse-names":false,"suffix":""},{"dropping-particle":"","family":"Mardare","given":"Oana","non-dropping-particle":"","parse-names":false,"suffix":""},{"dropping-particle":"","family":"Purcarin","given":"Bianca","non-dropping-particle":"","parse-names":false,"suffix":""},{"dropping-particle":"","family":"Tutunaru","given":"Valentin","non-dropping-particle":"","parse-names":false,"suffix":""},{"dropping-particle":"","family":"Ionita","given":"Victor","non-dropping-particle":"","parse-names":false,"suffix":""},{"dropping-particle":"","family":"Arustei","given":"Mirela","non-dropping-particle":"","parse-names":false,"suffix":""},{"dropping-particle":"","family":"Codita","given":"Anisoara","non-dropping-particle":"","parse-names":false,"suffix":""},{"dropping-particle":"","family":"Busuioc","given":"Mihai","non-dropping-particle":"","parse-names":false,"suffix":""},{"dropping-particle":"","family":"Chilinciuc","given":"Ion","non-dropping-particle":"","parse-names":false,"suffix":""},{"dropping-particle":"","family":"Ciobanu","given":"Cristina","non-dropping-particle":"","parse-names":false,"suffix":""},{"dropping-particle":"","family":"Belciu","given":"Ioana","non-dropping-particle":"","parse-names":false,"suffix":""},{"dropping-particle":"","family":"Tincu","given":"Eugen","non-dropping-particle":"","parse-names":false,"suffix":""},{"dropping-particle":"","family":"Blaj","given":"Mihaela","non-dropping-particle":"","parse-names":false,"suffix":""},{"dropping-particle":"","family":"Grosu","given":"Ramona Mihaela","non-dropping-particle":"","parse-names":false,"suffix":""},{"dropping-particle":"","family":"Sandu","given":"Gigel","non-dropping-particle":"","parse-names":false,"suffix":""},{"dropping-particle":"","family":"Bruma","given":"Dana","non-dropping-particle":"","parse-names":false,"suffix":""},{"dropping-particle":"","family":"Corneci","given":"Dan","non-dropping-particle":"","parse-names":false,"suffix":""},{"dropping-particle":"","family":"Dutu","given":"Madalina","non-dropping-particle":"","parse-names":false,"suffix":""},{"dropping-particle":"","family":"Krepil","given":"Adriana","non-dropping-particle":"","parse-names":false,"suffix":""},{"dropping-particle":"","family":"Copaciu","given":"Elena","non-dropping-particle":"","parse-names":false,"suffix":""},{"dropping-particle":"","family":"Dumitrascu","given":"Clementina Oana","non-dropping-particle":"","parse-names":false,"suffix":""},{"dropping-particle":"","family":"Jemna","given":"Ramona","non-dropping-particle":"","parse-names":false,"suffix":""},{"dropping-particle":"","family":"Mihaescu","given":"Florentina","non-dropping-particle":"","parse-names":false,"suffix":""},{"dropping-particle":"","family":"Petre","given":"Raluca","non-dropping-particle":"","parse-names":false,"suffix":""},{"dropping-particle":"","family":"Tudor","given":"Cristina","non-dropping-particle":"","parse-names":false,"suffix":""},{"dropping-particle":"","family":"Ursache","given":"Elena","non-dropping-particle":"","parse-names":false,"suffix":""},{"dropping-particle":"","family":"Kulikov","given":"Alexander","non-dropping-particle":"","parse-names":false,"suffix":""},{"dropping-particle":"","family":"Lubnin","given":"Andrey","non-dropping-particle":"","parse-names":false,"suffix":""},{"dropping-particle":"","family":"Grigoryev","given":"Evgeny","non-dropping-particle":"","parse-names":false,"suffix":""},{"dropping-particle":"","family":"Pugachev","given":"Stanislav","non-dropping-particle":"","parse-names":false,"suffix":""},{"dropping-particle":"","family":"Protsenko","given":"Denis","non-dropping-particle":"","parse-names":false,"suffix":""},{"dropping-particle":"","family":"Tolmasov","given":"Alexander","non-dropping-particle":"","parse-names":false,"suffix":""},{"dropping-particle":"","family":"Hussain","given":"Ayyaz","non-dropping-particle":"","parse-names":false,"suffix":""},{"dropping-particle":"","family":"Ilyina","given":"Yana","non-dropping-particle":"","parse-names":false,"suffix":""},{"dropping-particle":"","family":"Kirov","given":"Mikhail","non-dropping-particle":"","parse-names":false,"suffix":""},{"dropping-particle":"","family":"Roshchina","given":"Anna","non-dropping-particle":"","parse-names":false,"suffix":""},{"dropping-particle":"","family":"Iurin","given":"Aleksandr","non-dropping-particle":"","parse-names":false,"suffix":""},{"dropping-particle":"","family":"Chazova","given":"Elena","non-dropping-particle":"","parse-names":false,"suffix":""},{"dropping-particle":"","family":"Dunay","given":"Artem","non-dropping-particle":"","parse-names":false,"suffix":""},{"dropping-particle":"","family":"Karelov","given":"Alexey","non-dropping-particle":"","parse-names":false,"suffix":""},{"dropping-particle":"","family":"Khvedelidze","given":"Irina","non-dropping-particle":"","parse-names":false,"suffix":""},{"dropping-particle":"","family":"Voldaeva","given":"Olga","non-dropping-particle":"","parse-names":false,"suffix":""},{"dropping-particle":"","family":"Belskiy","given":"Vladislav","non-dropping-particle":"","parse-names":false,"suffix":""},{"dropping-particle":"","family":"Dzhamullaev","given":"Parvin","non-dropping-particle":"","parse-names":false,"suffix":""},{"dropping-particle":"","family":"Grishkowez","given":"Elena","non-dropping-particle":"","parse-names":false,"suffix":""},{"dropping-particle":"","family":"Kretov","given":"Vladimir","non-dropping-particle":"","parse-names":false,"suffix":""},{"dropping-particle":"","family":"Levin","given":"Valeriy","non-dropping-particle":"","parse-names":false,"suffix":""},{"dropping-particle":"","family":"Molkov","given":"Aleksandr","non-dropping-particle":"","parse-names":false,"suffix":""},{"dropping-particle":"","family":"Puzanov","given":"Sergey","non-dropping-particle":"","parse-names":false,"suffix":""},{"dropping-particle":"","family":"Samoilenko","given":"Aleksandr","non-dropping-particle":"","parse-names":false,"suffix":""},{"dropping-particle":"","family":"Tchekulaev","given":"Aleksandr","non-dropping-particle":"","parse-names":false,"suffix":""},{"dropping-particle":"","family":"Tulupova","given":"Valentina","non-dropping-particle":"","parse-names":false,"suffix":""},{"dropping-particle":"","family":"Utkin","given":"Ivan","non-dropping-particle":"","parse-names":false,"suffix":""},{"dropping-particle":"","family":"Allorto","given":"Nikki Leigh","non-dropping-particle":"","parse-names":false,"suffix":""},{"dropping-particle":"","family":"Bishop","given":"David Gray","non-dropping-particle":"","parse-names":false,"suffix":""},{"dropping-particle":"","family":"Builu","given":"Pierre Monji","non-dropping-particle":"","parse-names":false,"suffix":""},{"dropping-particle":"","family":"Cairns","given":"Carel","non-dropping-particle":"","parse-names":false,"suffix":""},{"dropping-particle":"","family":"Dasrath","given":"Ashish","non-dropping-particle":"","parse-names":false,"suffix":""},{"dropping-particle":"","family":"Wet","given":"Jacques","non-dropping-particle":"De","parse-names":false,"suffix":""},{"dropping-particle":"","family":"Hoedt","given":"Marielle","non-dropping-particle":"Den","parse-names":false,"suffix":""},{"dropping-particle":"","family":"Grey","given":"Ben","non-dropping-particle":"","parse-names":false,"suffix":""},{"dropping-particle":"","family":"Hayes","given":"Morgan Philip","non-dropping-particle":"","parse-names":false,"suffix":""},{"dropping-particle":"","family":"Küsel","given":"Belinda Senta","non-dropping-particle":"","parse-names":false,"suffix":""},{"dropping-particle":"","family":"Shangase","given":"Nomcebo","non-dropping-particle":"","parse-names":false,"suffix":""},{"dropping-particle":"","family":"Wise","given":"Robert","non-dropping-particle":"","parse-names":false,"suffix":""},{"dropping-particle":"","family":"Cacala","given":"Sharon","non-dropping-particle":"","parse-names":false,"suffix":""},{"dropping-particle":"","family":"Farina","given":"Zane","non-dropping-particle":"","parse-names":false,"suffix":""},{"dropping-particle":"","family":"Govindasamy","given":"Vishendran","non-dropping-particle":"","parse-names":false,"suffix":""},{"dropping-particle":"","family":"Kruse","given":"Carl Heinz","non-dropping-particle":"","parse-names":false,"suffix":""},{"dropping-particle":"","family":"Lee","given":"Carolyn","non-dropping-particle":"","parse-names":false,"suffix":""},{"dropping-particle":"","family":"Marais","given":"Leonard","non-dropping-particle":"","parse-names":false,"suffix":""},{"dropping-particle":"","family":"Naidoo","given":"Thinagrin Dhasarthun","non-dropping-particle":"","parse-names":false,"suffix":""},{"dropping-particle":"","family":"Rajah","given":"Chantal","non-dropping-particle":"","parse-names":false,"suffix":""},{"dropping-particle":"","family":"Rodseth","given":"Reitze Nils","non-dropping-particle":"","parse-names":false,"suffix":""},{"dropping-particle":"","family":"Ryan","given":"Lisa","non-dropping-particle":"","parse-names":false,"suffix":""},{"dropping-particle":"","family":"Rhaden","given":"Richard","non-dropping-particle":"Von","parse-names":false,"suffix":""},{"dropping-particle":"","family":"Adam","given":"Suwayba","non-dropping-particle":"","parse-names":false,"suffix":""},{"dropping-particle":"","family":"Alphonsus","given":"Christella","non-dropping-particle":"","parse-names":false,"suffix":""},{"dropping-particle":"","family":"Ameer","given":"Yusuf","non-dropping-particle":"","parse-names":false,"suffix":""},{"dropping-particle":"","family":"Anderson","given":"Frank","non-dropping-particle":"","parse-names":false,"suffix":""},{"dropping-particle":"","family":"Basanth","given":"Sujith","non-dropping-particle":"","parse-names":false,"suffix":""},{"dropping-particle":"","family":"Bechan","given":"Sudha","non-dropping-particle":"","parse-names":false,"suffix":""},{"dropping-particle":"","family":"Bhula","given":"Chettan","non-dropping-particle":"","parse-names":false,"suffix":""},{"dropping-particle":"","family":"Biccard","given":"Bruce M.","non-dropping-particle":"","parse-names":false,"suffix":""},{"dropping-particle":"","family":"Biyase","given":"Thuli","non-dropping-particle":"","parse-names":false,"suffix":""},{"dropping-particle":"","family":"Buccimazza","given":"Ines","non-dropping-particle":"","parse-names":false,"suffix":""},{"dropping-particle":"","family":"Cardosa","given":"Jorge","non-dropping-particle":"","parse-names":false,"suffix":""},{"dropping-particle":"","family":"Chen","given":"James","non-dropping-particle":"","parse-names":false,"suffix":""},{"dropping-particle":"","family":"Daya","given":"Bhavika","non-dropping-particle":"","parse-names":false,"suffix":""},{"dropping-particle":"","family":"Drummond","given":"Leanne","non-dropping-particle":"","parse-names":false,"suffix":""},{"dropping-particle":"","family":"Elabib","given":"Ali","non-dropping-particle":"","parse-names":false,"suffix":""},{"dropping-particle":"","family":"Goad","given":"Ehab Helmy Abdel","non-dropping-particle":"","parse-names":false,"suffix":""},{"dropping-particle":"","family":"Goga","given":"Ismail E.","non-dropping-particle":"","parse-names":false,"suffix":""},{"dropping-particle":"","family":"Goga","given":"Riaz","non-dropping-particle":"","parse-names":false,"suffix":""},{"dropping-particle":"","family":"Harrichandparsad","given":"R.","non-dropping-particle":"","parse-names":false,"suffix":""},{"dropping-particle":"","family":"Hodgson","given":"Richard E.","non-dropping-particle":"","parse-names":false,"suffix":""},{"dropping-particle":"","family":"Jordaan","given":"J.","non-dropping-particle":"","parse-names":false,"suffix":""},{"dropping-particle":"","family":"Kalafatis","given":"Nicky","non-dropping-particle":"","parse-names":false,"suffix":""},{"dropping-particle":"","family":"Kampik","given":"Christian","non-dropping-particle":"","parse-names":false,"suffix":""},{"dropping-particle":"","family":"Landers","given":"A. T.","non-dropping-particle":"","parse-names":false,"suffix":""},{"dropping-particle":"","family":"Loots","given":"Emil","non-dropping-particle":"","parse-names":false,"suffix":""},{"dropping-particle":"","family":"Madansein","given":"Rajhmum","non-dropping-particle":"","parse-names":false,"suffix":""},{"dropping-particle":"","family":"Madaree","given":"Anil","non-dropping-particle":"","parse-names":false,"suffix":""},{"dropping-particle":"","family":"Madiba","given":"Thandinkosi E.","non-dropping-particle":"","parse-names":false,"suffix":""},{"dropping-particle":"","family":"Manzini","given":"Vukani T.","non-dropping-particle":"","parse-names":false,"suffix":""},{"dropping-particle":"","family":"Mbuyisa","given":"Mbali","non-dropping-particle":"","parse-names":false,"suffix":""},{"dropping-particle":"","family":"Moodley","given":"Rajan","non-dropping-particle":"","parse-names":false,"suffix":""},{"dropping-particle":"","family":"Msomi","given":"Mduduzi","non-dropping-particle":"","parse-names":false,"suffix":""},{"dropping-particle":"","family":"Mukama","given":"Innocent","non-dropping-particle":"","parse-names":false,"suffix":""},{"dropping-particle":"","family":"Naidoo","given":"Desigan","non-dropping-particle":"","parse-names":false,"suffix":""},{"dropping-particle":"","family":"Naidoo","given":"Rubeshan","non-dropping-particle":"","parse-names":false,"suffix":""},{"dropping-particle":"","family":"Naidu","given":"Tesuven K.","non-dropping-particle":"","parse-names":false,"suffix":""},{"dropping-particle":"","family":"Ntloko","given":"Sindiswa","non-dropping-particle":"","parse-names":false,"suffix":""},{"dropping-particle":"","family":"Padayachee","given":"Eneshia","non-dropping-particle":"","parse-names":false,"suffix":""},{"dropping-particle":"","family":"Padayachee","given":"Lucelle","non-dropping-particle":"","parse-names":false,"suffix":""},{"dropping-particle":"","family":"Phaff","given":"Martijn","non-dropping-particle":"","parse-names":false,"suffix":""},{"dropping-particle":"","family":"Pillay","given":"Bala","non-dropping-particle":"","parse-names":false,"suffix":""},{"dropping-particle":"","family":"Pillay","given":"Desigan","non-dropping-particle":"","parse-names":false,"suffix":""},{"dropping-particle":"","family":"Pillay","given":"Lutchmee","non-dropping-particle":"","parse-names":false,"suffix":""},{"dropping-particle":"","family":"Ramnarain","given":"Anupa","non-dropping-particle":"","parse-names":false,"suffix":""},{"dropping-particle":"","family":"Ramphal","given":"Suren R.","non-dropping-particle":"","parse-names":false,"suffix":""},{"dropping-particle":"","family":"Ryan","given":"Paul","non-dropping-particle":"","parse-names":false,"suffix":""},{"dropping-particle":"","family":"Saloojee","given":"Ahmed","non-dropping-particle":"","parse-names":false,"suffix":""},{"dropping-particle":"","family":"Sebitloane","given":"Motshedisi","non-dropping-particle":"","parse-names":false,"suffix":""},{"dropping-particle":"","family":"Sigcu","given":"Noluyolo","non-dropping-particle":"","parse-names":false,"suffix":""},{"dropping-particle":"","family":"Taylor","given":"Jenna L.","non-dropping-particle":"","parse-names":false,"suffix":""},{"dropping-particle":"","family":"Torborg","given":"Alexandra","non-dropping-particle":"","parse-names":false,"suffix":""},{"dropping-particle":"","family":"Visser","given":"Linda","non-dropping-particle":"","parse-names":false,"suffix":""},{"dropping-particle":"","family":"Anderson","given":"Philip","non-dropping-particle":"","parse-names":false,"suffix":""},{"dropping-particle":"","family":"Conradie","given":"Alae","non-dropping-particle":"","parse-names":false,"suffix":""},{"dropping-particle":"","family":"Swardt","given":"Mathew","non-dropping-particle":"De","parse-names":false,"suffix":""},{"dropping-particle":"","family":"Villiers","given":"Martin","non-dropping-particle":"De","parse-names":false,"suffix":""},{"dropping-particle":"","family":"Eikman","given":"Johan","non-dropping-particle":"","parse-names":false,"suffix":""},{"dropping-particle":"","family":"Liebenberg","given":"Riaan","non-dropping-particle":"","parse-names":false,"suffix":""},{"dropping-particle":"","family":"Mouton","given":"Johan","non-dropping-particle":"","parse-names":false,"suffix":""},{"dropping-particle":"","family":"Paton","given":"Abbey","non-dropping-particle":"","parse-names":false,"suffix":""},{"dropping-particle":"","family":"Merwe","given":"Louwrence","non-dropping-particle":"Van Der","parse-names":false,"suffix":""},{"dropping-particle":"","family":"Wilscott-Davids","given":"Candice","non-dropping-particle":"","parse-names":false,"suffix":""},{"dropping-particle":"","family":"Barrett","given":"Wendy Joan","non-dropping-particle":"","parse-names":false,"suffix":""},{"dropping-particle":"","family":"Bester","given":"Marlet","non-dropping-particle":"","parse-names":false,"suffix":""},{"dropping-particle":"","family":"Beer","given":"Johan","non-dropping-particle":"De","parse-names":false,"suffix":""},{"dropping-particle":"","family":"Geldenhuys","given":"Jacques","non-dropping-particle":"","parse-names":false,"suffix":""},{"dropping-particle":"","family":"Gouws","given":"Hanni","non-dropping-particle":"","parse-names":false,"suffix":""},{"dropping-particle":"","family":"Potgieter","given":"Jan Hendrik","non-dropping-particle":"","parse-names":false,"suffix":""},{"dropping-particle":"","family":"Strydom","given":"Magdel","non-dropping-particle":"","parse-names":false,"suffix":""},{"dropping-particle":"","family":"WilberforceTurton","given":"Edwin","non-dropping-particle":"","parse-names":false,"suffix":""},{"dropping-particle":"","family":"Chetty","given":"Rubendraj R.","non-dropping-particle":"","parse-names":false,"suffix":""},{"dropping-particle":"","family":"Chirkut","given":"Subash","non-dropping-particle":"","parse-names":false,"suffix":""},{"dropping-particle":"","family":"Cronje","given":"Larissa","non-dropping-particle":"","parse-names":false,"suffix":""},{"dropping-particle":"","family":"Vasconcellos","given":"Kim","non-dropping-particle":"De","parse-names":false,"suffix":""},{"dropping-particle":"","family":"Dube","given":"Nokukhanya Z.","non-dropping-particle":"","parse-names":false,"suffix":""},{"dropping-particle":"","family":"Gama","given":"N. Sibusiso","non-dropping-particle":"","parse-names":false,"suffix":""},{"dropping-particle":"","family":"Green","given":"Garyth M.","non-dropping-particle":"","parse-names":false,"suffix":""},{"dropping-particle":"","family":"Green-Thompson","given":"Randolph","non-dropping-particle":"","parse-names":false,"suffix":""},{"dropping-particle":"","family":"Kinoo","given":"Suman Mewa","non-dropping-particle":"","parse-names":false,"suffix":""},{"dropping-particle":"","family":"Kistnasami","given":"Prenolin","non-dropping-particle":"","parse-names":false,"suffix":""},{"dropping-particle":"","family":"Maharaj","given":"Kapil","non-dropping-particle":"","parse-names":false,"suffix":""},{"dropping-particle":"","family":"Moodley","given":"Manogaran S.","non-dropping-particle":"","parse-names":false,"suffix":""},{"dropping-particle":"","family":"Mothae","given":"Sibongile J.","non-dropping-particle":"","parse-names":false,"suffix":""},{"dropping-particle":"","family":"Naidoo","given":"Ruvashni","non-dropping-particle":"","parse-names":false,"suffix":""},{"dropping-particle":"","family":"Noorbhai","given":"M. Aslam F.","non-dropping-particle":"","parse-names":false,"suffix":""},{"dropping-particle":"","family":"Rughubar","given":"Vivesh","non-dropping-particle":"","parse-names":false,"suffix":""},{"dropping-particle":"","family":"Reddy","given":"Jenendhiran","non-dropping-particle":"","parse-names":false,"suffix":""},{"dropping-particle":"","family":"Singh","given":"Avesh","non-dropping-particle":"","parse-names":false,"suffix":""},{"dropping-particle":"","family":"Skinner","given":"David L.","non-dropping-particle":"","parse-names":false,"suffix":""},{"dropping-particle":"","family":"Smith","given":"Murray J.","non-dropping-particle":"","parse-names":false,"suffix":""},{"dropping-particle":"","family":"Singh","given":"Bhagwan","non-dropping-particle":"","parse-names":false,"suffix":""},{"dropping-particle":"","family":"Misra","given":"Ravi","non-dropping-particle":"","parse-names":false,"suffix":""},{"dropping-particle":"","family":"Naidoo","given":"Maheshwar","non-dropping-particle":"","parse-names":false,"suffix":""},{"dropping-particle":"","family":"Ramdharee","given":"Pireshin","non-dropping-particle":"","parse-names":false,"suffix":""},{"dropping-particle":"","family":"Selibea","given":"Yvonne","non-dropping-particle":"","parse-names":false,"suffix":""},{"dropping-particle":"","family":"Sewpersad","given":"Selina","non-dropping-particle":"","parse-names":false,"suffix":""},{"dropping-particle":"","family":"Sham","given":"Shailendra","non-dropping-particle":"","parse-names":false,"suffix":""},{"dropping-particle":"","family":"Wessels","given":"Joseph D.","non-dropping-particle":"","parse-names":false,"suffix":""},{"dropping-particle":"","family":"Africander","given":"Cucu","non-dropping-particle":"","parse-names":false,"suffix":""},{"dropping-particle":"","family":"Bejia","given":"Tarek","non-dropping-particle":"","parse-names":false,"suffix":""},{"dropping-particle":"","family":"Blakemore","given":"Stephen P.","non-dropping-particle":"","parse-names":false,"suffix":""},{"dropping-particle":"","family":"Botes","given":"Marisa","non-dropping-particle":"","parse-names":false,"suffix":""},{"dropping-particle":"","family":"Bunwarie","given":"Bimalshakth","non-dropping-particle":"","parse-names":false,"suffix":""},{"dropping-particle":"","family":"Hernandez","given":"Carlos B.","non-dropping-particle":"","parse-names":false,"suffix":""},{"dropping-particle":"","family":"Jeeraz","given":"Mohammud A.","non-dropping-particle":"","parse-names":false,"suffix":""},{"dropping-particle":"","family":"Legutko","given":"Dagmara A.","non-dropping-particle":"","parse-names":false,"suffix":""},{"dropping-particle":"","family":"Lopez","given":"Acela G.","non-dropping-particle":"","parse-names":false,"suffix":""},{"dropping-particle":"","family":"Meyer","given":"Jenine N.","non-dropping-particle":"De","parse-names":false,"suffix":""},{"dropping-particle":"","family":"Muzenda","given":"Tanaka","non-dropping-particle":"","parse-names":false,"suffix":""},{"dropping-particle":"","family":"Naidoo","given":"Noel","non-dropping-particle":"","parse-names":false,"suffix":""},{"dropping-particle":"","family":"Patel","given":"Maryam","non-dropping-particle":"","parse-names":false,"suffix":""},{"dropping-particle":"","family":"Pentela","given":"Rao","non-dropping-particle":"","parse-names":false,"suffix":""},{"dropping-particle":"","family":"Junge","given":"Marina","non-dropping-particle":"","parse-names":false,"suffix":""},{"dropping-particle":"","family":"Mansoor","given":"Naj","non-dropping-particle":"","parse-names":false,"suffix":""},{"dropping-particle":"","family":"Rademan","given":"Lana","non-dropping-particle":"","parse-names":false,"suffix":""},{"dropping-particle":"","family":"Scislowski","given":"Pawel","non-dropping-particle":"","parse-names":false,"suffix":""},{"dropping-particle":"","family":"Seedat","given":"Ismail","non-dropping-particle":"","parse-names":false,"suffix":""},{"dropping-particle":"","family":"Berg","given":"Bianca","non-dropping-particle":"Van Den","parse-names":false,"suffix":""},{"dropping-particle":"","family":"Merwe","given":"Doreen","non-dropping-particle":"Van Der","parse-names":false,"suffix":""},{"dropping-particle":"","family":"Wyk","given":"Steyn","non-dropping-particle":"Van","parse-names":false,"suffix":""},{"dropping-particle":"","family":"Govender","given":"Komalan","non-dropping-particle":"","parse-names":false,"suffix":""},{"dropping-particle":"","family":"Naicker","given":"Darshan","non-dropping-particle":"","parse-names":false,"suffix":""},{"dropping-particle":"","family":"Ramjee","given":"Rajesh","non-dropping-particle":"","parse-names":false,"suffix":""},{"dropping-particle":"","family":"Saley","given":"Mueen","non-dropping-particle":"","parse-names":false,"suffix":""},{"dropping-particle":"","family":"Kuhn","given":"Warren Paul","non-dropping-particle":"","parse-names":false,"suffix":""},{"dropping-particle":"","family":"Matos-Puig","given":"Roel","non-dropping-particle":"","parse-names":false,"suffix":""},{"dropping-particle":"","family":"Moolla","given":"Zaheer","non-dropping-particle":"","parse-names":false,"suffix":""},{"dropping-particle":"","family":"Lisi","given":"Alberto","non-dropping-particle":"","parse-names":false,"suffix":""},{"dropping-particle":"","family":"Perez","given":"Gisela","non-dropping-particle":"","parse-names":false,"suffix":""},{"dropping-particle":"","family":"Beltran","given":"Anna Valle","non-dropping-particle":"","parse-names":false,"suffix":""},{"dropping-particle":"","family":"Lozano","given":"Angels","non-dropping-particle":"","parse-names":false,"suffix":""},{"dropping-particle":"","family":"Navarro","given":"Carlos Delgado","non-dropping-particle":"","parse-names":false,"suffix":""},{"dropping-particle":"","family":"Duca","given":"Alejandro","non-dropping-particle":"","parse-names":false,"suffix":""},{"dropping-particle":"","family":"Ernesto","given":"Ernesto Pastor Martinez","non-dropping-particle":"","parse-names":false,"suffix":""},{"dropping-particle":"","family":"Ferrando","given":"Carlos","non-dropping-particle":"","parse-names":false,"suffix":""},{"dropping-particle":"","family":"Fuentes","given":"Isabel","non-dropping-particle":"","parse-names":false,"suffix":""},{"dropping-particle":"","family":"García-Pérez","given":"Maria Luisa","non-dropping-particle":"","parse-names":false,"suffix":""},{"dropping-particle":"","family":"Gracia","given":"Estefania","non-dropping-particle":"","parse-names":false,"suffix":""},{"dropping-particle":"","family":"Palomares","given":"Ana Izquierdo","non-dropping-particle":"","parse-names":false,"suffix":""},{"dropping-particle":"","family":"Katime","given":"Antonio","non-dropping-particle":"","parse-names":false,"suffix":""},{"dropping-particle":"","family":"Miñana","given":"Amanda","non-dropping-particle":"","parse-names":false,"suffix":""},{"dropping-particle":"","family":"Incertis","given":"Raul Raul","non-dropping-particle":"","parse-names":false,"suffix":""},{"dropping-particle":"","family":"Romero","given":"Esther","non-dropping-particle":"","parse-names":false,"suffix":""},{"dropping-particle":"","family":"Garcia","given":"Carolina Soledad Romero","non-dropping-particle":"","parse-names":false,"suffix":""},{"dropping-particle":"","family":"Rubio","given":"Concepcion","non-dropping-particle":"","parse-names":false,"suffix":""},{"dropping-particle":"","family":"Artiles","given":"Tania Socorro","non-dropping-particle":"","parse-names":false,"suffix":""},{"dropping-particle":"","family":"Soro","given":"Marina","non-dropping-particle":"","parse-names":false,"suffix":""},{"dropping-particle":"","family":"Valls","given":"Paola","non-dropping-particle":"","parse-names":false,"suffix":""},{"dropping-particle":"","family":"Laguarda","given":"Gisela Alaman","non-dropping-particle":"","parse-names":false,"suffix":""},{"dropping-particle":"","family":"Benavent","given":"Pau","non-dropping-particle":"","parse-names":false,"suffix":""},{"dropping-particle":"","family":"Cuenca","given":"Vicente Chisbert","non-dropping-particle":"","parse-names":false,"suffix":""},{"dropping-particle":"","family":"Cueva","given":"Andreu","non-dropping-particle":"","parse-names":false,"suffix":""},{"dropping-particle":"","family":"Lafuente","given":"Matilde","non-dropping-particle":"","parse-names":false,"suffix":""},{"dropping-particle":"","family":"Parra","given":"Asuncion Marques","non-dropping-particle":"","parse-names":false,"suffix":""},{"dropping-particle":"","family":"Rodrigo","given":"Alejandra Romero","non-dropping-particle":"","parse-names":false,"suffix":""},{"dropping-particle":"","family":"Sanchez-Morcillo","given":"Silvia","non-dropping-particle":"","parse-names":false,"suffix":""},{"dropping-particle":"","family":"Tormo","given":"Sergi","non-dropping-particle":"","parse-names":false,"suffix":""},{"dropping-particle":"","family":"Redondo","given":"Francisco Javier","non-dropping-particle":"","parse-names":false,"suffix":""},{"dropping-particle":"","family":"Andres","given":"Jose","non-dropping-particle":"De","parse-names":false,"suffix":""},{"dropping-particle":"","family":"Diago","given":"Lorena Gómez","non-dropping-particle":"","parse-names":false,"suffix":""},{"dropping-particle":"","family":"Cádiz","given":"Maria José Hernández","non-dropping-particle":"","parse-names":false,"suffix":""},{"dropping-particle":"","family":"Manuel","given":"Granell Gil","non-dropping-particle":"","parse-names":false,"suffix":""},{"dropping-particle":"","family":"Peris","given":"Raquel","non-dropping-particle":"","parse-names":false,"suffix":""},{"dropping-particle":"","family":"Saiz","given":"Cristina","non-dropping-particle":"","parse-names":false,"suffix":""},{"dropping-particle":"","family":"Tatay","given":"Jose","non-dropping-particle":"","parse-names":false,"suffix":""},{"dropping-particle":"","family":"Soto","given":"Maria Teresa Tebar","non-dropping-particle":"","parse-names":false,"suffix":""},{"dropping-particle":"","family":"Brunete","given":"Tamara","non-dropping-particle":"","parse-names":false,"suffix":""},{"dropping-particle":"","family":"Cancho","given":"David","non-dropping-particle":"","parse-names":false,"suffix":""},{"dropping-particle":"","family":"García","given":"David R.Delgado","non-dropping-particle":"","parse-names":false,"suffix":""},{"dropping-particle":"","family":"Zamudio","given":"Diana","non-dropping-particle":"","parse-names":false,"suffix":""},{"dropping-particle":"","family":"Valle","given":"Santiago Garcia","non-dropping-particle":"Del","parse-names":false,"suffix":""},{"dropping-particle":"","family":"Serrano","given":"M. Luz","non-dropping-particle":"","parse-names":false,"suffix":""},{"dropping-particle":"","family":"Alonso","given":"Eduardo","non-dropping-particle":"","parse-names":false,"suffix":""},{"dropping-particle":"","family":"Anillo","given":"Victor","non-dropping-particle":"","parse-names":false,"suffix":""},{"dropping-particle":"","family":"Maseda","given":"Emilio","non-dropping-particle":"","parse-names":false,"suffix":""},{"dropping-particle":"","family":"Salgado","given":"Patricia","non-dropping-particle":"","parse-names":false,"suffix":""},{"dropping-particle":"","family":"Suarez","given":"Luis","non-dropping-particle":"","parse-names":false,"suffix":""},{"dropping-particle":"","family":"Suarez-De-La-Rica","given":"Alejandro","non-dropping-particle":"","parse-names":false,"suffix":""},{"dropping-particle":"","family":"Villagrán","given":"María José","non-dropping-particle":"","parse-names":false,"suffix":""},{"dropping-particle":"","family":"Aldecoa","given":"Cesar","non-dropping-particle":"","parse-names":false,"suffix":""},{"dropping-particle":"","family":"Alonso","given":"José Ignacio","non-dropping-particle":"","parse-names":false,"suffix":""},{"dropping-particle":"","family":"Cabezuelo","given":"Estefania","non-dropping-particle":"","parse-names":false,"suffix":""},{"dropping-particle":"","family":"Garcia-Saiz","given":"Irene","non-dropping-particle":"","parse-names":false,"suffix":""},{"dropping-particle":"","family":"Moral","given":"Olga Lopez","non-dropping-particle":"Del","parse-names":false,"suffix":""},{"dropping-particle":"","family":"Martín","given":"Silvia","non-dropping-particle":"","parse-names":false,"suffix":""},{"dropping-particle":"","family":"Gonzalez","given":"Alba Perez","non-dropping-particle":"","parse-names":false,"suffix":""},{"dropping-particle":"","family":"Doncel","given":"Ma Sherezade Tovar","non-dropping-particle":"","parse-names":false,"suffix":""},{"dropping-particle":"","family":"Vera","given":"Martin Agüero","non-dropping-particle":"","parse-names":false,"suffix":""},{"dropping-particle":"","family":"Sanchez","given":"Francisco José Ávila","non-dropping-particle":"","parse-names":false,"suffix":""},{"dropping-particle":"","family":"Castaño","given":"Beatriz","non-dropping-particle":"","parse-names":false,"suffix":""},{"dropping-particle":"","family":"Moreira","given":"Beatriz Castaño","non-dropping-particle":"","parse-names":false,"suffix":""},{"dropping-particle":"","family":"Risco","given":"Sahely Flores","non-dropping-particle":"","parse-names":false,"suffix":""},{"dropping-particle":"","family":"Martín","given":"Daniel Paz","non-dropping-particle":"","parse-names":false,"suffix":""},{"dropping-particle":"","family":"Martín","given":"Fernando Pérez","non-dropping-particle":"","parse-names":false,"suffix":""},{"dropping-particle":"","family":"Poza","given":"Paloma","non-dropping-particle":"","parse-names":false,"suffix":""},{"dropping-particle":"","family":"Ruiz","given":"Adela","non-dropping-particle":"","parse-names":false,"suffix":""},{"dropping-particle":"","family":"Martínez","given":"Wilson Fabio Serna","non-dropping-particle":"","parse-names":false,"suffix":""},{"dropping-particle":"","family":"Vicente","given":"Bárbara Vázquez","non-dropping-particle":"","parse-names":false,"suffix":""},{"dropping-particle":"","family":"Dominguez","given":"Saul Velaz","non-dropping-particle":"","parse-names":false,"suffix":""},{"dropping-particle":"","family":"Fernández","given":"Salvador","non-dropping-particle":"","parse-names":false,"suffix":""},{"dropping-particle":"","family":"Munoz-López","given":"Alfonso","non-dropping-particle":"","parse-names":false,"suffix":""},{"dropping-particle":"","family":"Bernat","given":"Maria Jose","non-dropping-particle":"","parse-names":false,"suffix":""},{"dropping-particle":"","family":"Mas","given":"Arantxa","non-dropping-particle":"","parse-names":false,"suffix":""},{"dropping-particle":"","family":"Planas","given":"Kenneth","non-dropping-particle":"","parse-names":false,"suffix":""},{"dropping-particle":"","family":"Jawad","given":"Monir","non-dropping-particle":"","parse-names":false,"suffix":""},{"dropping-particle":"","family":"Saeed","given":"Yousif","non-dropping-particle":"","parse-names":false,"suffix":""},{"dropping-particle":"","family":"Hedin","given":"Annika","non-dropping-particle":"","parse-names":false,"suffix":""},{"dropping-particle":"","family":"Levander","given":"Helena","non-dropping-particle":"","parse-names":false,"suffix":""},{"dropping-particle":"","family":"Chew","given":"Michelle","non-dropping-particle":"","parse-names":false,"suffix":""},{"dropping-particle":"","family":"Holmström","given":"Sandra","non-dropping-particle":"","parse-names":false,"suffix":""},{"dropping-particle":"","family":"Lonn","given":"David","non-dropping-particle":"","parse-names":false,"suffix":""},{"dropping-particle":"","family":"Zoerner","given":"Frank","non-dropping-particle":"","parse-names":false,"suffix":""},{"dropping-particle":"","family":"Åkring","given":"Irene","non-dropping-particle":"","parse-names":false,"suffix":""},{"dropping-particle":"","family":"Widmark","given":"Carl","non-dropping-particle":"","parse-names":false,"suffix":""},{"dropping-particle":"","family":"Zettergren","given":"Jan","non-dropping-particle":"","parse-names":false,"suffix":""},{"dropping-particle":"","family":"Liljequist","given":"Victor Aspelund","non-dropping-particle":"","parse-names":false,"suffix":""},{"dropping-particle":"","family":"Nystrom","given":"Lena","non-dropping-particle":"","parse-names":false,"suffix":""},{"dropping-particle":"","family":"Odeberg-Wernerman","given":"Suzanne","non-dropping-particle":"","parse-names":false,"suffix":""},{"dropping-particle":"","family":"Oldner","given":"Anders","non-dropping-particle":"","parse-names":false,"suffix":""},{"dropping-particle":"","family":"Fagerlund","given":"Malin Jonsson","non-dropping-particle":"","parse-names":false,"suffix":""},{"dropping-particle":"","family":"Reje","given":"Patrik","non-dropping-particle":"","parse-names":false,"suffix":""},{"dropping-particle":"","family":"Lyckner","given":"Sara","non-dropping-particle":"","parse-names":false,"suffix":""},{"dropping-particle":"","family":"Sperber","given":"Jesper","non-dropping-particle":"","parse-names":false,"suffix":""},{"dropping-particle":"","family":"Adolfsson","given":"Anne","non-dropping-particle":"","parse-names":false,"suffix":""},{"dropping-particle":"","family":"Klarin","given":"Bengt","non-dropping-particle":"","parse-names":false,"suffix":""},{"dropping-particle":"","family":"Ögren","given":"Katrin","non-dropping-particle":"","parse-names":false,"suffix":""},{"dropping-particle":"","family":"Barras","given":"Jean Pierre","non-dropping-particle":"","parse-names":false,"suffix":""},{"dropping-particle":"","family":"Bührer","given":"Thomas","non-dropping-particle":"","parse-names":false,"suffix":""},{"dropping-particle":"","family":"Despotidis","given":"Vasileios","non-dropping-particle":"","parse-names":false,"suffix":""},{"dropping-particle":"","family":"Helmy","given":"Naeder","non-dropping-particle":"","parse-names":false,"suffix":""},{"dropping-particle":"","family":"Holliger","given":"Stephan","non-dropping-particle":"","parse-names":false,"suffix":""},{"dropping-particle":"","family":"Raptis","given":"Dimitri Aristotle","non-dropping-particle":"","parse-names":false,"suffix":""},{"dropping-particle":"","family":"Schmid","given":"Roger","non-dropping-particle":"","parse-names":false,"suffix":""},{"dropping-particle":"","family":"Meyer","given":"Antoine","non-dropping-particle":"","parse-names":false,"suffix":""},{"dropping-particle":"","family":"Jaquet","given":"Yves","non-dropping-particle":"","parse-names":false,"suffix":""},{"dropping-particle":"","family":"Kessler","given":"Ulf","non-dropping-particle":"","parse-names":false,"suffix":""},{"dropping-particle":"","family":"Muradbegovic","given":"Mirza","non-dropping-particle":"","parse-names":false,"suffix":""},{"dropping-particle":"","family":"Nahum","given":"Solange R.","non-dropping-particle":"","parse-names":false,"suffix":""},{"dropping-particle":"","family":"Rotunno","given":"Teresa","non-dropping-particle":"","parse-names":false,"suffix":""},{"dropping-particle":"","family":"Schiltz","given":"Boris","non-dropping-particle":"","parse-names":false,"suffix":""},{"dropping-particle":"","family":"Voruz","given":"François","non-dropping-particle":"","parse-names":false,"suffix":""},{"dropping-particle":"","family":"Worreth","given":"Marc","non-dropping-particle":"","parse-names":false,"suffix":""},{"dropping-particle":"","family":"Christoforidis","given":"Dimitri","non-dropping-particle":"","parse-names":false,"suffix":""},{"dropping-particle":"","family":"Popeskou","given":"Sotirios Georgios","non-dropping-particle":"","parse-names":false,"suffix":""},{"dropping-particle":"","family":"Furrer","given":"Markus","non-dropping-particle":"","parse-names":false,"suffix":""},{"dropping-particle":"","family":"Prevost","given":"Gian Andrea","non-dropping-particle":"","parse-names":false,"suffix":""},{"dropping-particle":"","family":"Stocker","given":"Andrea","non-dropping-particle":"","parse-names":false,"suffix":""},{"dropping-particle":"","family":"Lang","given":"Klaus","non-dropping-particle":"","parse-names":false,"suffix":""},{"dropping-particle":"","family":"Breitenstein","given":"Stefan","non-dropping-particle":"","parse-names":false,"suffix":""},{"dropping-particle":"","family":"Ganter","given":"Michael T.","non-dropping-particle":"","parse-names":false,"suffix":""},{"dropping-particle":"","family":"Geisen","given":"Martin","non-dropping-particle":"","parse-names":false,"suffix":""},{"dropping-particle":"","family":"Soll","given":"Christopher","non-dropping-particle":"","parse-names":false,"suffix":""},{"dropping-particle":"","family":"Korkmaz","given":"Michelle","non-dropping-particle":"","parse-names":false,"suffix":""},{"dropping-particle":"","family":"Lubach","given":"Iris","non-dropping-particle":"","parse-names":false,"suffix":""},{"dropping-particle":"","family":"Schmitz","given":"Michael","non-dropping-particle":"","parse-names":false,"suffix":""},{"dropping-particle":"","family":"Zu Schwabedissen","given":"Moritz Meyer","non-dropping-particle":"","parse-names":false,"suffix":""},{"dropping-particle":"","family":"Zu Schwabedissen Moritz","given":"Meyer","non-dropping-particle":"","parse-names":false,"suffix":""},{"dropping-particle":"","family":"Zingg","given":"Urs","non-dropping-particle":"","parse-names":false,"suffix":""},{"dropping-particle":"","family":"Hillermann","given":"Thomas","non-dropping-particle":"","parse-names":false,"suffix":""},{"dropping-particle":"","family":"Wildi","given":"Stefan","non-dropping-particle":"","parse-names":false,"suffix":""},{"dropping-particle":"","family":"Hofer","given":"Christoph","non-dropping-particle":"","parse-names":false,"suffix":""},{"dropping-particle":"","family":"Pinto","given":"Bernardo Bollen","non-dropping-particle":"","parse-names":false,"suffix":""},{"dropping-particle":"","family":"Walder","given":"Bernhard","non-dropping-particle":"","parse-names":false,"suffix":""},{"dropping-particle":"","family":"Hübner","given":"Martin","non-dropping-particle":"","parse-names":false,"suffix":""},{"dropping-particle":"","family":"Mariotti","given":"Giustina","non-dropping-particle":"","parse-names":false,"suffix":""},{"dropping-particle":"","family":"Slankamenac","given":"Ksenija","non-dropping-particle":"","parse-names":false,"suffix":""},{"dropping-particle":"","family":"Namuyuga","given":"Mirioce","non-dropping-particle":"","parse-names":false,"suffix":""},{"dropping-particle":"","family":"Kyomugisha","given":"Edward","non-dropping-particle":"","parse-names":false,"suffix":""},{"dropping-particle":"","family":"Kituuka","given":"Olivia","non-dropping-particle":"","parse-names":false,"suffix":""},{"dropping-particle":"","family":"Shikanda","given":"Anne Wesonga","non-dropping-particle":"","parse-names":false,"suffix":""},{"dropping-particle":"","family":"Kakembo","given":"Nasser","non-dropping-particle":"","parse-names":false,"suffix":""},{"dropping-particle":"","family":"Tom","given":"Charles Otim","non-dropping-particle":"","parse-names":false,"suffix":""},{"dropping-particle":"","family":"Antonina","given":"Webombesa","non-dropping-particle":"","parse-names":false,"suffix":""},{"dropping-particle":"","family":"Bua","given":"Emmanuel","non-dropping-particle":"","parse-names":false,"suffix":""},{"dropping-particle":"","family":"Ditai","given":"James","non-dropping-particle":"","parse-names":false,"suffix":""},{"dropping-particle":"","family":"Ssettabi","given":"Eden Michael","non-dropping-particle":"","parse-names":false,"suffix":""},{"dropping-particle":"","family":"Epodoi","given":"Joseph","non-dropping-particle":"","parse-names":false,"suffix":""},{"dropping-particle":"","family":"Kabagenyi","given":"Fiona","non-dropping-particle":"","parse-names":false,"suffix":""},{"dropping-particle":"","family":"Kirya","given":"Fred","non-dropping-particle":"","parse-names":false,"suffix":""},{"dropping-particle":"","family":"Dempsey","given":"Ged","non-dropping-particle":"","parse-names":false,"suffix":""},{"dropping-particle":"","family":"Seasman","given":"Colette","non-dropping-particle":"","parse-names":false,"suffix":""},{"dropping-particle":"","family":"Khan","given":"Raja Basit Nawaz","non-dropping-particle":"","parse-names":false,"suffix":""},{"dropping-particle":"","family":"Kurasz","given":"Claire","non-dropping-particle":"","parse-names":false,"suffix":""},{"dropping-particle":"","family":"Macgregor","given":"Mark","non-dropping-particle":"","parse-names":false,"suffix":""},{"dropping-particle":"","family":"Shawki","given":"Burhan","non-dropping-particle":"","parse-names":false,"suffix":""},{"dropping-particle":"","family":"Francis","given":"Daren","non-dropping-particle":"","parse-names":false,"suffix":""},{"dropping-particle":"","family":"Hariharan","given":"Vimal","non-dropping-particle":"","parse-names":false,"suffix":""},{"dropping-particle":"","family":"Chau","given":"Simon","non-dropping-particle":"","parse-names":false,"suffix":""},{"dropping-particle":"","family":"Ellis","given":"Kate","non-dropping-particle":"","parse-names":false,"suffix":""},{"dropping-particle":"","family":"Butt","given":"Georgina","non-dropping-particle":"","parse-names":false,"suffix":""},{"dropping-particle":"","family":"Chicken","given":"Dennis Wayne","non-dropping-particle":"","parse-names":false,"suffix":""},{"dropping-particle":"","family":"Christmas","given":"Natasha","non-dropping-particle":"","parse-names":false,"suffix":""},{"dropping-particle":"","family":"Allen","given":"Samantha","non-dropping-particle":"","parse-names":false,"suffix":""},{"dropping-particle":"","family":"Daniel","given":"Gayatri Daniel","non-dropping-particle":"","parse-names":false,"suffix":""},{"dropping-particle":"","family":"Dempster","given":"Angie","non-dropping-particle":"","parse-names":false,"suffix":""},{"dropping-particle":"","family":"Kemp","given":"Juliette","non-dropping-particle":"","parse-names":false,"suffix":""},{"dropping-particle":"","family":"Matthews","given":"Lewis","non-dropping-particle":"","parse-names":false,"suffix":""},{"dropping-particle":"","family":"McGlone","given":"Philip","non-dropping-particle":"","parse-names":false,"suffix":""},{"dropping-particle":"","family":"Tambellini","given":"Joanne","non-dropping-particle":"","parse-names":false,"suffix":""},{"dropping-particle":"","family":"Trodd","given":"Dawn","non-dropping-particle":"","parse-names":false,"suffix":""},{"dropping-particle":"","family":"Freitas","given":"Katie","non-dropping-particle":"","parse-names":false,"suffix":""},{"dropping-particle":"","family":"Garg","given":"Atul","non-dropping-particle":"","parse-names":false,"suffix":""},{"dropping-particle":"","family":"Gupta","given":"Janesh Kumar","non-dropping-particle":"","parse-names":false,"suffix":""},{"dropping-particle":"","family":"Karpate","given":"Shilpaja","non-dropping-particle":"","parse-names":false,"suffix":""},{"dropping-particle":"","family":"Kulkarni","given":"Aditi","non-dropping-particle":"","parse-names":false,"suffix":""},{"dropping-particle":"","family":"O'Hara","given":"Chloe","non-dropping-particle":"","parse-names":false,"suffix":""},{"dropping-particle":"","family":"Troko","given":"Jtroko","non-dropping-particle":"","parse-names":false,"suffix":""},{"dropping-particle":"","family":"Angus","given":"Kirsty","non-dropping-particle":"","parse-names":false,"suffix":""},{"dropping-particle":"","family":"Bradley","given":"Jacqueline","non-dropping-particle":"","parse-names":false,"suffix":""},{"dropping-particle":"","family":"Brennan","given":"Emma","non-dropping-particle":"","parse-names":false,"suffix":""},{"dropping-particle":"","family":"Brooks","given":"Carolyn","non-dropping-particle":"","parse-names":false,"suffix":""},{"dropping-particle":"","family":"Brown","given":"Janette","non-dropping-particle":"","parse-names":false,"suffix":""},{"dropping-particle":"","family":"Brown","given":"Gemma","non-dropping-particle":"","parse-names":false,"suffix":""},{"dropping-particle":"","family":"Finch","given":"Amanda","non-dropping-particle":"","parse-names":false,"suffix":""},{"dropping-particle":"","family":"Gratrix","given":"Karen","non-dropping-particle":"","parse-names":false,"suffix":""},{"dropping-particle":"","family":"Hesketh","given":"Sue","non-dropping-particle":"","parse-names":false,"suffix":""},{"dropping-particle":"","family":"Hill","given":"Gillian","non-dropping-particle":"","parse-names":false,"suffix":""},{"dropping-particle":"","family":"Jeffs","given":"Carol","non-dropping-particle":"","parse-names":false,"suffix":""},{"dropping-particle":"","family":"Morgan","given":"Maureen","non-dropping-particle":"","parse-names":false,"suffix":""},{"dropping-particle":"","family":"Pemberton","given":"Chris","non-dropping-particle":"","parse-names":false,"suffix":""},{"dropping-particle":"","family":"Slawson","given":"Nicola","non-dropping-particle":"","parse-names":false,"suffix":""},{"dropping-particle":"","family":"Spickett","given":"Helen","non-dropping-particle":"","parse-names":false,"suffix":""},{"dropping-particle":"","family":"Swarbrick","given":"Gemma","non-dropping-particle":"","parse-names":false,"suffix":""},{"dropping-particle":"","family":"Thomas","given":"Megan","non-dropping-particle":"","parse-names":false,"suffix":""},{"dropping-particle":"","family":"Duyvenvoorde","given":"Greta","non-dropping-particle":"Van","parse-names":false,"suffix":""},{"dropping-particle":"","family":"Brennan","given":"Andrew","non-dropping-particle":"","parse-names":false,"suffix":""},{"dropping-particle":"","family":"Briscoe","given":"Richard","non-dropping-particle":"","parse-names":false,"suffix":""},{"dropping-particle":"","family":"Cooper","given":"Sarah","non-dropping-particle":"","parse-names":false,"suffix":""},{"dropping-particle":"","family":"Lawton","given":"Tom","non-dropping-particle":"","parse-names":false,"suffix":""},{"dropping-particle":"","family":"Northey","given":"Martin","non-dropping-particle":"","parse-names":false,"suffix":""},{"dropping-particle":"","family":"Senaratne","given":"Rashmi","non-dropping-particle":"","parse-names":false,"suffix":""},{"dropping-particle":"","family":"Stanworth","given":"Helen","non-dropping-particle":"","parse-names":false,"suffix":""},{"dropping-particle":"","family":"Burrows","given":"Lorna","non-dropping-particle":"","parse-names":false,"suffix":""},{"dropping-particle":"","family":"Cain","given":"Helen","non-dropping-particle":"","parse-names":false,"suffix":""},{"dropping-particle":"","family":"Craven","given":"Rachael","non-dropping-particle":"","parse-names":false,"suffix":""},{"dropping-particle":"","family":"Davies","given":"Keith","non-dropping-particle":"","parse-names":false,"suffix":""},{"dropping-particle":"","family":"Jonas","given":"Attila","non-dropping-particle":"","parse-names":false,"suffix":""},{"dropping-particle":"","family":"Pachucki","given":"Marcin","non-dropping-particle":"","parse-names":false,"suffix":""},{"dropping-particle":"","family":"Walkden","given":"Graham","non-dropping-particle":"","parse-names":false,"suffix":""},{"dropping-particle":"","family":"Davies","given":"Helen","non-dropping-particle":"","parse-names":false,"suffix":""},{"dropping-particle":"","family":"Gudaca","given":"Mariethel","non-dropping-particle":"","parse-names":false,"suffix":""},{"dropping-particle":"","family":"Hobrok","given":"Maria","non-dropping-particle":"","parse-names":false,"suffix":""},{"dropping-particle":"","family":"Arawwawala","given":"Dilshan","non-dropping-particle":"","parse-names":false,"suffix":""},{"dropping-particle":"","family":"Fergey","given":"Lauren","non-dropping-particle":"","parse-names":false,"suffix":""},{"dropping-particle":"","family":"Gardiner","given":"Matthew","non-dropping-particle":"","parse-names":false,"suffix":""},{"dropping-particle":"","family":"Gunn","given":"Jacqueline","non-dropping-particle":"","parse-names":false,"suffix":""},{"dropping-particle":"","family":"Johnson","given":"Lyndsay","non-dropping-particle":"","parse-names":false,"suffix":""},{"dropping-particle":"","family":"Lofting","given":"Amanda","non-dropping-particle":"","parse-names":false,"suffix":""},{"dropping-particle":"","family":"Lyle","given":"Amanda","non-dropping-particle":"","parse-names":false,"suffix":""},{"dropping-particle":"","family":"McNeela","given":"Fiona","non-dropping-particle":"","parse-names":false,"suffix":""},{"dropping-particle":"","family":"Smolen","given":"Susan","non-dropping-particle":"","parse-names":false,"suffix":""},{"dropping-particle":"","family":"Topliffe","given":"Joanne","non-dropping-particle":"","parse-names":false,"suffix":""},{"dropping-particle":"","family":"Williams","given":"Sarah","non-dropping-particle":"","parse-names":false,"suffix":""},{"dropping-particle":"","family":"Bland","given":"Martin","non-dropping-particle":"","parse-names":false,"suffix":""},{"dropping-particle":"","family":"Balaji","given":"Packianathaswamy","non-dropping-particle":"","parse-names":false,"suffix":""},{"dropping-particle":"","family":"Kaura","given":"Vikas","non-dropping-particle":"","parse-names":false,"suffix":""},{"dropping-particle":"","family":"Lanka","given":"Prasad","non-dropping-particle":"","parse-names":false,"suffix":""},{"dropping-particle":"","family":"Naylor","given":"Charde","non-dropping-particle":"","parse-names":false,"suffix":""},{"dropping-particle":"","family":"Smith","given":"Neil","non-dropping-particle":"","parse-names":false,"suffix":""},{"dropping-particle":"","family":"Ahmed","given":"Ahmed","non-dropping-particle":"","parse-names":false,"suffix":""},{"dropping-particle":"","family":"Myatt","given":"John","non-dropping-particle":"","parse-names":false,"suffix":""},{"dropping-particle":"","family":"Shenoy","given":"Ravikiran","non-dropping-particle":"","parse-names":false,"suffix":""},{"dropping-particle":"","family":"Soon","given":"Wai Cheong","non-dropping-particle":"","parse-names":false,"suffix":""},{"dropping-particle":"","family":"Tan","given":"Jessica","non-dropping-particle":"","parse-names":false,"suffix":""},{"dropping-particle":"","family":"Karadia","given":"Sunny","non-dropping-particle":"","parse-names":false,"suffix":""},{"dropping-particle":"","family":"Durant","given":"Emma","non-dropping-particle":"","parse-names":false,"suffix":""},{"dropping-particle":"","family":"Tripathi","given":"Shiva","non-dropping-particle":"","parse-names":false,"suffix":""},{"dropping-particle":"","family":"Bullock","given":"Clare","non-dropping-particle":"","parse-names":false,"suffix":""},{"dropping-particle":"","family":"Campbell","given":"Debbie","non-dropping-particle":"","parse-names":false,"suffix":""},{"dropping-particle":"","family":"Ghosh","given":"Alison","non-dropping-particle":"","parse-names":false,"suffix":""},{"dropping-particle":"","family":"Hughes","given":"Thomas","non-dropping-particle":"","parse-names":false,"suffix":""},{"dropping-particle":"","family":"Zsisku","given":"Lajos","non-dropping-particle":"","parse-names":false,"suffix":""},{"dropping-particle":"","family":"Bengeri","given":"Sheshagiri","non-dropping-particle":"","parse-names":false,"suffix":""},{"dropping-particle":"","family":"Cowton","given":"Amanda","non-dropping-particle":"","parse-names":false,"suffix":""},{"dropping-particle":"","family":"Khalid","given":"Mohammed Shazad","non-dropping-particle":"","parse-names":false,"suffix":""},{"dropping-particle":"","family":"Limb","given":"James","non-dropping-particle":"","parse-names":false,"suffix":""},{"dropping-particle":"","family":"McAdam","given":"Colin","non-dropping-particle":"","parse-names":false,"suffix":""},{"dropping-particle":"","family":"Porritt","given":"Mandy","non-dropping-particle":"","parse-names":false,"suffix":""},{"dropping-particle":"","family":"Rafi","given":"M. Amir","non-dropping-particle":"","parse-names":false,"suffix":""},{"dropping-particle":"","family":"Shekar","given":"Priya","non-dropping-particle":"","parse-names":false,"suffix":""},{"dropping-particle":"","family":"Adams","given":"David","non-dropping-particle":"","parse-names":false,"suffix":""},{"dropping-particle":"","family":"Harden","given":"Catherine","non-dropping-particle":"","parse-names":false,"suffix":""},{"dropping-particle":"","family":"Hollands","given":"Heidi","non-dropping-particle":"","parse-names":false,"suffix":""},{"dropping-particle":"","family":"King","given":"Angela","non-dropping-particle":"","parse-names":false,"suffix":""},{"dropping-particle":"","family":"March","given":"Linda","non-dropping-particle":"","parse-names":false,"suffix":""},{"dropping-particle":"","family":"Minto","given":"Gary","non-dropping-particle":"","parse-names":false,"suffix":""},{"dropping-particle":"","family":"Patrick","given":"Abigail","non-dropping-particle":"","parse-names":false,"suffix":""},{"dropping-particle":"","family":"Squire","given":"Rosalyn","non-dropping-particle":"","parse-names":false,"suffix":""},{"dropping-particle":"","family":"Waugh","given":"Darren","non-dropping-particle":"","parse-names":false,"suffix":""},{"dropping-particle":"","family":"Kumara","given":"Paramesh","non-dropping-particle":"","parse-names":false,"suffix":""},{"dropping-particle":"","family":"Simeson","given":"Karen","non-dropping-particle":"","parse-names":false,"suffix":""},{"dropping-particle":"","family":"Yarwood","given":"Jamie","non-dropping-particle":"","parse-names":false,"suffix":""},{"dropping-particle":"","family":"Browning","given":"Julie","non-dropping-particle":"","parse-names":false,"suffix":""},{"dropping-particle":"","family":"Hatton","given":"Jonathan","non-dropping-particle":"","parse-names":false,"suffix":""},{"dropping-particle":"","family":"Julian","given":"Howes","non-dropping-particle":"","parse-names":false,"suffix":""},{"dropping-particle":"","family":"Mitra","given":"Atideb","non-dropping-particle":"","parse-names":false,"suffix":""},{"dropping-particle":"","family":"Newton","given":"Maria","non-dropping-particle":"","parse-names":false,"suffix":""},{"dropping-particle":"","family":"Pernu","given":"Pawan Kootelu","non-dropping-particle":"","parse-names":false,"suffix":""},{"dropping-particle":"","family":"Wilson","given":"Alison","non-dropping-particle":"","parse-names":false,"suffix":""},{"dropping-particle":"","family":"Commey","given":"Thelma","non-dropping-particle":"","parse-names":false,"suffix":""},{"dropping-particle":"","family":"Foot","given":"Helen","non-dropping-particle":"","parse-names":false,"suffix":""},{"dropping-particle":"","family":"Glover","given":"Lyn","non-dropping-particle":"","parse-names":false,"suffix":""},{"dropping-particle":"","family":"Gupta","given":"Ajay","non-dropping-particle":"","parse-names":false,"suffix":""},{"dropping-particle":"","family":"Lancaster","given":"Nicola","non-dropping-particle":"","parse-names":false,"suffix":""},{"dropping-particle":"","family":"Levin","given":"Jill","non-dropping-particle":"","parse-names":false,"suffix":""},{"dropping-particle":"","family":"Mackenzie","given":"Felicity","non-dropping-particle":"","parse-names":false,"suffix":""},{"dropping-particle":"","family":"Mestanza","given":"Claire","non-dropping-particle":"","parse-names":false,"suffix":""},{"dropping-particle":"","family":"Nofal","given":"Emma","non-dropping-particle":"","parse-names":false,"suffix":""},{"dropping-particle":"","family":"Pout","given":"Lauren","non-dropping-particle":"","parse-names":false,"suffix":""},{"dropping-particle":"","family":"Varden","given":"Rosanna","non-dropping-particle":"","parse-names":false,"suffix":""},{"dropping-particle":"","family":"Wild","given":"Jonathan","non-dropping-particle":"","parse-names":false,"suffix":""},{"dropping-particle":"","family":"Jones","given":"Stephanie","non-dropping-particle":"","parse-names":false,"suffix":""},{"dropping-particle":"","family":"Moreton","given":"Sarah","non-dropping-particle":"","parse-names":false,"suffix":""},{"dropping-particle":"","family":"Pulletz","given":"Mark","non-dropping-particle":"","parse-names":false,"suffix":""},{"dropping-particle":"","family":"Davies","given":"Charlotte","non-dropping-particle":"","parse-names":false,"suffix":""},{"dropping-particle":"","family":"Martin","given":"Matthew","non-dropping-particle":"","parse-names":false,"suffix":""},{"dropping-particle":"","family":"Thomas","given":"Sian","non-dropping-particle":"","parse-names":false,"suffix":""},{"dropping-particle":"","family":"Burns","given":"Karen","non-dropping-particle":"","parse-names":false,"suffix":""},{"dropping-particle":"","family":"McArthur","given":"Carol","non-dropping-particle":"","parse-names":false,"suffix":""},{"dropping-particle":"","family":"Patel","given":"Panna","non-dropping-particle":"","parse-names":false,"suffix":""},{"dropping-particle":"","family":"Lau","given":"Gary","non-dropping-particle":"","parse-names":false,"suffix":""},{"dropping-particle":"","family":"Rich","given":"Natalie","non-dropping-particle":"","parse-names":false,"suffix":""},{"dropping-particle":"","family":"Davis","given":"Fiona","non-dropping-particle":"","parse-names":false,"suffix":""},{"dropping-particle":"","family":"Self","given":"James","non-dropping-particle":"","parse-names":false,"suffix":""},{"dropping-particle":"","family":"Lyons","given":"Rachel","non-dropping-particle":"","parse-names":false,"suffix":""},{"dropping-particle":"","family":"Port","given":"Beth","non-dropping-particle":"","parse-names":false,"suffix":""},{"dropping-particle":"","family":"Prout","given":"Rachel","non-dropping-particle":"","parse-names":false,"suffix":""},{"dropping-particle":"","family":"Smith","given":"Christopher","non-dropping-particle":"","parse-names":false,"suffix":""},{"dropping-particle":"","family":"Adelaja","given":"Yemi","non-dropping-particle":"","parse-names":false,"suffix":""},{"dropping-particle":"","family":"Bennett","given":"Victoria","non-dropping-particle":"","parse-names":false,"suffix":""},{"dropping-particle":"","family":"Bidd","given":"Heena","non-dropping-particle":"","parse-names":false,"suffix":""},{"dropping-particle":"","family":"Dumitrescu","given":"Alexandra","non-dropping-particle":"","parse-names":false,"suffix":""},{"dropping-particle":"","family":"Murphy","given":"Jacqui Fox","non-dropping-particle":"","parse-names":false,"suffix":""},{"dropping-particle":"","family":"Keen","given":"Abigail","non-dropping-particle":"","parse-names":false,"suffix":""},{"dropping-particle":"","family":"Mguni","given":"Nhlanhla","non-dropping-particle":"","parse-names":false,"suffix":""},{"dropping-particle":"","family":"Cheng","given":"Ong","non-dropping-particle":"","parse-names":false,"suffix":""},{"dropping-particle":"","family":"Adams","given":"George","non-dropping-particle":"","parse-names":false,"suffix":""},{"dropping-particle":"","family":"Boshier","given":"Piers","non-dropping-particle":"","parse-names":false,"suffix":""},{"dropping-particle":"","family":"Brown","given":"Richard","non-dropping-particle":"","parse-names":false,"suffix":""},{"dropping-particle":"","family":"Butryn","given":"Izabella","non-dropping-particle":"","parse-names":false,"suffix":""},{"dropping-particle":"","family":"Chatterjee","given":"Jayanta","non-dropping-particle":"","parse-names":false,"suffix":""},{"dropping-particle":"","family":"Freethy","given":"Alexander","non-dropping-particle":"","parse-names":false,"suffix":""},{"dropping-particle":"","family":"Lockwood","given":"Geoffrey","non-dropping-particle":"","parse-names":false,"suffix":""},{"dropping-particle":"","family":"Tsakok","given":"Maria","non-dropping-particle":"","parse-names":false,"suffix":""},{"dropping-particle":"","family":"Tsiligiannis","given":"Sophia","non-dropping-particle":"","parse-names":false,"suffix":""},{"dropping-particle":"","family":"Peat","given":"William","non-dropping-particle":"","parse-names":false,"suffix":""},{"dropping-particle":"","family":"Stephenson","given":"Lorraine","non-dropping-particle":"","parse-names":false,"suffix":""},{"dropping-particle":"","family":"Bradburn","given":"Mike","non-dropping-particle":"","parse-names":false,"suffix":""},{"dropping-particle":"","family":"Pick","given":"Sara","non-dropping-particle":"","parse-names":false,"suffix":""},{"dropping-particle":"","family":"Cunha","given":"Pedro","non-dropping-particle":"","parse-names":false,"suffix":""},{"dropping-particle":"","family":"Olagbaiye","given":"Olufemi","non-dropping-particle":"","parse-names":false,"suffix":""},{"dropping-particle":"","family":"Tayeh","given":"Salim","non-dropping-particle":"","parse-names":false,"suffix":""},{"dropping-particle":"","family":"Packianathaswamy","given":"Balaji","non-dropping-particle":"","parse-names":false,"suffix":""},{"dropping-particle":"","family":"Abernethy","given":"Caroline","non-dropping-particle":"","parse-names":false,"suffix":""},{"dropping-particle":"","family":"Balasubramaniam","given":"Madhu","non-dropping-particle":"","parse-names":false,"suffix":""},{"dropping-particle":"","family":"Bennett","given":"Rachael","non-dropping-particle":"","parse-names":false,"suffix":""},{"dropping-particle":"","family":"Bolton","given":"David","non-dropping-particle":"","parse-names":false,"suffix":""},{"dropping-particle":"","family":"Martinson","given":"Victoria","non-dropping-particle":"","parse-names":false,"suffix":""},{"dropping-particle":"","family":"Bell","given":"Stephanie","non-dropping-particle":"","parse-names":false,"suffix":""},{"dropping-particle":"","family":"Heather","given":"Blaylock","non-dropping-particle":"","parse-names":false,"suffix":""},{"dropping-particle":"","family":"Kushakovsky","given":"Vlad","non-dropping-particle":"","parse-names":false,"suffix":""},{"dropping-particle":"","family":"Alcock","given":"Liam","non-dropping-particle":"","parse-names":false,"suffix":""},{"dropping-particle":"","family":"Alexander","given":"Hazel","non-dropping-particle":"","parse-names":false,"suffix":""},{"dropping-particle":"","family":"Anderson","given":"Colette","non-dropping-particle":"","parse-names":false,"suffix":""},{"dropping-particle":"","family":"Baker","given":"Paul","non-dropping-particle":"","parse-names":false,"suffix":""},{"dropping-particle":"","family":"Brookes","given":"Morag","non-dropping-particle":"","parse-names":false,"suffix":""},{"dropping-particle":"","family":"Cawthorn","given":"Louise","non-dropping-particle":"","parse-names":false,"suffix":""},{"dropping-particle":"","family":"Cirstea","given":"Emanuel","non-dropping-particle":"","parse-names":false,"suffix":""},{"dropping-particle":"","family":"Clarkson","given":"Rachel","non-dropping-particle":"","parse-names":false,"suffix":""},{"dropping-particle":"","family":"Colling","given":"Kerry","non-dropping-particle":"","parse-names":false,"suffix":""},{"dropping-particle":"","family":"Coulter","given":"Ian","non-dropping-particle":"","parse-names":false,"suffix":""},{"dropping-particle":"","family":"Das","given":"Suparna","non-dropping-particle":"","parse-names":false,"suffix":""},{"dropping-particle":"","family":"Haigh","given":"Kathryn","non-dropping-particle":"","parse-names":false,"suffix":""},{"dropping-particle":"","family":"Hamdan","given":"Alhafidz","non-dropping-particle":"","parse-names":false,"suffix":""},{"dropping-particle":"","family":"Hugill","given":"Keith","non-dropping-particle":"","parse-names":false,"suffix":""},{"dropping-particle":"","family":"Kottam","given":"Lucksy","non-dropping-particle":"","parse-names":false,"suffix":""},{"dropping-particle":"","family":"Lisseter","given":"Emily","non-dropping-particle":"","parse-names":false,"suffix":""},{"dropping-particle":"","family":"Mawdsley","given":"Matthew","non-dropping-particle":"","parse-names":false,"suffix":""},{"dropping-particle":"","family":"McGivern","given":"Julie","non-dropping-particle":"","parse-names":false,"suffix":""},{"dropping-particle":"","family":"Padala","given":"Krishnaveni","non-dropping-particle":"","parse-names":false,"suffix":""},{"dropping-particle":"","family":"Phelps","given":"Victoria","non-dropping-particle":"","parse-names":false,"suffix":""},{"dropping-particle":"","family":"Kumar","given":"Vineshykaa Ramesh","non-dropping-particle":"","parse-names":false,"suffix":""},{"dropping-particle":"","family":"Stewart","given":"Kirsten","non-dropping-particle":"","parse-names":false,"suffix":""},{"dropping-particle":"","family":"Towse","given":"Kayley","non-dropping-particle":"","parse-names":false,"suffix":""},{"dropping-particle":"","family":"Tregonning","given":"Julie","non-dropping-particle":"","parse-names":false,"suffix":""},{"dropping-particle":"","family":"Vahedi","given":"Ali","non-dropping-particle":"","parse-names":false,"suffix":""},{"dropping-particle":"","family":"Walker","given":"Alycon","non-dropping-particle":"","parse-names":false,"suffix":""},{"dropping-particle":"","family":"Baines","given":"Duncan","non-dropping-particle":"","parse-names":false,"suffix":""},{"dropping-particle":"","family":"Bilolikar","given":"Anjali","non-dropping-particle":"","parse-names":false,"suffix":""},{"dropping-particle":"","family":"Chande","given":"Shiv","non-dropping-particle":"","parse-names":false,"suffix":""},{"dropping-particle":"","family":"Copley","given":"Edward","non-dropping-particle":"","parse-names":false,"suffix":""},{"dropping-particle":"","family":"Dunk","given":"Nigel","non-dropping-particle":"","parse-names":false,"suffix":""},{"dropping-particle":"","family":"Kulkarni","given":"Raghavendra","non-dropping-particle":"","parse-names":false,"suffix":""},{"dropping-particle":"","family":"Kumar","given":"Pawan","non-dropping-particle":"","parse-names":false,"suffix":""},{"dropping-particle":"","family":"Metodiev","given":"Yavor","non-dropping-particle":"","parse-names":false,"suffix":""},{"dropping-particle":"","family":"Ncomanzi","given":"Dumisani","non-dropping-particle":"","parse-names":false,"suffix":""},{"dropping-particle":"","family":"Raithatha","given":"Bhavesh","non-dropping-particle":"","parse-names":false,"suffix":""},{"dropping-particle":"","family":"Raymode","given":"Parizade","non-dropping-particle":"","parse-names":false,"suffix":""},{"dropping-particle":"","family":"Szafranski","given":"Jan","non-dropping-particle":"","parse-names":false,"suffix":""},{"dropping-particle":"","family":"Twohey","given":"Linda","non-dropping-particle":"","parse-names":false,"suffix":""},{"dropping-particle":"","family":"Watt","given":"Philip","non-dropping-particle":"","parse-names":false,"suffix":""},{"dropping-particle":"","family":"Weatherall","given":"Lucie","non-dropping-particle":"","parse-names":false,"suffix":""},{"dropping-particle":"","family":"Weatherill","given":"J.","non-dropping-particle":"","parse-names":false,"suffix":""},{"dropping-particle":"","family":"Whitman","given":"Zoe","non-dropping-particle":"","parse-names":false,"suffix":""},{"dropping-particle":"","family":"Wighton","given":"Elinor","non-dropping-particle":"","parse-names":false,"suffix":""},{"dropping-particle":"","family":"Abayasinghe","given":"Chamika","non-dropping-particle":"","parse-names":false,"suffix":""},{"dropping-particle":"","family":"Chan","given":"Alexander","non-dropping-particle":"","parse-names":false,"suffix":""},{"dropping-particle":"","family":"Darwish","given":"Sharif","non-dropping-particle":"","parse-names":false,"suffix":""},{"dropping-particle":"","family":"Gill","given":"James","non-dropping-particle":"","parse-names":false,"suffix":""},{"dropping-particle":"","family":"Glasgow","given":"Emma","non-dropping-particle":"","parse-names":false,"suffix":""},{"dropping-particle":"","family":"Hadfield","given":"Daniel","non-dropping-particle":"","parse-names":false,"suffix":""},{"dropping-particle":"","family":"Harris","given":"Clair","non-dropping-particle":"","parse-names":false,"suffix":""},{"dropping-particle":"","family":"Hopkins","given":"Phil","non-dropping-particle":"","parse-names":false,"suffix":""},{"dropping-particle":"","family":"Kochhar","given":"Arun","non-dropping-particle":"","parse-names":false,"suffix":""},{"dropping-particle":"","family":"Kunst","given":"Gudrun","non-dropping-particle":"","parse-names":false,"suffix":""},{"dropping-particle":"","family":"Mellis","given":"Clare","non-dropping-particle":"","parse-names":false,"suffix":""},{"dropping-particle":"","family":"Pool","given":"Andrew","non-dropping-particle":"","parse-names":false,"suffix":""},{"dropping-particle":"","family":"Riozzi","given":"Paul","non-dropping-particle":"","parse-names":false,"suffix":""},{"dropping-particle":"","family":"Selman","given":"Andrew","non-dropping-particle":"","parse-names":false,"suffix":""},{"dropping-particle":"","family":"Smith","given":"Emma Jane","non-dropping-particle":"","parse-names":false,"suffix":""},{"dropping-particle":"","family":"Vele","given":"Liana","non-dropping-particle":"","parse-names":false,"suffix":""},{"dropping-particle":"","family":"Gercek","given":"Yuksel","non-dropping-particle":"","parse-names":false,"suffix":""},{"dropping-particle":"","family":"Guy","given":"Kramer","non-dropping-particle":"","parse-names":false,"suffix":""},{"dropping-particle":"","family":"Holden","given":"Douglas","non-dropping-particle":"","parse-names":false,"suffix":""},{"dropping-particle":"","family":"Watson","given":"Nicholas","non-dropping-particle":"","parse-names":false,"suffix":""},{"dropping-particle":"","family":"Whysall","given":"Karen","non-dropping-particle":"","parse-names":false,"suffix":""},{"dropping-particle":"","family":"Andreou","given":"Prematie","non-dropping-particle":"","parse-names":false,"suffix":""},{"dropping-particle":"","family":"Hales","given":"Dawn","non-dropping-particle":"","parse-names":false,"suffix":""},{"dropping-particle":"","family":"Thompson","given":"Jonathan","non-dropping-particle":"","parse-names":false,"suffix":""},{"dropping-particle":"","family":"Bowrey","given":"Sarah","non-dropping-particle":"","parse-names":false,"suffix":""},{"dropping-particle":"","family":"McDonald","given":"Shara","non-dropping-particle":"","parse-names":false,"suffix":""},{"dropping-particle":"","family":"Gilmore","given":"Jemma","non-dropping-particle":"","parse-names":false,"suffix":""},{"dropping-particle":"","family":"Hills","given":"Vicky","non-dropping-particle":"","parse-names":false,"suffix":""},{"dropping-particle":"","family":"Kelly","given":"Chan","non-dropping-particle":"","parse-names":false,"suffix":""},{"dropping-particle":"","family":"Kelly","given":"Sinead","non-dropping-particle":"","parse-names":false,"suffix":""},{"dropping-particle":"","family":"Lloyd","given":"Geraint","non-dropping-particle":"","parse-names":false,"suffix":""},{"dropping-particle":"","family":"Abbott","given":"Tom","non-dropping-particle":"","parse-names":false,"suffix":""},{"dropping-particle":"","family":"Gall","given":"Lewis","non-dropping-particle":"","parse-names":false,"suffix":""},{"dropping-particle":"","family":"Torrance","given":"Hew","non-dropping-particle":"","parse-names":false,"suffix":""},{"dropping-particle":"","family":"Vivian","given":"Mark","non-dropping-particle":"","parse-names":false,"suffix":""},{"dropping-particle":"","family":"Berntsen","given":"Emer","non-dropping-particle":"","parse-names":false,"suffix":""},{"dropping-particle":"","family":"Nolan","given":"Tracey","non-dropping-particle":"","parse-names":false,"suffix":""},{"dropping-particle":"","family":"Turner","given":"Angus","non-dropping-particle":"","parse-names":false,"suffix":""},{"dropping-particle":"","family":"Vohra","given":"Akbar","non-dropping-particle":"","parse-names":false,"suffix":""},{"dropping-particle":"","family":"Brown","given":"Andrew","non-dropping-particle":"","parse-names":false,"suffix":""},{"dropping-particle":"","family":"Clark","given":"Richard","non-dropping-particle":"","parse-names":false,"suffix":""},{"dropping-particle":"","family":"Coughlan","given":"Elaine","non-dropping-particle":"","parse-names":false,"suffix":""},{"dropping-particle":"","family":"Daniel","given":"Conway","non-dropping-particle":"","parse-names":false,"suffix":""},{"dropping-particle":"","family":"Patvardhan","given":"Chinmay","non-dropping-particle":"","parse-names":false,"suffix":""},{"dropping-particle":"","family":"Pearson","given":"Rachel","non-dropping-particle":"","parse-names":false,"suffix":""},{"dropping-particle":"","family":"Predeep","given":"Sheba","non-dropping-particle":"","parse-names":false,"suffix":""},{"dropping-particle":"","family":"Saad","given":"Hesham","non-dropping-particle":"","parse-names":false,"suffix":""},{"dropping-particle":"","family":"Shanmugam","given":"Mohanakrishnan","non-dropping-particle":"","parse-names":false,"suffix":""},{"dropping-particle":"","family":"Varley","given":"Simon","non-dropping-particle":"","parse-names":false,"suffix":""},{"dropping-particle":"","family":"Wylie","given":"Katharine","non-dropping-particle":"","parse-names":false,"suffix":""},{"dropping-particle":"","family":"Cooper","given":"Lucy","non-dropping-particle":"","parse-names":false,"suffix":""},{"dropping-particle":"","family":"Makowski","given":"Arystarch","non-dropping-particle":"","parse-names":false,"suffix":""},{"dropping-particle":"","family":"Misztal","given":"Beata","non-dropping-particle":"","parse-names":false,"suffix":""},{"dropping-particle":"","family":"Moldovan","given":"Eliza","non-dropping-particle":"","parse-names":false,"suffix":""},{"dropping-particle":"","family":"Pegg","given":"Claire","non-dropping-particle":"","parse-names":false,"suffix":""},{"dropping-particle":"","family":"Donovan","given":"Andrew","non-dropping-particle":"","parse-names":false,"suffix":""},{"dropping-particle":"","family":"Foot","given":"Jayne","non-dropping-particle":"","parse-names":false,"suffix":""},{"dropping-particle":"","family":"Large","given":"Simon","non-dropping-particle":"","parse-names":false,"suffix":""},{"dropping-particle":"","family":"Claxton","given":"Andrew","non-dropping-particle":"","parse-names":false,"suffix":""},{"dropping-particle":"","family":"Netke","given":"Bhagyashree","non-dropping-particle":"","parse-names":false,"suffix":""},{"dropping-particle":"","family":"Armstrong","given":"Richard","non-dropping-particle":"","parse-names":false,"suffix":""},{"dropping-particle":"","family":"Calderwood","given":"Claire","non-dropping-particle":"","parse-names":false,"suffix":""},{"dropping-particle":"","family":"Kwok","given":"Andy","non-dropping-particle":"","parse-names":false,"suffix":""},{"dropping-particle":"","family":"Mohr","given":"Otto","non-dropping-particle":"","parse-names":false,"suffix":""},{"dropping-particle":"","family":"Oyeniyi","given":"Peter","non-dropping-particle":"","parse-names":false,"suffix":""},{"dropping-particle":"","family":"Patnaik","given":"Lisa","non-dropping-particle":"","parse-names":false,"suffix":""},{"dropping-particle":"","family":"Post","given":"Benjamin","non-dropping-particle":"","parse-names":false,"suffix":""},{"dropping-particle":"","family":"Ali","given":"Sarah","non-dropping-particle":"","parse-names":false,"suffix":""},{"dropping-particle":"","family":"Arshad","given":"Homa","non-dropping-particle":"","parse-names":false,"suffix":""},{"dropping-particle":"","family":"Baker","given":"Gerard","non-dropping-particle":"","parse-names":false,"suffix":""},{"dropping-particle":"","family":"Brenner","given":"Laura","non-dropping-particle":"","parse-names":false,"suffix":""},{"dropping-particle":"","family":"Brincat","given":"Maximilian","non-dropping-particle":"","parse-names":false,"suffix":""},{"dropping-particle":"","family":"Brunswicker","given":"Annemarie","non-dropping-particle":"","parse-names":false,"suffix":""},{"dropping-particle":"","family":"Cox","given":"Hannah","non-dropping-particle":"","parse-names":false,"suffix":""},{"dropping-particle":"","family":"Cozar","given":"Octavian Ionut","non-dropping-particle":"","parse-names":false,"suffix":""},{"dropping-particle":"","family":"Cheong","given":"Edward","non-dropping-particle":"","parse-names":false,"suffix":""},{"dropping-particle":"","family":"Durst","given":"Alexander","non-dropping-particle":"","parse-names":false,"suffix":""},{"dropping-particle":"","family":"Fengas","given":"Lior","non-dropping-particle":"","parse-names":false,"suffix":""},{"dropping-particle":"","family":"Flatt","given":"Jim","non-dropping-particle":"","parse-names":false,"suffix":""},{"dropping-particle":"","family":"Glister","given":"Georgina","non-dropping-particle":"","parse-names":false,"suffix":""},{"dropping-particle":"","family":"Narwani","given":"Vishal","non-dropping-particle":"","parse-names":false,"suffix":""},{"dropping-particle":"","family":"Photi","given":"Evangelos","non-dropping-particle":"","parse-names":false,"suffix":""},{"dropping-particle":"","family":"Rankin","given":"Adeline","non-dropping-particle":"","parse-names":false,"suffix":""},{"dropping-particle":"","family":"Rosbergen","given":"Melissa","non-dropping-particle":"","parse-names":false,"suffix":""},{"dropping-particle":"","family":"Tan","given":"Mark","non-dropping-particle":"","parse-names":false,"suffix":""},{"dropping-particle":"","family":"Beaton","given":"Ceri","non-dropping-particle":"","parse-names":false,"suffix":""},{"dropping-particle":"","family":"Horn","given":"Rachel","non-dropping-particle":"","parse-names":false,"suffix":""},{"dropping-particle":"","family":"Hunt","given":"Jane","non-dropping-particle":"","parse-names":false,"suffix":""},{"dropping-particle":"","family":"Rousseau","given":"Guy","non-dropping-particle":"","parse-names":false,"suffix":""},{"dropping-particle":"","family":"Stancombe","given":"Lucia","non-dropping-particle":"","parse-names":false,"suffix":""},{"dropping-particle":"","family":"Absar","given":"Mohammed","non-dropping-particle":"","parse-names":false,"suffix":""},{"dropping-particle":"","family":"Allsop","given":"Joanne","non-dropping-particle":"","parse-names":false,"suffix":""},{"dropping-particle":"","family":"Drinkwater","given":"Zoe","non-dropping-particle":"","parse-names":false,"suffix":""},{"dropping-particle":"","family":"Hodgkiss","given":"Tracey","non-dropping-particle":"","parse-names":false,"suffix":""},{"dropping-particle":"","family":"Smith","given":"Kirsty","non-dropping-particle":"","parse-names":false,"suffix":""},{"dropping-particle":"","family":"Brown","given":"Jamie","non-dropping-particle":"","parse-names":false,"suffix":""},{"dropping-particle":"","family":"Alexander-Sefre","given":"Farhad","non-dropping-particle":"","parse-names":false,"suffix":""},{"dropping-particle":"","family":"Campey","given":"Lorraine","non-dropping-particle":"","parse-names":false,"suffix":""},{"dropping-particle":"","family":"Dudgeon","given":"Lucy","non-dropping-particle":"","parse-names":false,"suffix":""},{"dropping-particle":"","family":"Hall","given":"Kathryn","non-dropping-particle":"","parse-names":false,"suffix":""},{"dropping-particle":"","family":"Hitchcock","given":"Rachael","non-dropping-particle":"","parse-names":false,"suffix":""},{"dropping-particle":"","family":"James","given":"Lynne","non-dropping-particle":"","parse-names":false,"suffix":""},{"dropping-particle":"","family":"Smith","given":"Kate","non-dropping-particle":"","parse-names":false,"suffix":""},{"dropping-particle":"","family":"Winstone","given":"Ulrika","non-dropping-particle":"","parse-names":false,"suffix":""},{"dropping-particle":"","family":"Ahmad","given":"Norfaizan","non-dropping-particle":"","parse-names":false,"suffix":""},{"dropping-particle":"","family":"Bauchmuller","given":"Kris","non-dropping-particle":"","parse-names":false,"suffix":""},{"dropping-particle":"","family":"Harrison","given":"Jonathan","non-dropping-particle":"","parse-names":false,"suffix":""},{"dropping-particle":"","family":"Jeffery","given":"Holly","non-dropping-particle":"","parse-names":false,"suffix":""},{"dropping-particle":"","family":"Miller","given":"Duncan","non-dropping-particle":"","parse-names":false,"suffix":""},{"dropping-particle":"","family":"Pinder","given":"Angela","non-dropping-particle":"","parse-names":false,"suffix":""},{"dropping-particle":"","family":"Pothuneedi","given":"Sailaja","non-dropping-particle":"","parse-names":false,"suffix":""},{"dropping-particle":"","family":"Rosser","given":"Jonathan","non-dropping-particle":"","parse-names":false,"suffix":""},{"dropping-particle":"","family":"Sanghera","given":"Sumayer","non-dropping-particle":"","parse-names":false,"suffix":""},{"dropping-particle":"","family":"Swift","given":"Diane","non-dropping-particle":"","parse-names":false,"suffix":""},{"dropping-particle":"","family":"Walker","given":"Rachel","non-dropping-particle":"","parse-names":false,"suffix":""},{"dropping-particle":"","family":"Bester","given":"Delia","non-dropping-particle":"","parse-names":false,"suffix":""},{"dropping-particle":"","family":"Cavanagh","given":"Sarah","non-dropping-particle":"","parse-names":false,"suffix":""},{"dropping-particle":"","family":"Cripps","given":"Heather","non-dropping-particle":"","parse-names":false,"suffix":""},{"dropping-particle":"","family":"Daniel","given":"Harvey","non-dropping-particle":"","parse-names":false,"suffix":""},{"dropping-particle":"","family":"Lynch","given":"Julie","non-dropping-particle":"","parse-names":false,"suffix":""},{"dropping-particle":"","family":"Paton","given":"Alison","non-dropping-particle":"","parse-names":false,"suffix":""},{"dropping-particle":"","family":"Pyke","given":"Shirley","non-dropping-particle":"","parse-names":false,"suffix":""},{"dropping-particle":"","family":"Scholefield","given":"John","non-dropping-particle":"","parse-names":false,"suffix":""},{"dropping-particle":"","family":"Whitworth","given":"Helen","non-dropping-particle":"","parse-names":false,"suffix":""},{"dropping-particle":"","family":"Bottrill","given":"Fiona","non-dropping-particle":"","parse-names":false,"suffix":""},{"dropping-particle":"","family":"Ramalingam","given":"Ganesh","non-dropping-particle":"","parse-names":false,"suffix":""},{"dropping-particle":"","family":"Webb","given":"Stephen","non-dropping-particle":"","parse-names":false,"suffix":""},{"dropping-particle":"","family":"Akerman","given":"Nik","non-dropping-particle":"","parse-names":false,"suffix":""},{"dropping-particle":"","family":"Antill","given":"Philip","non-dropping-particle":"","parse-names":false,"suffix":""},{"dropping-particle":"","family":"Bourner","given":"Lynsey","non-dropping-particle":"","parse-names":false,"suffix":""},{"dropping-particle":"","family":"Buckley","given":"Sarah","non-dropping-particle":"","parse-names":false,"suffix":""},{"dropping-particle":"","family":"Castle","given":"Gail","non-dropping-particle":"","parse-names":false,"suffix":""},{"dropping-particle":"","family":"Charles","given":"Rob","non-dropping-particle":"","parse-names":false,"suffix":""},{"dropping-particle":"","family":"Eggleston","given":"Christopher","non-dropping-particle":"","parse-names":false,"suffix":""},{"dropping-particle":"","family":"Foster","given":"Rebecca","non-dropping-particle":"","parse-names":false,"suffix":""},{"dropping-particle":"","family":"Gill","given":"Satwant","non-dropping-particle":"","parse-names":false,"suffix":""},{"dropping-particle":"","family":"Lindley","given":"Kate","non-dropping-particle":"","parse-names":false,"suffix":""},{"dropping-particle":"","family":"Lklouk","given":"Mohamed","non-dropping-particle":"","parse-names":false,"suffix":""},{"dropping-particle":"","family":"Lowery","given":"Tracey","non-dropping-particle":"","parse-names":false,"suffix":""},{"dropping-particle":"","family":"Martin","given":"Oliver","non-dropping-particle":"","parse-names":false,"suffix":""},{"dropping-particle":"","family":"Milne","given":"David","non-dropping-particle":"","parse-names":false,"suffix":""},{"dropping-particle":"","family":"O'Connor","given":"Patrick","non-dropping-particle":"","parse-names":false,"suffix":""},{"dropping-particle":"","family":"Ratcliffe","given":"Andrew","non-dropping-particle":"","parse-names":false,"suffix":""},{"dropping-particle":"","family":"Rose","given":"Alastair","non-dropping-particle":"","parse-names":false,"suffix":""},{"dropping-particle":"","family":"Smith","given":"Annie","non-dropping-particle":"","parse-names":false,"suffix":""},{"dropping-particle":"","family":"Varma","given":"Sandeep","non-dropping-particle":"","parse-names":false,"suffix":""},{"dropping-particle":"","family":"Ward","given":"Jackie","non-dropping-particle":"","parse-names":false,"suffix":""},{"dropping-particle":"","family":"Barcraft-Barnes","given":"Helena","non-dropping-particle":"","parse-names":false,"suffix":""},{"dropping-particle":"","family":"Camsooksai","given":"Julie","non-dropping-particle":"","parse-names":false,"suffix":""},{"dropping-particle":"","family":"Colvin","given":"Carolyn","non-dropping-particle":"","parse-names":false,"suffix":""},{"dropping-particle":"","family":"Reschreiter","given":"Henrik","non-dropping-particle":"","parse-names":false,"suffix":""},{"dropping-particle":"","family":"Tbaily","given":"Lee","non-dropping-particle":"","parse-names":false,"suffix":""},{"dropping-particle":"","family":"Venner","given":"Nicola","non-dropping-particle":"","parse-names":false,"suffix":""},{"dropping-particle":"","family":"Hamilton","given":"Caroline","non-dropping-particle":"","parse-names":false,"suffix":""},{"dropping-particle":"","family":"Kelly","given":"Lewis","non-dropping-particle":"","parse-names":false,"suffix":""},{"dropping-particle":"","family":"Toth-Tarsoly","given":"Piroska","non-dropping-particle":"","parse-names":false,"suffix":""},{"dropping-particle":"","family":"Dodsworth","given":"Kerry","non-dropping-particle":"","parse-names":false,"suffix":""},{"dropping-particle":"","family":"Foord","given":"Denise","non-dropping-particle":"","parse-names":false,"suffix":""},{"dropping-particle":"","family":"Gordon","given":"Paul","non-dropping-particle":"","parse-names":false,"suffix":""},{"dropping-particle":"","family":"Hawes","given":"Elizabeth","non-dropping-particle":"","parse-names":false,"suffix":""},{"dropping-particle":"","family":"Lamb","given":"Nikki","non-dropping-particle":"","parse-names":false,"suffix":""},{"dropping-particle":"","family":"Mouland","given":"Johanna","non-dropping-particle":"","parse-names":false,"suffix":""},{"dropping-particle":"","family":"Nightingale","given":"Jeremy","non-dropping-particle":"","parse-names":false,"suffix":""},{"dropping-particle":"","family":"Rose","given":"Steve","non-dropping-particle":"","parse-names":false,"suffix":""},{"dropping-particle":"","family":"Schrieber","given":"Joe","non-dropping-particle":"","parse-names":false,"suffix":""},{"dropping-particle":"","family":"Al'Amri","given":"Khalid","non-dropping-particle":"","parse-names":false,"suffix":""},{"dropping-particle":"","family":"Aladin","given":"Hafiz","non-dropping-particle":"","parse-names":false,"suffix":""},{"dropping-particle":"","family":"Arshad","given":"Mohammed Asif","non-dropping-particle":"","parse-names":false,"suffix":""},{"dropping-particle":"","family":"Barraclough","given":"James","non-dropping-particle":"","parse-names":false,"suffix":""},{"dropping-particle":"","family":"Bentley","given":"Conor","non-dropping-particle":"","parse-names":false,"suffix":""},{"dropping-particle":"","family":"Bergin","given":"Colin","non-dropping-particle":"","parse-names":false,"suffix":""},{"dropping-particle":"","family":"Carrera","given":"Ronald","non-dropping-particle":"","parse-names":false,"suffix":""},{"dropping-particle":"","family":"Clarkson","given":"Aisling","non-dropping-particle":"","parse-names":false,"suffix":""},{"dropping-particle":"","family":"Collins","given":"Michelle","non-dropping-particle":"","parse-names":false,"suffix":""},{"dropping-particle":"","family":"Cooper","given":"Lauren","non-dropping-particle":"","parse-names":false,"suffix":""},{"dropping-particle":"","family":"Denham","given":"Samuel","non-dropping-particle":"","parse-names":false,"suffix":""},{"dropping-particle":"","family":"Griffiths","given":"Ewen","non-dropping-particle":"","parse-names":false,"suffix":""},{"dropping-particle":"","family":"Ip","given":"Peter","non-dropping-particle":"","parse-names":false,"suffix":""},{"dropping-particle":"","family":"Jeyanthan","given":"Somasundaram","non-dropping-particle":"","parse-names":false,"suffix":""},{"dropping-particle":"","family":"Joory","given":"Kavita","non-dropping-particle":"","parse-names":false,"suffix":""},{"dropping-particle":"","family":"Kaur","given":"Satwant","non-dropping-particle":"","parse-names":false,"suffix":""},{"dropping-particle":"","family":"Marriott","given":"Paul","non-dropping-particle":"","parse-names":false,"suffix":""},{"dropping-particle":"","family":"Mitchell","given":"Natalie","non-dropping-particle":"","parse-names":false,"suffix":""},{"dropping-particle":"","family":"Nagaiah","given":"Sukumar","non-dropping-particle":"","parse-names":false,"suffix":""},{"dropping-particle":"","family":"Nilsson","given":"Annette","non-dropping-particle":"","parse-names":false,"suffix":""},{"dropping-particle":"","family":"Parekh","given":"Nilesh","non-dropping-particle":"","parse-names":false,"suffix":""},{"dropping-particle":"","family":"Pope","given":"Martin","non-dropping-particle":"","parse-names":false,"suffix":""},{"dropping-particle":"","family":"Seager","given":"Joseph","non-dropping-particle":"","parse-names":false,"suffix":""},{"dropping-particle":"","family":"Serag","given":"Hosam","non-dropping-particle":"","parse-names":false,"suffix":""},{"dropping-particle":"","family":"Tameem","given":"Alifia","non-dropping-particle":"","parse-names":false,"suffix":""},{"dropping-particle":"","family":"Thomas","given":"Anna","non-dropping-particle":"","parse-names":false,"suffix":""},{"dropping-particle":"","family":"Thunder","given":"Joanne","non-dropping-particle":"","parse-names":false,"suffix":""},{"dropping-particle":"","family":"Torrance","given":"Andrew","non-dropping-particle":"","parse-names":false,"suffix":""},{"dropping-particle":"","family":"Vohra","given":"Ravinder","non-dropping-particle":"","parse-names":false,"suffix":""},{"dropping-particle":"","family":"Whitehouse","given":"Arlo","non-dropping-particle":"","parse-names":false,"suffix":""},{"dropping-particle":"","family":"Wong","given":"Tony","non-dropping-particle":"","parse-names":false,"suffix":""},{"dropping-particle":"","family":"Blunt","given":"Mark","non-dropping-particle":"","parse-names":false,"suffix":""},{"dropping-particle":"","family":"Wong","given":"Kate","non-dropping-particle":"","parse-names":false,"suffix":""},{"dropping-particle":"","family":"Giles","given":"Julian","non-dropping-particle":"","parse-names":false,"suffix":""},{"dropping-particle":"","family":"Reed","given":"Isabelle","non-dropping-particle":"","parse-names":false,"suffix":""},{"dropping-particle":"","family":"Weller","given":"Debbie","non-dropping-particle":"","parse-names":false,"suffix":""},{"dropping-particle":"","family":"Bell","given":"Gillian","non-dropping-particle":"","parse-names":false,"suffix":""},{"dropping-particle":"","family":"Birch","given":"Julie","non-dropping-particle":"","parse-names":false,"suffix":""},{"dropping-particle":"","family":"Damant","given":"Rose","non-dropping-particle":"","parse-names":false,"suffix":""},{"dropping-particle":"","family":"Maiden","given":"Jane","non-dropping-particle":"","parse-names":false,"suffix":""},{"dropping-particle":"","family":"Mewies","given":"Clare","non-dropping-particle":"","parse-names":false,"suffix":""},{"dropping-particle":"","family":"Prince","given":"Claire","non-dropping-particle":"","parse-names":false,"suffix":""},{"dropping-particle":"","family":"Radford","given":"Jane","non-dropping-particle":"","parse-names":false,"suffix":""},{"dropping-particle":"","family":"Reynolds","given":"Tim","non-dropping-particle":"","parse-names":false,"suffix":""},{"dropping-particle":"","family":"Balain","given":"Birender","non-dropping-particle":"","parse-names":false,"suffix":""},{"dropping-particle":"","family":"Banerjee","given":"Robin","non-dropping-particle":"","parse-names":false,"suffix":""},{"dropping-particle":"","family":"Barnett","given":"Andrew","non-dropping-particle":"","parse-names":false,"suffix":""},{"dropping-particle":"","family":"Burston","given":"Ben","non-dropping-particle":"","parse-names":false,"suffix":""},{"dropping-particle":"","family":"Davies","given":"Kirsty","non-dropping-particle":"","parse-names":false,"suffix":""},{"dropping-particle":"","family":"Edwards","given":"Jayne","non-dropping-particle":"","parse-names":false,"suffix":""},{"dropping-particle":"","family":"Evans","given":"Chris","non-dropping-particle":"","parse-names":false,"suffix":""},{"dropping-particle":"","family":"Ford","given":"David","non-dropping-particle":"","parse-names":false,"suffix":""},{"dropping-particle":"","family":"Gallacher","given":"Pete","non-dropping-particle":"","parse-names":false,"suffix":""},{"dropping-particle":"","family":"Hill","given":"Simon","non-dropping-particle":"","parse-names":false,"suffix":""},{"dropping-particle":"","family":"Jaffray","given":"David","non-dropping-particle":"","parse-names":false,"suffix":""},{"dropping-particle":"","family":"Karlakki","given":"Sudheer","non-dropping-particle":"","parse-names":false,"suffix":""},{"dropping-particle":"","family":"Kelly","given":"Cormac","non-dropping-particle":"","parse-names":false,"suffix":""},{"dropping-particle":"","family":"Kennedy","given":"Julia","non-dropping-particle":"","parse-names":false,"suffix":""},{"dropping-particle":"","family":"Kiely","given":"Nigel","non-dropping-particle":"","parse-names":false,"suffix":""},{"dropping-particle":"","family":"Lewthwaite","given":"Simon","non-dropping-particle":"","parse-names":false,"suffix":""},{"dropping-particle":"","family":"Marquis","given":"Chris","non-dropping-particle":"","parse-names":false,"suffix":""},{"dropping-particle":"","family":"Ockendon","given":"Matthew","non-dropping-particle":"","parse-names":false,"suffix":""},{"dropping-particle":"","family":"Phillips","given":"Stephen","non-dropping-particle":"","parse-names":false,"suffix":""},{"dropping-particle":"","family":"Pickard","given":"Simon","non-dropping-particle":"","parse-names":false,"suffix":""},{"dropping-particle":"","family":"Richardson","given":"James","non-dropping-particle":"","parse-names":false,"suffix":""},{"dropping-particle":"","family":"Roach","given":"Richard","non-dropping-particle":"","parse-names":false,"suffix":""},{"dropping-particle":"","family":"Smith","given":"Tony","non-dropping-particle":"","parse-names":false,"suffix":""},{"dropping-particle":"","family":"Spencer-Jones","given":"Richard","non-dropping-particle":"","parse-names":false,"suffix":""},{"dropping-particle":"","family":"Steele","given":"Niall","non-dropping-particle":"","parse-names":false,"suffix":""},{"dropping-particle":"","family":"Steen","given":"Julie","non-dropping-particle":"","parse-names":false,"suffix":""},{"dropping-particle":"","family":"Liefland","given":"Marck","non-dropping-particle":"Van","parse-names":false,"suffix":""},{"dropping-particle":"","family":"White","given":"Steve","non-dropping-particle":"","parse-names":false,"suffix":""},{"dropping-particle":"","family":"Faulds","given":"Matthew","non-dropping-particle":"","parse-names":false,"suffix":""},{"dropping-particle":"","family":"Harris","given":"Meredyth","non-dropping-particle":"","parse-names":false,"suffix":""},{"dropping-particle":"","family":"Kelly","given":"Carrie","non-dropping-particle":"","parse-names":false,"suffix":""},{"dropping-particle":"","family":"Nicol","given":"Scott","non-dropping-particle":"","parse-names":false,"suffix":""},{"dropping-particle":"","family":"Pearson","given":"Sally Anne","non-dropping-particle":"","parse-names":false,"suffix":""},{"dropping-particle":"","family":"Chukkambotla","given":"Srikanth","non-dropping-particle":"","parse-names":false,"suffix":""},{"dropping-particle":"","family":"Andrew","given":"Alyson","non-dropping-particle":"","parse-names":false,"suffix":""},{"dropping-particle":"","family":"Attrill","given":"Elizabeth","non-dropping-particle":"","parse-names":false,"suffix":""},{"dropping-particle":"","family":"Campbell","given":"Graham","non-dropping-particle":"","parse-names":false,"suffix":""},{"dropping-particle":"","family":"Datson","given":"Amanda","non-dropping-particle":"","parse-names":false,"suffix":""},{"dropping-particle":"","family":"Fouracres","given":"Anna","non-dropping-particle":"","parse-names":false,"suffix":""},{"dropping-particle":"","family":"Graterol","given":"Juan","non-dropping-particle":"","parse-names":false,"suffix":""},{"dropping-particle":"","family":"Graves","given":"Lynne","non-dropping-particle":"","parse-names":false,"suffix":""},{"dropping-particle":"","family":"Hong","given":"Bosun","non-dropping-particle":"","parse-names":false,"suffix":""},{"dropping-particle":"","family":"Ishimaru","given":"Alexander","non-dropping-particle":"","parse-names":false,"suffix":""},{"dropping-particle":"","family":"Karthikeyan","given":"Arvind","non-dropping-particle":"","parse-names":false,"suffix":""},{"dropping-particle":"","family":"King","given":"Helen","non-dropping-particle":"","parse-names":false,"suffix":""},{"dropping-particle":"","family":"Lawson","given":"Tom","non-dropping-particle":"","parse-names":false,"suffix":""},{"dropping-particle":"","family":"Lee","given":"Gregory","non-dropping-particle":"","parse-names":false,"suffix":""},{"dropping-particle":"","family":"Lyons","given":"Saoirse","non-dropping-particle":"","parse-names":false,"suffix":""},{"dropping-particle":"","family":"Hall","given":"Andrew Macalister","non-dropping-particle":"","parse-names":false,"suffix":""},{"dropping-particle":"","family":"Mathoulin","given":"Sophie","non-dropping-particle":"","parse-names":false,"suffix":""},{"dropping-particle":"","family":"McIntyre","given":"Eilidh","non-dropping-particle":"","parse-names":false,"suffix":""},{"dropping-particle":"","family":"McLaughlin","given":"Danny","non-dropping-particle":"","parse-names":false,"suffix":""},{"dropping-particle":"","family":"Mulcahy","given":"Kathleen","non-dropping-particle":"","parse-names":false,"suffix":""},{"dropping-particle":"","family":"Paddle","given":"Jonathan","non-dropping-particle":"","parse-names":false,"suffix":""},{"dropping-particle":"","family":"Ratcliffe","given":"Anna","non-dropping-particle":"","parse-names":false,"suffix":""},{"dropping-particle":"","family":"Robbins","given":"James","non-dropping-particle":"","parse-names":false,"suffix":""},{"dropping-particle":"","family":"Sung","given":"Weilin","non-dropping-particle":"","parse-names":false,"suffix":""},{"dropping-particle":"","family":"Tayo","given":"Adeoluwa","non-dropping-particle":"","parse-names":false,"suffix":""},{"dropping-particle":"","family":"Trembath","given":"Lisa","non-dropping-particle":"","parse-names":false,"suffix":""},{"dropping-particle":"","family":"Venugopal","given":"Suneetha","non-dropping-particle":"","parse-names":false,"suffix":""},{"dropping-particle":"","family":"Walker","given":"Robert","non-dropping-particle":"","parse-names":false,"suffix":""},{"dropping-particle":"","family":"Wigmore","given":"Geoffrey","non-dropping-particle":"","parse-names":false,"suffix":""},{"dropping-particle":"","family":"Boereboom","given":"Catherine","non-dropping-particle":"","parse-names":false,"suffix":""},{"dropping-particle":"","family":"Downes","given":"Charlotte","non-dropping-particle":"","parse-names":false,"suffix":""},{"dropping-particle":"","family":"Humphries","given":"Ryan","non-dropping-particle":"","parse-names":false,"suffix":""},{"dropping-particle":"","family":"Melbourne","given":"Susan","non-dropping-particle":"","parse-names":false,"suffix":""},{"dropping-particle":"","family":"Smith","given":"Coral","non-dropping-particle":"","parse-names":false,"suffix":""},{"dropping-particle":"","family":"Tou","given":"Samson","non-dropping-particle":"","parse-names":false,"suffix":""},{"dropping-particle":"","family":"Ullah","given":"Shafa","non-dropping-particle":"","parse-names":false,"suffix":""},{"dropping-particle":"","family":"Batchelor","given":"Nick","non-dropping-particle":"","parse-names":false,"suffix":""},{"dropping-particle":"","family":"Boxall","given":"Leigh","non-dropping-particle":"","parse-names":false,"suffix":""},{"dropping-particle":"","family":"Broomby","given":"Rupert","non-dropping-particle":"","parse-names":false,"suffix":""},{"dropping-particle":"","family":"Deen","given":"Tariq","non-dropping-particle":"","parse-names":false,"suffix":""},{"dropping-particle":"","family":"Hellewell","given":"Alistair","non-dropping-particle":"","parse-names":false,"suffix":""},{"dropping-particle":"","family":"Helliwell","given":"Laurence","non-dropping-particle":"","parse-names":false,"suffix":""},{"dropping-particle":"","family":"Hutchings","given":"Melanie","non-dropping-particle":"","parse-names":false,"suffix":""},{"dropping-particle":"","family":"Hutchins","given":"David","non-dropping-particle":"","parse-names":false,"suffix":""},{"dropping-particle":"","family":"Keenan","given":"Samantha","non-dropping-particle":"","parse-names":false,"suffix":""},{"dropping-particle":"","family":"Mackie","given":"Donna","non-dropping-particle":"","parse-names":false,"suffix":""},{"dropping-particle":"","family":"Potter","given":"Alison","non-dropping-particle":"","parse-names":false,"suffix":""},{"dropping-particle":"","family":"Smith","given":"Frances","non-dropping-particle":"","parse-names":false,"suffix":""},{"dropping-particle":"","family":"Stone","given":"Lucy","non-dropping-particle":"","parse-names":false,"suffix":""},{"dropping-particle":"","family":"Thorpe","given":"Kevin","non-dropping-particle":"","parse-names":false,"suffix":""},{"dropping-particle":"","family":"Wassall","given":"Richard","non-dropping-particle":"","parse-names":false,"suffix":""},{"dropping-particle":"","family":"Woodgate","given":"Andrew","non-dropping-particle":"","parse-names":false,"suffix":""},{"dropping-particle":"","family":"Baillie","given":"Shelley","non-dropping-particle":"","parse-names":false,"suffix":""},{"dropping-particle":"","family":"Campbell","given":"Tara","non-dropping-particle":"","parse-names":false,"suffix":""},{"dropping-particle":"","family":"James","given":"Sarah","non-dropping-particle":"","parse-names":false,"suffix":""},{"dropping-particle":"","family":"King","given":"Chris","non-dropping-particle":"","parse-names":false,"suffix":""},{"dropping-particle":"","family":"Araujo","given":"Daniela Marques","non-dropping-particle":"De","parse-names":false,"suffix":""},{"dropping-particle":"","family":"Martin","given":"Danial","non-dropping-particle":"","parse-names":false,"suffix":""},{"dropping-particle":"","family":"Morkane","given":"Clare","non-dropping-particle":"","parse-names":false,"suffix":""},{"dropping-particle":"","family":"Neely","given":"Julia","non-dropping-particle":"","parse-names":false,"suffix":""},{"dropping-particle":"","family":"Rajendram","given":"Rajkumar","non-dropping-particle":"","parse-names":false,"suffix":""},{"dropping-particle":"","family":"Burton","given":"Megan","non-dropping-particle":"","parse-names":false,"suffix":""},{"dropping-particle":"","family":"James","given":"Kathryn","non-dropping-particle":"","parse-names":false,"suffix":""},{"dropping-particle":"","family":"Keevil","given":"Edward","non-dropping-particle":"","parse-names":false,"suffix":""},{"dropping-particle":"","family":"Minik","given":"Orsolya","non-dropping-particle":"","parse-names":false,"suffix":""},{"dropping-particle":"","family":"Morgan","given":"Jenna","non-dropping-particle":"","parse-names":false,"suffix":""},{"dropping-particle":"","family":"Musgrave","given":"Anna","non-dropping-particle":"","parse-names":false,"suffix":""},{"dropping-particle":"","family":"Rajanna","given":"Harish","non-dropping-particle":"","parse-names":false,"suffix":""},{"dropping-particle":"","family":"Roberts","given":"Tracey","non-dropping-particle":"","parse-names":false,"suffix":""},{"dropping-particle":"","family":"Szakmany","given":"Tamas","non-dropping-particle":"","parse-names":false,"suffix":""},{"dropping-particle":"","family":"Adamson","given":"Michael","non-dropping-particle":"","parse-names":false,"suffix":""},{"dropping-particle":"","family":"Jumbe","given":"Sandra","non-dropping-particle":"","parse-names":false,"suffix":""},{"dropping-particle":"","family":"Kendall","given":"Jennie","non-dropping-particle":"","parse-names":false,"suffix":""},{"dropping-particle":"","family":"Muthuswamy","given":"Mohan Babu","non-dropping-particle":"","parse-names":false,"suffix":""},{"dropping-particle":"","family":"Anderson","given":"Charlotte","non-dropping-particle":"","parse-names":false,"suffix":""},{"dropping-particle":"","family":"Cruikshanks","given":"Andrew","non-dropping-particle":"","parse-names":false,"suffix":""},{"dropping-particle":"","family":"Wrench","given":"Ian","non-dropping-particle":"","parse-names":false,"suffix":""},{"dropping-particle":"","family":"Zeidan","given":"Lisa","non-dropping-particle":"","parse-names":false,"suffix":""},{"dropping-particle":"","family":"Ardern","given":"Diane","non-dropping-particle":"","parse-names":false,"suffix":""},{"dropping-particle":"","family":"Harris","given":"Benjamin","non-dropping-particle":"","parse-names":false,"suffix":""},{"dropping-particle":"","family":"Hellstrom","given":"Johanna","non-dropping-particle":"","parse-names":false,"suffix":""},{"dropping-particle":"","family":"Martin","given":"Jane","non-dropping-particle":"","parse-names":false,"suffix":""},{"dropping-particle":"","family":"Thomas","given":"Richard","non-dropping-particle":"","parse-names":false,"suffix":""},{"dropping-particle":"","family":"Varsani","given":"Nimu","non-dropping-particle":"","parse-names":false,"suffix":""},{"dropping-particle":"","family":"Brown","given":"Caroline Wrey","non-dropping-particle":"","parse-names":false,"suffix":""},{"dropping-particle":"","family":"Docherty","given":"Philip","non-dropping-particle":"","parse-names":false,"suffix":""},{"dropping-particle":"","family":"Gillies","given":"Michael","non-dropping-particle":"","parse-names":false,"suffix":""},{"dropping-particle":"","family":"McGregor","given":"Euan","non-dropping-particle":"","parse-names":false,"suffix":""},{"dropping-particle":"","family":"Usher","given":"Helen","non-dropping-particle":"","parse-names":false,"suffix":""},{"dropping-particle":"","family":"Craig","given":"Jayne","non-dropping-particle":"","parse-names":false,"suffix":""},{"dropping-particle":"","family":"Smith","given":"Andrew","non-dropping-particle":"","parse-names":false,"suffix":""},{"dropping-particle":"","family":"Ahmad","given":"Tahania","non-dropping-particle":"","parse-names":false,"suffix":""},{"dropping-particle":"","family":"Bodger","given":"Phoebe","non-dropping-particle":"","parse-names":false,"suffix":""},{"dropping-particle":"","family":"Creary","given":"Thais","non-dropping-particle":"","parse-names":false,"suffix":""},{"dropping-particle":"","family":"Everingham","given":"Kirsty","non-dropping-particle":"","parse-names":false,"suffix":""},{"dropping-particle":"","family":"Fowler","given":"Alexander","non-dropping-particle":"","parse-names":false,"suffix":""},{"dropping-particle":"","family":"Hewson","given":"Russell","non-dropping-particle":"","parse-names":false,"suffix":""},{"dropping-particle":"","family":"Ijuo","given":"Eke","non-dropping-particle":"","parse-names":false,"suffix":""},{"dropping-particle":"","family":"Januszewska","given":"Marta","non-dropping-particle":"","parse-names":false,"suffix":""},{"dropping-particle":"","family":"Jones","given":"Timothy","non-dropping-particle":"","parse-names":false,"suffix":""},{"dropping-particle":"","family":"Kantsedikas","given":"Ilya","non-dropping-particle":"","parse-names":false,"suffix":""},{"dropping-particle":"","family":"Lahiri","given":"Sumitra","non-dropping-particle":"","parse-names":false,"suffix":""},{"dropping-particle":"","family":"McLean","given":"Aaron Lawson","non-dropping-particle":"","parse-names":false,"suffix":""},{"dropping-particle":"","family":"Niebrzegowska","given":"Edyta","non-dropping-particle":"","parse-names":false,"suffix":""},{"dropping-particle":"","family":"Phull","given":"Mandeep Kaur","non-dropping-particle":"","parse-names":false,"suffix":""},{"dropping-particle":"","family":"Wang","given":"Difei","non-dropping-particle":"","parse-names":false,"suffix":""},{"dropping-particle":"","family":"Wickboldt","given":"Nadine","non-dropping-particle":"","parse-names":false,"suffix":""},{"dropping-particle":"","family":"Baldwin","given":"Jacqueline","non-dropping-particle":"","parse-names":false,"suffix":""},{"dropping-particle":"","family":"Doyle","given":"Donna","non-dropping-particle":"","parse-names":false,"suffix":""},{"dropping-particle":"","family":"Mcmullan","given":"Sean","non-dropping-particle":"","parse-names":false,"suffix":""},{"dropping-particle":"","family":"Oladapo","given":"Michelle","non-dropping-particle":"","parse-names":false,"suffix":""},{"dropping-particle":"","family":"Owen","given":"Thomas","non-dropping-particle":"","parse-names":false,"suffix":""},{"dropping-particle":"","family":"Williams","given":"Alexandra","non-dropping-particle":"","parse-names":false,"suffix":""},{"dropping-particle":"","family":"Daniel","given":"Hull","non-dropping-particle":"","parse-names":false,"suffix":""},{"dropping-particle":"","family":"Gregory","given":"Peter","non-dropping-particle":"","parse-names":false,"suffix":""},{"dropping-particle":"","family":"Husain","given":"Tauqeer","non-dropping-particle":"","parse-names":false,"suffix":""},{"dropping-particle":"","family":"Kirk-Bayley","given":"Justin","non-dropping-particle":"","parse-names":false,"suffix":""},{"dropping-particle":"","family":"Mathers","given":"Edward","non-dropping-particle":"","parse-names":false,"suffix":""},{"dropping-particle":"","family":"Montague","given":"Laura","non-dropping-particle":"","parse-names":false,"suffix":""},{"dropping-particle":"","family":"Harper","given":"Mark","non-dropping-particle":"","parse-names":false,"suffix":""},{"dropping-particle":"","family":"White","given":"Stuart","non-dropping-particle":"","parse-names":false,"suffix":""},{"dropping-particle":"","family":"Jack","given":"James","non-dropping-particle":"","parse-names":false,"suffix":""},{"dropping-particle":"","family":"Ridley","given":"Carrie","non-dropping-particle":"","parse-names":false,"suffix":""},{"dropping-particle":"","family":"Avis","given":"Joanne","non-dropping-particle":"","parse-names":false,"suffix":""},{"dropping-particle":"","family":"Cook","given":"Tim","non-dropping-particle":"","parse-names":false,"suffix":""},{"dropping-particle":"","family":"Dali-Kemmery","given":"Lola","non-dropping-particle":"","parse-names":false,"suffix":""},{"dropping-particle":"","family":"Kerslake","given":"Ian","non-dropping-particle":"","parse-names":false,"suffix":""},{"dropping-particle":"","family":"Lambourne","given":"Victoria","non-dropping-particle":"","parse-names":false,"suffix":""},{"dropping-particle":"","family":"Pearson","given":"Annabel","non-dropping-particle":"","parse-names":false,"suffix":""},{"dropping-particle":"","family":"Boyd","given":"Christine","non-dropping-particle":"","parse-names":false,"suffix":""},{"dropping-particle":"","family":"Callaghan","given":"Mark","non-dropping-particle":"","parse-names":false,"suffix":""},{"dropping-particle":"","family":"Lawson","given":"Cathy","non-dropping-particle":"","parse-names":false,"suffix":""},{"dropping-particle":"","family":"McCrossan","given":"Roopa","non-dropping-particle":"","parse-names":false,"suffix":""},{"dropping-particle":"","family":"Nesbitt","given":"Vanessa","non-dropping-particle":"","parse-names":false,"suffix":""},{"dropping-particle":"","family":"O'Connor","given":"Laura","non-dropping-particle":"","parse-names":false,"suffix":""},{"dropping-particle":"","family":"Scott","given":"Julia","non-dropping-particle":"","parse-names":false,"suffix":""},{"dropping-particle":"","family":"Sinclair","given":"Rhona","non-dropping-particle":"","parse-names":false,"suffix":""},{"dropping-particle":"","family":"Farid","given":"Nahla","non-dropping-particle":"","parse-names":false,"suffix":""},{"dropping-particle":"","family":"Morgese","given":"Ciro","non-dropping-particle":"","parse-names":false,"suffix":""},{"dropping-particle":"","family":"Bhatia","given":"Kailash","non-dropping-particle":"","parse-names":false,"suffix":""},{"dropping-particle":"","family":"Karmarkar","given":"Swati","non-dropping-particle":"","parse-names":false,"suffix":""},{"dropping-particle":"","family":"Ahmed","given":"Jamil","non-dropping-particle":"","parse-names":false,"suffix":""},{"dropping-particle":"","family":"Branagan","given":"Graham","non-dropping-particle":"","parse-names":false,"suffix":""},{"dropping-particle":"","family":"Hutton","given":"Monica","non-dropping-particle":"","parse-names":false,"suffix":""},{"dropping-particle":"","family":"Swain","given":"Andrew","non-dropping-particle":"","parse-names":false,"suffix":""},{"dropping-particle":"","family":"Brookes","given":"Jamie","non-dropping-particle":"","parse-names":false,"suffix":""},{"dropping-particle":"","family":"Cornell","given":"Jonathan","non-dropping-particle":"","parse-names":false,"suffix":""},{"dropping-particle":"","family":"Dolan","given":"Rachael","non-dropping-particle":"","parse-names":false,"suffix":""},{"dropping-particle":"","family":"Hulme","given":"Jonathan","non-dropping-particle":"","parse-names":false,"suffix":""},{"dropping-particle":"","family":"Vuuren","given":"Amanda Jansen","non-dropping-particle":"Van","parse-names":false,"suffix":""},{"dropping-particle":"","family":"Jowitt","given":"Tom","non-dropping-particle":"","parse-names":false,"suffix":""},{"dropping-particle":"","family":"Kalashetty","given":"Gunasheela","non-dropping-particle":"","parse-names":false,"suffix":""},{"dropping-particle":"","family":"Lloyd","given":"Fran","non-dropping-particle":"","parse-names":false,"suffix":""},{"dropping-particle":"","family":"Patel","given":"Kiran","non-dropping-particle":"","parse-names":false,"suffix":""},{"dropping-particle":"","family":"Sherwood","given":"Nicholas","non-dropping-particle":"","parse-names":false,"suffix":""},{"dropping-particle":"","family":"Brown","given":"Lynne","non-dropping-particle":"","parse-names":false,"suffix":""},{"dropping-particle":"","family":"Chandler","given":"Ben","non-dropping-particle":"","parse-names":false,"suffix":""},{"dropping-particle":"","family":"Deighton","given":"Kerry","non-dropping-particle":"","parse-names":false,"suffix":""},{"dropping-particle":"","family":"Emma","given":"Temlett","non-dropping-particle":"","parse-names":false,"suffix":""},{"dropping-particle":"","family":"Haunch","given":"Kirsty","non-dropping-particle":"","parse-names":false,"suffix":""},{"dropping-particle":"","family":"Cheeseman","given":"Michelle","non-dropping-particle":"","parse-names":false,"suffix":""},{"dropping-particle":"","family":"Dent","given":"Kathy","non-dropping-particle":"","parse-names":false,"suffix":""},{"dropping-particle":"","family":"Garg","given":"Sanjeev","non-dropping-particle":"","parse-names":false,"suffix":""},{"dropping-particle":"","family":"Gray","given":"Carol","non-dropping-particle":"","parse-names":false,"suffix":""},{"dropping-particle":"","family":"Hood","given":"Marion","non-dropping-particle":"","parse-names":false,"suffix":""},{"dropping-particle":"","family":"Jones","given":"Dawn","non-dropping-particle":"","parse-names":false,"suffix":""},{"dropping-particle":"","family":"Juj","given":"Joanne","non-dropping-particle":"","parse-names":false,"suffix":""},{"dropping-particle":"","family":"Rao","given":"Roshan","non-dropping-particle":"","parse-names":false,"suffix":""},{"dropping-particle":"","family":"Walker","given":"Tara","non-dropping-particle":"","parse-names":false,"suffix":""},{"dropping-particle":"","family":"Anizi","given":"Mashel","non-dropping-particle":"Al","parse-names":false,"suffix":""},{"dropping-particle":"","family":"Cheah","given":"Clarissa","non-dropping-particle":"","parse-names":false,"suffix":""},{"dropping-particle":"","family":"Cheing","given":"Yushio","non-dropping-particle":"","parse-names":false,"suffix":""},{"dropping-particle":"","family":"Coutinho","given":"Francisco","non-dropping-particle":"","parse-names":false,"suffix":""},{"dropping-particle":"","family":"Gondo","given":"Prisca","non-dropping-particle":"","parse-names":false,"suffix":""},{"dropping-particle":"","family":"Hadebe","given":"Bernard","non-dropping-particle":"","parse-names":false,"suffix":""},{"dropping-particle":"","family":"Hove","given":"Mazvangu Onie","non-dropping-particle":"","parse-names":false,"suffix":""},{"dropping-particle":"","family":"Khader","given":"Ahamed","non-dropping-particle":"","parse-names":false,"suffix":""},{"dropping-particle":"","family":"Krishnachetty","given":"Bobby","non-dropping-particle":"","parse-names":false,"suffix":""},{"dropping-particle":"","family":"Rhodes","given":"Karen","non-dropping-particle":"","parse-names":false,"suffix":""},{"dropping-particle":"","family":"Sokhi","given":"Jagdish","non-dropping-particle":"","parse-names":false,"suffix":""},{"dropping-particle":"","family":"Baker","given":"Katie Anne","non-dropping-particle":"","parse-names":false,"suffix":""},{"dropping-particle":"","family":"Bertram","given":"Wendy","non-dropping-particle":"","parse-names":false,"suffix":""},{"dropping-particle":"","family":"Looseley","given":"Alex","non-dropping-particle":"","parse-names":false,"suffix":""},{"dropping-particle":"","family":"Mouton","given":"Ronelle","non-dropping-particle":"","parse-names":false,"suffix":""},{"dropping-particle":"","family":"Hanna","given":"George","non-dropping-particle":"","parse-names":false,"suffix":""},{"dropping-particle":"","family":"Arnold","given":"Glenn","non-dropping-particle":"","parse-names":false,"suffix":""},{"dropping-particle":"","family":"Arya","given":"Shobhit","non-dropping-particle":"","parse-names":false,"suffix":""},{"dropping-particle":"","family":"Balfoussia","given":"Danai","non-dropping-particle":"","parse-names":false,"suffix":""},{"dropping-particle":"","family":"Baxter","given":"Linden","non-dropping-particle":"","parse-names":false,"suffix":""},{"dropping-particle":"","family":"Harris","given":"James","non-dropping-particle":"","parse-names":false,"suffix":""},{"dropping-particle":"","family":"Jones","given":"Craig","non-dropping-particle":"","parse-names":false,"suffix":""},{"dropping-particle":"","family":"Knaggs","given":"Alison","non-dropping-particle":"","parse-names":false,"suffix":""},{"dropping-particle":"","family":"Markar","given":"Sheraz","non-dropping-particle":"","parse-names":false,"suffix":""},{"dropping-particle":"","family":"Perera","given":"Anisha","non-dropping-particle":"","parse-names":false,"suffix":""},{"dropping-particle":"","family":"Scott","given":"Alasdair","non-dropping-particle":"","parse-names":false,"suffix":""},{"dropping-particle":"","family":"Shida","given":"Asako","non-dropping-particle":"","parse-names":false,"suffix":""},{"dropping-particle":"","family":"Sirha","given":"Ravneet","non-dropping-particle":"","parse-names":false,"suffix":""},{"dropping-particle":"","family":"Wright","given":"Sally","non-dropping-particle":"","parse-names":false,"suffix":""},{"dropping-particle":"","family":"Frost","given":"Victoria","non-dropping-particle":"","parse-names":false,"suffix":""},{"dropping-particle":"","family":"Gray","given":"Catherine","non-dropping-particle":"","parse-names":false,"suffix":""},{"dropping-particle":"","family":"Andrews","given":"Emma","non-dropping-particle":"","parse-names":false,"suffix":""},{"dropping-particle":"","family":"Arrandale","given":"Lindsay","non-dropping-particle":"","parse-names":false,"suffix":""},{"dropping-particle":"","family":"Barrett","given":"Stephen","non-dropping-particle":"","parse-names":false,"suffix":""},{"dropping-particle":"","family":"Cifra","given":"Elna","non-dropping-particle":"","parse-names":false,"suffix":""},{"dropping-particle":"","family":"Cooper","given":"Mariese","non-dropping-particle":"","parse-names":false,"suffix":""},{"dropping-particle":"","family":"Dragnea","given":"Dragos","non-dropping-particle":"","parse-names":false,"suffix":""},{"dropping-particle":"","family":"Elna","given":"Cifra","non-dropping-particle":"","parse-names":false,"suffix":""},{"dropping-particle":"","family":"Maclean","given":"Jennifer","non-dropping-particle":"","parse-names":false,"suffix":""},{"dropping-particle":"","family":"Meier","given":"Sonja","non-dropping-particle":"","parse-names":false,"suffix":""},{"dropping-particle":"","family":"Milliken","given":"Donald","non-dropping-particle":"","parse-names":false,"suffix":""},{"dropping-particle":"","family":"Munns","given":"Christopher","non-dropping-particle":"","parse-names":false,"suffix":""},{"dropping-particle":"","family":"Ratanshi","given":"Nadir","non-dropping-particle":"","parse-names":false,"suffix":""},{"dropping-particle":"","family":"Ramessur","given":"Suneil","non-dropping-particle":"","parse-names":false,"suffix":""},{"dropping-particle":"","family":"Salvana","given":"Abegail","non-dropping-particle":"","parse-names":false,"suffix":""},{"dropping-particle":"","family":"Watson","given":"Anthony","non-dropping-particle":"","parse-names":false,"suffix":""},{"dropping-particle":"","family":"Ali","given":"Hani","non-dropping-particle":"","parse-names":false,"suffix":""},{"dropping-particle":"","family":"Campbell","given":"Gill","non-dropping-particle":"","parse-names":false,"suffix":""},{"dropping-particle":"","family":"Critchley","given":"Rebecca","non-dropping-particle":"","parse-names":false,"suffix":""},{"dropping-particle":"","family":"Endersby","given":"Simon","non-dropping-particle":"","parse-names":false,"suffix":""},{"dropping-particle":"","family":"Hicks","given":"Catherine","non-dropping-particle":"","parse-names":false,"suffix":""},{"dropping-particle":"","family":"Liddle","given":"Alison","non-dropping-particle":"","parse-names":false,"suffix":""},{"dropping-particle":"","family":"Pass","given":"Marc","non-dropping-particle":"","parse-names":false,"suffix":""},{"dropping-particle":"","family":"Ritchie","given":"Charlotte","non-dropping-particle":"","parse-names":false,"suffix":""},{"dropping-particle":"","family":"Thomas","given":"Charlotte","non-dropping-particle":"","parse-names":false,"suffix":""},{"dropping-particle":"","family":"Too","given":"Lingxi","non-dropping-particle":"","parse-names":false,"suffix":""},{"dropping-particle":"","family":"Welsh","given":"Sarah","non-dropping-particle":"","parse-names":false,"suffix":""},{"dropping-particle":"","family":"Gill","given":"Talvinder","non-dropping-particle":"","parse-names":false,"suffix":""},{"dropping-particle":"","family":"Johnson","given":"Joanne","non-dropping-particle":"","parse-names":false,"suffix":""},{"dropping-particle":"","family":"Reed","given":"Joanne","non-dropping-particle":"","parse-names":false,"suffix":""},{"dropping-particle":"","family":"Davis","given":"Edward","non-dropping-particle":"","parse-names":false,"suffix":""},{"dropping-particle":"","family":"Papadopoullos","given":"Sam","non-dropping-particle":"","parse-names":false,"suffix":""},{"dropping-particle":"","family":"Attwood","given":"Clare","non-dropping-particle":"","parse-names":false,"suffix":""},{"dropping-particle":"","family":"Biffen","given":"Andrew","non-dropping-particle":"","parse-names":false,"suffix":""},{"dropping-particle":"","family":"Boulton","given":"Kerenza","non-dropping-particle":"","parse-names":false,"suffix":""},{"dropping-particle":"","family":"Gray","given":"Sophie","non-dropping-particle":"","parse-names":false,"suffix":""},{"dropping-particle":"","family":"Hay","given":"David","non-dropping-particle":"","parse-names":false,"suffix":""},{"dropping-particle":"","family":"Mills","given":"Sarah","non-dropping-particle":"","parse-names":false,"suffix":""},{"dropping-particle":"","family":"Montgomery","given":"Jane","non-dropping-particle":"","parse-names":false,"suffix":""},{"dropping-particle":"","family":"Riddell","given":"Rory","non-dropping-particle":"","parse-names":false,"suffix":""},{"dropping-particle":"","family":"Simpson","given":"James","non-dropping-particle":"","parse-names":false,"suffix":""},{"dropping-particle":"","family":"Bhardwaj","given":"Neeraj","non-dropping-particle":"","parse-names":false,"suffix":""},{"dropping-particle":"","family":"Paul","given":"Elaine","non-dropping-particle":"","parse-names":false,"suffix":""},{"dropping-particle":"","family":"Uwubamwen","given":"Nosakhare","non-dropping-particle":"","parse-names":false,"suffix":""},{"dropping-particle":"","family":"Alexander","given":"Maini","non-dropping-particle":"","parse-names":false,"suffix":""},{"dropping-particle":"","family":"Arrich","given":"James","non-dropping-particle":"","parse-names":false,"suffix":""},{"dropping-particle":"","family":"Arumugam","given":"Swarna","non-dropping-particle":"","parse-names":false,"suffix":""},{"dropping-particle":"","family":"Blackwood","given":"Douglas","non-dropping-particle":"","parse-names":false,"suffix":""},{"dropping-particle":"","family":"Boggiano","given":"Victoria","non-dropping-particle":"","parse-names":false,"suffix":""},{"dropping-particle":"","family":"Brown","given":"Robyn","non-dropping-particle":"","parse-names":false,"suffix":""},{"dropping-particle":"","family":"Chan","given":"Yik Lam","non-dropping-particle":"","parse-names":false,"suffix":""},{"dropping-particle":"","family":"Chatterjee","given":"Devnandan","non-dropping-particle":"","parse-names":false,"suffix":""},{"dropping-particle":"","family":"Chhabra","given":"Ashok","non-dropping-particle":"","parse-names":false,"suffix":""},{"dropping-particle":"","family":"Christian","given":"Rachel","non-dropping-particle":"","parse-names":false,"suffix":""},{"dropping-particle":"","family":"Costelloe","given":"Hannah","non-dropping-particle":"","parse-names":false,"suffix":""},{"dropping-particle":"","family":"Matthewman","given":"Madeline Coxwell","non-dropping-particle":"","parse-names":false,"suffix":""},{"dropping-particle":"","family":"Dalton","given":"Emma","non-dropping-particle":"","parse-names":false,"suffix":""},{"dropping-particle":"","family":"Darko","given":"Julia","non-dropping-particle":"","parse-names":false,"suffix":""},{"dropping-particle":"","family":"Davari","given":"Maria","non-dropping-particle":"","parse-names":false,"suffix":""},{"dropping-particle":"","family":"Dave","given":"Tejal","non-dropping-particle":"","parse-names":false,"suffix":""},{"dropping-particle":"","family":"Deacon","given":"Matthew","non-dropping-particle":"","parse-names":false,"suffix":""},{"dropping-particle":"","family":"Deepak","given":"Shantal","non-dropping-particle":"","parse-names":false,"suffix":""},{"dropping-particle":"","family":"Edmond","given":"Holly","non-dropping-particle":"","parse-names":false,"suffix":""},{"dropping-particle":"","family":"Ellis","given":"Jessica","non-dropping-particle":"","parse-names":false,"suffix":""},{"dropping-particle":"","family":"El-Sayed","given":"Ahmed","non-dropping-particle":"","parse-names":false,"suffix":""},{"dropping-particle":"","family":"Eneje","given":"Philip","non-dropping-particle":"","parse-names":false,"suffix":""},{"dropping-particle":"","family":"English","given":"Rose","non-dropping-particle":"","parse-names":false,"suffix":""},{"dropping-particle":"","family":"Ewe","given":"Renee","non-dropping-particle":"","parse-names":false,"suffix":""},{"dropping-particle":"","family":"Foers","given":"William","non-dropping-particle":"","parse-names":false,"suffix":""},{"dropping-particle":"","family":"Franklin","given":"John","non-dropping-particle":"","parse-names":false,"suffix":""},{"dropping-particle":"","family":"Gallego","given":"Laura","non-dropping-particle":"","parse-names":false,"suffix":""},{"dropping-particle":"","family":"Garrett","given":"Emily","non-dropping-particle":"","parse-names":false,"suffix":""},{"dropping-particle":"","family":"Goldberg","given":"Olivia","non-dropping-particle":"","parse-names":false,"suffix":""},{"dropping-particle":"","family":"Goss","given":"Harry","non-dropping-particle":"","parse-names":false,"suffix":""},{"dropping-particle":"","family":"Greaves","given":"Rosanna","non-dropping-particle":"","parse-names":false,"suffix":""},{"dropping-particle":"","family":"Harris","given":"Rudy","non-dropping-particle":"","parse-names":false,"suffix":""},{"dropping-particle":"","family":"Hennings","given":"Charles","non-dropping-particle":"","parse-names":false,"suffix":""},{"dropping-particle":"","family":"Jones","given":"Eleanor","non-dropping-particle":"","parse-names":false,"suffix":""},{"dropping-particle":"","family":"Kamali","given":"Nelson","non-dropping-particle":"","parse-names":false,"suffix":""},{"dropping-particle":"","family":"Kokkinos","given":"Naomi","non-dropping-particle":"","parse-names":false,"suffix":""},{"dropping-particle":"","family":"Lewis","given":"Carys","non-dropping-particle":"","parse-names":false,"suffix":""},{"dropping-particle":"","family":"Lignos","given":"Leda","non-dropping-particle":"","parse-names":false,"suffix":""},{"dropping-particle":"","family":"Malgapo","given":"Evaleen Victoria","non-dropping-particle":"","parse-names":false,"suffix":""},{"dropping-particle":"","family":"Malik","given":"Rizwana","non-dropping-particle":"","parse-names":false,"suffix":""},{"dropping-particle":"","family":"Milne","given":"Andrew","non-dropping-particle":"","parse-names":false,"suffix":""},{"dropping-particle":"","family":"Mulligan","given":"John Patrick","non-dropping-particle":"","parse-names":false,"suffix":""},{"dropping-particle":"","family":"Nicklin","given":"Philippa","non-dropping-particle":"","parse-names":false,"suffix":""},{"dropping-particle":"","family":"Palipane","given":"Natasha","non-dropping-particle":"","parse-names":false,"suffix":""},{"dropping-particle":"","family":"Parsons","given":"Thomas","non-dropping-particle":"","parse-names":false,"suffix":""},{"dropping-particle":"","family":"Piper","given":"Rebecca","non-dropping-particle":"","parse-names":false,"suffix":""},{"dropping-particle":"","family":"Prakash","given":"Rohan","non-dropping-particle":"","parse-names":false,"suffix":""},{"dropping-particle":"","family":"Ramesh","given":"Byron","non-dropping-particle":"","parse-names":false,"suffix":""},{"dropping-particle":"","family":"Rasip","given":"Sarah","non-dropping-particle":"","parse-names":false,"suffix":""},{"dropping-particle":"","family":"Reading","given":"Jacob","non-dropping-particle":"","parse-names":false,"suffix":""},{"dropping-particle":"","family":"Rela","given":"Mariam","non-dropping-particle":"","parse-names":false,"suffix":""},{"dropping-particle":"","family":"Reyes","given":"Anna","non-dropping-particle":"","parse-names":false,"suffix":""},{"dropping-particle":"","family":"Robert","given":"Stephens","non-dropping-particle":"","parse-names":false,"suffix":""},{"dropping-particle":"","family":"Rooms","given":"Martin","non-dropping-particle":"","parse-names":false,"suffix":""},{"dropping-particle":"","family":"Shah","given":"Karishma","non-dropping-particle":"","parse-names":false,"suffix":""},{"dropping-particle":"","family":"Simons","given":"Henry","non-dropping-particle":"","parse-names":false,"suffix":""},{"dropping-particle":"","family":"Solanki","given":"Shalil","non-dropping-particle":"","parse-names":false,"suffix":""},{"dropping-particle":"","family":"Spowart","given":"Emma","non-dropping-particle":"","parse-names":false,"suffix":""},{"dropping-particle":"","family":"Stevens","given":"Amy","non-dropping-particle":"","parse-names":false,"suffix":""},{"dropping-particle":"","family":"Thomas","given":"Christopher","non-dropping-particle":"","parse-names":false,"suffix":""},{"dropping-particle":"","family":"Waggett","given":"Helena","non-dropping-particle":"","parse-names":false,"suffix":""},{"dropping-particle":"","family":"Yassaee","given":"Arrash","non-dropping-particle":"","parse-names":false,"suffix":""},{"dropping-particle":"","family":"Kennedy","given":"Anthony","non-dropping-particle":"","parse-names":false,"suffix":""},{"dropping-particle":"","family":"Scott","given":"Sara","non-dropping-particle":"","parse-names":false,"suffix":""},{"dropping-particle":"","family":"Somanath","given":"Sameer","non-dropping-particle":"","parse-names":false,"suffix":""},{"dropping-particle":"","family":"Berg","given":"Andrew","non-dropping-particle":"","parse-names":false,"suffix":""},{"dropping-particle":"","family":"Hernandez","given":"Miguel","non-dropping-particle":"","parse-names":false,"suffix":""},{"dropping-particle":"","family":"Nanda","given":"Rajesh","non-dropping-particle":"","parse-names":false,"suffix":""},{"dropping-particle":"","family":"Tank","given":"Ghanshyambhai","non-dropping-particle":"","parse-names":false,"suffix":""},{"dropping-particle":"","family":"Wilson","given":"Natalie","non-dropping-particle":"","parse-names":false,"suffix":""},{"dropping-particle":"","family":"Wilson","given":"Debbie","non-dropping-particle":"","parse-names":false,"suffix":""},{"dropping-particle":"","family":"Al-Soudaine","given":"Yassr","non-dropping-particle":"","parse-names":false,"suffix":""},{"dropping-particle":"","family":"Baldwin","given":"Matthew","non-dropping-particle":"","parse-names":false,"suffix":""},{"dropping-particle":"","family":"Cornish","given":"Julie","non-dropping-particle":"","parse-names":false,"suffix":""},{"dropping-particle":"","family":"Davies","given":"Zoe","non-dropping-particle":"","parse-names":false,"suffix":""},{"dropping-particle":"","family":"Davies","given":"Leigh","non-dropping-particle":"","parse-names":false,"suffix":""},{"dropping-particle":"","family":"Edwards","given":"Marc","non-dropping-particle":"","parse-names":false,"suffix":""},{"dropping-particle":"","family":"Frewer","given":"Natasha","non-dropping-particle":"","parse-names":false,"suffix":""},{"dropping-particle":"","family":"Gallard","given":"Sian","non-dropping-particle":"","parse-names":false,"suffix":""},{"dropping-particle":"","family":"Glasbey","given":"James","non-dropping-particle":"","parse-names":false,"suffix":""},{"dropping-particle":"","family":"Harries","given":"Rhiannon","non-dropping-particle":"","parse-names":false,"suffix":""},{"dropping-particle":"","family":"Hopkins","given":"Luke","non-dropping-particle":"","parse-names":false,"suffix":""},{"dropping-particle":"","family":"Kim","given":"Taeyang","non-dropping-particle":"","parse-names":false,"suffix":""},{"dropping-particle":"","family":"Koompirochana","given":"Vilavan","non-dropping-particle":"","parse-names":false,"suffix":""},{"dropping-particle":"","family":"Lawson","given":"Simon","non-dropping-particle":"","parse-names":false,"suffix":""},{"dropping-particle":"","family":"Lewis","given":"Megan","non-dropping-particle":"","parse-names":false,"suffix":""},{"dropping-particle":"","family":"Makzal","given":"Zaid","non-dropping-particle":"","parse-names":false,"suffix":""},{"dropping-particle":"","family":"Scourfield","given":"Sarah","non-dropping-particle":"","parse-names":false,"suffix":""},{"dropping-particle":"","family":"Ahmad","given":"Yousra","non-dropping-particle":"","parse-names":false,"suffix":""},{"dropping-particle":"","family":"Bates","given":"Sarah","non-dropping-particle":"","parse-names":false,"suffix":""},{"dropping-particle":"","family":"Blackwell","given":"Clare","non-dropping-particle":"","parse-names":false,"suffix":""},{"dropping-particle":"","family":"Bryant","given":"Helen","non-dropping-particle":"","parse-names":false,"suffix":""},{"dropping-particle":"","family":"Collins","given":"Hannah","non-dropping-particle":"","parse-names":false,"suffix":""},{"dropping-particle":"","family":"Coulter","given":"Suzanne","non-dropping-particle":"","parse-names":false,"suffix":""},{"dropping-particle":"","family":"Cruickshank","given":"Ross","non-dropping-particle":"","parse-names":false,"suffix":""},{"dropping-particle":"","family":"Daniel","given":"Sonya","non-dropping-particle":"","parse-names":false,"suffix":""},{"dropping-particle":"","family":"Daubeny","given":"Thomas","non-dropping-particle":"","parse-names":false,"suffix":""},{"dropping-particle":"","family":"Edwards","given":"Mark","non-dropping-particle":"","parse-names":false,"suffix":""},{"dropping-particle":"","family":"Golder","given":"Kim","non-dropping-particle":"","parse-names":false,"suffix":""},{"dropping-particle":"","family":"Hawkins","given":"Lesley","non-dropping-particle":"","parse-names":false,"suffix":""},{"dropping-particle":"","family":"Helen","given":"Bryant","non-dropping-particle":"","parse-names":false,"suffix":""},{"dropping-particle":"","family":"Hinxman","given":"Honor","non-dropping-particle":"","parse-names":false,"suffix":""},{"dropping-particle":"","family":"Levett","given":"Denny","non-dropping-particle":"","parse-names":false,"suffix":""},{"dropping-particle":"","family":"Salmon","given":"Karen","non-dropping-particle":"","parse-names":false,"suffix":""},{"dropping-particle":"","family":"Seaward","given":"Leanne","non-dropping-particle":"","parse-names":false,"suffix":""},{"dropping-particle":"","family":"Skinner","given":"Ben","non-dropping-particle":"","parse-names":false,"suffix":""},{"dropping-particle":"","family":"Tyrell","given":"Bryony","non-dropping-particle":"","parse-names":false,"suffix":""},{"dropping-particle":"","family":"Wadams","given":"Beverley","non-dropping-particle":"","parse-names":false,"suffix":""},{"dropping-particle":"","family":"Walsgrove","given":"Joseph","non-dropping-particle":"","parse-names":false,"suffix":""},{"dropping-particle":"","family":"Dickson","given":"Jane","non-dropping-particle":"","parse-names":false,"suffix":""},{"dropping-particle":"","family":"Constantin","given":"Kathryn","non-dropping-particle":"","parse-names":false,"suffix":""},{"dropping-particle":"","family":"Karen","given":"Markwell","non-dropping-particle":"","parse-names":false,"suffix":""},{"dropping-particle":"","family":"O'Brien","given":"Peter","non-dropping-particle":"","parse-names":false,"suffix":""},{"dropping-particle":"","family":"O'Donohoe","given":"Lynn","non-dropping-particle":"","parse-names":false,"suffix":""},{"dropping-particle":"","family":"Payne","given":"Hannah","non-dropping-particle":"","parse-names":false,"suffix":""},{"dropping-particle":"","family":"Sundayi","given":"Saul","non-dropping-particle":"","parse-names":false,"suffix":""},{"dropping-particle":"","family":"Walker","given":"Elaine","non-dropping-particle":"","parse-names":false,"suffix":""},{"dropping-particle":"","family":"Brooke","given":"Jenny","non-dropping-particle":"","parse-names":false,"suffix":""},{"dropping-particle":"","family":"Cardy","given":"Jon","non-dropping-particle":"","parse-names":false,"suffix":""},{"dropping-particle":"","family":"Humphreys","given":"Sally","non-dropping-particle":"","parse-names":false,"suffix":""},{"dropping-particle":"","family":"Kessack","given":"Laura","non-dropping-particle":"","parse-names":false,"suffix":""},{"dropping-particle":"","family":"Kubitzek","given":"Christiane","non-dropping-particle":"","parse-names":false,"suffix":""},{"dropping-particle":"","family":"Kumar","given":"Suhas","non-dropping-particle":"","parse-names":false,"suffix":""},{"dropping-particle":"","family":"Cotterill","given":"Donna","non-dropping-particle":"","parse-names":false,"suffix":""},{"dropping-particle":"","family":"Hodzovic","given":"Emil","non-dropping-particle":"","parse-names":false,"suffix":""},{"dropping-particle":"","family":"Hosdurga","given":"Gurunath","non-dropping-particle":"","parse-names":false,"suffix":""},{"dropping-particle":"","family":"Miles","given":"Edward","non-dropping-particle":"","parse-names":false,"suffix":""},{"dropping-particle":"","family":"Saunders","given":"Glenn","non-dropping-particle":"","parse-names":false,"suffix":""},{"dropping-particle":"","family":"Campbell","given":"Marta","non-dropping-particle":"","parse-names":false,"suffix":""},{"dropping-particle":"","family":"Chan","given":"Peter","non-dropping-particle":"","parse-names":false,"suffix":""},{"dropping-particle":"","family":"Jemmett","given":"Kim","non-dropping-particle":"","parse-names":false,"suffix":""},{"dropping-particle":"","family":"Raj","given":"Ashok","non-dropping-particle":"","parse-names":false,"suffix":""},{"dropping-particle":"","family":"Naik","given":"Aditi","non-dropping-particle":"","parse-names":false,"suffix":""},{"dropping-particle":"","family":"Oshowo","given":"Ayo","non-dropping-particle":"","parse-names":false,"suffix":""},{"dropping-particle":"","family":"Ramamoorthy","given":"Rajarajan","non-dropping-particle":"","parse-names":false,"suffix":""},{"dropping-particle":"","family":"Shah","given":"Nimesh","non-dropping-particle":"","parse-names":false,"suffix":""},{"dropping-particle":"","family":"Sylvan","given":"Axel","non-dropping-particle":"","parse-names":false,"suffix":""},{"dropping-particle":"","family":"Blyth","given":"Katharine","non-dropping-particle":"","parse-names":false,"suffix":""},{"dropping-particle":"","family":"Burtenshaw","given":"Andrew","non-dropping-particle":"","parse-names":false,"suffix":""},{"dropping-particle":"","family":"Freeman","given":"David","non-dropping-particle":"","parse-names":false,"suffix":""},{"dropping-particle":"","family":"Johnson","given":"Emily","non-dropping-particle":"","parse-names":false,"suffix":""},{"dropping-particle":"","family":"Lo","given":"Philip","non-dropping-particle":"","parse-names":false,"suffix":""},{"dropping-particle":"","family":"Martin","given":"Terry","non-dropping-particle":"","parse-names":false,"suffix":""},{"dropping-particle":"","family":"Plunkett","given":"Emma","non-dropping-particle":"","parse-names":false,"suffix":""},{"dropping-particle":"","family":"Wollaston","given":"Julie","non-dropping-particle":"","parse-names":false,"suffix":""},{"dropping-particle":"","family":"Allison","given":"Joanna","non-dropping-particle":"","parse-names":false,"suffix":""},{"dropping-particle":"","family":"Carroll","given":"Christine","non-dropping-particle":"","parse-names":false,"suffix":""},{"dropping-particle":"","family":"Craw","given":"Nicholas","non-dropping-particle":"","parse-names":false,"suffix":""},{"dropping-particle":"","family":"Craw","given":"Sarah","non-dropping-particle":"","parse-names":false,"suffix":""},{"dropping-particle":"","family":"Pitt-Kerby","given":"Tressy","non-dropping-particle":"","parse-names":false,"suffix":""},{"dropping-particle":"","family":"Rowland-Axe","given":"Rebecca","non-dropping-particle":"","parse-names":false,"suffix":""},{"dropping-particle":"","family":"Spurdle","given":"Katie","non-dropping-particle":"","parse-names":false,"suffix":""},{"dropping-particle":"","family":"McDonald","given":"Andrew","non-dropping-particle":"","parse-names":false,"suffix":""},{"dropping-particle":"","family":"Simon","given":"Davies","non-dropping-particle":"","parse-names":false,"suffix":""},{"dropping-particle":"","family":"Sinha","given":"Vivek","non-dropping-particle":"","parse-names":false,"suffix":""},{"dropping-particle":"","family":"Smith","given":"Thomas","non-dropping-particle":"","parse-names":false,"suffix":""},{"dropping-particle":"","family":"Banner-Goodspeed","given":"Valerie","non-dropping-particle":"","parse-names":false,"suffix":""},{"dropping-particle":"","family":"Boone","given":"Myles","non-dropping-particle":"","parse-names":false,"suffix":""},{"dropping-particle":"","family":"Campbell","given":"Kathleen","non-dropping-particle":"","parse-names":false,"suffix":""},{"dropping-particle":"","family":"Lu","given":"Fengxin","non-dropping-particle":"","parse-names":false,"suffix":""},{"dropping-particle":"","family":"Scannell","given":"Joseph","non-dropping-particle":"","parse-names":false,"suffix":""},{"dropping-particle":"","family":"Sobol","given":"Julia","non-dropping-particle":"","parse-names":false,"suffix":""},{"dropping-particle":"","family":"Balajonda","given":"Naraida","non-dropping-particle":"","parse-names":false,"suffix":""},{"dropping-particle":"","family":"Clemmons","given":"Karen","non-dropping-particle":"","parse-names":false,"suffix":""},{"dropping-particle":"","family":"Conde","given":"Carlos","non-dropping-particle":"","parse-names":false,"suffix":""},{"dropping-particle":"","family":"Elgasim","given":"Magdi","non-dropping-particle":"","parse-names":false,"suffix":""},{"dropping-particle":"","family":"Funk","given":"Bonita","non-dropping-particle":"","parse-names":false,"suffix":""},{"dropping-particle":"","family":"Hall","given":"Roger","non-dropping-particle":"","parse-names":false,"suffix":""},{"dropping-particle":"","family":"Hopkins","given":"Thomas","non-dropping-particle":"","parse-names":false,"suffix":""},{"dropping-particle":"","family":"Olaleye","given":"Omowunmi","non-dropping-particle":"","parse-names":false,"suffix":""},{"dropping-particle":"","family":"Omer","given":"Omer","non-dropping-particle":"","parse-names":false,"suffix":""},{"dropping-particle":"","family":"Pender","given":"Michelle","non-dropping-particle":"","parse-names":false,"suffix":""},{"dropping-particle":"","family":"Porto","given":"Angelo","non-dropping-particle":"","parse-names":false,"suffix":""},{"dropping-particle":"","family":"Stevens","given":"Alice","non-dropping-particle":"","parse-names":false,"suffix":""},{"dropping-particle":"","family":"Waweru","given":"Peter","non-dropping-particle":"","parse-names":false,"suffix":""},{"dropping-particle":"","family":"Yeh","given":"Erlinda","non-dropping-particle":"","parse-names":false,"suffix":""},{"dropping-particle":"","family":"Bodansky","given":"Daniella","non-dropping-particle":"","parse-names":false,"suffix":""},{"dropping-particle":"","family":"Evans","given":"Adam","non-dropping-particle":"","parse-names":false,"suffix":""},{"dropping-particle":"","family":"Kleopoulos","given":"Steven","non-dropping-particle":"","parse-names":false,"suffix":""},{"dropping-particle":"","family":"Maril","given":"Robert","non-dropping-particle":"","parse-names":false,"suffix":""},{"dropping-particle":"","family":"Mathney","given":"Edward","non-dropping-particle":"","parse-names":false,"suffix":""},{"dropping-particle":"","family":"Sanchez","given":"Angela","non-dropping-particle":"","parse-names":false,"suffix":""},{"dropping-particle":"","family":"Tinuoye","given":"Elizabeth","non-dropping-particle":"","parse-names":false,"suffix":""},{"dropping-particle":"","family":"Bateman","given":"Brian","non-dropping-particle":"","parse-names":false,"suffix":""},{"dropping-particle":"","family":"Eng","given":"Kristen","non-dropping-particle":"","parse-names":false,"suffix":""},{"dropping-particle":"","family":"Jiang","given":"Ning","non-dropping-particle":"","parse-names":false,"suffix":""},{"dropping-particle":"","family":"Ladha","given":"Karim","non-dropping-particle":"","parse-names":false,"suffix":""},{"dropping-particle":"","family":"Needleman","given":"Joseph","non-dropping-particle":"","parse-names":false,"suffix":""},{"dropping-particle":"","family":"Chen","given":"Lee Lynn","non-dropping-particle":"","parse-names":false,"suffix":""},{"dropping-particle":"","family":"Lane","given":"Rondall","non-dropping-particle":"","parse-names":false,"suffix":""},{"dropping-particle":"","family":"Robinowitz","given":"David","non-dropping-particle":"","parse-names":false,"suffix":""},{"dropping-particle":"","family":"Ghushe","given":"Neil","non-dropping-particle":"","parse-names":false,"suffix":""},{"dropping-particle":"","family":"Irshad","given":"Mariam","non-dropping-particle":"","parse-names":false,"suffix":""},{"dropping-particle":"","family":"O'Connor","given":"John","non-dropping-particle":"","parse-names":false,"suffix":""},{"dropping-particle":"","family":"Patel","given":"Samir","non-dropping-particle":"","parse-names":false,"suffix":""},{"dropping-particle":"","family":"Myles","given":"Paul","non-dropping-particle":"","parse-names":false,"suffix":""},{"dropping-particle":"","family":"Hiesmayr","given":"Michael","non-dropping-particle":"","parse-names":false,"suffix":""},{"dropping-particle":"","family":"Fang","given":"Xiangming","non-dropping-particle":"","parse-names":false,"suffix":""},{"dropping-particle":"","family":"Slim","given":"Karem","non-dropping-particle":"","parse-names":false,"suffix":""},{"dropping-particle":"","family":"Sander","given":"Michael","non-dropping-particle":"","parse-names":false,"suffix":""},{"dropping-particle":"","family":"Koulenti","given":"Despoina","non-dropping-particle":"","parse-names":false,"suffix":""},{"dropping-particle":"","family":"Abbas","given":"Muntadhar","non-dropping-particle":"","parse-names":false,"suffix":""},{"dropping-particle":"","family":"Sivasakthi","given":"Datin","non-dropping-particle":"","parse-names":false,"suffix":""},{"dropping-particle":"","family":"Osinaike","given":"Tunde","non-dropping-particle":"","parse-names":false,"suffix":""},{"dropping-particle":"","family":"Matos","given":"Ricardo","non-dropping-particle":"","parse-names":false,"suffix":""},{"dropping-particle":"","family":"Grigoras","given":"Ioana","non-dropping-particle":"","parse-names":false,"suffix":""},{"dropping-particle":"","family":"Hubner","given":"Martyn","non-dropping-particle":"","parse-names":false,"suffix":""}],"container-title":"British Journal of Anaesthesia","id":"ITEM-1","issue":"5","issued":{"date-parts":[["2016"]]},"page":"601-609","title":"Global patient outcomes after elective surgery: Prospective cohort study in 27 low-, middle- and high-income countries","type":"article-journal","volume":"117"},"uris":["http://www.mendeley.com/documents/?uuid=55cc7c43-718c-4ad1-a8f9-cac405061b68"]},{"id":"ITEM-2","itemData":{"DOI":"10.1016/S0140-6736(15)60160-X","ISSN":"1474547X","PMID":"25924834","abstract":"Remarkable gains have been made in global health in the past 25 years, but progress has not been uniform. Mortality and morbidity from common conditions needing surgery have grown in the world's poorest regions, both in real terms and relative to other health gains. At the same time, development of safe, essential, life-saving surgical and anaesthesia care in low-income and middle-income countries (LMICs) has stagnated or regressed. In the absence of surgical care, case-fatality rates are high for common, easily treatable conditions including appendicitis, hernia, fractures, obstructed labour, congenital anomalies, and breast and cervical cancer. In 2015, many LMICs are facing a multifaceted burden of infectious disease, maternal disease, neonatal disease, non-communicable diseases, and injuries. Surgical and anaesthesia care are essential for the treatment of many of these conditions and represent an integral component of a functional, responsive, and resilient health system. In view of the large projected increase in the incidence of cancer, road traffi c injuries, and cardiovascular and metabolic diseases in LMICs, the need for surgical services in these regions will continue to rise substantially from now until 2030. Reduction of death and disability hinges on access to surgical and anaesthesia care, which should be available, aff ordable, timely, and safe to ensure good coverage, uptake, and outcomes. Despite growing need, the development and delivery of surgical and anaesthesia care in LMICs has been nearly absent from the global health discourse. Little has been written about the human and economic eff ect of surgical conditions, the state of surgical care, or the potential strategies for scale-up of surgical services in LMICs. To begin to address these crucial gaps in knowledge, policy, and action, the Lancet Commission on Global Surgery was launched in January, 2014. The Commission brought together an international, multidisciplinary team of 25 commissioners, supported by advisors and collaborators in more than 110 countries and six continents. We formed four working groups that focused on the domains of health-care delivery and management; workforce, training, and education; economics and fi nance; and information management. Our Commission has fi ve key messages, a set of indicators and recommendations to improve access to safe, aff ordablesurgical and anaesthesia care in LMICs, and a template for a national surgical plan. Our fi ve key messa…","author":[{"dropping-particle":"","family":"Meara","given":"John G.","non-dropping-particle":"","parse-names":false,"suffix":""},{"dropping-particle":"","family":"Leather","given":"Andrew J.M.","non-dropping-particle":"","parse-names":false,"suffix":""},{"dropping-particle":"","family":"Hagander","given":"Lars","non-dropping-particle":"","parse-names":false,"suffix":""},{"dropping-particle":"","family":"Alkire","given":"Blake C.","non-dropping-particle":"","parse-names":false,"suffix":""},{"dropping-particle":"","family":"Alonso","given":"Nivaldo","non-dropping-particle":"","parse-names":false,"suffix":""},{"dropping-particle":"","family":"Ameh","given":"Emmanuel A.","non-dropping-particle":"","parse-names":false,"suffix":""},{"dropping-particle":"","family":"Bickler","given":"Stephen W.","non-dropping-particle":"","parse-names":false,"suffix":""},{"dropping-particle":"","family":"Conteh","given":"Lesong","non-dropping-particle":"","parse-names":false,"suffix":""},{"dropping-particle":"","family":"Dare","given":"Anna J.","non-dropping-particle":"","parse-names":false,"suffix":""},{"dropping-particle":"","family":"Davies","given":"Justine","non-dropping-particle":"","parse-names":false,"suffix":""},{"dropping-particle":"","family":"Mérisier","given":"Eunice Dérivois","non-dropping-particle":"","parse-names":false,"suffix":""},{"dropping-particle":"","family":"El-Halabi","given":"Shenaaz","non-dropping-particle":"","parse-names":false,"suffix":""},{"dropping-particle":"","family":"Farmer","given":"Paul E.","non-dropping-particle":"","parse-names":false,"suffix":""},{"dropping-particle":"","family":"Gawande","given":"Atul","non-dropping-particle":"","parse-names":false,"suffix":""},{"dropping-particle":"","family":"Gillies","given":"Rowan","non-dropping-particle":"","parse-names":false,"suffix":""},{"dropping-particle":"","family":"Greenberg","given":"Sarah L.M.","non-dropping-particle":"","parse-names":false,"suffix":""},{"dropping-particle":"","family":"Grimes","given":"Caris E.","non-dropping-particle":"","parse-names":false,"suffix":""},{"dropping-particle":"","family":"Gruen","given":"Russell L.","non-dropping-particle":"","parse-names":false,"suffix":""},{"dropping-particle":"","family":"Ismail","given":"Edna Adan","non-dropping-particle":"","parse-names":false,"suffix":""},{"dropping-particle":"","family":"Kamara","given":"Thaim Buya","non-dropping-particle":"","parse-names":false,"suffix":""},{"dropping-particle":"","family":"Lavy","given":"Chris","non-dropping-particle":"","parse-names":false,"suffix":""},{"dropping-particle":"","family":"Lundeg","given":"Ganbold","non-dropping-particle":"","parse-names":false,"suffix":""},{"dropping-particle":"","family":"Mkandawire","given":"Nyengo C.","non-dropping-particle":"","parse-names":false,"suffix":""},{"dropping-particle":"","family":"Raykar","given":"Nakul P.","non-dropping-particle":"","parse-names":false,"suffix":""},{"dropping-particle":"","family":"Riesel","given":"Johanna N.","non-dropping-particle":"","parse-names":false,"suffix":""},{"dropping-particle":"","family":"Rodas","given":"Edgar","non-dropping-particle":"","parse-names":false,"suffix":""},{"dropping-particle":"","family":"Rose","given":"John","non-dropping-particle":"","parse-names":false,"suffix":""},{"dropping-particle":"","family":"Roy","given":"Nobhojit","non-dropping-particle":"","parse-names":false,"suffix":""},{"dropping-particle":"","family":"Shrime","given":"Mark G.","non-dropping-particle":"","parse-names":false,"suffix":""},{"dropping-particle":"","family":"Sullivan","given":"Richard","non-dropping-particle":"","parse-names":false,"suffix":""},{"dropping-particle":"","family":"Verguet","given":"Stéphane","non-dropping-particle":"","parse-names":false,"suffix":""},{"dropping-particle":"","family":"Watters","given":"David","non-dropping-particle":"","parse-names":false,"suffix":""},{"dropping-particle":"","family":"Weiser","given":"Thomas G.","non-dropping-particle":"","parse-names":false,"suffix":""},{"dropping-particle":"","family":"Wilson","given":"Iain H.","non-dropping-particle":"","parse-names":false,"suffix":""},{"dropping-particle":"","family":"Yamey","given":"Gavin","non-dropping-particle":"","parse-names":false,"suffix":""},{"dropping-particle":"","family":"Yip","given":"Winnie","non-dropping-particle":"","parse-names":false,"suffix":""}],"container-title":"The Lancet","id":"ITEM-2","issue":"9993","issued":{"date-parts":[["2015"]]},"page":"569-624","title":"Global Surgery 2030: Evidence and solutions for achieving health, welfare, and economic development","type":"article-journal","volume":"386"},"uris":["http://www.mendeley.com/documents/?uuid=1ea89672-ebdc-44f0-ac19-58e8720c3d42"]}],"mendeley":{"formattedCitation":"(5,6)","plainTextFormattedCitation":"(5,6)","previouslyFormattedCitation":"(5,6)"},"properties":{"noteIndex":0},"schema":"https://github.com/citation-style-language/schema/raw/master/csl-citation.json"}</w:instrText>
      </w:r>
      <w:r w:rsidR="00157064" w:rsidRPr="00832327">
        <w:rPr>
          <w:rFonts w:asciiTheme="majorHAnsi" w:hAnsiTheme="majorHAnsi"/>
          <w:sz w:val="22"/>
          <w:szCs w:val="22"/>
        </w:rPr>
        <w:fldChar w:fldCharType="separate"/>
      </w:r>
      <w:r w:rsidR="00956107" w:rsidRPr="00956107">
        <w:rPr>
          <w:rFonts w:asciiTheme="majorHAnsi" w:hAnsiTheme="majorHAnsi"/>
          <w:noProof/>
          <w:sz w:val="22"/>
          <w:szCs w:val="22"/>
        </w:rPr>
        <w:t>(5,6)</w:t>
      </w:r>
      <w:r w:rsidR="00157064" w:rsidRPr="00832327">
        <w:rPr>
          <w:rFonts w:asciiTheme="majorHAnsi" w:hAnsiTheme="majorHAnsi"/>
          <w:sz w:val="22"/>
          <w:szCs w:val="22"/>
        </w:rPr>
        <w:fldChar w:fldCharType="end"/>
      </w:r>
      <w:r w:rsidR="00157064" w:rsidRPr="00832327">
        <w:rPr>
          <w:rFonts w:asciiTheme="majorHAnsi" w:hAnsiTheme="majorHAnsi"/>
          <w:sz w:val="22"/>
          <w:szCs w:val="22"/>
        </w:rPr>
        <w:t>. Postoperative complications prolong length</w:t>
      </w:r>
      <w:r w:rsidR="00BC015B" w:rsidRPr="00832327">
        <w:rPr>
          <w:rFonts w:asciiTheme="majorHAnsi" w:hAnsiTheme="majorHAnsi"/>
          <w:sz w:val="22"/>
          <w:szCs w:val="22"/>
        </w:rPr>
        <w:t xml:space="preserve"> of hospital stay, increase costs, increase readmissions and </w:t>
      </w:r>
      <w:r w:rsidR="00676BC0">
        <w:rPr>
          <w:rFonts w:asciiTheme="majorHAnsi" w:hAnsiTheme="majorHAnsi"/>
          <w:sz w:val="22"/>
          <w:szCs w:val="22"/>
        </w:rPr>
        <w:t>worsen cancer outcomes</w:t>
      </w:r>
      <w:r w:rsidR="00BC015B" w:rsidRPr="00832327">
        <w:rPr>
          <w:rFonts w:asciiTheme="majorHAnsi" w:hAnsiTheme="majorHAnsi"/>
          <w:sz w:val="22"/>
          <w:szCs w:val="22"/>
        </w:rPr>
        <w:t>.</w:t>
      </w:r>
      <w:r w:rsidR="00157064" w:rsidRPr="00832327">
        <w:rPr>
          <w:rFonts w:asciiTheme="majorHAnsi" w:hAnsiTheme="majorHAnsi"/>
          <w:sz w:val="22"/>
          <w:szCs w:val="22"/>
        </w:rPr>
        <w:t xml:space="preserve"> </w:t>
      </w:r>
      <w:r w:rsidR="00676BC0">
        <w:rPr>
          <w:rFonts w:asciiTheme="majorHAnsi" w:hAnsiTheme="majorHAnsi"/>
          <w:sz w:val="22"/>
          <w:szCs w:val="22"/>
        </w:rPr>
        <w:t>Moreover, o</w:t>
      </w:r>
      <w:r w:rsidR="00BC015B" w:rsidRPr="00832327">
        <w:rPr>
          <w:rFonts w:asciiTheme="majorHAnsi" w:hAnsiTheme="majorHAnsi"/>
          <w:sz w:val="22"/>
          <w:szCs w:val="22"/>
        </w:rPr>
        <w:t xml:space="preserve">utcomes from surgery have far reaching effects </w:t>
      </w:r>
      <w:r w:rsidR="0086191B" w:rsidRPr="00832327">
        <w:rPr>
          <w:rFonts w:asciiTheme="majorHAnsi" w:hAnsiTheme="majorHAnsi"/>
          <w:sz w:val="22"/>
          <w:szCs w:val="22"/>
        </w:rPr>
        <w:t xml:space="preserve">that </w:t>
      </w:r>
      <w:r w:rsidR="00A60522" w:rsidRPr="00832327">
        <w:rPr>
          <w:rFonts w:asciiTheme="majorHAnsi" w:hAnsiTheme="majorHAnsi"/>
          <w:sz w:val="22"/>
          <w:szCs w:val="22"/>
        </w:rPr>
        <w:t>may</w:t>
      </w:r>
      <w:r w:rsidR="0086191B" w:rsidRPr="00832327">
        <w:rPr>
          <w:rFonts w:asciiTheme="majorHAnsi" w:hAnsiTheme="majorHAnsi"/>
          <w:sz w:val="22"/>
          <w:szCs w:val="22"/>
        </w:rPr>
        <w:t xml:space="preserve"> </w:t>
      </w:r>
      <w:r w:rsidR="00BC015B" w:rsidRPr="00832327">
        <w:rPr>
          <w:rFonts w:asciiTheme="majorHAnsi" w:hAnsiTheme="majorHAnsi"/>
          <w:sz w:val="22"/>
          <w:szCs w:val="22"/>
        </w:rPr>
        <w:t xml:space="preserve">not </w:t>
      </w:r>
      <w:r w:rsidR="00A60522" w:rsidRPr="00832327">
        <w:rPr>
          <w:rFonts w:asciiTheme="majorHAnsi" w:hAnsiTheme="majorHAnsi"/>
          <w:sz w:val="22"/>
          <w:szCs w:val="22"/>
        </w:rPr>
        <w:t xml:space="preserve">be </w:t>
      </w:r>
      <w:r w:rsidR="00BC015B" w:rsidRPr="00832327">
        <w:rPr>
          <w:rFonts w:asciiTheme="majorHAnsi" w:hAnsiTheme="majorHAnsi"/>
          <w:sz w:val="22"/>
          <w:szCs w:val="22"/>
        </w:rPr>
        <w:t xml:space="preserve">appreciated by </w:t>
      </w:r>
      <w:r w:rsidR="006F7709" w:rsidRPr="00832327">
        <w:rPr>
          <w:rFonts w:asciiTheme="majorHAnsi" w:hAnsiTheme="majorHAnsi"/>
          <w:sz w:val="22"/>
          <w:szCs w:val="22"/>
        </w:rPr>
        <w:t>perioperative</w:t>
      </w:r>
      <w:r w:rsidR="00BC015B" w:rsidRPr="00832327">
        <w:rPr>
          <w:rFonts w:asciiTheme="majorHAnsi" w:hAnsiTheme="majorHAnsi"/>
          <w:sz w:val="22"/>
          <w:szCs w:val="22"/>
        </w:rPr>
        <w:t xml:space="preserve"> health professional</w:t>
      </w:r>
      <w:r w:rsidR="0086191B" w:rsidRPr="00832327">
        <w:rPr>
          <w:rFonts w:asciiTheme="majorHAnsi" w:hAnsiTheme="majorHAnsi"/>
          <w:sz w:val="22"/>
          <w:szCs w:val="22"/>
        </w:rPr>
        <w:t>s</w:t>
      </w:r>
      <w:r w:rsidR="00721EB4" w:rsidRPr="00832327">
        <w:rPr>
          <w:rFonts w:asciiTheme="majorHAnsi" w:hAnsiTheme="majorHAnsi"/>
          <w:sz w:val="22"/>
          <w:szCs w:val="22"/>
        </w:rPr>
        <w:t>,</w:t>
      </w:r>
      <w:r w:rsidR="00BC015B" w:rsidRPr="00832327">
        <w:rPr>
          <w:rFonts w:asciiTheme="majorHAnsi" w:hAnsiTheme="majorHAnsi"/>
          <w:sz w:val="22"/>
          <w:szCs w:val="22"/>
        </w:rPr>
        <w:t xml:space="preserve"> </w:t>
      </w:r>
      <w:r w:rsidR="0086191B" w:rsidRPr="00832327">
        <w:rPr>
          <w:rFonts w:asciiTheme="majorHAnsi" w:hAnsiTheme="majorHAnsi"/>
          <w:sz w:val="22"/>
          <w:szCs w:val="22"/>
        </w:rPr>
        <w:t xml:space="preserve">including </w:t>
      </w:r>
      <w:r w:rsidR="00BC015B" w:rsidRPr="00832327">
        <w:rPr>
          <w:rFonts w:asciiTheme="majorHAnsi" w:hAnsiTheme="majorHAnsi"/>
          <w:sz w:val="22"/>
          <w:szCs w:val="22"/>
        </w:rPr>
        <w:t>an impaired ability to return to a pre-</w:t>
      </w:r>
      <w:r w:rsidR="00A250DF" w:rsidRPr="00832327">
        <w:rPr>
          <w:rFonts w:asciiTheme="majorHAnsi" w:hAnsiTheme="majorHAnsi"/>
          <w:sz w:val="22"/>
          <w:szCs w:val="22"/>
        </w:rPr>
        <w:t>illness</w:t>
      </w:r>
      <w:r w:rsidR="00BC015B" w:rsidRPr="00832327">
        <w:rPr>
          <w:rFonts w:asciiTheme="majorHAnsi" w:hAnsiTheme="majorHAnsi"/>
          <w:sz w:val="22"/>
          <w:szCs w:val="22"/>
        </w:rPr>
        <w:t xml:space="preserve"> level of activity, fitness, a</w:t>
      </w:r>
      <w:r w:rsidR="00721EB4" w:rsidRPr="00832327">
        <w:rPr>
          <w:rFonts w:asciiTheme="majorHAnsi" w:hAnsiTheme="majorHAnsi"/>
          <w:sz w:val="22"/>
          <w:szCs w:val="22"/>
        </w:rPr>
        <w:t>nd quality of life</w:t>
      </w:r>
      <w:r w:rsidR="00A250DF" w:rsidRPr="00832327">
        <w:rPr>
          <w:rFonts w:asciiTheme="majorHAnsi" w:hAnsiTheme="majorHAnsi"/>
          <w:sz w:val="22"/>
          <w:szCs w:val="22"/>
        </w:rPr>
        <w:t>. This</w:t>
      </w:r>
      <w:r w:rsidR="00410BC1" w:rsidRPr="00832327">
        <w:rPr>
          <w:rFonts w:asciiTheme="majorHAnsi" w:hAnsiTheme="majorHAnsi"/>
          <w:sz w:val="22"/>
          <w:szCs w:val="22"/>
        </w:rPr>
        <w:t xml:space="preserve"> persistent post-operative impairment</w:t>
      </w:r>
      <w:r w:rsidR="00F10D33" w:rsidRPr="00832327">
        <w:rPr>
          <w:rFonts w:asciiTheme="majorHAnsi" w:hAnsiTheme="majorHAnsi"/>
          <w:sz w:val="22"/>
          <w:szCs w:val="22"/>
        </w:rPr>
        <w:t xml:space="preserve"> is especially apparent</w:t>
      </w:r>
      <w:r w:rsidR="00721EB4" w:rsidRPr="00832327">
        <w:rPr>
          <w:rFonts w:asciiTheme="majorHAnsi" w:hAnsiTheme="majorHAnsi"/>
          <w:sz w:val="22"/>
          <w:szCs w:val="22"/>
        </w:rPr>
        <w:t xml:space="preserve"> i</w:t>
      </w:r>
      <w:r w:rsidR="00BC015B" w:rsidRPr="00832327">
        <w:rPr>
          <w:rFonts w:asciiTheme="majorHAnsi" w:hAnsiTheme="majorHAnsi"/>
          <w:sz w:val="22"/>
          <w:szCs w:val="22"/>
        </w:rPr>
        <w:t xml:space="preserve">n the </w:t>
      </w:r>
      <w:r w:rsidR="00721EB4" w:rsidRPr="00832327">
        <w:rPr>
          <w:rFonts w:asciiTheme="majorHAnsi" w:hAnsiTheme="majorHAnsi"/>
          <w:sz w:val="22"/>
          <w:szCs w:val="22"/>
        </w:rPr>
        <w:t xml:space="preserve">frail and </w:t>
      </w:r>
      <w:r w:rsidR="00BC015B" w:rsidRPr="00832327">
        <w:rPr>
          <w:rFonts w:asciiTheme="majorHAnsi" w:hAnsiTheme="majorHAnsi"/>
          <w:sz w:val="22"/>
          <w:szCs w:val="22"/>
        </w:rPr>
        <w:t xml:space="preserve">elderly, </w:t>
      </w:r>
      <w:r w:rsidR="00410BC1" w:rsidRPr="00832327">
        <w:rPr>
          <w:rFonts w:asciiTheme="majorHAnsi" w:hAnsiTheme="majorHAnsi"/>
          <w:sz w:val="22"/>
          <w:szCs w:val="22"/>
        </w:rPr>
        <w:t xml:space="preserve">and </w:t>
      </w:r>
      <w:r w:rsidR="0086191B" w:rsidRPr="00832327">
        <w:rPr>
          <w:rFonts w:asciiTheme="majorHAnsi" w:hAnsiTheme="majorHAnsi"/>
          <w:sz w:val="22"/>
          <w:szCs w:val="22"/>
        </w:rPr>
        <w:t>may</w:t>
      </w:r>
      <w:r w:rsidR="00410BC1" w:rsidRPr="00832327">
        <w:rPr>
          <w:rFonts w:asciiTheme="majorHAnsi" w:hAnsiTheme="majorHAnsi"/>
          <w:sz w:val="22"/>
          <w:szCs w:val="22"/>
        </w:rPr>
        <w:t xml:space="preserve"> </w:t>
      </w:r>
      <w:r w:rsidR="0086191B" w:rsidRPr="00832327">
        <w:rPr>
          <w:rFonts w:asciiTheme="majorHAnsi" w:hAnsiTheme="majorHAnsi"/>
          <w:sz w:val="22"/>
          <w:szCs w:val="22"/>
        </w:rPr>
        <w:t>be one of the main mechanisms underpinning the recognised relationship between short-term complications and</w:t>
      </w:r>
      <w:r w:rsidR="00410BC1" w:rsidRPr="00832327">
        <w:rPr>
          <w:rFonts w:asciiTheme="majorHAnsi" w:hAnsiTheme="majorHAnsi"/>
          <w:sz w:val="22"/>
          <w:szCs w:val="22"/>
        </w:rPr>
        <w:t xml:space="preserve"> </w:t>
      </w:r>
      <w:r w:rsidR="004254F4" w:rsidRPr="00832327">
        <w:rPr>
          <w:rFonts w:asciiTheme="majorHAnsi" w:hAnsiTheme="majorHAnsi"/>
          <w:sz w:val="22"/>
          <w:szCs w:val="22"/>
        </w:rPr>
        <w:t xml:space="preserve">long-term </w:t>
      </w:r>
      <w:r w:rsidR="00BC015B" w:rsidRPr="00832327">
        <w:rPr>
          <w:rFonts w:asciiTheme="majorHAnsi" w:hAnsiTheme="majorHAnsi"/>
          <w:sz w:val="22"/>
          <w:szCs w:val="22"/>
        </w:rPr>
        <w:t>survival</w:t>
      </w:r>
      <w:r w:rsidR="004254F4" w:rsidRPr="00832327">
        <w:rPr>
          <w:rFonts w:asciiTheme="majorHAnsi" w:hAnsiTheme="majorHAnsi"/>
          <w:sz w:val="22"/>
          <w:szCs w:val="22"/>
        </w:rPr>
        <w:t xml:space="preserve"> </w:t>
      </w:r>
      <w:r w:rsidR="0086191B" w:rsidRPr="00832327">
        <w:rPr>
          <w:rFonts w:asciiTheme="majorHAnsi" w:hAnsiTheme="majorHAnsi"/>
          <w:sz w:val="22"/>
          <w:szCs w:val="22"/>
        </w:rPr>
        <w:t xml:space="preserve">following surgery </w:t>
      </w:r>
      <w:r w:rsidR="00D53301" w:rsidRPr="00832327">
        <w:rPr>
          <w:rFonts w:asciiTheme="majorHAnsi" w:hAnsiTheme="majorHAnsi"/>
          <w:sz w:val="22"/>
          <w:szCs w:val="22"/>
        </w:rPr>
        <w:fldChar w:fldCharType="begin" w:fldLock="1"/>
      </w:r>
      <w:r w:rsidR="009D730B">
        <w:rPr>
          <w:rFonts w:asciiTheme="majorHAnsi" w:hAnsiTheme="majorHAnsi"/>
          <w:sz w:val="22"/>
          <w:szCs w:val="22"/>
        </w:rPr>
        <w:instrText>ADDIN CSL_CITATION {"citationItems":[{"id":"ITEM-1","itemData":{"DOI":"10.1097/01.sla.0000179621.33268.83","ISSN":"0066-0833","author":[{"dropping-particle":"","family":"Khuri","given":"Shukri F.","non-dropping-particle":"","parse-names":false,"suffix":""},{"dropping-particle":"","family":"Henderson","given":"William G.","non-dropping-particle":"","parse-names":false,"suffix":""},{"dropping-particle":"","family":"DePalma","given":"Ralph G.","non-dropping-particle":"","parse-names":false,"suffix":""},{"dropping-particle":"","family":"Mosca","given":"Cecilia","non-dropping-particle":"","parse-names":false,"suffix":""},{"dropping-particle":"","family":"Healey","given":"Nancy A.","non-dropping-particle":"","parse-names":false,"suffix":""},{"dropping-particle":"","family":"Kumbhani","given":"Dharam J.","non-dropping-particle":"","parse-names":false,"suffix":""}],"container-title":"Ann Surg","id":"ITEM-1","issued":{"date-parts":[["2005"]]},"page":"326-343","title":"Determinants of Long-Term Survival After Major Surgery and the Adverse Effect of Postoperative Complications","type":"article-journal","volume":"242"},"uris":["http://www.mendeley.com/documents/?uuid=95968bec-f208-48d0-9b18-5edc49b3d12b","http://www.mendeley.com/documents/?uuid=66edceef-723a-452f-b313-d56a242b050a"]},{"id":"ITEM-2","itemData":{"DOI":"10.1038/s41598-017-09833-7","ISSN":"20452322","abstract":"© 2017 The Author(s). Long-term all-cause mortality and dependency after complex surgical procedures have not been assessed in the framework of value-based medicine. The aim of this study was to investigate the postoperative and long-term outcomes after surgical procedures lasting for more than six hours. Retrospective cohort study of patients undergoing a first elective complex surgical procedure between 2004 and 2013. Heart and transplant surgery was excluded. Mortality and dependency from the healthcare system were selected as outcome variables. Gender, age, ASA, creatinine, albumin kinetics, complications, benign vs malignant underlying condition, number of drugs at discharge, and admission and length of stay in the ICU were recorded as predictive variables. Some 620 adult patients were included in the study. Postoperative,  &lt; 1year and  &lt; 5years cumulative mortality was 6.8%, 17.6% and 45%, respectively. Of patients discharged from hospital after surgery, 76% remained dependent on the healthcare system. In multivariate analysis for postoperative,  &lt; 1year and  &lt; 5years mortality, postoperative albumin concentration, ASA score and an ICU stay  &gt; 7days, were the most significant independent predictive variables. Prolonged surgery carries a significant short and long-term mortality and disability. These data may contribute to more informed decisions taken concerning major surgery in the framework of value-based medicine.","author":[{"dropping-particle":"","family":"Cornellà","given":"N.","non-dropping-particle":"","parse-names":false,"suffix":""},{"dropping-particle":"","family":"Sancho","given":"J.","non-dropping-particle":"","parse-names":false,"suffix":""},{"dropping-particle":"","family":"Sitges-Serra","given":"A.","non-dropping-particle":"","parse-names":false,"suffix":""}],"container-title":"Scientific Reports","id":"ITEM-2","issue":"1","issued":{"date-parts":[["2017"]]},"page":"1-8","title":"Short and Long-Term Outcomes after Surgical Procedures Lasting for More Than Six Hours","type":"article-journal","volume":"7"},"uris":["http://www.mendeley.com/documents/?uuid=f2a2d74b-24fe-4034-b4ee-71ffaf356ba6","http://www.mendeley.com/documents/?uuid=0f8c93cc-fde8-4c8c-a8eb-217d33e9b503"]}],"mendeley":{"formattedCitation":"(7,8)","plainTextFormattedCitation":"(7,8)","previouslyFormattedCitation":"(7,8)"},"properties":{"noteIndex":0},"schema":"https://github.com/citation-style-language/schema/raw/master/csl-citation.json"}</w:instrText>
      </w:r>
      <w:r w:rsidR="00D53301" w:rsidRPr="00832327">
        <w:rPr>
          <w:rFonts w:asciiTheme="majorHAnsi" w:hAnsiTheme="majorHAnsi"/>
          <w:sz w:val="22"/>
          <w:szCs w:val="22"/>
        </w:rPr>
        <w:fldChar w:fldCharType="separate"/>
      </w:r>
      <w:r w:rsidR="00956107" w:rsidRPr="00956107">
        <w:rPr>
          <w:rFonts w:asciiTheme="majorHAnsi" w:hAnsiTheme="majorHAnsi"/>
          <w:noProof/>
          <w:sz w:val="22"/>
          <w:szCs w:val="22"/>
        </w:rPr>
        <w:t>(7,8)</w:t>
      </w:r>
      <w:r w:rsidR="00D53301" w:rsidRPr="00832327">
        <w:rPr>
          <w:rFonts w:asciiTheme="majorHAnsi" w:hAnsiTheme="majorHAnsi"/>
          <w:sz w:val="22"/>
          <w:szCs w:val="22"/>
        </w:rPr>
        <w:fldChar w:fldCharType="end"/>
      </w:r>
      <w:r w:rsidR="005E1D0A" w:rsidRPr="00832327">
        <w:rPr>
          <w:rFonts w:asciiTheme="majorHAnsi" w:hAnsiTheme="majorHAnsi"/>
          <w:sz w:val="22"/>
          <w:szCs w:val="22"/>
        </w:rPr>
        <w:t>.</w:t>
      </w:r>
    </w:p>
    <w:p w14:paraId="71E48AB4" w14:textId="77777777" w:rsidR="00AD77F3" w:rsidRPr="00832327" w:rsidRDefault="00AD77F3" w:rsidP="00303736">
      <w:pPr>
        <w:pStyle w:val="NoSpacing"/>
        <w:spacing w:line="360" w:lineRule="auto"/>
        <w:jc w:val="both"/>
        <w:rPr>
          <w:rFonts w:asciiTheme="majorHAnsi" w:hAnsiTheme="majorHAnsi"/>
          <w:sz w:val="22"/>
          <w:szCs w:val="22"/>
        </w:rPr>
      </w:pPr>
    </w:p>
    <w:p w14:paraId="430EB5AC" w14:textId="0A712C28" w:rsidR="009D730B" w:rsidRDefault="00F56CBB"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P</w:t>
      </w:r>
      <w:r w:rsidR="009246E1" w:rsidRPr="00832327">
        <w:rPr>
          <w:rFonts w:asciiTheme="majorHAnsi" w:hAnsiTheme="majorHAnsi"/>
          <w:sz w:val="22"/>
          <w:szCs w:val="22"/>
        </w:rPr>
        <w:t xml:space="preserve">atients </w:t>
      </w:r>
      <w:r w:rsidR="00BC015B" w:rsidRPr="00832327">
        <w:rPr>
          <w:rFonts w:asciiTheme="majorHAnsi" w:hAnsiTheme="majorHAnsi"/>
          <w:sz w:val="22"/>
          <w:szCs w:val="22"/>
        </w:rPr>
        <w:t>arriving at the doorstep of</w:t>
      </w:r>
      <w:r w:rsidR="009246E1" w:rsidRPr="00832327">
        <w:rPr>
          <w:rFonts w:asciiTheme="majorHAnsi" w:hAnsiTheme="majorHAnsi"/>
          <w:sz w:val="22"/>
          <w:szCs w:val="22"/>
        </w:rPr>
        <w:t xml:space="preserve"> major </w:t>
      </w:r>
      <w:r w:rsidR="006D33C6" w:rsidRPr="00832327">
        <w:rPr>
          <w:rFonts w:asciiTheme="majorHAnsi" w:hAnsiTheme="majorHAnsi"/>
          <w:sz w:val="22"/>
          <w:szCs w:val="22"/>
        </w:rPr>
        <w:t xml:space="preserve">elective </w:t>
      </w:r>
      <w:r w:rsidR="009246E1" w:rsidRPr="00832327">
        <w:rPr>
          <w:rFonts w:asciiTheme="majorHAnsi" w:hAnsiTheme="majorHAnsi"/>
          <w:sz w:val="22"/>
          <w:szCs w:val="22"/>
        </w:rPr>
        <w:t xml:space="preserve">surgery </w:t>
      </w:r>
      <w:r w:rsidR="00A6516C" w:rsidRPr="00832327">
        <w:rPr>
          <w:rFonts w:asciiTheme="majorHAnsi" w:hAnsiTheme="majorHAnsi"/>
          <w:sz w:val="22"/>
          <w:szCs w:val="22"/>
        </w:rPr>
        <w:t>rarely benefit form a tailored</w:t>
      </w:r>
      <w:r w:rsidR="006D33C6" w:rsidRPr="00832327">
        <w:rPr>
          <w:rFonts w:asciiTheme="majorHAnsi" w:hAnsiTheme="majorHAnsi"/>
          <w:sz w:val="22"/>
          <w:szCs w:val="22"/>
        </w:rPr>
        <w:t xml:space="preserve"> perioperative optimisation</w:t>
      </w:r>
      <w:r w:rsidR="00A6516C" w:rsidRPr="00832327">
        <w:rPr>
          <w:rFonts w:asciiTheme="majorHAnsi" w:hAnsiTheme="majorHAnsi"/>
          <w:sz w:val="22"/>
          <w:szCs w:val="22"/>
        </w:rPr>
        <w:t xml:space="preserve"> package</w:t>
      </w:r>
      <w:r w:rsidR="006D33C6" w:rsidRPr="00832327">
        <w:rPr>
          <w:rFonts w:asciiTheme="majorHAnsi" w:hAnsiTheme="majorHAnsi"/>
          <w:sz w:val="22"/>
          <w:szCs w:val="22"/>
        </w:rPr>
        <w:t>, mainly due to surgical pathways</w:t>
      </w:r>
      <w:r w:rsidR="00A6516C" w:rsidRPr="00832327">
        <w:rPr>
          <w:rFonts w:asciiTheme="majorHAnsi" w:hAnsiTheme="majorHAnsi"/>
          <w:sz w:val="22"/>
          <w:szCs w:val="22"/>
        </w:rPr>
        <w:t xml:space="preserve"> designed with different aims in mind</w:t>
      </w:r>
      <w:r w:rsidR="006D33C6" w:rsidRPr="00832327">
        <w:rPr>
          <w:rFonts w:asciiTheme="majorHAnsi" w:hAnsiTheme="majorHAnsi"/>
          <w:sz w:val="22"/>
          <w:szCs w:val="22"/>
        </w:rPr>
        <w:t xml:space="preserve"> and </w:t>
      </w:r>
      <w:r w:rsidRPr="00832327">
        <w:rPr>
          <w:rFonts w:asciiTheme="majorHAnsi" w:hAnsiTheme="majorHAnsi"/>
          <w:sz w:val="22"/>
          <w:szCs w:val="22"/>
        </w:rPr>
        <w:t xml:space="preserve">rigid </w:t>
      </w:r>
      <w:r w:rsidR="006D33C6" w:rsidRPr="00832327">
        <w:rPr>
          <w:rFonts w:asciiTheme="majorHAnsi" w:hAnsiTheme="majorHAnsi"/>
          <w:sz w:val="22"/>
          <w:szCs w:val="22"/>
        </w:rPr>
        <w:t>time constraints between the time surgery is first contemplated and the actual surgical date</w:t>
      </w:r>
      <w:r w:rsidR="00B2468D" w:rsidRPr="00832327">
        <w:rPr>
          <w:rFonts w:asciiTheme="majorHAnsi" w:hAnsiTheme="majorHAnsi"/>
          <w:sz w:val="22"/>
          <w:szCs w:val="22"/>
        </w:rPr>
        <w:t>,</w:t>
      </w:r>
      <w:r w:rsidRPr="00832327">
        <w:rPr>
          <w:rFonts w:asciiTheme="majorHAnsi" w:hAnsiTheme="majorHAnsi"/>
          <w:sz w:val="22"/>
          <w:szCs w:val="22"/>
        </w:rPr>
        <w:t xml:space="preserve"> especially </w:t>
      </w:r>
      <w:r w:rsidR="006E7E23" w:rsidRPr="00832327">
        <w:rPr>
          <w:rFonts w:asciiTheme="majorHAnsi" w:hAnsiTheme="majorHAnsi"/>
          <w:sz w:val="22"/>
          <w:szCs w:val="22"/>
        </w:rPr>
        <w:t>for</w:t>
      </w:r>
      <w:r w:rsidRPr="00832327">
        <w:rPr>
          <w:rFonts w:asciiTheme="majorHAnsi" w:hAnsiTheme="majorHAnsi"/>
          <w:sz w:val="22"/>
          <w:szCs w:val="22"/>
        </w:rPr>
        <w:t xml:space="preserve"> cancer patients</w:t>
      </w:r>
      <w:r w:rsidR="006D33C6" w:rsidRPr="00832327">
        <w:rPr>
          <w:rFonts w:asciiTheme="majorHAnsi" w:hAnsiTheme="majorHAnsi"/>
          <w:sz w:val="22"/>
          <w:szCs w:val="22"/>
        </w:rPr>
        <w:t xml:space="preserve">.  Opportunities to optimise </w:t>
      </w:r>
      <w:r w:rsidR="0045418E" w:rsidRPr="00832327">
        <w:rPr>
          <w:rFonts w:asciiTheme="majorHAnsi" w:hAnsiTheme="majorHAnsi"/>
          <w:sz w:val="22"/>
          <w:szCs w:val="22"/>
        </w:rPr>
        <w:t xml:space="preserve">modifiable risk factors </w:t>
      </w:r>
      <w:r w:rsidR="00260AC9" w:rsidRPr="00832327">
        <w:rPr>
          <w:rFonts w:asciiTheme="majorHAnsi" w:hAnsiTheme="majorHAnsi"/>
          <w:sz w:val="22"/>
          <w:szCs w:val="22"/>
        </w:rPr>
        <w:t>such as</w:t>
      </w:r>
      <w:r w:rsidR="00DE1ADC" w:rsidRPr="00832327">
        <w:rPr>
          <w:rFonts w:asciiTheme="majorHAnsi" w:hAnsiTheme="majorHAnsi"/>
          <w:sz w:val="22"/>
          <w:szCs w:val="22"/>
        </w:rPr>
        <w:t xml:space="preserve"> pre-existing</w:t>
      </w:r>
      <w:r w:rsidR="006D33C6" w:rsidRPr="00832327">
        <w:rPr>
          <w:rFonts w:asciiTheme="majorHAnsi" w:hAnsiTheme="majorHAnsi"/>
          <w:sz w:val="22"/>
          <w:szCs w:val="22"/>
        </w:rPr>
        <w:t xml:space="preserve"> co</w:t>
      </w:r>
      <w:r w:rsidR="0045418E" w:rsidRPr="00832327">
        <w:rPr>
          <w:rFonts w:asciiTheme="majorHAnsi" w:hAnsiTheme="majorHAnsi"/>
          <w:sz w:val="22"/>
          <w:szCs w:val="22"/>
        </w:rPr>
        <w:t xml:space="preserve">-morbidity, </w:t>
      </w:r>
      <w:r w:rsidR="009D730B">
        <w:rPr>
          <w:rFonts w:asciiTheme="majorHAnsi" w:hAnsiTheme="majorHAnsi"/>
          <w:sz w:val="22"/>
          <w:szCs w:val="22"/>
        </w:rPr>
        <w:t xml:space="preserve">toxicity, </w:t>
      </w:r>
      <w:r w:rsidR="0045418E" w:rsidRPr="00832327">
        <w:rPr>
          <w:rFonts w:asciiTheme="majorHAnsi" w:hAnsiTheme="majorHAnsi"/>
          <w:sz w:val="22"/>
          <w:szCs w:val="22"/>
        </w:rPr>
        <w:t xml:space="preserve">fitness, nutrition, </w:t>
      </w:r>
      <w:r w:rsidR="006D33C6" w:rsidRPr="00832327">
        <w:rPr>
          <w:rFonts w:asciiTheme="majorHAnsi" w:hAnsiTheme="majorHAnsi"/>
          <w:sz w:val="22"/>
          <w:szCs w:val="22"/>
        </w:rPr>
        <w:t>psychology</w:t>
      </w:r>
      <w:r w:rsidR="0045418E" w:rsidRPr="00832327">
        <w:rPr>
          <w:rFonts w:asciiTheme="majorHAnsi" w:hAnsiTheme="majorHAnsi"/>
          <w:sz w:val="22"/>
          <w:szCs w:val="22"/>
        </w:rPr>
        <w:t xml:space="preserve"> and </w:t>
      </w:r>
      <w:r w:rsidRPr="00832327">
        <w:rPr>
          <w:rFonts w:asciiTheme="majorHAnsi" w:hAnsiTheme="majorHAnsi"/>
          <w:sz w:val="22"/>
          <w:szCs w:val="22"/>
        </w:rPr>
        <w:t xml:space="preserve">deleterious effects from </w:t>
      </w:r>
      <w:r w:rsidR="0045418E" w:rsidRPr="00832327">
        <w:rPr>
          <w:rFonts w:asciiTheme="majorHAnsi" w:hAnsiTheme="majorHAnsi"/>
          <w:sz w:val="22"/>
          <w:szCs w:val="22"/>
        </w:rPr>
        <w:t>cancer therapies</w:t>
      </w:r>
      <w:r w:rsidR="006D33C6" w:rsidRPr="00832327">
        <w:rPr>
          <w:rFonts w:asciiTheme="majorHAnsi" w:hAnsiTheme="majorHAnsi"/>
          <w:sz w:val="22"/>
          <w:szCs w:val="22"/>
        </w:rPr>
        <w:t xml:space="preserve"> </w:t>
      </w:r>
      <w:r w:rsidRPr="00832327">
        <w:rPr>
          <w:rFonts w:asciiTheme="majorHAnsi" w:hAnsiTheme="majorHAnsi"/>
          <w:sz w:val="22"/>
          <w:szCs w:val="22"/>
        </w:rPr>
        <w:t>are</w:t>
      </w:r>
      <w:r w:rsidR="0045418E" w:rsidRPr="00832327">
        <w:rPr>
          <w:rFonts w:asciiTheme="majorHAnsi" w:hAnsiTheme="majorHAnsi"/>
          <w:sz w:val="22"/>
          <w:szCs w:val="22"/>
        </w:rPr>
        <w:t xml:space="preserve"> </w:t>
      </w:r>
      <w:r w:rsidR="006D33C6" w:rsidRPr="00832327">
        <w:rPr>
          <w:rFonts w:asciiTheme="majorHAnsi" w:hAnsiTheme="majorHAnsi"/>
          <w:sz w:val="22"/>
          <w:szCs w:val="22"/>
        </w:rPr>
        <w:t>being missed</w:t>
      </w:r>
      <w:r w:rsidR="00AF4E36" w:rsidRPr="00832327">
        <w:rPr>
          <w:rFonts w:asciiTheme="majorHAnsi" w:hAnsiTheme="majorHAnsi"/>
          <w:sz w:val="22"/>
          <w:szCs w:val="22"/>
        </w:rPr>
        <w:t xml:space="preserve"> </w:t>
      </w:r>
      <w:r w:rsidR="00AF4E36" w:rsidRPr="00832327">
        <w:rPr>
          <w:rFonts w:asciiTheme="majorHAnsi" w:hAnsiTheme="majorHAnsi"/>
          <w:sz w:val="22"/>
          <w:szCs w:val="22"/>
        </w:rPr>
        <w:fldChar w:fldCharType="begin" w:fldLock="1"/>
      </w:r>
      <w:r w:rsidR="009D730B">
        <w:rPr>
          <w:rFonts w:asciiTheme="majorHAnsi" w:hAnsiTheme="majorHAnsi"/>
          <w:sz w:val="22"/>
          <w:szCs w:val="22"/>
        </w:rPr>
        <w:instrText>ADDIN CSL_CITATION {"citationItems":[{"id":"ITEM-1","itemData":{"DOI":"10.1186/s13741-017-0065-4","ISSN":"2047-0525","PMID":"28649376","abstract":"The case for radical pathway re-design before surgery is in part driven by healthcare system pressures which are in turn the result of continuously rising demand in the face of tightly constrained resources. Such circumstances tend to drive revolutionary, rather than incremental, change. The current approach to preoperative assessment, that typically occurs in the weeks leading up to surgery, but is all too often only a few days before surgery, results in a lost opportunity for perioperative physicians to improve patient care. Re-engineering this process based on a patient-focused, pathway-driven vision of perioperative medicine offers a means of exploiting this opportunity. This review explores drivers for change, the opportunity offered by pathway re-design, and suggests a variety of strategies to add value in the preoperative pathway, each of which is facilitated by early engagement between perioperative physician and patient: collaborative decision-making, collaborative behavioural change, targeted comorbidity management as well as expectation management and psychological preparation for surgery including surgery schools.","author":[{"dropping-particle":"","family":"Grocott","given":"Michael P. W.","non-dropping-particle":"","parse-names":false,"suffix":""},{"dropping-particle":"","family":"Plumb","given":"James O. M.","non-dropping-particle":"","parse-names":false,"suffix":""},{"dropping-particle":"","family":"Edwards","given":"Mark","non-dropping-particle":"","parse-names":false,"suffix":""},{"dropping-particle":"","family":"Fecher-Jones","given":"Imogen","non-dropping-particle":"","parse-names":false,"suffix":""},{"dropping-particle":"","family":"Levett","given":"Denny Z. H.","non-dropping-particle":"","parse-names":false,"suffix":""}],"container-title":"Perioperative Medicine","id":"ITEM-1","issue":"1","issued":{"date-parts":[["2017"]]},"page":"9","publisher":"Perioperative Medicine","title":"Re-designing the pathway to surgery: better care and added value","type":"article-journal","volume":"6"},"uris":["http://www.mendeley.com/documents/?uuid=b6ddb4e0-8c45-45d4-9af4-fd143bf1b3bb"]}],"mendeley":{"formattedCitation":"(9)","plainTextFormattedCitation":"(9)","previouslyFormattedCitation":"(9)"},"properties":{"noteIndex":0},"schema":"https://github.com/citation-style-language/schema/raw/master/csl-citation.json"}</w:instrText>
      </w:r>
      <w:r w:rsidR="00AF4E36" w:rsidRPr="00832327">
        <w:rPr>
          <w:rFonts w:asciiTheme="majorHAnsi" w:hAnsiTheme="majorHAnsi"/>
          <w:sz w:val="22"/>
          <w:szCs w:val="22"/>
        </w:rPr>
        <w:fldChar w:fldCharType="separate"/>
      </w:r>
      <w:r w:rsidR="00956107" w:rsidRPr="00956107">
        <w:rPr>
          <w:rFonts w:asciiTheme="majorHAnsi" w:hAnsiTheme="majorHAnsi"/>
          <w:noProof/>
          <w:sz w:val="22"/>
          <w:szCs w:val="22"/>
        </w:rPr>
        <w:t>(9)</w:t>
      </w:r>
      <w:r w:rsidR="00AF4E36" w:rsidRPr="00832327">
        <w:rPr>
          <w:rFonts w:asciiTheme="majorHAnsi" w:hAnsiTheme="majorHAnsi"/>
          <w:sz w:val="22"/>
          <w:szCs w:val="22"/>
        </w:rPr>
        <w:fldChar w:fldCharType="end"/>
      </w:r>
      <w:r w:rsidR="006D33C6" w:rsidRPr="00832327">
        <w:rPr>
          <w:rFonts w:asciiTheme="majorHAnsi" w:hAnsiTheme="majorHAnsi"/>
          <w:sz w:val="22"/>
          <w:szCs w:val="22"/>
        </w:rPr>
        <w:t xml:space="preserve">. </w:t>
      </w:r>
      <w:r w:rsidR="00A6516C" w:rsidRPr="00832327">
        <w:rPr>
          <w:rFonts w:asciiTheme="majorHAnsi" w:hAnsiTheme="majorHAnsi"/>
          <w:sz w:val="22"/>
          <w:szCs w:val="22"/>
        </w:rPr>
        <w:t>P</w:t>
      </w:r>
      <w:r w:rsidR="00FD21D3" w:rsidRPr="00832327">
        <w:rPr>
          <w:rFonts w:asciiTheme="majorHAnsi" w:hAnsiTheme="majorHAnsi"/>
          <w:sz w:val="22"/>
          <w:szCs w:val="22"/>
        </w:rPr>
        <w:t>atien</w:t>
      </w:r>
      <w:r w:rsidR="00A6516C" w:rsidRPr="00832327">
        <w:rPr>
          <w:rFonts w:asciiTheme="majorHAnsi" w:hAnsiTheme="majorHAnsi"/>
          <w:sz w:val="22"/>
          <w:szCs w:val="22"/>
        </w:rPr>
        <w:t>t</w:t>
      </w:r>
      <w:r w:rsidR="00FD21D3" w:rsidRPr="00832327">
        <w:rPr>
          <w:rFonts w:asciiTheme="majorHAnsi" w:hAnsiTheme="majorHAnsi"/>
          <w:sz w:val="22"/>
          <w:szCs w:val="22"/>
        </w:rPr>
        <w:t xml:space="preserve">s are </w:t>
      </w:r>
      <w:r w:rsidR="00A6516C" w:rsidRPr="00832327">
        <w:rPr>
          <w:rFonts w:asciiTheme="majorHAnsi" w:hAnsiTheme="majorHAnsi"/>
          <w:sz w:val="22"/>
          <w:szCs w:val="22"/>
        </w:rPr>
        <w:t>likely to be particularly</w:t>
      </w:r>
      <w:r w:rsidR="0045418E" w:rsidRPr="00832327">
        <w:rPr>
          <w:rFonts w:asciiTheme="majorHAnsi" w:hAnsiTheme="majorHAnsi"/>
          <w:sz w:val="22"/>
          <w:szCs w:val="22"/>
        </w:rPr>
        <w:t xml:space="preserve"> amenable to </w:t>
      </w:r>
      <w:r w:rsidR="00A6516C" w:rsidRPr="00832327">
        <w:rPr>
          <w:rFonts w:asciiTheme="majorHAnsi" w:hAnsiTheme="majorHAnsi"/>
          <w:sz w:val="22"/>
          <w:szCs w:val="22"/>
        </w:rPr>
        <w:t>interventions that</w:t>
      </w:r>
      <w:r w:rsidR="0045418E" w:rsidRPr="00832327">
        <w:rPr>
          <w:rFonts w:asciiTheme="majorHAnsi" w:hAnsiTheme="majorHAnsi"/>
          <w:sz w:val="22"/>
          <w:szCs w:val="22"/>
        </w:rPr>
        <w:t xml:space="preserve"> positive</w:t>
      </w:r>
      <w:r w:rsidR="00A6516C" w:rsidRPr="00832327">
        <w:rPr>
          <w:rFonts w:asciiTheme="majorHAnsi" w:hAnsiTheme="majorHAnsi"/>
          <w:sz w:val="22"/>
          <w:szCs w:val="22"/>
        </w:rPr>
        <w:t>ly</w:t>
      </w:r>
      <w:r w:rsidR="0045418E" w:rsidRPr="00832327">
        <w:rPr>
          <w:rFonts w:asciiTheme="majorHAnsi" w:hAnsiTheme="majorHAnsi"/>
          <w:sz w:val="22"/>
          <w:szCs w:val="22"/>
        </w:rPr>
        <w:t xml:space="preserve"> change behaviour</w:t>
      </w:r>
      <w:r w:rsidR="00942B8C" w:rsidRPr="00832327">
        <w:rPr>
          <w:rFonts w:asciiTheme="majorHAnsi" w:hAnsiTheme="majorHAnsi"/>
          <w:sz w:val="22"/>
          <w:szCs w:val="22"/>
        </w:rPr>
        <w:t xml:space="preserve"> when</w:t>
      </w:r>
      <w:r w:rsidR="0045418E" w:rsidRPr="00832327">
        <w:rPr>
          <w:rFonts w:asciiTheme="majorHAnsi" w:hAnsiTheme="majorHAnsi"/>
          <w:sz w:val="22"/>
          <w:szCs w:val="22"/>
        </w:rPr>
        <w:t xml:space="preserve"> </w:t>
      </w:r>
      <w:r w:rsidR="00A6516C" w:rsidRPr="00832327">
        <w:rPr>
          <w:rFonts w:asciiTheme="majorHAnsi" w:hAnsiTheme="majorHAnsi"/>
          <w:sz w:val="22"/>
          <w:szCs w:val="22"/>
        </w:rPr>
        <w:t xml:space="preserve">faced with </w:t>
      </w:r>
      <w:r w:rsidR="0045418E" w:rsidRPr="00832327">
        <w:rPr>
          <w:rFonts w:asciiTheme="majorHAnsi" w:hAnsiTheme="majorHAnsi"/>
          <w:sz w:val="22"/>
          <w:szCs w:val="22"/>
        </w:rPr>
        <w:t xml:space="preserve">an impending major life event, </w:t>
      </w:r>
      <w:r w:rsidR="00251F60" w:rsidRPr="00832327">
        <w:rPr>
          <w:rFonts w:asciiTheme="majorHAnsi" w:hAnsiTheme="majorHAnsi"/>
          <w:sz w:val="22"/>
          <w:szCs w:val="22"/>
        </w:rPr>
        <w:t>such as</w:t>
      </w:r>
      <w:r w:rsidR="0045418E" w:rsidRPr="00832327">
        <w:rPr>
          <w:rFonts w:asciiTheme="majorHAnsi" w:hAnsiTheme="majorHAnsi"/>
          <w:sz w:val="22"/>
          <w:szCs w:val="22"/>
        </w:rPr>
        <w:t xml:space="preserve"> </w:t>
      </w:r>
      <w:r w:rsidRPr="00832327">
        <w:rPr>
          <w:rFonts w:asciiTheme="majorHAnsi" w:hAnsiTheme="majorHAnsi"/>
          <w:sz w:val="22"/>
          <w:szCs w:val="22"/>
        </w:rPr>
        <w:t xml:space="preserve">major </w:t>
      </w:r>
      <w:r w:rsidR="0045418E" w:rsidRPr="00832327">
        <w:rPr>
          <w:rFonts w:asciiTheme="majorHAnsi" w:hAnsiTheme="majorHAnsi"/>
          <w:sz w:val="22"/>
          <w:szCs w:val="22"/>
        </w:rPr>
        <w:t xml:space="preserve">surgery, </w:t>
      </w:r>
      <w:r w:rsidR="00A6516C" w:rsidRPr="00832327">
        <w:rPr>
          <w:rFonts w:asciiTheme="majorHAnsi" w:hAnsiTheme="majorHAnsi"/>
          <w:sz w:val="22"/>
          <w:szCs w:val="22"/>
        </w:rPr>
        <w:t xml:space="preserve">and this may </w:t>
      </w:r>
      <w:r w:rsidR="006B0010" w:rsidRPr="00832327">
        <w:rPr>
          <w:rFonts w:asciiTheme="majorHAnsi" w:hAnsiTheme="majorHAnsi"/>
          <w:sz w:val="22"/>
          <w:szCs w:val="22"/>
        </w:rPr>
        <w:t>offer</w:t>
      </w:r>
      <w:r w:rsidR="00A6516C" w:rsidRPr="00832327">
        <w:rPr>
          <w:rFonts w:asciiTheme="majorHAnsi" w:hAnsiTheme="majorHAnsi"/>
          <w:sz w:val="22"/>
          <w:szCs w:val="22"/>
        </w:rPr>
        <w:t xml:space="preserve"> a </w:t>
      </w:r>
      <w:r w:rsidR="006B0010" w:rsidRPr="00832327">
        <w:rPr>
          <w:rFonts w:asciiTheme="majorHAnsi" w:hAnsiTheme="majorHAnsi"/>
          <w:sz w:val="22"/>
          <w:szCs w:val="22"/>
        </w:rPr>
        <w:t xml:space="preserve">particular “teachable moment”. </w:t>
      </w:r>
      <w:r w:rsidR="009D730B">
        <w:rPr>
          <w:rFonts w:asciiTheme="majorHAnsi" w:hAnsiTheme="majorHAnsi"/>
          <w:sz w:val="22"/>
          <w:szCs w:val="22"/>
        </w:rPr>
        <w:t>H</w:t>
      </w:r>
      <w:r w:rsidR="0045418E" w:rsidRPr="00832327">
        <w:rPr>
          <w:rFonts w:asciiTheme="majorHAnsi" w:hAnsiTheme="majorHAnsi"/>
          <w:sz w:val="22"/>
          <w:szCs w:val="22"/>
        </w:rPr>
        <w:t>ealth professionals are</w:t>
      </w:r>
      <w:r w:rsidR="000F15D5" w:rsidRPr="00832327">
        <w:rPr>
          <w:rFonts w:asciiTheme="majorHAnsi" w:hAnsiTheme="majorHAnsi"/>
          <w:sz w:val="22"/>
          <w:szCs w:val="22"/>
        </w:rPr>
        <w:t xml:space="preserve"> </w:t>
      </w:r>
      <w:r w:rsidR="009D730B">
        <w:rPr>
          <w:rFonts w:asciiTheme="majorHAnsi" w:hAnsiTheme="majorHAnsi"/>
          <w:sz w:val="22"/>
          <w:szCs w:val="22"/>
        </w:rPr>
        <w:t>uniquely</w:t>
      </w:r>
      <w:r w:rsidR="000F15D5" w:rsidRPr="00832327">
        <w:rPr>
          <w:rFonts w:asciiTheme="majorHAnsi" w:hAnsiTheme="majorHAnsi"/>
          <w:sz w:val="22"/>
          <w:szCs w:val="22"/>
        </w:rPr>
        <w:t xml:space="preserve"> </w:t>
      </w:r>
      <w:r w:rsidR="009D730B">
        <w:rPr>
          <w:rFonts w:asciiTheme="majorHAnsi" w:hAnsiTheme="majorHAnsi"/>
          <w:sz w:val="22"/>
          <w:szCs w:val="22"/>
        </w:rPr>
        <w:t>placed</w:t>
      </w:r>
      <w:r w:rsidR="0045418E" w:rsidRPr="00832327">
        <w:rPr>
          <w:rFonts w:asciiTheme="majorHAnsi" w:hAnsiTheme="majorHAnsi"/>
          <w:sz w:val="22"/>
          <w:szCs w:val="22"/>
        </w:rPr>
        <w:t xml:space="preserve"> to deliver tailor</w:t>
      </w:r>
      <w:r w:rsidR="000F15D5" w:rsidRPr="00832327">
        <w:rPr>
          <w:rFonts w:asciiTheme="majorHAnsi" w:hAnsiTheme="majorHAnsi"/>
          <w:sz w:val="22"/>
          <w:szCs w:val="22"/>
        </w:rPr>
        <w:t>-</w:t>
      </w:r>
      <w:r w:rsidR="0045418E" w:rsidRPr="00832327">
        <w:rPr>
          <w:rFonts w:asciiTheme="majorHAnsi" w:hAnsiTheme="majorHAnsi"/>
          <w:sz w:val="22"/>
          <w:szCs w:val="22"/>
        </w:rPr>
        <w:t>made interventions</w:t>
      </w:r>
      <w:r w:rsidR="00676BC0">
        <w:rPr>
          <w:rFonts w:asciiTheme="majorHAnsi" w:hAnsiTheme="majorHAnsi"/>
          <w:sz w:val="22"/>
          <w:szCs w:val="22"/>
        </w:rPr>
        <w:t>,</w:t>
      </w:r>
      <w:r w:rsidR="0045418E" w:rsidRPr="00832327">
        <w:rPr>
          <w:rFonts w:asciiTheme="majorHAnsi" w:hAnsiTheme="majorHAnsi"/>
          <w:sz w:val="22"/>
          <w:szCs w:val="22"/>
        </w:rPr>
        <w:t xml:space="preserve"> in order to instigate a positive influence on perioperative outcomes.</w:t>
      </w:r>
      <w:r w:rsidR="00C464B7" w:rsidRPr="00832327">
        <w:rPr>
          <w:rFonts w:asciiTheme="majorHAnsi" w:hAnsiTheme="majorHAnsi"/>
          <w:sz w:val="22"/>
          <w:szCs w:val="22"/>
        </w:rPr>
        <w:t xml:space="preserve"> </w:t>
      </w:r>
    </w:p>
    <w:p w14:paraId="4056871A" w14:textId="77777777" w:rsidR="009D730B" w:rsidRDefault="009D730B" w:rsidP="00303736">
      <w:pPr>
        <w:pStyle w:val="NoSpacing"/>
        <w:spacing w:line="360" w:lineRule="auto"/>
        <w:jc w:val="both"/>
        <w:rPr>
          <w:rFonts w:asciiTheme="majorHAnsi" w:hAnsiTheme="majorHAnsi"/>
          <w:sz w:val="22"/>
          <w:szCs w:val="22"/>
        </w:rPr>
      </w:pPr>
    </w:p>
    <w:p w14:paraId="5E9BA39A" w14:textId="4F56E8C1" w:rsidR="001703C5" w:rsidRPr="00832327" w:rsidRDefault="00C464B7"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 xml:space="preserve">Multimodal </w:t>
      </w:r>
      <w:r w:rsidR="00A8094A" w:rsidRPr="00832327">
        <w:rPr>
          <w:rFonts w:asciiTheme="majorHAnsi" w:hAnsiTheme="majorHAnsi"/>
          <w:sz w:val="22"/>
          <w:szCs w:val="22"/>
        </w:rPr>
        <w:t xml:space="preserve">surgical </w:t>
      </w:r>
      <w:r w:rsidRPr="00832327">
        <w:rPr>
          <w:rFonts w:asciiTheme="majorHAnsi" w:hAnsiTheme="majorHAnsi"/>
          <w:sz w:val="22"/>
          <w:szCs w:val="22"/>
        </w:rPr>
        <w:t>prehabilitation including exercise</w:t>
      </w:r>
      <w:r w:rsidR="00A8094A" w:rsidRPr="00832327">
        <w:rPr>
          <w:rFonts w:asciiTheme="majorHAnsi" w:hAnsiTheme="majorHAnsi"/>
          <w:sz w:val="22"/>
          <w:szCs w:val="22"/>
        </w:rPr>
        <w:t xml:space="preserve"> to improve physical fitness</w:t>
      </w:r>
      <w:r w:rsidRPr="00832327">
        <w:rPr>
          <w:rFonts w:asciiTheme="majorHAnsi" w:hAnsiTheme="majorHAnsi"/>
          <w:sz w:val="22"/>
          <w:szCs w:val="22"/>
        </w:rPr>
        <w:t>, nutrition</w:t>
      </w:r>
      <w:r w:rsidR="00A8094A" w:rsidRPr="00832327">
        <w:rPr>
          <w:rFonts w:asciiTheme="majorHAnsi" w:hAnsiTheme="majorHAnsi"/>
          <w:sz w:val="22"/>
          <w:szCs w:val="22"/>
        </w:rPr>
        <w:t xml:space="preserve"> optimisation</w:t>
      </w:r>
      <w:r w:rsidR="006B0010" w:rsidRPr="00832327">
        <w:rPr>
          <w:rFonts w:asciiTheme="majorHAnsi" w:hAnsiTheme="majorHAnsi"/>
          <w:sz w:val="22"/>
          <w:szCs w:val="22"/>
        </w:rPr>
        <w:t>,</w:t>
      </w:r>
      <w:r w:rsidRPr="00832327">
        <w:rPr>
          <w:rFonts w:asciiTheme="majorHAnsi" w:hAnsiTheme="majorHAnsi"/>
          <w:sz w:val="22"/>
          <w:szCs w:val="22"/>
        </w:rPr>
        <w:t xml:space="preserve"> </w:t>
      </w:r>
      <w:r w:rsidR="006B0010" w:rsidRPr="00832327">
        <w:rPr>
          <w:rFonts w:asciiTheme="majorHAnsi" w:hAnsiTheme="majorHAnsi"/>
          <w:sz w:val="22"/>
          <w:szCs w:val="22"/>
        </w:rPr>
        <w:t xml:space="preserve">smoking/alcohol cessation and </w:t>
      </w:r>
      <w:r w:rsidRPr="00832327">
        <w:rPr>
          <w:rFonts w:asciiTheme="majorHAnsi" w:hAnsiTheme="majorHAnsi"/>
          <w:sz w:val="22"/>
          <w:szCs w:val="22"/>
        </w:rPr>
        <w:t>psychological</w:t>
      </w:r>
      <w:r w:rsidR="00A8094A" w:rsidRPr="00832327">
        <w:rPr>
          <w:rFonts w:asciiTheme="majorHAnsi" w:hAnsiTheme="majorHAnsi"/>
          <w:sz w:val="22"/>
          <w:szCs w:val="22"/>
        </w:rPr>
        <w:t xml:space="preserve"> stress reduction</w:t>
      </w:r>
      <w:r w:rsidRPr="00832327">
        <w:rPr>
          <w:rFonts w:asciiTheme="majorHAnsi" w:hAnsiTheme="majorHAnsi"/>
          <w:sz w:val="22"/>
          <w:szCs w:val="22"/>
        </w:rPr>
        <w:t xml:space="preserve"> interventions</w:t>
      </w:r>
      <w:r w:rsidR="006B0010" w:rsidRPr="00832327">
        <w:rPr>
          <w:rFonts w:asciiTheme="majorHAnsi" w:hAnsiTheme="majorHAnsi"/>
          <w:sz w:val="22"/>
          <w:szCs w:val="22"/>
        </w:rPr>
        <w:t xml:space="preserve"> </w:t>
      </w:r>
      <w:r w:rsidR="00A8094A" w:rsidRPr="00832327">
        <w:rPr>
          <w:rFonts w:asciiTheme="majorHAnsi" w:hAnsiTheme="majorHAnsi"/>
          <w:sz w:val="22"/>
          <w:szCs w:val="22"/>
        </w:rPr>
        <w:t>are gaining traction worldwide</w:t>
      </w:r>
      <w:r w:rsidR="006B0010" w:rsidRPr="00832327">
        <w:rPr>
          <w:rFonts w:asciiTheme="majorHAnsi" w:hAnsiTheme="majorHAnsi"/>
          <w:sz w:val="22"/>
          <w:szCs w:val="22"/>
        </w:rPr>
        <w:t>.</w:t>
      </w:r>
      <w:r w:rsidR="00B55008" w:rsidRPr="00832327">
        <w:rPr>
          <w:rFonts w:asciiTheme="majorHAnsi" w:hAnsiTheme="majorHAnsi"/>
          <w:sz w:val="22"/>
          <w:szCs w:val="22"/>
        </w:rPr>
        <w:t xml:space="preserve"> Routine pre</w:t>
      </w:r>
      <w:r w:rsidR="00F56CBB" w:rsidRPr="00832327">
        <w:rPr>
          <w:rFonts w:asciiTheme="majorHAnsi" w:hAnsiTheme="majorHAnsi"/>
          <w:sz w:val="22"/>
          <w:szCs w:val="22"/>
        </w:rPr>
        <w:t>operative</w:t>
      </w:r>
      <w:r w:rsidR="001703C5" w:rsidRPr="00832327">
        <w:rPr>
          <w:rFonts w:asciiTheme="majorHAnsi" w:hAnsiTheme="majorHAnsi"/>
          <w:sz w:val="22"/>
          <w:szCs w:val="22"/>
        </w:rPr>
        <w:t xml:space="preserve"> optimisation using</w:t>
      </w:r>
      <w:r w:rsidR="00F56CBB" w:rsidRPr="00832327">
        <w:rPr>
          <w:rFonts w:asciiTheme="majorHAnsi" w:hAnsiTheme="majorHAnsi"/>
          <w:sz w:val="22"/>
          <w:szCs w:val="22"/>
        </w:rPr>
        <w:t xml:space="preserve"> </w:t>
      </w:r>
      <w:r w:rsidR="001703C5" w:rsidRPr="00832327">
        <w:rPr>
          <w:rFonts w:asciiTheme="majorHAnsi" w:hAnsiTheme="majorHAnsi"/>
          <w:sz w:val="22"/>
          <w:szCs w:val="22"/>
        </w:rPr>
        <w:t xml:space="preserve">a multimodal </w:t>
      </w:r>
      <w:r w:rsidR="00F56CBB" w:rsidRPr="00832327">
        <w:rPr>
          <w:rFonts w:asciiTheme="majorHAnsi" w:hAnsiTheme="majorHAnsi"/>
          <w:sz w:val="22"/>
          <w:szCs w:val="22"/>
        </w:rPr>
        <w:t xml:space="preserve">prehabilitation </w:t>
      </w:r>
      <w:proofErr w:type="spellStart"/>
      <w:r w:rsidR="00F56CBB" w:rsidRPr="00832327">
        <w:rPr>
          <w:rFonts w:asciiTheme="majorHAnsi" w:hAnsiTheme="majorHAnsi"/>
          <w:sz w:val="22"/>
          <w:szCs w:val="22"/>
        </w:rPr>
        <w:t>approach</w:t>
      </w:r>
      <w:r w:rsidR="009D730B">
        <w:rPr>
          <w:rFonts w:asciiTheme="majorHAnsi" w:hAnsiTheme="majorHAnsi"/>
          <w:sz w:val="22"/>
          <w:szCs w:val="22"/>
        </w:rPr>
        <w:t>s</w:t>
      </w:r>
      <w:proofErr w:type="spellEnd"/>
      <w:r w:rsidR="00F56CBB" w:rsidRPr="00832327">
        <w:rPr>
          <w:rFonts w:asciiTheme="majorHAnsi" w:hAnsiTheme="majorHAnsi"/>
          <w:sz w:val="22"/>
          <w:szCs w:val="22"/>
        </w:rPr>
        <w:t xml:space="preserve"> </w:t>
      </w:r>
      <w:r w:rsidR="00B55008" w:rsidRPr="00832327">
        <w:rPr>
          <w:rFonts w:asciiTheme="majorHAnsi" w:hAnsiTheme="majorHAnsi"/>
          <w:sz w:val="22"/>
          <w:szCs w:val="22"/>
        </w:rPr>
        <w:t xml:space="preserve">has the potential to </w:t>
      </w:r>
      <w:r w:rsidR="001703C5" w:rsidRPr="00832327">
        <w:rPr>
          <w:rFonts w:asciiTheme="majorHAnsi" w:hAnsiTheme="majorHAnsi"/>
          <w:sz w:val="22"/>
          <w:szCs w:val="22"/>
        </w:rPr>
        <w:t xml:space="preserve">benefit a large number of </w:t>
      </w:r>
      <w:r w:rsidR="00F56CBB" w:rsidRPr="00832327">
        <w:rPr>
          <w:rFonts w:asciiTheme="majorHAnsi" w:hAnsiTheme="majorHAnsi"/>
          <w:sz w:val="22"/>
          <w:szCs w:val="22"/>
        </w:rPr>
        <w:t>patients</w:t>
      </w:r>
      <w:r w:rsidR="00B55008" w:rsidRPr="00832327">
        <w:rPr>
          <w:rFonts w:asciiTheme="majorHAnsi" w:hAnsiTheme="majorHAnsi"/>
          <w:sz w:val="22"/>
          <w:szCs w:val="22"/>
        </w:rPr>
        <w:t xml:space="preserve"> through benefits on short-term clinical</w:t>
      </w:r>
      <w:r w:rsidR="001703C5" w:rsidRPr="00832327">
        <w:rPr>
          <w:rFonts w:asciiTheme="majorHAnsi" w:hAnsiTheme="majorHAnsi"/>
          <w:sz w:val="22"/>
          <w:szCs w:val="22"/>
        </w:rPr>
        <w:t xml:space="preserve"> outcome</w:t>
      </w:r>
      <w:r w:rsidR="00B55008" w:rsidRPr="00832327">
        <w:rPr>
          <w:rFonts w:asciiTheme="majorHAnsi" w:hAnsiTheme="majorHAnsi"/>
          <w:sz w:val="22"/>
          <w:szCs w:val="22"/>
        </w:rPr>
        <w:t xml:space="preserve"> as well as offering the possibility of long-term behavioural change and health </w:t>
      </w:r>
      <w:r w:rsidR="00A86DED" w:rsidRPr="00832327">
        <w:rPr>
          <w:rFonts w:asciiTheme="majorHAnsi" w:hAnsiTheme="majorHAnsi"/>
          <w:sz w:val="22"/>
          <w:szCs w:val="22"/>
        </w:rPr>
        <w:t>benefits</w:t>
      </w:r>
      <w:r w:rsidR="001703C5" w:rsidRPr="00832327">
        <w:rPr>
          <w:rFonts w:asciiTheme="majorHAnsi" w:hAnsiTheme="majorHAnsi"/>
          <w:sz w:val="22"/>
          <w:szCs w:val="22"/>
        </w:rPr>
        <w:t xml:space="preserve">. This radical shift in ethos will </w:t>
      </w:r>
      <w:r w:rsidR="00B55008" w:rsidRPr="00832327">
        <w:rPr>
          <w:rFonts w:asciiTheme="majorHAnsi" w:hAnsiTheme="majorHAnsi"/>
          <w:sz w:val="22"/>
          <w:szCs w:val="22"/>
        </w:rPr>
        <w:t xml:space="preserve">in many cases </w:t>
      </w:r>
      <w:r w:rsidR="001703C5" w:rsidRPr="00832327">
        <w:rPr>
          <w:rFonts w:asciiTheme="majorHAnsi" w:hAnsiTheme="majorHAnsi"/>
          <w:sz w:val="22"/>
          <w:szCs w:val="22"/>
        </w:rPr>
        <w:t xml:space="preserve">require </w:t>
      </w:r>
      <w:r w:rsidR="00B55008" w:rsidRPr="00832327">
        <w:rPr>
          <w:rFonts w:asciiTheme="majorHAnsi" w:hAnsiTheme="majorHAnsi"/>
          <w:sz w:val="22"/>
          <w:szCs w:val="22"/>
        </w:rPr>
        <w:t xml:space="preserve">radical </w:t>
      </w:r>
      <w:r w:rsidR="001703C5" w:rsidRPr="00832327">
        <w:rPr>
          <w:rFonts w:asciiTheme="majorHAnsi" w:hAnsiTheme="majorHAnsi"/>
          <w:sz w:val="22"/>
          <w:szCs w:val="22"/>
        </w:rPr>
        <w:t>re-design</w:t>
      </w:r>
      <w:r w:rsidR="00B55008" w:rsidRPr="00832327">
        <w:rPr>
          <w:rFonts w:asciiTheme="majorHAnsi" w:hAnsiTheme="majorHAnsi"/>
          <w:sz w:val="22"/>
          <w:szCs w:val="22"/>
        </w:rPr>
        <w:t xml:space="preserve"> of</w:t>
      </w:r>
      <w:r w:rsidR="001703C5" w:rsidRPr="00832327">
        <w:rPr>
          <w:rFonts w:asciiTheme="majorHAnsi" w:hAnsiTheme="majorHAnsi"/>
          <w:sz w:val="22"/>
          <w:szCs w:val="22"/>
        </w:rPr>
        <w:t xml:space="preserve"> the </w:t>
      </w:r>
      <w:r w:rsidR="00001D5C" w:rsidRPr="00832327">
        <w:rPr>
          <w:rFonts w:asciiTheme="majorHAnsi" w:hAnsiTheme="majorHAnsi"/>
          <w:sz w:val="22"/>
          <w:szCs w:val="22"/>
        </w:rPr>
        <w:t>“</w:t>
      </w:r>
      <w:r w:rsidR="001703C5" w:rsidRPr="00832327">
        <w:rPr>
          <w:rFonts w:asciiTheme="majorHAnsi" w:hAnsiTheme="majorHAnsi"/>
          <w:sz w:val="22"/>
          <w:szCs w:val="22"/>
        </w:rPr>
        <w:t>surg</w:t>
      </w:r>
      <w:r w:rsidR="00001D5C" w:rsidRPr="00832327">
        <w:rPr>
          <w:rFonts w:asciiTheme="majorHAnsi" w:hAnsiTheme="majorHAnsi"/>
          <w:sz w:val="22"/>
          <w:szCs w:val="22"/>
        </w:rPr>
        <w:t>ical pathway”</w:t>
      </w:r>
      <w:r w:rsidR="001703C5" w:rsidRPr="00832327">
        <w:rPr>
          <w:rFonts w:asciiTheme="majorHAnsi" w:hAnsiTheme="majorHAnsi"/>
          <w:sz w:val="22"/>
          <w:szCs w:val="22"/>
        </w:rPr>
        <w:t xml:space="preserve"> so </w:t>
      </w:r>
      <w:r w:rsidR="00B55008" w:rsidRPr="00832327">
        <w:rPr>
          <w:rFonts w:asciiTheme="majorHAnsi" w:hAnsiTheme="majorHAnsi"/>
          <w:sz w:val="22"/>
          <w:szCs w:val="22"/>
        </w:rPr>
        <w:t xml:space="preserve">that </w:t>
      </w:r>
      <w:r w:rsidR="001703C5" w:rsidRPr="00832327">
        <w:rPr>
          <w:rFonts w:asciiTheme="majorHAnsi" w:hAnsiTheme="majorHAnsi"/>
          <w:sz w:val="22"/>
          <w:szCs w:val="22"/>
        </w:rPr>
        <w:t xml:space="preserve">perioperative physicians </w:t>
      </w:r>
      <w:r w:rsidR="00ED1D13" w:rsidRPr="00832327">
        <w:rPr>
          <w:rFonts w:asciiTheme="majorHAnsi" w:hAnsiTheme="majorHAnsi"/>
          <w:sz w:val="22"/>
          <w:szCs w:val="22"/>
        </w:rPr>
        <w:t>interact with</w:t>
      </w:r>
      <w:r w:rsidR="001703C5" w:rsidRPr="00832327">
        <w:rPr>
          <w:rFonts w:asciiTheme="majorHAnsi" w:hAnsiTheme="majorHAnsi"/>
          <w:sz w:val="22"/>
          <w:szCs w:val="22"/>
        </w:rPr>
        <w:t xml:space="preserve"> patients earlier in the perioperative journey, opening up </w:t>
      </w:r>
      <w:r w:rsidR="00477517" w:rsidRPr="00832327">
        <w:rPr>
          <w:rFonts w:asciiTheme="majorHAnsi" w:hAnsiTheme="majorHAnsi"/>
          <w:sz w:val="22"/>
          <w:szCs w:val="22"/>
        </w:rPr>
        <w:t>numerous</w:t>
      </w:r>
      <w:r w:rsidR="001703C5" w:rsidRPr="00832327">
        <w:rPr>
          <w:rFonts w:asciiTheme="majorHAnsi" w:hAnsiTheme="majorHAnsi"/>
          <w:sz w:val="22"/>
          <w:szCs w:val="22"/>
        </w:rPr>
        <w:t xml:space="preserve"> opportunities to improve patient care. </w:t>
      </w:r>
      <w:r w:rsidR="00B55008" w:rsidRPr="00832327">
        <w:rPr>
          <w:rFonts w:asciiTheme="majorHAnsi" w:hAnsiTheme="majorHAnsi"/>
          <w:sz w:val="22"/>
          <w:szCs w:val="22"/>
        </w:rPr>
        <w:t>Such a change will also offer</w:t>
      </w:r>
      <w:r w:rsidR="001703C5" w:rsidRPr="00832327">
        <w:rPr>
          <w:rFonts w:asciiTheme="majorHAnsi" w:hAnsiTheme="majorHAnsi"/>
          <w:sz w:val="22"/>
          <w:szCs w:val="22"/>
        </w:rPr>
        <w:t xml:space="preserve"> enhance</w:t>
      </w:r>
      <w:r w:rsidR="00B55008" w:rsidRPr="00832327">
        <w:rPr>
          <w:rFonts w:asciiTheme="majorHAnsi" w:hAnsiTheme="majorHAnsi"/>
          <w:sz w:val="22"/>
          <w:szCs w:val="22"/>
        </w:rPr>
        <w:t>d</w:t>
      </w:r>
      <w:r w:rsidR="001703C5" w:rsidRPr="00832327">
        <w:rPr>
          <w:rFonts w:asciiTheme="majorHAnsi" w:hAnsiTheme="majorHAnsi"/>
          <w:sz w:val="22"/>
          <w:szCs w:val="22"/>
        </w:rPr>
        <w:t xml:space="preserve"> collaborative decision-making ensuring that patients make the </w:t>
      </w:r>
      <w:r w:rsidR="00DD52C6" w:rsidRPr="00832327">
        <w:rPr>
          <w:rFonts w:asciiTheme="majorHAnsi" w:hAnsiTheme="majorHAnsi"/>
          <w:sz w:val="22"/>
          <w:szCs w:val="22"/>
        </w:rPr>
        <w:t xml:space="preserve">most-informed </w:t>
      </w:r>
      <w:r w:rsidR="001703C5" w:rsidRPr="00832327">
        <w:rPr>
          <w:rFonts w:asciiTheme="majorHAnsi" w:hAnsiTheme="majorHAnsi"/>
          <w:sz w:val="22"/>
          <w:szCs w:val="22"/>
        </w:rPr>
        <w:t xml:space="preserve">decision about which treatment option they wish to </w:t>
      </w:r>
      <w:r w:rsidR="00B36DBB" w:rsidRPr="00832327">
        <w:rPr>
          <w:rFonts w:asciiTheme="majorHAnsi" w:hAnsiTheme="majorHAnsi"/>
          <w:sz w:val="22"/>
          <w:szCs w:val="22"/>
        </w:rPr>
        <w:t>pursue</w:t>
      </w:r>
      <w:r w:rsidR="001703C5" w:rsidRPr="00832327">
        <w:rPr>
          <w:rFonts w:asciiTheme="majorHAnsi" w:hAnsiTheme="majorHAnsi"/>
          <w:sz w:val="22"/>
          <w:szCs w:val="22"/>
        </w:rPr>
        <w:t>, including</w:t>
      </w:r>
      <w:r w:rsidR="00B55008" w:rsidRPr="00832327">
        <w:rPr>
          <w:rFonts w:asciiTheme="majorHAnsi" w:hAnsiTheme="majorHAnsi"/>
          <w:sz w:val="22"/>
          <w:szCs w:val="22"/>
        </w:rPr>
        <w:t xml:space="preserve"> whether</w:t>
      </w:r>
      <w:r w:rsidR="001703C5" w:rsidRPr="00832327">
        <w:rPr>
          <w:rFonts w:asciiTheme="majorHAnsi" w:hAnsiTheme="majorHAnsi"/>
          <w:sz w:val="22"/>
          <w:szCs w:val="22"/>
        </w:rPr>
        <w:t xml:space="preserve"> </w:t>
      </w:r>
      <w:r w:rsidR="00697E80" w:rsidRPr="00832327">
        <w:rPr>
          <w:rFonts w:asciiTheme="majorHAnsi" w:hAnsiTheme="majorHAnsi"/>
          <w:sz w:val="22"/>
          <w:szCs w:val="22"/>
        </w:rPr>
        <w:t xml:space="preserve">to have </w:t>
      </w:r>
      <w:r w:rsidR="00E47880" w:rsidRPr="00832327">
        <w:rPr>
          <w:rFonts w:asciiTheme="majorHAnsi" w:hAnsiTheme="majorHAnsi"/>
          <w:sz w:val="22"/>
          <w:szCs w:val="22"/>
        </w:rPr>
        <w:t>an operation</w:t>
      </w:r>
      <w:r w:rsidR="00697E80" w:rsidRPr="00832327">
        <w:rPr>
          <w:rFonts w:asciiTheme="majorHAnsi" w:hAnsiTheme="majorHAnsi"/>
          <w:sz w:val="22"/>
          <w:szCs w:val="22"/>
        </w:rPr>
        <w:t xml:space="preserve"> or not,</w:t>
      </w:r>
      <w:r w:rsidR="001703C5" w:rsidRPr="00832327">
        <w:rPr>
          <w:rFonts w:asciiTheme="majorHAnsi" w:hAnsiTheme="majorHAnsi"/>
          <w:sz w:val="22"/>
          <w:szCs w:val="22"/>
        </w:rPr>
        <w:t xml:space="preserve"> well before the day of surgery. P</w:t>
      </w:r>
      <w:r w:rsidR="00B55008" w:rsidRPr="00832327">
        <w:rPr>
          <w:rFonts w:asciiTheme="majorHAnsi" w:hAnsiTheme="majorHAnsi"/>
          <w:sz w:val="22"/>
          <w:szCs w:val="22"/>
        </w:rPr>
        <w:t>athway re-design and prehabilitation</w:t>
      </w:r>
      <w:r w:rsidR="001703C5" w:rsidRPr="00832327">
        <w:rPr>
          <w:rFonts w:asciiTheme="majorHAnsi" w:hAnsiTheme="majorHAnsi"/>
          <w:sz w:val="22"/>
          <w:szCs w:val="22"/>
        </w:rPr>
        <w:t xml:space="preserve"> offer a route to improving modifiable behavioural characteristics prior to surgery through active programmes of alcohol </w:t>
      </w:r>
      <w:r w:rsidR="00676BC0">
        <w:rPr>
          <w:rFonts w:asciiTheme="majorHAnsi" w:hAnsiTheme="majorHAnsi"/>
          <w:sz w:val="22"/>
          <w:szCs w:val="22"/>
        </w:rPr>
        <w:t>and</w:t>
      </w:r>
      <w:r w:rsidR="001703C5" w:rsidRPr="00832327">
        <w:rPr>
          <w:rFonts w:asciiTheme="majorHAnsi" w:hAnsiTheme="majorHAnsi"/>
          <w:sz w:val="22"/>
          <w:szCs w:val="22"/>
        </w:rPr>
        <w:t xml:space="preserve"> smoking cessation, activity/exercise and dietary intervention. The advent of ‘Surgery Schools’ </w:t>
      </w:r>
      <w:r w:rsidR="00825D00" w:rsidRPr="00832327">
        <w:rPr>
          <w:rFonts w:asciiTheme="majorHAnsi" w:hAnsiTheme="majorHAnsi"/>
          <w:sz w:val="22"/>
          <w:szCs w:val="22"/>
        </w:rPr>
        <w:t xml:space="preserve">gives us </w:t>
      </w:r>
      <w:r w:rsidR="00A86DED" w:rsidRPr="00832327">
        <w:rPr>
          <w:rFonts w:asciiTheme="majorHAnsi" w:hAnsiTheme="majorHAnsi"/>
          <w:sz w:val="22"/>
          <w:szCs w:val="22"/>
        </w:rPr>
        <w:t>the</w:t>
      </w:r>
      <w:r w:rsidR="00825D00" w:rsidRPr="00832327">
        <w:rPr>
          <w:rFonts w:asciiTheme="majorHAnsi" w:hAnsiTheme="majorHAnsi"/>
          <w:sz w:val="22"/>
          <w:szCs w:val="22"/>
        </w:rPr>
        <w:t xml:space="preserve"> opportunity to</w:t>
      </w:r>
      <w:r w:rsidR="001703C5" w:rsidRPr="00832327">
        <w:rPr>
          <w:rFonts w:asciiTheme="majorHAnsi" w:hAnsiTheme="majorHAnsi"/>
          <w:sz w:val="22"/>
          <w:szCs w:val="22"/>
        </w:rPr>
        <w:t xml:space="preserve"> </w:t>
      </w:r>
      <w:r w:rsidR="00B55008" w:rsidRPr="00832327">
        <w:rPr>
          <w:rFonts w:asciiTheme="majorHAnsi" w:hAnsiTheme="majorHAnsi"/>
          <w:sz w:val="22"/>
          <w:szCs w:val="22"/>
        </w:rPr>
        <w:t>shar</w:t>
      </w:r>
      <w:r w:rsidR="00825D00" w:rsidRPr="00832327">
        <w:rPr>
          <w:rFonts w:asciiTheme="majorHAnsi" w:hAnsiTheme="majorHAnsi"/>
          <w:sz w:val="22"/>
          <w:szCs w:val="22"/>
        </w:rPr>
        <w:t>e</w:t>
      </w:r>
      <w:r w:rsidR="001703C5" w:rsidRPr="00832327">
        <w:rPr>
          <w:rFonts w:asciiTheme="majorHAnsi" w:hAnsiTheme="majorHAnsi"/>
          <w:sz w:val="22"/>
          <w:szCs w:val="22"/>
        </w:rPr>
        <w:t xml:space="preserve"> such knowledge with </w:t>
      </w:r>
      <w:r w:rsidR="00825D00" w:rsidRPr="00832327">
        <w:rPr>
          <w:rFonts w:asciiTheme="majorHAnsi" w:hAnsiTheme="majorHAnsi"/>
          <w:sz w:val="22"/>
          <w:szCs w:val="22"/>
        </w:rPr>
        <w:t xml:space="preserve">our </w:t>
      </w:r>
      <w:r w:rsidR="001703C5" w:rsidRPr="00832327">
        <w:rPr>
          <w:rFonts w:asciiTheme="majorHAnsi" w:hAnsiTheme="majorHAnsi"/>
          <w:sz w:val="22"/>
          <w:szCs w:val="22"/>
        </w:rPr>
        <w:t>patients and thereby guid</w:t>
      </w:r>
      <w:r w:rsidR="00825D00" w:rsidRPr="00832327">
        <w:rPr>
          <w:rFonts w:asciiTheme="majorHAnsi" w:hAnsiTheme="majorHAnsi"/>
          <w:sz w:val="22"/>
          <w:szCs w:val="22"/>
        </w:rPr>
        <w:t>e</w:t>
      </w:r>
      <w:r w:rsidR="001703C5" w:rsidRPr="00832327">
        <w:rPr>
          <w:rFonts w:asciiTheme="majorHAnsi" w:hAnsiTheme="majorHAnsi"/>
          <w:sz w:val="22"/>
          <w:szCs w:val="22"/>
        </w:rPr>
        <w:t xml:space="preserve"> them towards healthier behaviours. Surgery schools also offer the opportun</w:t>
      </w:r>
      <w:r w:rsidR="00082312" w:rsidRPr="00832327">
        <w:rPr>
          <w:rFonts w:asciiTheme="majorHAnsi" w:hAnsiTheme="majorHAnsi"/>
          <w:sz w:val="22"/>
          <w:szCs w:val="22"/>
        </w:rPr>
        <w:t>ity to</w:t>
      </w:r>
      <w:r w:rsidR="001703C5" w:rsidRPr="00832327">
        <w:rPr>
          <w:rFonts w:asciiTheme="majorHAnsi" w:hAnsiTheme="majorHAnsi"/>
          <w:sz w:val="22"/>
          <w:szCs w:val="22"/>
        </w:rPr>
        <w:t xml:space="preserve"> </w:t>
      </w:r>
      <w:r w:rsidR="00082312" w:rsidRPr="00832327">
        <w:rPr>
          <w:rFonts w:asciiTheme="majorHAnsi" w:hAnsiTheme="majorHAnsi"/>
          <w:sz w:val="22"/>
          <w:szCs w:val="22"/>
        </w:rPr>
        <w:t xml:space="preserve">manage expectations </w:t>
      </w:r>
      <w:r w:rsidR="001703C5" w:rsidRPr="00832327">
        <w:rPr>
          <w:rFonts w:asciiTheme="majorHAnsi" w:hAnsiTheme="majorHAnsi"/>
          <w:sz w:val="22"/>
          <w:szCs w:val="22"/>
        </w:rPr>
        <w:t>in relation to the in-hospital surgical journey, improve buy-in to enhanced recovery pathways and improve psychological preparation for surgery. Together, this multimodal package offers an opportunity for a multitude of gains to be made prior to surgical interventions with the ai</w:t>
      </w:r>
      <w:r w:rsidR="00AB0BFF" w:rsidRPr="00832327">
        <w:rPr>
          <w:rFonts w:asciiTheme="majorHAnsi" w:hAnsiTheme="majorHAnsi"/>
          <w:sz w:val="22"/>
          <w:szCs w:val="22"/>
        </w:rPr>
        <w:t xml:space="preserve">m of </w:t>
      </w:r>
      <w:r w:rsidR="001703C5" w:rsidRPr="00832327">
        <w:rPr>
          <w:rFonts w:asciiTheme="majorHAnsi" w:hAnsiTheme="majorHAnsi"/>
          <w:sz w:val="22"/>
          <w:szCs w:val="22"/>
        </w:rPr>
        <w:t>maximiz</w:t>
      </w:r>
      <w:r w:rsidR="00AB0BFF" w:rsidRPr="00832327">
        <w:rPr>
          <w:rFonts w:asciiTheme="majorHAnsi" w:hAnsiTheme="majorHAnsi"/>
          <w:sz w:val="22"/>
          <w:szCs w:val="22"/>
        </w:rPr>
        <w:t>ing</w:t>
      </w:r>
      <w:r w:rsidR="001703C5" w:rsidRPr="00832327">
        <w:rPr>
          <w:rFonts w:asciiTheme="majorHAnsi" w:hAnsiTheme="majorHAnsi"/>
          <w:sz w:val="22"/>
          <w:szCs w:val="22"/>
        </w:rPr>
        <w:t xml:space="preserve"> our </w:t>
      </w:r>
      <w:r w:rsidR="00CE54FD" w:rsidRPr="00832327">
        <w:rPr>
          <w:rFonts w:asciiTheme="majorHAnsi" w:hAnsiTheme="majorHAnsi"/>
          <w:sz w:val="22"/>
          <w:szCs w:val="22"/>
        </w:rPr>
        <w:t>patients’</w:t>
      </w:r>
      <w:r w:rsidR="001703C5" w:rsidRPr="00832327">
        <w:rPr>
          <w:rFonts w:asciiTheme="majorHAnsi" w:hAnsiTheme="majorHAnsi"/>
          <w:sz w:val="22"/>
          <w:szCs w:val="22"/>
        </w:rPr>
        <w:t xml:space="preserve"> resilience to the physiological</w:t>
      </w:r>
      <w:r w:rsidR="00825D00" w:rsidRPr="00832327">
        <w:rPr>
          <w:rFonts w:asciiTheme="majorHAnsi" w:hAnsiTheme="majorHAnsi"/>
          <w:sz w:val="22"/>
          <w:szCs w:val="22"/>
        </w:rPr>
        <w:t xml:space="preserve"> and </w:t>
      </w:r>
      <w:r w:rsidR="00A41A2F" w:rsidRPr="00832327">
        <w:rPr>
          <w:rFonts w:asciiTheme="majorHAnsi" w:hAnsiTheme="majorHAnsi"/>
          <w:sz w:val="22"/>
          <w:szCs w:val="22"/>
        </w:rPr>
        <w:t>psychological</w:t>
      </w:r>
      <w:r w:rsidR="001703C5" w:rsidRPr="00832327">
        <w:rPr>
          <w:rFonts w:asciiTheme="majorHAnsi" w:hAnsiTheme="majorHAnsi"/>
          <w:sz w:val="22"/>
          <w:szCs w:val="22"/>
        </w:rPr>
        <w:t xml:space="preserve"> stress</w:t>
      </w:r>
      <w:r w:rsidR="00825D00" w:rsidRPr="00832327">
        <w:rPr>
          <w:rFonts w:asciiTheme="majorHAnsi" w:hAnsiTheme="majorHAnsi"/>
          <w:sz w:val="22"/>
          <w:szCs w:val="22"/>
        </w:rPr>
        <w:t>es</w:t>
      </w:r>
      <w:r w:rsidR="001703C5" w:rsidRPr="00832327">
        <w:rPr>
          <w:rFonts w:asciiTheme="majorHAnsi" w:hAnsiTheme="majorHAnsi"/>
          <w:sz w:val="22"/>
          <w:szCs w:val="22"/>
        </w:rPr>
        <w:t xml:space="preserve"> of surgery through targeted management of modifiable risk factors.</w:t>
      </w:r>
    </w:p>
    <w:p w14:paraId="1E4824FF" w14:textId="77777777" w:rsidR="009246E1" w:rsidRPr="00832327" w:rsidRDefault="009246E1" w:rsidP="00303736">
      <w:pPr>
        <w:pStyle w:val="NoSpacing"/>
        <w:spacing w:line="360" w:lineRule="auto"/>
        <w:jc w:val="both"/>
        <w:rPr>
          <w:rFonts w:asciiTheme="majorHAnsi" w:hAnsiTheme="majorHAnsi"/>
          <w:sz w:val="22"/>
          <w:szCs w:val="22"/>
        </w:rPr>
      </w:pPr>
    </w:p>
    <w:p w14:paraId="2B4A71F7" w14:textId="2D24C5D9" w:rsidR="00BC015B" w:rsidRPr="00832327" w:rsidRDefault="009D730B" w:rsidP="00303736">
      <w:pPr>
        <w:pStyle w:val="NoSpacing"/>
        <w:spacing w:line="360" w:lineRule="auto"/>
        <w:jc w:val="both"/>
        <w:rPr>
          <w:rFonts w:asciiTheme="majorHAnsi" w:hAnsiTheme="majorHAnsi"/>
          <w:sz w:val="22"/>
          <w:szCs w:val="22"/>
        </w:rPr>
      </w:pPr>
      <w:r>
        <w:rPr>
          <w:rFonts w:asciiTheme="majorHAnsi" w:hAnsiTheme="majorHAnsi"/>
          <w:sz w:val="22"/>
          <w:szCs w:val="22"/>
        </w:rPr>
        <w:lastRenderedPageBreak/>
        <w:t xml:space="preserve">Here we seek to investigate the utility of </w:t>
      </w:r>
      <w:r w:rsidR="00BC015B" w:rsidRPr="00832327">
        <w:rPr>
          <w:rFonts w:asciiTheme="majorHAnsi" w:hAnsiTheme="majorHAnsi"/>
          <w:sz w:val="22"/>
          <w:szCs w:val="22"/>
        </w:rPr>
        <w:t>prehabilitation interventions</w:t>
      </w:r>
      <w:r>
        <w:rPr>
          <w:rFonts w:asciiTheme="majorHAnsi" w:hAnsiTheme="majorHAnsi"/>
          <w:sz w:val="22"/>
          <w:szCs w:val="22"/>
        </w:rPr>
        <w:t xml:space="preserve"> prior to major surgery in particular cancer surgery</w:t>
      </w:r>
      <w:r w:rsidR="00BC015B" w:rsidRPr="00832327">
        <w:rPr>
          <w:rFonts w:asciiTheme="majorHAnsi" w:hAnsiTheme="majorHAnsi"/>
          <w:sz w:val="22"/>
          <w:szCs w:val="22"/>
        </w:rPr>
        <w:t xml:space="preserve">, </w:t>
      </w:r>
      <w:r w:rsidR="00B64147" w:rsidRPr="00832327">
        <w:rPr>
          <w:rFonts w:asciiTheme="majorHAnsi" w:hAnsiTheme="majorHAnsi"/>
          <w:sz w:val="22"/>
          <w:szCs w:val="22"/>
        </w:rPr>
        <w:t>with the aim of</w:t>
      </w:r>
      <w:r w:rsidR="00BC015B" w:rsidRPr="00832327">
        <w:rPr>
          <w:rFonts w:asciiTheme="majorHAnsi" w:hAnsiTheme="majorHAnsi"/>
          <w:sz w:val="22"/>
          <w:szCs w:val="22"/>
        </w:rPr>
        <w:t xml:space="preserve"> </w:t>
      </w:r>
      <w:r>
        <w:rPr>
          <w:rFonts w:asciiTheme="majorHAnsi" w:hAnsiTheme="majorHAnsi"/>
          <w:sz w:val="22"/>
          <w:szCs w:val="22"/>
        </w:rPr>
        <w:t xml:space="preserve">understanding if their applicability and benefits are </w:t>
      </w:r>
      <w:r w:rsidR="00CF610D">
        <w:rPr>
          <w:rFonts w:asciiTheme="majorHAnsi" w:hAnsiTheme="majorHAnsi"/>
          <w:sz w:val="22"/>
          <w:szCs w:val="22"/>
        </w:rPr>
        <w:t xml:space="preserve">generalisable to all </w:t>
      </w:r>
      <w:r>
        <w:rPr>
          <w:rFonts w:asciiTheme="majorHAnsi" w:hAnsiTheme="majorHAnsi"/>
          <w:sz w:val="22"/>
          <w:szCs w:val="22"/>
        </w:rPr>
        <w:t>patient</w:t>
      </w:r>
      <w:r w:rsidR="00CF610D">
        <w:rPr>
          <w:rFonts w:asciiTheme="majorHAnsi" w:hAnsiTheme="majorHAnsi"/>
          <w:sz w:val="22"/>
          <w:szCs w:val="22"/>
        </w:rPr>
        <w:t>s</w:t>
      </w:r>
      <w:r>
        <w:rPr>
          <w:rFonts w:asciiTheme="majorHAnsi" w:hAnsiTheme="majorHAnsi"/>
          <w:sz w:val="22"/>
          <w:szCs w:val="22"/>
        </w:rPr>
        <w:t>.</w:t>
      </w:r>
    </w:p>
    <w:p w14:paraId="1FD78F4C" w14:textId="77777777" w:rsidR="00BC015B" w:rsidRPr="00832327" w:rsidRDefault="00BC015B" w:rsidP="00303736">
      <w:pPr>
        <w:pStyle w:val="NoSpacing"/>
        <w:spacing w:line="360" w:lineRule="auto"/>
        <w:jc w:val="both"/>
        <w:rPr>
          <w:rFonts w:asciiTheme="majorHAnsi" w:hAnsiTheme="majorHAnsi"/>
          <w:sz w:val="22"/>
          <w:szCs w:val="22"/>
        </w:rPr>
      </w:pPr>
    </w:p>
    <w:p w14:paraId="37D2E455" w14:textId="71906733" w:rsidR="007F56C3" w:rsidRPr="00832327" w:rsidRDefault="0059034E" w:rsidP="00303736">
      <w:pPr>
        <w:pStyle w:val="NoSpacing"/>
        <w:spacing w:line="360" w:lineRule="auto"/>
        <w:jc w:val="both"/>
        <w:rPr>
          <w:rFonts w:asciiTheme="majorHAnsi" w:hAnsiTheme="majorHAnsi"/>
          <w:b/>
          <w:i/>
          <w:sz w:val="22"/>
          <w:szCs w:val="22"/>
        </w:rPr>
      </w:pPr>
      <w:r>
        <w:rPr>
          <w:rFonts w:asciiTheme="majorHAnsi" w:hAnsiTheme="majorHAnsi"/>
          <w:b/>
          <w:i/>
          <w:sz w:val="22"/>
          <w:szCs w:val="22"/>
        </w:rPr>
        <w:t xml:space="preserve">Unimodal </w:t>
      </w:r>
      <w:r w:rsidR="007F56C3" w:rsidRPr="00832327">
        <w:rPr>
          <w:rFonts w:asciiTheme="majorHAnsi" w:hAnsiTheme="majorHAnsi"/>
          <w:b/>
          <w:i/>
          <w:sz w:val="22"/>
          <w:szCs w:val="22"/>
        </w:rPr>
        <w:t>Exercise Prehabilitation</w:t>
      </w:r>
    </w:p>
    <w:p w14:paraId="126FE877" w14:textId="425E6A13" w:rsidR="000B1FFE" w:rsidRPr="00832327" w:rsidRDefault="009B54F2" w:rsidP="00303736">
      <w:pPr>
        <w:widowControl w:val="0"/>
        <w:autoSpaceDE w:val="0"/>
        <w:autoSpaceDN w:val="0"/>
        <w:adjustRightInd w:val="0"/>
        <w:spacing w:line="360" w:lineRule="auto"/>
        <w:jc w:val="both"/>
        <w:rPr>
          <w:rFonts w:asciiTheme="majorHAnsi" w:hAnsiTheme="majorHAnsi"/>
          <w:sz w:val="22"/>
          <w:szCs w:val="22"/>
          <w:lang w:val="en-US"/>
        </w:rPr>
      </w:pPr>
      <w:r w:rsidRPr="00832327">
        <w:rPr>
          <w:rFonts w:asciiTheme="majorHAnsi" w:hAnsiTheme="majorHAnsi"/>
          <w:sz w:val="22"/>
          <w:szCs w:val="22"/>
          <w:lang w:val="en-US"/>
        </w:rPr>
        <w:t xml:space="preserve">Lack of physical activity is </w:t>
      </w:r>
      <w:r w:rsidR="00B64147" w:rsidRPr="00832327">
        <w:rPr>
          <w:rFonts w:asciiTheme="majorHAnsi" w:hAnsiTheme="majorHAnsi"/>
          <w:sz w:val="22"/>
          <w:szCs w:val="22"/>
          <w:lang w:val="en-US"/>
        </w:rPr>
        <w:t>one of the</w:t>
      </w:r>
      <w:r w:rsidRPr="00832327">
        <w:rPr>
          <w:rFonts w:asciiTheme="majorHAnsi" w:hAnsiTheme="majorHAnsi"/>
          <w:sz w:val="22"/>
          <w:szCs w:val="22"/>
          <w:lang w:val="en-US"/>
        </w:rPr>
        <w:t xml:space="preserve"> major modifiable risk factor of ill-health </w:t>
      </w:r>
      <w:r w:rsidRPr="00832327">
        <w:rPr>
          <w:rFonts w:asciiTheme="majorHAnsi" w:hAnsiTheme="majorHAnsi"/>
          <w:sz w:val="22"/>
          <w:szCs w:val="22"/>
          <w:lang w:val="en-US"/>
        </w:rPr>
        <w:fldChar w:fldCharType="begin" w:fldLock="1"/>
      </w:r>
      <w:r w:rsidR="009D730B">
        <w:rPr>
          <w:rFonts w:asciiTheme="majorHAnsi" w:hAnsiTheme="majorHAnsi"/>
          <w:sz w:val="22"/>
          <w:szCs w:val="22"/>
          <w:lang w:val="en-US"/>
        </w:rPr>
        <w:instrText>ADDIN CSL_CITATION {"citationItems":[{"id":"ITEM-1","itemData":{"ISBN":"9781857175783","abstract":"What we set out to do The government has made it clear that it expects the NHS – and, in particular, primary care trusts (PCTs) – to take the lead on commissioning support that will encourage people to change their behaviour to adopt more healthy lifestyles. This report examines how the NHS can help people become healthier and, in particular, the role of commissioners in encouraging individuals to adopt healthy behaviours. Drawing on a series of working papers and seminars held in the first half of 2008, this report assesses existing and innovative methods the health service can use to persuade people to live more healthy lifestyles, including providing information and personal support and offering financial incentives. This report aims to help those within the NHS and beyond who are tasked with finding cost-effective solutions to the problems caused by unhealthy lifestyles and behaviour. It examines four bad habits; smoking, alcohol misuse, poor diet and lack of exercise. The current situation Recent government policy has placed a greater emphasis on the role and responsibilities of individuals in adopting healthy behaviours and lifestyles. As commissioners, PCTs have been made responsible for taking the lead on encouraging people to change their behaviour to adopt more healthy lifestyles. Unhealthy behaviours and the illnesses they cause represent a significant proportion of the disease burden facing the NHS. The financial cost to the NHS is huge and continues to grow. These unhealthy behaviours are estimated to cost the NHS in England more than £6 billion a year. What we found Helping people to kick bad habits such as smoking, alcohol misuse, poor diet and lack of exercise requires a long-term commitment to changing complex behaviours; it is an ambitious goal. Each type of behaviour has different characteristics, so it is unlikely that approaches that work for one behaviour will be easily transferable to another. This will also require greater efforts by local health services to assess, target and monitor public health needs at a local level. Behaviour change interventions and strategies should be clear about the nature of the behaviour they are tackling, as well as who they are targeting. Geodemographics – the science of profiling people based on where they live – and social marketing – the use of commercial marketing techniques to promote socially desirable outcomes – can give commissioners insights into the needs and behaviours of different kinds …","author":[{"dropping-particle":"","family":"Robertson","given":"R","non-dropping-particle":"","parse-names":false,"suffix":""},{"dropping-particle":"","family":"Boyce","given":"T","non-dropping-particle":"","parse-names":false,"suffix":""},{"dropping-particle":"","family":"Dixon","given":"A","non-dropping-particle":"","parse-names":false,"suffix":""}],"container-title":"The King's Fund","id":"ITEM-1","issued":{"date-parts":[["2008"]]},"page":"1-33","title":"Commissioning and behaviour change: kicking bad habits final report","type":"article-journal"},"uris":["http://www.mendeley.com/documents/?uuid=3067d904-1b63-45a8-a245-284e513cddd7"]}],"mendeley":{"formattedCitation":"(10)","plainTextFormattedCitation":"(10)","previouslyFormattedCitation":"(10)"},"properties":{"noteIndex":0},"schema":"https://github.com/citation-style-language/schema/raw/master/csl-citation.json"}</w:instrText>
      </w:r>
      <w:r w:rsidRPr="00832327">
        <w:rPr>
          <w:rFonts w:asciiTheme="majorHAnsi" w:hAnsiTheme="majorHAnsi"/>
          <w:sz w:val="22"/>
          <w:szCs w:val="22"/>
          <w:lang w:val="en-US"/>
        </w:rPr>
        <w:fldChar w:fldCharType="separate"/>
      </w:r>
      <w:r w:rsidR="00956107" w:rsidRPr="00956107">
        <w:rPr>
          <w:rFonts w:asciiTheme="majorHAnsi" w:hAnsiTheme="majorHAnsi"/>
          <w:noProof/>
          <w:sz w:val="22"/>
          <w:szCs w:val="22"/>
          <w:lang w:val="en-US"/>
        </w:rPr>
        <w:t>(10)</w:t>
      </w:r>
      <w:r w:rsidRPr="00832327">
        <w:rPr>
          <w:rFonts w:asciiTheme="majorHAnsi" w:hAnsiTheme="majorHAnsi"/>
          <w:sz w:val="22"/>
          <w:szCs w:val="22"/>
          <w:lang w:val="en-US"/>
        </w:rPr>
        <w:fldChar w:fldCharType="end"/>
      </w:r>
      <w:r w:rsidR="00A41A2F" w:rsidRPr="00832327">
        <w:rPr>
          <w:rFonts w:asciiTheme="majorHAnsi" w:hAnsiTheme="majorHAnsi"/>
          <w:sz w:val="22"/>
          <w:szCs w:val="22"/>
          <w:lang w:val="en-US"/>
        </w:rPr>
        <w:t xml:space="preserve"> and </w:t>
      </w:r>
      <w:r w:rsidRPr="00832327">
        <w:rPr>
          <w:rFonts w:asciiTheme="majorHAnsi" w:hAnsiTheme="majorHAnsi"/>
          <w:sz w:val="22"/>
          <w:szCs w:val="22"/>
          <w:lang w:val="en-US"/>
        </w:rPr>
        <w:t>premature death, along with poor nutrition, smoking</w:t>
      </w:r>
      <w:r w:rsidR="00A41A2F" w:rsidRPr="00832327">
        <w:rPr>
          <w:rFonts w:asciiTheme="majorHAnsi" w:hAnsiTheme="majorHAnsi"/>
          <w:sz w:val="22"/>
          <w:szCs w:val="22"/>
          <w:lang w:val="en-US"/>
        </w:rPr>
        <w:t xml:space="preserve"> and alcohol </w:t>
      </w:r>
      <w:r w:rsidR="00A41A2F" w:rsidRPr="00832327">
        <w:rPr>
          <w:rFonts w:asciiTheme="majorHAnsi" w:hAnsiTheme="majorHAnsi"/>
          <w:sz w:val="22"/>
          <w:szCs w:val="22"/>
          <w:lang w:val="en-US"/>
        </w:rPr>
        <w:fldChar w:fldCharType="begin" w:fldLock="1"/>
      </w:r>
      <w:r w:rsidR="009D730B">
        <w:rPr>
          <w:rFonts w:asciiTheme="majorHAnsi" w:hAnsiTheme="majorHAnsi"/>
          <w:sz w:val="22"/>
          <w:szCs w:val="22"/>
          <w:lang w:val="en-US"/>
        </w:rPr>
        <w:instrText>ADDIN CSL_CITATION {"citationItems":[{"id":"ITEM-1","itemData":{"DOI":"10.1016/j.clnu.2007.06.009","ISSN":"1532-1983 (Electronic)","PMID":"17683831","abstract":"BACKGROUND &amp; AIMS: This study investigated the effects of nutritional support on  postoperative complications, in relation with demographic and nutritional factors, intraoperative factors, type and routes of nutritional regimens. METHODS: A series of 1410 subjects underwent major abdominal surgery for gastrointestinal cancer and received various types of nutritional support: standard intravenous fluids (SIF; n=149), total parenteral nutrition (TPN; n=368), enteral nutrition (EN; n=393), and immune-enhancing enteral nutrition (IEEN; n=500). Postoperative complications, considered as major (if lethal or requiring re-operation, or transfer to intensive care unit), or otherwise minor, were recorded. RESULTS: Major and minor complications occurred in 101 (7.2%) and 446 (31.6%) patients, respectively. Factors correlated with postoperative complications at multivariate analysis were pancreatic surgery, (p&lt;0.001), advanced age (p=0.002), weight loss (p=0.019), low serum albumin (p=0.019) and nutritional support (p=0.001). Nutritional support reduced morbidity versus SIF with an increasing protective effect of TPN, EN, and IEEN. This effect remained valid regardless the severity of risk factors identified at the multivariate analysis and it was more evident by considering infectious complications only. CONCLUSIONS: Pancreatic surgery, advanced age, weight loss and low serum albumin are independent risk factors for the onset of postoperative complications. Nutritional support, particularly IEEN, significantly reduced postoperative morbidity.","author":[{"dropping-particle":"","family":"Bozzetti","given":"Federico","non-dropping-particle":"","parse-names":false,"suffix":""},{"dropping-particle":"","family":"Gianotti","given":"Luca","non-dropping-particle":"","parse-names":false,"suffix":""},{"dropping-particle":"","family":"Braga","given":"Mario","non-dropping-particle":"","parse-names":false,"suffix":""},{"dropping-particle":"","family":"Carlo","given":"Valerio","non-dropping-particle":"Di","parse-names":false,"suffix":""},{"dropping-particle":"","family":"Mariani","given":"Luigi","non-dropping-particle":"","parse-names":false,"suffix":""}],"container-title":"Clinical nutrition (Edinburgh, Scotland)","id":"ITEM-1","issue":"6","issued":{"date-parts":[["2007","12"]]},"language":"eng","page":"698-709","publisher-place":"England","title":"Postoperative complications in gastrointestinal cancer patients: the joint role of the nutritional status and the nutritional support.","type":"article-journal","volume":"26"},"uris":["http://www.mendeley.com/documents/?uuid=1fe28120-c325-4c0d-868c-2695310ea48b"]}],"mendeley":{"formattedCitation":"(11)","plainTextFormattedCitation":"(11)","previouslyFormattedCitation":"(11)"},"properties":{"noteIndex":0},"schema":"https://github.com/citation-style-language/schema/raw/master/csl-citation.json"}</w:instrText>
      </w:r>
      <w:r w:rsidR="00A41A2F" w:rsidRPr="00832327">
        <w:rPr>
          <w:rFonts w:asciiTheme="majorHAnsi" w:hAnsiTheme="majorHAnsi"/>
          <w:sz w:val="22"/>
          <w:szCs w:val="22"/>
          <w:lang w:val="en-US"/>
        </w:rPr>
        <w:fldChar w:fldCharType="separate"/>
      </w:r>
      <w:r w:rsidR="00956107" w:rsidRPr="00956107">
        <w:rPr>
          <w:rFonts w:asciiTheme="majorHAnsi" w:hAnsiTheme="majorHAnsi"/>
          <w:noProof/>
          <w:sz w:val="22"/>
          <w:szCs w:val="22"/>
          <w:lang w:val="en-US"/>
        </w:rPr>
        <w:t>(11)</w:t>
      </w:r>
      <w:r w:rsidR="00A41A2F" w:rsidRPr="00832327">
        <w:rPr>
          <w:rFonts w:asciiTheme="majorHAnsi" w:hAnsiTheme="majorHAnsi"/>
          <w:sz w:val="22"/>
          <w:szCs w:val="22"/>
          <w:lang w:val="en-US"/>
        </w:rPr>
        <w:fldChar w:fldCharType="end"/>
      </w:r>
      <w:r w:rsidR="00A41A2F" w:rsidRPr="00832327">
        <w:rPr>
          <w:rFonts w:asciiTheme="majorHAnsi" w:hAnsiTheme="majorHAnsi"/>
          <w:sz w:val="22"/>
          <w:szCs w:val="22"/>
          <w:lang w:val="en-US"/>
        </w:rPr>
        <w:t xml:space="preserve">. </w:t>
      </w:r>
      <w:r w:rsidR="004E715A">
        <w:rPr>
          <w:rFonts w:asciiTheme="majorHAnsi" w:hAnsiTheme="majorHAnsi"/>
          <w:sz w:val="22"/>
          <w:szCs w:val="22"/>
          <w:lang w:val="en-US"/>
        </w:rPr>
        <w:t>A</w:t>
      </w:r>
      <w:r w:rsidRPr="00832327">
        <w:rPr>
          <w:rFonts w:asciiTheme="majorHAnsi" w:hAnsiTheme="majorHAnsi"/>
          <w:sz w:val="22"/>
          <w:szCs w:val="22"/>
          <w:lang w:val="en-US"/>
        </w:rPr>
        <w:t xml:space="preserve"> large body of </w:t>
      </w:r>
      <w:r w:rsidR="004E715A">
        <w:rPr>
          <w:rFonts w:asciiTheme="majorHAnsi" w:hAnsiTheme="majorHAnsi"/>
          <w:sz w:val="22"/>
          <w:szCs w:val="22"/>
          <w:lang w:val="en-US"/>
        </w:rPr>
        <w:t xml:space="preserve">evidence supports </w:t>
      </w:r>
      <w:r w:rsidRPr="00832327">
        <w:rPr>
          <w:rFonts w:asciiTheme="majorHAnsi" w:hAnsiTheme="majorHAnsi"/>
          <w:sz w:val="22"/>
          <w:szCs w:val="22"/>
          <w:lang w:val="en-US"/>
        </w:rPr>
        <w:t>the notion that physical fitness has benefits in almost every context of health and disease</w:t>
      </w:r>
      <w:r w:rsidR="00772C83" w:rsidRPr="00832327">
        <w:rPr>
          <w:rFonts w:asciiTheme="majorHAnsi" w:hAnsiTheme="majorHAnsi"/>
          <w:sz w:val="22"/>
          <w:szCs w:val="22"/>
          <w:lang w:val="en-US"/>
        </w:rPr>
        <w:t>, advocating better outcomes for fitter people</w:t>
      </w:r>
      <w:r w:rsidRPr="00832327">
        <w:rPr>
          <w:rFonts w:asciiTheme="majorHAnsi" w:hAnsiTheme="majorHAnsi"/>
          <w:sz w:val="22"/>
          <w:szCs w:val="22"/>
          <w:lang w:val="en-US"/>
        </w:rPr>
        <w:t xml:space="preserve"> </w:t>
      </w:r>
      <w:r w:rsidRPr="00832327">
        <w:rPr>
          <w:rFonts w:asciiTheme="majorHAnsi" w:hAnsiTheme="majorHAnsi"/>
          <w:sz w:val="22"/>
          <w:szCs w:val="22"/>
          <w:lang w:val="en-US"/>
        </w:rPr>
        <w:fldChar w:fldCharType="begin" w:fldLock="1"/>
      </w:r>
      <w:r w:rsidR="004E715A">
        <w:rPr>
          <w:rFonts w:asciiTheme="majorHAnsi" w:hAnsiTheme="majorHAnsi"/>
          <w:sz w:val="22"/>
          <w:szCs w:val="22"/>
          <w:lang w:val="en-US"/>
        </w:rPr>
        <w:instrText>ADDIN CSL_CITATION {"citationItems":[{"id":"ITEM-1","itemData":{"DOI":"10.1152/physiol.00019.2013","ISBN":"1548-9221 (Electronic)\\r1548-9221 (Linking)","ISSN":"1548-9213","PMID":"23997192","abstract":"The concept of a \"polypill\" is receiving growing attention to prevent cardiovascular disease. Yet similar if not overall higher benefits are achievable with regular exercise, a drug-free intervention for which our genome has been haped over evolution. Compared with drugs, exercise is available at low cost and relatively free of adverse effects. We summarize epidemiological evidence on the preventive/therapeutic benefits of exercise and on the main biological mediators involved.","author":[{"dropping-particle":"","family":"Fiuza-Luces","given":"Carmen","non-dropping-particle":"","parse-names":false,"suffix":""},{"dropping-particle":"","family":"Garatachea","given":"Nuria","non-dropping-particle":"","parse-names":false,"suffix":""},{"dropping-particle":"","family":"Berger","given":"Nathan a","non-dropping-particle":"","parse-names":false,"suffix":""},{"dropping-particle":"","family":"Lucia","given":"Alejandro","non-dropping-particle":"","parse-names":false,"suffix":""}],"container-title":"Physiology","id":"ITEM-1","issue":"5","issued":{"date-parts":[["2013"]]},"page":"330-358","title":"Exercise is the Real Polypill","type":"article-journal","volume":"28"},"uris":["http://www.mendeley.com/documents/?uuid=e7752797-4935-4fce-9330-25c15cf97299"]},{"id":"ITEM-2","itemData":{"DOI":"10.1016/S1470-2045(17)30411-4","ISSN":"14702045","PMID":"28759385","author":[{"dropping-particle":"","family":"Kerr","given":"Jacqueline","non-dropping-particle":"","parse-names":false,"suffix":""},{"dropping-particle":"","family":"Anderson","given":"Cheryl","non-dropping-particle":"","parse-names":false,"suffix":""},{"dropping-particle":"","family":"Lippman","given":"Scott M","non-dropping-particle":"","parse-names":false,"suffix":""}],"container-title":"The Lancet Oncology","id":"ITEM-2","issue":"8","issued":{"date-parts":[["2017"]]},"page":"e457-e471","publisher":"Elsevier Ltd","title":"Physical activity, sedentary behaviour, diet, and cancer: an update and emerging new evidence","type":"article-journal","volume":"18"},"uris":["http://www.mendeley.com/documents/?uuid=eb151cef-29ea-43a5-a875-420d6ca4779a"]}],"mendeley":{"formattedCitation":"(12,13)","plainTextFormattedCitation":"(12,13)","previouslyFormattedCitation":"(12,13)"},"properties":{"noteIndex":0},"schema":"https://github.com/citation-style-language/schema/raw/master/csl-citation.json"}</w:instrText>
      </w:r>
      <w:r w:rsidRPr="00832327">
        <w:rPr>
          <w:rFonts w:asciiTheme="majorHAnsi" w:hAnsiTheme="majorHAnsi"/>
          <w:sz w:val="22"/>
          <w:szCs w:val="22"/>
          <w:lang w:val="en-US"/>
        </w:rPr>
        <w:fldChar w:fldCharType="separate"/>
      </w:r>
      <w:r w:rsidR="004E715A" w:rsidRPr="004E715A">
        <w:rPr>
          <w:rFonts w:asciiTheme="majorHAnsi" w:hAnsiTheme="majorHAnsi"/>
          <w:noProof/>
          <w:sz w:val="22"/>
          <w:szCs w:val="22"/>
          <w:lang w:val="en-US"/>
        </w:rPr>
        <w:t>(12,13)</w:t>
      </w:r>
      <w:r w:rsidRPr="00832327">
        <w:rPr>
          <w:rFonts w:asciiTheme="majorHAnsi" w:hAnsiTheme="majorHAnsi"/>
          <w:sz w:val="22"/>
          <w:szCs w:val="22"/>
          <w:lang w:val="en-US"/>
        </w:rPr>
        <w:fldChar w:fldCharType="end"/>
      </w:r>
      <w:r w:rsidR="00B64147" w:rsidRPr="00832327">
        <w:rPr>
          <w:rFonts w:asciiTheme="majorHAnsi" w:hAnsiTheme="majorHAnsi"/>
          <w:sz w:val="22"/>
          <w:szCs w:val="22"/>
          <w:lang w:val="en-US"/>
        </w:rPr>
        <w:t>.</w:t>
      </w:r>
      <w:r w:rsidRPr="00832327">
        <w:rPr>
          <w:rFonts w:asciiTheme="majorHAnsi" w:hAnsiTheme="majorHAnsi"/>
          <w:sz w:val="22"/>
          <w:szCs w:val="22"/>
          <w:lang w:val="en-US"/>
        </w:rPr>
        <w:t xml:space="preserve"> </w:t>
      </w:r>
      <w:r w:rsidR="00B64147" w:rsidRPr="00832327">
        <w:rPr>
          <w:rFonts w:asciiTheme="majorHAnsi" w:hAnsiTheme="majorHAnsi"/>
          <w:sz w:val="22"/>
          <w:szCs w:val="22"/>
          <w:lang w:val="en-US"/>
        </w:rPr>
        <w:t>F</w:t>
      </w:r>
      <w:r w:rsidRPr="00832327">
        <w:rPr>
          <w:rFonts w:asciiTheme="majorHAnsi" w:hAnsiTheme="majorHAnsi"/>
          <w:sz w:val="22"/>
          <w:szCs w:val="22"/>
          <w:lang w:val="en-US"/>
        </w:rPr>
        <w:t>urthermore, physical</w:t>
      </w:r>
      <w:r w:rsidRPr="00832327">
        <w:rPr>
          <w:rFonts w:asciiTheme="majorHAnsi" w:hAnsiTheme="majorHAnsi"/>
          <w:i/>
          <w:sz w:val="22"/>
          <w:szCs w:val="22"/>
          <w:lang w:val="en-US"/>
        </w:rPr>
        <w:t xml:space="preserve"> inactivity</w:t>
      </w:r>
      <w:r w:rsidRPr="00832327">
        <w:rPr>
          <w:rFonts w:asciiTheme="majorHAnsi" w:hAnsiTheme="majorHAnsi"/>
          <w:sz w:val="22"/>
          <w:szCs w:val="22"/>
          <w:lang w:val="en-US"/>
        </w:rPr>
        <w:t xml:space="preserve"> is one of the leading public health issues we face </w:t>
      </w:r>
      <w:r w:rsidRPr="00832327">
        <w:rPr>
          <w:rFonts w:asciiTheme="majorHAnsi" w:hAnsiTheme="majorHAnsi"/>
          <w:sz w:val="22"/>
          <w:szCs w:val="22"/>
          <w:lang w:val="en-US"/>
        </w:rPr>
        <w:fldChar w:fldCharType="begin" w:fldLock="1"/>
      </w:r>
      <w:r w:rsidR="004E715A">
        <w:rPr>
          <w:rFonts w:asciiTheme="majorHAnsi" w:hAnsiTheme="majorHAnsi"/>
          <w:sz w:val="22"/>
          <w:szCs w:val="22"/>
          <w:lang w:val="en-US"/>
        </w:rPr>
        <w:instrText>ADDIN CSL_CITATION {"citationItems":[{"id":"ITEM-1","itemData":{"DOI":"10.1016/S0140-6736(12)61031-9","ISBN":"1474-547X (Electronic)\\n0140-6736 (Linking)","ISSN":"01406736","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dropping-particle":"","family":"Katzmarzyk","given":"Peter T.","non-dropping-particle":"","parse-names":false,"suffix":""},{"dropping-particle":"","family":"Alkandari","given":"Jasem R.","non-dropping-particle":"","parse-names":false,"suffix":""},{"dropping-particle":"","family":"Andersen","given":"Lars Bo","non-dropping-particle":"","parse-names":false,"suffix":""},{"dropping-particle":"","family":"Bauman","given":"Adrian E.","non-dropping-particle":"","parse-names":false,"suffix":""},{"dropping-particle":"","family":"Brownson","given":"Ross C.","non-dropping-particle":"","parse-names":false,"suffix":""},{"dropping-particle":"","family":"Bull","given":"Fiona C.","non-dropping-particle":"","parse-names":false,"suffix":""},{"dropping-particle":"","family":"Craig","given":"Cora L.","non-dropping-particle":"","parse-names":false,"suffix":""},{"dropping-particle":"","family":"Ekelund","given":"Ulf","non-dropping-particle":"","parse-names":false,"suffix":""},{"dropping-particle":"","family":"Goenka","given":"Shifalika","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Heath","given":"Gregory W.","non-dropping-particle":"","parse-names":false,"suffix":""},{"dropping-particle":"","family":"Inoue","given":"Shigeru","non-dropping-particle":"","parse-names":false,"suffix":""},{"dropping-particle":"","family":"Kahlmeier","given":"Sonja","non-dropping-particle":"","parse-names":false,"suffix":""},{"dropping-particle":"","family":"Kohl","given":"Harold W.","non-dropping-particle":"","parse-names":false,"suffix":""},{"dropping-particle":"","family":"Lambert","given":"Estelle Victoria","non-dropping-particle":"","parse-names":false,"suffix":""},{"dropping-particle":"","family":"Leetongin","given":"Grit","non-dropping-particle":"","parse-names":false,"suffix":""},{"dropping-particle":"","family":"Loos","given":"Ruth J F","non-dropping-particle":"","parse-names":false,"suffix":""},{"dropping-particle":"","family":"Marcus","given":"Bess","non-dropping-particle":"","parse-names":false,"suffix":""},{"dropping-particle":"","family":"Martin","given":"Brian W.","non-dropping-particle":"","parse-names":false,"suffix":""},{"dropping-particle":"","family":"Owen","given":"Neville","non-dropping-particle":"","parse-names":false,"suffix":""},{"dropping-particle":"","family":"Parra","given":"Diana C.","non-dropping-particle":"","parse-names":false,"suffix":""},{"dropping-particle":"","family":"Pratt","given":"Michael","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Sarmiento","given":"Olga Lucia","non-dropping-particle":"","parse-names":false,"suffix":""},{"dropping-particle":"","family":"Wells","given":"Jonathan C.","non-dropping-particle":"","parse-names":false,"suffix":""}],"container-title":"The Lancet","id":"ITEM-1","issue":"9838","issued":{"date-parts":[["2012"]]},"page":"219-229","publisher":"Elsevier Ltd","title":"Effect of physical inactivity on major non-communicable diseases worldwide: An analysis of burden of disease and life expectancy","type":"article-journal","volume":"380"},"uris":["http://www.mendeley.com/documents/?uuid=058dc886-74d3-49a1-80de-5a5cc0dd79aa"]},{"id":"ITEM-2","itemData":{"DOI":"10.1016/S0140-6736(12)60898-8","ISBN":"1474-547X (Electronic)\\n0140-6736 (Linking)","ISSN":"1474547X","PMID":"22818941","abstract":"Physical inactivity is the fourth leading cause of death worldwide. We summarise present global efforts to counteract this problem and point the way forward to address the pandemic of physical inactivity. Although evidence for the benefits of physical activity for health has been available since the 1950s, promotion to improve the health of populations has lagged in relation to the available evidence and has only recently developed an identifiable infrastructure, including efforts in planning, policy, leadership and advocacy, workforce training and development, and monitoring and surveillance. The reasons for this late start are myriad, multifactorial, and complex. This infrastructure should continue to be formed, intersectoral approaches are essential to advance, and advocacy remains a key pillar. Although there is a need to build global capacity based on the present foundations, a systems approach that focuses on populations and the complex interactions among the correlates of physical inactivity, rather than solely a behavioural science approach focusing on individuals, is the way forward to increase physical activity worldwide.","author":[{"dropping-particle":"","family":"Kohl","given":"Harold W.","non-dropping-particle":"","parse-names":false,"suffix":""},{"dropping-particle":"","family":"Craig","given":"Cora Lynn","non-dropping-particle":"","parse-names":false,"suffix":""},{"dropping-particle":"","family":"Lambert","given":"Estelle Victoria","non-dropping-particle":"","parse-names":false,"suffix":""},{"dropping-particle":"","family":"Inoue","given":"Shigeru","non-dropping-particle":"","parse-names":false,"suffix":""},{"dropping-particle":"","family":"Alkandari","given":"Jasem Ramadan","non-dropping-particle":"","parse-names":false,"suffix":""},{"dropping-particle":"","family":"Leetongin","given":"Grit","non-dropping-particle":"","parse-names":false,"suffix":""},{"dropping-particle":"","family":"Kahlmeier","given":"Sonja","non-dropping-particle":"","parse-names":false,"suffix":""},{"dropping-particle":"","family":"Andersen","given":"Lars Bo","non-dropping-particle":"","parse-names":false,"suffix":""},{"dropping-particle":"","family":"Bauman","given":"Adrian E.","non-dropping-particle":"","parse-names":false,"suffix":""},{"dropping-particle":"","family":"Blair","given":"Steven N.","non-dropping-particle":"","parse-names":false,"suffix":""},{"dropping-particle":"","family":"Brownson","given":"Ross C.","non-dropping-particle":"","parse-names":false,"suffix":""},{"dropping-particle":"","family":"Bull","given":"Fiona C.","non-dropping-particle":"","parse-names":false,"suffix":""},{"dropping-particle":"","family":"Ekelund","given":"Ulf","non-dropping-particle":"","parse-names":false,"suffix":""},{"dropping-particle":"","family":"Goenka","given":"Shifalika","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Heath","given":"Gregory W.","non-dropping-particle":"","parse-names":false,"suffix":""},{"dropping-particle":"","family":"Katzmarzyk","given":"Peter T.","non-dropping-particle":"","parse-names":false,"suffix":""},{"dropping-particle":"","family":"Lee","given":"I. Min","non-dropping-particle":"","parse-names":false,"suffix":""},{"dropping-particle":"","family":"Lobelo","given":"Felipe","non-dropping-particle":"","parse-names":false,"suffix":""},{"dropping-particle":"","family":"Loos","given":"Ruth J.F.","non-dropping-particle":"","parse-names":false,"suffix":""},{"dropping-particle":"","family":"Marcus","given":"Bess","non-dropping-particle":"","parse-names":false,"suffix":""},{"dropping-particle":"","family":"Martin","given":"Brian W.","non-dropping-particle":"","parse-names":false,"suffix":""},{"dropping-particle":"","family":"Owen","given":"Neville","non-dropping-particle":"","parse-names":false,"suffix":""},{"dropping-particle":"","family":"Parra","given":"Diana C.","non-dropping-particle":"","parse-names":false,"suffix":""},{"dropping-particle":"","family":"Pratt","given":"Michael","non-dropping-particle":"","parse-names":false,"suffix":""},{"dropping-particle":"","family":"Puska","given":"Pekka","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Sarmiento","given":"Olga Lucia","non-dropping-particle":"","parse-names":false,"suffix":""},{"dropping-particle":"","family":"Wells","given":"Jonathan C.","non-dropping-particle":"","parse-names":false,"suffix":""}],"container-title":"The Lancet","id":"ITEM-2","issue":"9838","issued":{"date-parts":[["2012"]]},"page":"294-305","publisher":"Elsevier Ltd","title":"The pandemic of physical inactivity: Global action for public health","type":"article-journal","volume":"380"},"uris":["http://www.mendeley.com/documents/?uuid=92a1d85b-a327-4c73-8437-9c8604b7a32b"]}],"mendeley":{"formattedCitation":"(14,15)","plainTextFormattedCitation":"(14,15)","previouslyFormattedCitation":"(14,15)"},"properties":{"noteIndex":0},"schema":"https://github.com/citation-style-language/schema/raw/master/csl-citation.json"}</w:instrText>
      </w:r>
      <w:r w:rsidRPr="00832327">
        <w:rPr>
          <w:rFonts w:asciiTheme="majorHAnsi" w:hAnsiTheme="majorHAnsi"/>
          <w:sz w:val="22"/>
          <w:szCs w:val="22"/>
          <w:lang w:val="en-US"/>
        </w:rPr>
        <w:fldChar w:fldCharType="separate"/>
      </w:r>
      <w:r w:rsidR="004E715A" w:rsidRPr="004E715A">
        <w:rPr>
          <w:rFonts w:asciiTheme="majorHAnsi" w:hAnsiTheme="majorHAnsi"/>
          <w:noProof/>
          <w:sz w:val="22"/>
          <w:szCs w:val="22"/>
          <w:lang w:val="en-US"/>
        </w:rPr>
        <w:t>(14,15)</w:t>
      </w:r>
      <w:r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A decline in physical activity as a result of ageing or critical illness results in a significant increase in perioperative risk that may be attenuated by physical exercise interventions. </w:t>
      </w:r>
    </w:p>
    <w:p w14:paraId="2CE52951" w14:textId="77777777" w:rsidR="000B1FFE" w:rsidRPr="00832327" w:rsidRDefault="000B1FFE" w:rsidP="00303736">
      <w:pPr>
        <w:pStyle w:val="NoSpacing"/>
        <w:spacing w:line="360" w:lineRule="auto"/>
        <w:jc w:val="both"/>
        <w:rPr>
          <w:rFonts w:asciiTheme="majorHAnsi" w:hAnsiTheme="majorHAnsi"/>
          <w:sz w:val="22"/>
          <w:szCs w:val="22"/>
          <w:lang w:val="en-US"/>
        </w:rPr>
      </w:pPr>
    </w:p>
    <w:p w14:paraId="1A6A1063" w14:textId="145B70CE" w:rsidR="009B54F2" w:rsidRPr="00832327" w:rsidRDefault="00772C83" w:rsidP="00303736">
      <w:pPr>
        <w:pStyle w:val="NoSpacing"/>
        <w:spacing w:line="360" w:lineRule="auto"/>
        <w:jc w:val="both"/>
        <w:rPr>
          <w:rFonts w:asciiTheme="majorHAnsi" w:hAnsiTheme="majorHAnsi" w:cs="ScalaLancetPro"/>
          <w:sz w:val="22"/>
          <w:szCs w:val="22"/>
        </w:rPr>
      </w:pPr>
      <w:r w:rsidRPr="00832327">
        <w:rPr>
          <w:rFonts w:asciiTheme="majorHAnsi" w:hAnsiTheme="majorHAnsi"/>
          <w:sz w:val="22"/>
          <w:szCs w:val="22"/>
        </w:rPr>
        <w:t>T</w:t>
      </w:r>
      <w:r w:rsidR="00AA5075" w:rsidRPr="00832327">
        <w:rPr>
          <w:rFonts w:asciiTheme="majorHAnsi" w:hAnsiTheme="majorHAnsi"/>
          <w:sz w:val="22"/>
          <w:szCs w:val="22"/>
        </w:rPr>
        <w:t>he link between physical activity and cancer risk</w:t>
      </w:r>
      <w:r w:rsidR="000B1FFE" w:rsidRPr="00832327">
        <w:rPr>
          <w:rFonts w:asciiTheme="majorHAnsi" w:hAnsiTheme="majorHAnsi"/>
          <w:sz w:val="22"/>
          <w:szCs w:val="22"/>
        </w:rPr>
        <w:t xml:space="preserve"> is quite clear</w:t>
      </w:r>
      <w:r w:rsidR="00AA5075" w:rsidRPr="00832327">
        <w:rPr>
          <w:rFonts w:asciiTheme="majorHAnsi" w:hAnsiTheme="majorHAnsi"/>
          <w:sz w:val="22"/>
          <w:szCs w:val="22"/>
        </w:rPr>
        <w:t>.</w:t>
      </w:r>
      <w:r w:rsidR="00AA5075" w:rsidRPr="00832327">
        <w:rPr>
          <w:rFonts w:asciiTheme="majorHAnsi" w:hAnsiTheme="majorHAnsi" w:cs="ScalaLancetPro"/>
          <w:sz w:val="22"/>
          <w:szCs w:val="22"/>
        </w:rPr>
        <w:t xml:space="preserve"> The largest review</w:t>
      </w:r>
      <w:r w:rsidR="00AA5075" w:rsidRPr="00832327">
        <w:rPr>
          <w:rStyle w:val="A6"/>
          <w:rFonts w:asciiTheme="majorHAnsi" w:hAnsiTheme="majorHAnsi"/>
          <w:color w:val="auto"/>
          <w:sz w:val="22"/>
          <w:szCs w:val="22"/>
        </w:rPr>
        <w:t xml:space="preserve"> </w:t>
      </w:r>
      <w:r w:rsidR="00AA5075" w:rsidRPr="00832327">
        <w:rPr>
          <w:rStyle w:val="A6"/>
          <w:rFonts w:asciiTheme="majorHAnsi" w:hAnsiTheme="majorHAnsi"/>
          <w:color w:val="auto"/>
          <w:sz w:val="22"/>
          <w:szCs w:val="22"/>
        </w:rPr>
        <w:fldChar w:fldCharType="begin" w:fldLock="1"/>
      </w:r>
      <w:r w:rsidR="004E715A">
        <w:rPr>
          <w:rStyle w:val="A6"/>
          <w:rFonts w:asciiTheme="majorHAnsi" w:hAnsiTheme="majorHAnsi"/>
          <w:color w:val="auto"/>
          <w:sz w:val="22"/>
          <w:szCs w:val="22"/>
        </w:rPr>
        <w:instrText>ADDIN CSL_CITATION {"citationItems":[{"id":"ITEM-1","itemData":{"DOI":"10.1001/jamainternmed.2016.1548","ISBN":"2168-6106","ISSN":"2168-6114","PMID":"27183032","abstract":"IMPORTANCE Leisure-time physical activity has been associated with lower risk of heart-disease and all-cause mortality, but its association with risk of cancer is not well understood. OBJECTIVE To determine the association of leisure-time physical activity with incidence of common types of cancer and whether associations vary by body size and/or smoking. DESIGN, SETTING, AND PARTICIPANTS We pooled data from 12 prospective US and European cohorts with self-reported physical activity (baseline, 1987-2004). We used multivariable Cox regression to estimate hazard ratios (HRs) and 95% confidence intervals for associations of leisure-time physical activity with incidence of 26 types of cancer. Leisure-time physical activity levels were modeled as cohort-specific percentiles on a continuous basis and cohort-specific results were synthesized by random-effects meta-analysis. Hazard ratios for high vs low levels of activity are based on a comparison of risk at the 90th vs 10th percentiles of activity. The data analysis was performed from January 1, 2014, to June 1, 2015. EXPOSURES Leisure-time physical activity of a moderate to vigorous intensity. MAIN OUTCOMES AND MEASURES Incident cancer during follow-up. RESULTS A total of 1.44 million participants (median [range] age, 59 [19-98] years; 57% female) and 186 932 cancers were included. High vs low levels of leisure-time physical activity were associated with lower risks of 13 cancers: esophageal adenocarcinoma (HR, 0.58; 95% CI, 0.37-0.89), liver (HR, 0.73; 95% CI, 0.55-0.98), lung (HR, 0.74; 95% CI, 0.71-0.77), kidney (HR, 0.77; 95% CI, 0.70-0.85), gastric cardia (HR, 0.78; 95% CI, 0.64-0.95), endometrial (HR, 0.79; 95% CI, 0.68-0.92), myeloid leukemia (HR, 0.80; 95% CI, 0.70-0.92), myeloma (HR, 0.83; 95% CI, 0.72-0.95), colon (HR, 0.84; 95% CI, 0.77-0.91), head and neck (HR, 0.85; 95% CI, 0.78-0.93), rectal (HR, 0.87; 95% CI, 0.80-0.95), bladder (HR, 0.87; 95% CI, 0.82-0.92), and breast (HR, 0.90; 95% CI, 0.87-0.93). Body mass index adjustment modestly attenuated associations for several cancers, but 10 of 13 inverse associations remained statistically significant after this adjustment. Leisure-time physical activity was associated with higher risks of malignant melanoma (HR, 1.27; 95% CI, 1.16-1.40) and prostate cancer (HR, 1.05; 95% CI, 1.03-1.08). Associations were generally similar between overweight/obese and normal-weight individuals. Smoking status modified the association for lung cancer but not other s…","author":[{"dropping-particle":"","family":"Moore","given":"Steven C","non-dropping-particle":"","parse-names":false,"suffix":""},{"dropping-particle":"","family":"Lee","given":"I-Min","non-dropping-particle":"","parse-names":false,"suffix":""},{"dropping-particle":"","family":"Weiderpass","given":"Elisabete","non-dropping-particle":"","parse-names":false,"suffix":""},{"dropping-particle":"","family":"Campbell","given":"Peter T","non-dropping-particle":"","parse-names":false,"suffix":""},{"dropping-particle":"","family":"Sampson","given":"Joshua N","non-dropping-particle":"","parse-names":false,"suffix":""},{"dropping-particle":"","family":"Kitahara","given":"Cari M","non-dropping-particle":"","parse-names":false,"suffix":""},{"dropping-particle":"","family":"Keadle","given":"Sarah K","non-dropping-particle":"","parse-names":false,"suffix":""},{"dropping-particle":"","family":"Arem","given":"Hannah","non-dropping-particle":"","parse-names":false,"suffix":""},{"dropping-particle":"","family":"Berrington de Gonzalez","given":"Amy","non-dropping-particle":"","parse-names":false,"suffix":""},{"dropping-particle":"","family":"Hartge","given":"Patricia","non-dropping-particle":"","parse-names":false,"suffix":""},{"dropping-particle":"","family":"Adami","given":"Hans-Olov","non-dropping-particle":"","parse-names":false,"suffix":""},{"dropping-particle":"","family":"Blair","given":"Cindy K","non-dropping-particle":"","parse-names":false,"suffix":""},{"dropping-particle":"","family":"Borch","given":"Kristin B","non-dropping-particle":"","parse-names":false,"suffix":""},{"dropping-particle":"","family":"Boyd","given":"Eric","non-dropping-particle":"","parse-names":false,"suffix":""},{"dropping-particle":"","family":"Check","given":"David P","non-dropping-particle":"","parse-names":false,"suffix":""},{"dropping-particle":"","family":"Fournier","given":"Agnès","non-dropping-particle":"","parse-names":false,"suffix":""},{"dropping-particle":"","family":"Freedman","given":"Neal D","non-dropping-particle":"","parse-names":false,"suffix":""},{"dropping-particle":"","family":"Gunter","given":"Marc","non-dropping-particle":"","parse-names":false,"suffix":""},{"dropping-particle":"","family":"Johannson","given":"Mattias","non-dropping-particle":"","parse-names":false,"suffix":""},{"dropping-particle":"","family":"Khaw","given":"Kay-Tee","non-dropping-particle":"","parse-names":false,"suffix":""},{"dropping-particle":"","family":"Linet","given":"Martha S","non-dropping-particle":"","parse-names":false,"suffix":""},{"dropping-particle":"","family":"Orsini","given":"Nicola","non-dropping-particle":"","parse-names":false,"suffix":""},{"dropping-particle":"","family":"Park","given":"Yikyung","non-dropping-particle":"","parse-names":false,"suffix":""},{"dropping-particle":"","family":"Riboli","given":"Elio","non-dropping-particle":"","parse-names":false,"suffix":""},{"dropping-particle":"","family":"Robien","given":"Kim","non-dropping-particle":"","parse-names":false,"suffix":""},{"dropping-particle":"","family":"Schairer","given":"Catherine","non-dropping-particle":"","parse-names":false,"suffix":""},{"dropping-particle":"","family":"Sesso","given":"Howard","non-dropping-particle":"","parse-names":false,"suffix":""},{"dropping-particle":"","family":"Spriggs","given":"Michael","non-dropping-particle":"","parse-names":false,"suffix":""},{"dropping-particle":"","family":"Dusen","given":"Roy","non-dropping-particle":"Van","parse-names":false,"suffix":""},{"dropping-particle":"","family":"Wolk","given":"Alicja","non-dropping-particle":"","parse-names":false,"suffix":""},{"dropping-particle":"","family":"Matthews","given":"Charles E","non-dropping-particle":"","parse-names":false,"suffix":""},{"dropping-particle":"V","family":"Patel","given":"Alpa","non-dropping-particle":"","parse-names":false,"suffix":""}],"container-title":"JAMA internal medicine","id":"ITEM-1","issue":"6","issued":{"date-parts":[["2016"]]},"page":"816-25","title":"Association of Leisure-Time Physical Activity With Risk of 26 Types of Cancer in 1.44 Million Adults.","type":"article-journal","volume":"176"},"uris":["http://www.mendeley.com/documents/?uuid=91f58fc9-4f8f-4943-93a2-9ca5104ee08e"]}],"mendeley":{"formattedCitation":"(16)","plainTextFormattedCitation":"(16)","previouslyFormattedCitation":"(16)"},"properties":{"noteIndex":0},"schema":"https://github.com/citation-style-language/schema/raw/master/csl-citation.json"}</w:instrText>
      </w:r>
      <w:r w:rsidR="00AA5075" w:rsidRPr="00832327">
        <w:rPr>
          <w:rStyle w:val="A6"/>
          <w:rFonts w:asciiTheme="majorHAnsi" w:hAnsiTheme="majorHAnsi"/>
          <w:color w:val="auto"/>
          <w:sz w:val="22"/>
          <w:szCs w:val="22"/>
        </w:rPr>
        <w:fldChar w:fldCharType="separate"/>
      </w:r>
      <w:r w:rsidR="004E715A" w:rsidRPr="004E715A">
        <w:rPr>
          <w:rStyle w:val="A6"/>
          <w:rFonts w:asciiTheme="majorHAnsi" w:hAnsiTheme="majorHAnsi"/>
          <w:noProof/>
          <w:color w:val="auto"/>
          <w:sz w:val="22"/>
          <w:szCs w:val="22"/>
        </w:rPr>
        <w:t>(16)</w:t>
      </w:r>
      <w:r w:rsidR="00AA5075" w:rsidRPr="00832327">
        <w:rPr>
          <w:rStyle w:val="A6"/>
          <w:rFonts w:asciiTheme="majorHAnsi" w:hAnsiTheme="majorHAnsi"/>
          <w:color w:val="auto"/>
          <w:sz w:val="22"/>
          <w:szCs w:val="22"/>
        </w:rPr>
        <w:fldChar w:fldCharType="end"/>
      </w:r>
      <w:r w:rsidR="00AA5075" w:rsidRPr="00832327">
        <w:rPr>
          <w:rStyle w:val="A6"/>
          <w:rFonts w:asciiTheme="majorHAnsi" w:hAnsiTheme="majorHAnsi"/>
          <w:color w:val="auto"/>
          <w:sz w:val="22"/>
          <w:szCs w:val="22"/>
        </w:rPr>
        <w:t xml:space="preserve"> </w:t>
      </w:r>
      <w:r w:rsidR="00AA5075" w:rsidRPr="00832327">
        <w:rPr>
          <w:rFonts w:asciiTheme="majorHAnsi" w:hAnsiTheme="majorHAnsi" w:cs="ScalaLancetPro"/>
          <w:sz w:val="22"/>
          <w:szCs w:val="22"/>
        </w:rPr>
        <w:t>was a pooled analysis of 12 prospective European</w:t>
      </w:r>
      <w:r w:rsidR="0026738D" w:rsidRPr="00832327">
        <w:rPr>
          <w:rFonts w:asciiTheme="majorHAnsi" w:hAnsiTheme="majorHAnsi" w:cs="ScalaLancetPro"/>
          <w:sz w:val="22"/>
          <w:szCs w:val="22"/>
        </w:rPr>
        <w:t xml:space="preserve"> and US cohorts </w:t>
      </w:r>
      <w:r w:rsidR="004E715A">
        <w:rPr>
          <w:rFonts w:asciiTheme="majorHAnsi" w:hAnsiTheme="majorHAnsi" w:cs="ScalaLancetPro"/>
          <w:sz w:val="22"/>
          <w:szCs w:val="22"/>
        </w:rPr>
        <w:t xml:space="preserve">concluding </w:t>
      </w:r>
      <w:r w:rsidR="00AA5075" w:rsidRPr="00832327">
        <w:rPr>
          <w:rFonts w:asciiTheme="majorHAnsi" w:hAnsiTheme="majorHAnsi" w:cs="ScalaLancetPro"/>
          <w:sz w:val="22"/>
          <w:szCs w:val="22"/>
        </w:rPr>
        <w:t>that high levels of physical activity during leisure time (the 90th percentile compared with the 10th percentile) were associated with redu</w:t>
      </w:r>
      <w:r w:rsidRPr="00832327">
        <w:rPr>
          <w:rFonts w:asciiTheme="majorHAnsi" w:hAnsiTheme="majorHAnsi" w:cs="ScalaLancetPro"/>
          <w:sz w:val="22"/>
          <w:szCs w:val="22"/>
        </w:rPr>
        <w:t>ced risks of 13 types of cancer</w:t>
      </w:r>
      <w:r w:rsidR="00AA5075" w:rsidRPr="00832327">
        <w:rPr>
          <w:rFonts w:asciiTheme="majorHAnsi" w:hAnsiTheme="majorHAnsi" w:cs="ScalaLancetPro"/>
          <w:sz w:val="22"/>
          <w:szCs w:val="22"/>
        </w:rPr>
        <w:t>. A review</w:t>
      </w:r>
      <w:r w:rsidR="00AA5075" w:rsidRPr="00832327">
        <w:rPr>
          <w:rStyle w:val="A6"/>
          <w:rFonts w:asciiTheme="majorHAnsi" w:hAnsiTheme="majorHAnsi"/>
          <w:color w:val="auto"/>
          <w:sz w:val="22"/>
          <w:szCs w:val="22"/>
        </w:rPr>
        <w:t xml:space="preserve"> </w:t>
      </w:r>
      <w:r w:rsidR="00AA5075" w:rsidRPr="00832327">
        <w:rPr>
          <w:rStyle w:val="A6"/>
          <w:rFonts w:asciiTheme="majorHAnsi" w:hAnsiTheme="majorHAnsi"/>
          <w:color w:val="auto"/>
          <w:sz w:val="22"/>
          <w:szCs w:val="22"/>
        </w:rPr>
        <w:fldChar w:fldCharType="begin" w:fldLock="1"/>
      </w:r>
      <w:r w:rsidR="004E715A">
        <w:rPr>
          <w:rStyle w:val="A6"/>
          <w:rFonts w:asciiTheme="majorHAnsi" w:hAnsiTheme="majorHAnsi"/>
          <w:color w:val="auto"/>
          <w:sz w:val="22"/>
          <w:szCs w:val="22"/>
        </w:rPr>
        <w:instrText>ADDIN CSL_CITATION {"citationItems":[{"id":"ITEM-1","itemData":{"DOI":"10.1136/bjsports-2015-094728","ISBN":"0306-3674","ISSN":"03063674","PMID":"26500336","abstract":"Background: The WHO has concluded that physical activity reduces the risk of numerous diseases. However, few systemic reviews have been performed to assess the role of leisure time physical activity (LTPA) in lowering the risk of cancer in a dose-dependent manner and furthermore the suitability of recommendation of physical activity by the WHO. Methods: A systematic review and meta-analysis was designed to estimate cancer risk by LTPA in binary comparison and in a dose-dependent manner. MEDLINE and Web of Science were searched up to 30 December 2014 without language restrictions. Reference lists were reviewed for potential articles. Results: A total of 126 studies were recruited into the meta-analysis. Overall, the total cancer risk was reduced by 10% in people who undertook the most LTPA as compared with those who did the least. Dose-response meta-analysis indicated that the current WHO recommendation (equal to an average of 10 metabolic equivalents of energy hours per week) induced a 7% (95% CI 5% to 9%) cancer reduction. Moreover, the protective role of LTPA against cancer becomes saturated at 20 metabolic equivalents of energy hours per week, with a relative risk of 0.91 (95% CI 0.88 to 0.93). Subanalyses results based on cancer types showed that LTPA only exhibited significant protection against breast cancer and colorectal cancer. Conclusions: Our meta-analysis indicates that the current WHO recommendation of physical activity can result in a 7% reduction in cancer risk, which is mainly attributed to its protective role against breast cancer and colorectal cancer. Furthermore, two-fold of current recommendation level is considered to give its saturated protection against cancer. ABSTRACT FROM AUTHOR","author":[{"dropping-particle":"","family":"Liu","given":"Li","non-dropping-particle":"","parse-names":false,"suffix":""},{"dropping-particle":"","family":"Shi","given":"Yun","non-dropping-particle":"","parse-names":false,"suffix":""},{"dropping-particle":"","family":"Li","given":"Tingting","non-dropping-particle":"","parse-names":false,"suffix":""},{"dropping-particle":"","family":"Qin","given":"Qin","non-dropping-particle":"","parse-names":false,"suffix":""},{"dropping-particle":"","family":"Yin","given":"Jieyun","non-dropping-particle":"","parse-names":false,"suffix":""},{"dropping-particle":"","family":"Pang","given":"Shuo","non-dropping-particle":"","parse-names":false,"suffix":""},{"dropping-particle":"","family":"Nie","given":"Shaofa","non-dropping-particle":"","parse-names":false,"suffix":""},{"dropping-particle":"","family":"Wei","given":"Sheng","non-dropping-particle":"","parse-names":false,"suffix":""}],"container-title":"British Journal of Sports Medicine","id":"ITEM-1","issue":"7","issued":{"date-parts":[["2016"]]},"page":"1-9","title":"Leisure time physical activity and cancer risk: evaluation of the WHO's recommendation based on 126 high-quality epidemiological studies.","type":"article-journal","volume":"50"},"uris":["http://www.mendeley.com/documents/?uuid=01e89239-28e3-4e60-a430-d71b7d90c0fc"]}],"mendeley":{"formattedCitation":"(17)","plainTextFormattedCitation":"(17)","previouslyFormattedCitation":"(17)"},"properties":{"noteIndex":0},"schema":"https://github.com/citation-style-language/schema/raw/master/csl-citation.json"}</w:instrText>
      </w:r>
      <w:r w:rsidR="00AA5075" w:rsidRPr="00832327">
        <w:rPr>
          <w:rStyle w:val="A6"/>
          <w:rFonts w:asciiTheme="majorHAnsi" w:hAnsiTheme="majorHAnsi"/>
          <w:color w:val="auto"/>
          <w:sz w:val="22"/>
          <w:szCs w:val="22"/>
        </w:rPr>
        <w:fldChar w:fldCharType="separate"/>
      </w:r>
      <w:r w:rsidR="004E715A" w:rsidRPr="004E715A">
        <w:rPr>
          <w:rStyle w:val="A6"/>
          <w:rFonts w:asciiTheme="majorHAnsi" w:hAnsiTheme="majorHAnsi"/>
          <w:noProof/>
          <w:color w:val="auto"/>
          <w:sz w:val="22"/>
          <w:szCs w:val="22"/>
        </w:rPr>
        <w:t>(17)</w:t>
      </w:r>
      <w:r w:rsidR="00AA5075" w:rsidRPr="00832327">
        <w:rPr>
          <w:rStyle w:val="A6"/>
          <w:rFonts w:asciiTheme="majorHAnsi" w:hAnsiTheme="majorHAnsi"/>
          <w:color w:val="auto"/>
          <w:sz w:val="22"/>
          <w:szCs w:val="22"/>
        </w:rPr>
        <w:fldChar w:fldCharType="end"/>
      </w:r>
      <w:r w:rsidR="00AA5075" w:rsidRPr="00832327">
        <w:rPr>
          <w:rStyle w:val="A6"/>
          <w:rFonts w:asciiTheme="majorHAnsi" w:hAnsiTheme="majorHAnsi"/>
          <w:color w:val="auto"/>
          <w:sz w:val="22"/>
          <w:szCs w:val="22"/>
        </w:rPr>
        <w:t xml:space="preserve"> </w:t>
      </w:r>
      <w:r w:rsidR="00AA5075" w:rsidRPr="00832327">
        <w:rPr>
          <w:rFonts w:asciiTheme="majorHAnsi" w:hAnsiTheme="majorHAnsi" w:cs="ScalaLancetPro"/>
          <w:sz w:val="22"/>
          <w:szCs w:val="22"/>
        </w:rPr>
        <w:t xml:space="preserve">of 126 studies found a 10% reduction in risk across cancer types associated with physical activity, </w:t>
      </w:r>
      <w:r w:rsidR="00817214">
        <w:rPr>
          <w:rFonts w:asciiTheme="majorHAnsi" w:hAnsiTheme="majorHAnsi" w:cs="ScalaLancetPro"/>
          <w:sz w:val="22"/>
          <w:szCs w:val="22"/>
        </w:rPr>
        <w:t>with</w:t>
      </w:r>
      <w:r w:rsidR="00AA5075" w:rsidRPr="00832327">
        <w:rPr>
          <w:rFonts w:asciiTheme="majorHAnsi" w:hAnsiTheme="majorHAnsi" w:cs="ScalaLancetPro"/>
          <w:sz w:val="22"/>
          <w:szCs w:val="22"/>
        </w:rPr>
        <w:t xml:space="preserve"> a threshold effect</w:t>
      </w:r>
      <w:r w:rsidR="00817214">
        <w:rPr>
          <w:rFonts w:asciiTheme="majorHAnsi" w:hAnsiTheme="majorHAnsi" w:cs="ScalaLancetPro"/>
          <w:sz w:val="22"/>
          <w:szCs w:val="22"/>
        </w:rPr>
        <w:t>,</w:t>
      </w:r>
      <w:r w:rsidR="00AA5075" w:rsidRPr="00832327">
        <w:rPr>
          <w:rFonts w:asciiTheme="majorHAnsi" w:hAnsiTheme="majorHAnsi" w:cs="ScalaLancetPro"/>
          <w:sz w:val="22"/>
          <w:szCs w:val="22"/>
        </w:rPr>
        <w:t xml:space="preserve"> mean</w:t>
      </w:r>
      <w:r w:rsidR="00817214">
        <w:rPr>
          <w:rFonts w:asciiTheme="majorHAnsi" w:hAnsiTheme="majorHAnsi" w:cs="ScalaLancetPro"/>
          <w:sz w:val="22"/>
          <w:szCs w:val="22"/>
        </w:rPr>
        <w:t>ing</w:t>
      </w:r>
      <w:r w:rsidR="00AA5075" w:rsidRPr="00832327">
        <w:rPr>
          <w:rFonts w:asciiTheme="majorHAnsi" w:hAnsiTheme="majorHAnsi" w:cs="ScalaLancetPro"/>
          <w:sz w:val="22"/>
          <w:szCs w:val="22"/>
        </w:rPr>
        <w:t xml:space="preserve"> that physical activity exceeding two times the current recommendations did not provide </w:t>
      </w:r>
      <w:r w:rsidR="00817214">
        <w:rPr>
          <w:rFonts w:asciiTheme="majorHAnsi" w:hAnsiTheme="majorHAnsi" w:cs="ScalaLancetPro"/>
          <w:sz w:val="22"/>
          <w:szCs w:val="22"/>
        </w:rPr>
        <w:t xml:space="preserve">any </w:t>
      </w:r>
      <w:r w:rsidR="00AA5075" w:rsidRPr="00832327">
        <w:rPr>
          <w:rFonts w:asciiTheme="majorHAnsi" w:hAnsiTheme="majorHAnsi" w:cs="ScalaLancetPro"/>
          <w:sz w:val="22"/>
          <w:szCs w:val="22"/>
        </w:rPr>
        <w:t xml:space="preserve">additional benefit. Increasing patient physical activity is therefore believed to reduce the risk of developing cancers because of its role in helping to maintain a healthy weight, although activity has numerous other beneficial effects on health and disease risk. The biological bases underlying the associations between physical activity and cancer risk are incompletely defined </w:t>
      </w:r>
      <w:r w:rsidR="00AA5075" w:rsidRPr="00832327">
        <w:rPr>
          <w:rFonts w:asciiTheme="majorHAnsi" w:hAnsiTheme="majorHAnsi" w:cs="ScalaLancetPro"/>
          <w:sz w:val="22"/>
          <w:szCs w:val="22"/>
        </w:rPr>
        <w:fldChar w:fldCharType="begin" w:fldLock="1"/>
      </w:r>
      <w:r w:rsidR="004E715A">
        <w:rPr>
          <w:rFonts w:asciiTheme="majorHAnsi" w:hAnsiTheme="majorHAnsi" w:cs="ScalaLancetPro"/>
          <w:sz w:val="22"/>
          <w:szCs w:val="22"/>
        </w:rPr>
        <w:instrText>ADDIN CSL_CITATION {"citationItems":[{"id":"ITEM-1","itemData":{"DOI":"10.1016/S1470-2045(17)30411-4","ISSN":"14702045","PMID":"28759385","author":[{"dropping-particle":"","family":"Kerr","given":"Jacqueline","non-dropping-particle":"","parse-names":false,"suffix":""},{"dropping-particle":"","family":"Anderson","given":"Cheryl","non-dropping-particle":"","parse-names":false,"suffix":""},{"dropping-particle":"","family":"Lippman","given":"Scott M","non-dropping-particle":"","parse-names":false,"suffix":""}],"container-title":"The Lancet Oncology","id":"ITEM-1","issue":"8","issued":{"date-parts":[["2017"]]},"page":"e457-e471","publisher":"Elsevier Ltd","title":"Physical activity, sedentary behaviour, diet, and cancer: an update and emerging new evidence","type":"article-journal","volume":"18"},"uris":["http://www.mendeley.com/documents/?uuid=eb151cef-29ea-43a5-a875-420d6ca4779a"]}],"mendeley":{"formattedCitation":"(13)","plainTextFormattedCitation":"(13)","previouslyFormattedCitation":"(13)"},"properties":{"noteIndex":0},"schema":"https://github.com/citation-style-language/schema/raw/master/csl-citation.json"}</w:instrText>
      </w:r>
      <w:r w:rsidR="00AA5075" w:rsidRPr="00832327">
        <w:rPr>
          <w:rFonts w:asciiTheme="majorHAnsi" w:hAnsiTheme="majorHAnsi" w:cs="ScalaLancetPro"/>
          <w:sz w:val="22"/>
          <w:szCs w:val="22"/>
        </w:rPr>
        <w:fldChar w:fldCharType="separate"/>
      </w:r>
      <w:r w:rsidR="004E715A" w:rsidRPr="004E715A">
        <w:rPr>
          <w:rFonts w:asciiTheme="majorHAnsi" w:hAnsiTheme="majorHAnsi" w:cs="ScalaLancetPro"/>
          <w:noProof/>
          <w:sz w:val="22"/>
          <w:szCs w:val="22"/>
        </w:rPr>
        <w:t>(13)</w:t>
      </w:r>
      <w:r w:rsidR="00AA5075" w:rsidRPr="00832327">
        <w:rPr>
          <w:rFonts w:asciiTheme="majorHAnsi" w:hAnsiTheme="majorHAnsi" w:cs="ScalaLancetPro"/>
          <w:sz w:val="22"/>
          <w:szCs w:val="22"/>
        </w:rPr>
        <w:fldChar w:fldCharType="end"/>
      </w:r>
      <w:r w:rsidR="00AA5075" w:rsidRPr="00832327">
        <w:rPr>
          <w:rFonts w:asciiTheme="majorHAnsi" w:hAnsiTheme="majorHAnsi" w:cs="ScalaLancetPro"/>
          <w:sz w:val="22"/>
          <w:szCs w:val="22"/>
        </w:rPr>
        <w:t xml:space="preserve">. </w:t>
      </w:r>
    </w:p>
    <w:p w14:paraId="64BCB2A2" w14:textId="77777777" w:rsidR="009B54F2" w:rsidRPr="00832327" w:rsidRDefault="009B54F2" w:rsidP="00303736">
      <w:pPr>
        <w:pStyle w:val="NoSpacing"/>
        <w:spacing w:line="360" w:lineRule="auto"/>
        <w:jc w:val="both"/>
        <w:rPr>
          <w:rFonts w:asciiTheme="majorHAnsi" w:hAnsiTheme="majorHAnsi"/>
          <w:sz w:val="22"/>
          <w:szCs w:val="22"/>
          <w:lang w:val="en-US"/>
        </w:rPr>
      </w:pPr>
    </w:p>
    <w:p w14:paraId="7ABBD64D" w14:textId="08EC8929" w:rsidR="001C2725" w:rsidRPr="00832327" w:rsidRDefault="009B54F2" w:rsidP="00303736">
      <w:pPr>
        <w:pStyle w:val="NoSpacing"/>
        <w:spacing w:line="360" w:lineRule="auto"/>
        <w:jc w:val="both"/>
        <w:rPr>
          <w:rFonts w:asciiTheme="majorHAnsi" w:hAnsiTheme="majorHAnsi"/>
          <w:sz w:val="22"/>
          <w:szCs w:val="22"/>
        </w:rPr>
      </w:pPr>
      <w:r w:rsidRPr="00832327">
        <w:rPr>
          <w:rFonts w:asciiTheme="majorHAnsi" w:hAnsiTheme="majorHAnsi"/>
          <w:sz w:val="22"/>
          <w:szCs w:val="22"/>
        </w:rPr>
        <w:t xml:space="preserve">Interventions to improve post-surgical recovery </w:t>
      </w:r>
      <w:r w:rsidR="00817214">
        <w:rPr>
          <w:rFonts w:asciiTheme="majorHAnsi" w:hAnsiTheme="majorHAnsi"/>
          <w:sz w:val="22"/>
          <w:szCs w:val="22"/>
        </w:rPr>
        <w:t>are</w:t>
      </w:r>
      <w:r w:rsidRPr="00832327">
        <w:rPr>
          <w:rFonts w:asciiTheme="majorHAnsi" w:hAnsiTheme="majorHAnsi"/>
          <w:sz w:val="22"/>
          <w:szCs w:val="22"/>
        </w:rPr>
        <w:t xml:space="preserve"> usually targeted at the intra-operative and </w:t>
      </w:r>
      <w:r w:rsidR="00817214">
        <w:rPr>
          <w:rFonts w:asciiTheme="majorHAnsi" w:hAnsiTheme="majorHAnsi"/>
          <w:sz w:val="22"/>
          <w:szCs w:val="22"/>
        </w:rPr>
        <w:t xml:space="preserve">immediately </w:t>
      </w:r>
      <w:r w:rsidRPr="00832327">
        <w:rPr>
          <w:rFonts w:asciiTheme="majorHAnsi" w:hAnsiTheme="majorHAnsi"/>
          <w:sz w:val="22"/>
          <w:szCs w:val="22"/>
        </w:rPr>
        <w:t xml:space="preserve">postoperative periods. For high-risk patients about to undergo major surgery however, this is likely to be too late. Poor </w:t>
      </w:r>
      <w:r w:rsidR="00CE54FD" w:rsidRPr="00832327">
        <w:rPr>
          <w:rFonts w:asciiTheme="majorHAnsi" w:hAnsiTheme="majorHAnsi"/>
          <w:sz w:val="22"/>
          <w:szCs w:val="22"/>
        </w:rPr>
        <w:t xml:space="preserve">objectively measured physical </w:t>
      </w:r>
      <w:r w:rsidRPr="00832327">
        <w:rPr>
          <w:rFonts w:asciiTheme="majorHAnsi" w:hAnsiTheme="majorHAnsi"/>
          <w:sz w:val="22"/>
          <w:szCs w:val="22"/>
        </w:rPr>
        <w:t xml:space="preserve">fitness is linked to poor postoperative outcomes </w:t>
      </w:r>
      <w:r w:rsidRPr="00832327">
        <w:rPr>
          <w:rFonts w:asciiTheme="majorHAnsi" w:hAnsiTheme="majorHAnsi"/>
          <w:sz w:val="22"/>
          <w:szCs w:val="22"/>
        </w:rPr>
        <w:fldChar w:fldCharType="begin" w:fldLock="1"/>
      </w:r>
      <w:r w:rsidR="00287743">
        <w:rPr>
          <w:rFonts w:asciiTheme="majorHAnsi" w:hAnsiTheme="majorHAnsi"/>
          <w:sz w:val="22"/>
          <w:szCs w:val="22"/>
        </w:rPr>
        <w:instrText>ADDIN CSL_CITATION {"citationItems":[{"id":"ITEM-1","itemData":{"DOI":"10.1093/bja/aev454","ISBN":"0007-0912","ISSN":"14716771","PMID":"26787788","abstract":"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n\\n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n\\n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Formula: see text]), and anaerobic threshold (AT) predicted the following postoperative outcomes: 90 day-3 yr survival (AT 9-11 ml kg(-1) min(-1)) and intensive care unit admission (AT &lt;9.9-11 ml kg(-1) min(-1)) after hepatic transplant and resection, 90 day survival after AAA repair ([Formula: see text] 15 ml kg(-1) min(-1)), LOS and morbidity after pancreatic surgery (AT &lt;10-10.1 ml kg(-1) min(-1)), and mortality and morbidity after intra-abdominal surgery (AT 10.9 and &lt;10.1 ml kg(-1) min(-1), respectively).\\n\\nCONCLUSION: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author":[{"dropping-particle":"","family":"Moran","given":"J.","non-dropping-particle":"","parse-names":false,"suffix":""},{"dropping-particle":"","family":"Wilson","given":"F.","non-dropping-particle":"","parse-names":false,"suffix":""},{"dropping-particle":"","family":"Guinan","given":"E.","non-dropping-particle":"","parse-names":false,"suffix":""},{"dropping-particle":"","family":"McCormick","given":"P.","non-dropping-particle":"","parse-names":false,"suffix":""},{"dropping-particle":"","family":"Hussey","given":"J.","non-dropping-particle":"","parse-names":false,"suffix":""},{"dropping-particle":"","family":"Moriarty","given":"J.","non-dropping-particle":"","parse-names":false,"suffix":""}],"container-title":"British Journal of Anaesthesia","id":"ITEM-1","issue":"2","issued":{"date-parts":[["2016"]]},"page":"177-191","title":"Role of cardiopulmonary exercise testing as a risk-assessment method in patients undergoing intra-abdominal surgery: A systematic review","type":"article-journal","volume":"116"},"uris":["http://www.mendeley.com/documents/?uuid=c02f1081-380a-4796-b0a0-b2db90bc715c"]},{"id":"ITEM-2","itemData":{"DOI":"10.1016/S0140-6736(18)31131-0","ISSN":"01406736","abstract":"&lt;h2&gt;Summary&lt;/h2&gt;&lt;h3&gt;Background&lt;/h3&gt;&lt;p&gt;Functional capacity is an important component of risk assessment for major surgery. Doctors' clinical subjective assessment of patients' functional capacity has uncertain accuracy. We did a study to compare preoperative subjective assessment with alternative markers of fitness (cardiopulmonary exercise testing [CPET], scores on the Duke Activity Status Index [DASI] questionnaire, and serum N-terminal pro-B-type natriuretic peptide [NT pro-BNP] concentrations) for predicting death or complications after major elective non-cardiac surgery.&lt;/p&gt;&lt;h3&gt;Methods&lt;/h3&gt;&lt;p&gt;We did a multicentre, international, prospective cohort study at 25 hospitals: five in Canada, seven in the UK, ten in Australia, and three in New Zealand. We recruited adults aged at least 40 years who were scheduled for major non-cardiac surgery and deemed to have one or more risk factors for cardiac complications (eg, a history of heart failure, stroke, or diabetes) or coronary artery disease. Functional capacity was subjectively assessed in units of metabolic equivalents of tasks by the responsible anaesthesiologists in the preoperative assessment clinic, graded as poor (&lt;4), moderate (4–10), or good (&gt;10). All participants also completed the DASI questionnaire, underwent CPET to measure peak oxygen consumption, and had blood tests for measurement of NT pro-BNP concentrations. After surgery, patients had daily electrocardiograms and blood tests to measure troponin and creatinine concentrations until the third postoperative day or hospital discharge. The primary outcome was death or myocardial infarction within 30 days after surgery, assessed in all participants who underwent both CPET and surgery. Prognostic accuracy was assessed using logistic regression, receiver-operating-characteristic curves, and net risk reclassification.&lt;/p&gt;&lt;h3&gt;Findings&lt;/h3&gt;&lt;p&gt;Between March 1, 2013, and March 25, 2016, we included 1401 patients in the study. 28 (2%) of 1401 patients died or had a myocardial infarction within 30 days of surgery. Subjective assessment had 19·2% sensitivity (95% CI 14·2–25) and 94·7% specificity (93·2–95·9) for identifying the inability to attain four metabolic equivalents during CPET. Only DASI scores were associated with predicting the primary outcome (adjusted odds ratio 0·96, 95% CI 0·83–0·99; p=0·03).&lt;/p&gt;&lt;h3&gt;Interpretation&lt;/h3&gt;&lt;p&gt;Subjectively assessed functional capacity should not be used for preoperative risk evaluation. Clinicians could instead …","author":[{"dropping-particle":"","family":"Wijeysundera","given":"Duminda N","non-dropping-particle":"","parse-names":false,"suffix":""},{"dropping-particle":"","family":"Pearse","given":"Rupert M","non-dropping-particle":"","parse-names":false,"suffix":""},{"dropping-particle":"","family":"Shulman","given":"Mark A","non-dropping-particle":"","parse-names":false,"suffix":""},{"dropping-particle":"","family":"Abbott","given":"Tom E F","non-dropping-particle":"","parse-names":false,"suffix":""},{"dropping-particle":"","family":"Torres","given":"Elizabeth","non-dropping-particle":"","parse-names":false,"suffix":""},{"dropping-particle":"","family":"Ambosta","given":"Althea","non-dropping-particle":"","parse-names":false,"suffix":""},{"dropping-particle":"","family":"Croal","given":"Bernard L","non-dropping-particle":"","parse-names":false,"suffix":""},{"dropping-particle":"","family":"Granton","given":"John T","non-dropping-particle":"","parse-names":false,"suffix":""},{"dropping-particle":"","family":"Thorpe","given":"Kevin E","non-dropping-particle":"","parse-names":false,"suffix":""},{"dropping-particle":"","family":"Grocott","given":"Michael P W","non-dropping-particle":"","parse-names":false,"suffix":""},{"dropping-particle":"","family":"Farrington","given":"Catherine","non-dropping-particle":"","parse-names":false,"suffix":""},{"dropping-particle":"","family":"Myles","given":"Paul S","non-dropping-particle":"","parse-names":false,"suffix":""},{"dropping-particle":"","family":"Cuthbertson","given":"Brian H","non-dropping-particle":"","parse-names":false,"suffix":""},{"dropping-particle":"","family":"Wallace","given":"Sophie","non-dropping-particle":"","parse-names":false,"suffix":""},{"dropping-particle":"","family":"Thompson","given":"Bruce","non-dropping-particle":"","parse-names":false,"suffix":""},{"dropping-particle":"","family":"Ellis","given":"Mathew","non-dropping-particle":"","parse-names":false,"suffix":""},{"dropping-particle":"","family":"Borg","given":"Brigette","non-dropping-particle":"","parse-names":false,"suffix":""},{"dropping-particle":"","family":"Kerridge","given":"Ross K","non-dropping-particle":"","parse-names":false,"suffix":""},{"dropping-particle":"","family":"Douglas","given":"Jeanene","non-dropping-particle":"","parse-names":false,"suffix":""},{"dropping-particle":"","family":"Brannan","given":"John","non-dropping-particle":"","parse-names":false,"suffix":""},{"dropping-particle":"","family":"Pretto","given":"Jeff","non-dropping-particle":"","parse-names":false,"suffix":""},{"dropping-particle":"","family":"Godsall","given":"Guy","non-dropping-particle":"","parse-names":false,"suffix":""},{"dropping-particle":"","family":"Beauchamp","given":"Nicola","non-dropping-particle":"","parse-names":false,"suffix":""},{"dropping-particle":"","family":"Allen","given":"Sandra","non-dropping-particle":"","parse-names":false,"suffix":""},{"dropping-particle":"","family":"Kennedy","given":"Ann","non-dropping-particle":"","parse-names":false,"suffix":""},{"dropping-particle":"","family":"Wright","given":"Ewan","non-dropping-particle":"","parse-names":false,"suffix":""},{"dropping-particle":"","family":"Malherbe","given":"Johan","non-dropping-particle":"","parse-names":false,"suffix":""},{"dropping-particle":"","family":"Ismail","given":"Hilmy","non-dropping-particle":"","parse-names":false,"suffix":""},{"dropping-particle":"","family":"Riedel","given":"Bernhard","non-dropping-particle":"","parse-names":false,"suffix":""},{"dropping-particle":"","family":"Melville","given":"Andrew","non-dropping-particle":"","parse-names":false,"suffix":""},{"dropping-particle":"","family":"Sivakumar","given":"Harry","non-dropping-particle":"","parse-names":false,"suffix":""},{"dropping-particle":"","family":"Murmane","given":"Andrew","non-dropping-particle":"","parse-names":false,"suffix":""},{"dropping-particle":"","family":"Kenchington","given":"Kay","non-dropping-particle":"","parse-names":false,"suffix":""},{"dropping-particle":"","family":"Kirabiyik","given":"Yesim","non-dropping-particle":"","parse-names":false,"suffix":""},{"dropping-particle":"","family":"Gurunathan","given":"Usha","non-dropping-particle":"","parse-names":false,"suffix":""},{"dropping-particle":"","family":"Stonell","given":"Chris","non-dropping-particle":"","parse-names":false,"suffix":""},{"dropping-particle":"","family":"Brunello","given":"Kate","non-dropping-particle":"","parse-names":false,"suffix":""},{"dropping-particle":"","family":"Steele","given":"Katherine","non-dropping-particle":"","parse-names":false,"suffix":""},{"dropping-particle":"","family":"Tronstad","given":"Oystein","non-dropping-particle":"","parse-names":false,"suffix":""},{"dropping-particle":"","family":"Masel","given":"Philip","non-dropping-particle":"","parse-names":false,"suffix":""},{"dropping-particle":"","family":"Dent","given":"Annette","non-dropping-particle":"","parse-names":false,"suffix":""},{"dropping-particle":"","family":"Smith","given":"Emma","non-dropping-particle":"","parse-names":false,"suffix":""},{"dropping-particle":"","family":"Bodger","given":"Alanna","non-dropping-particle":"","parse-names":false,"suffix":""},{"dropping-particle":"","family":"Abolfathi","given":"Miriam","non-dropping-particle":"","parse-names":false,"suffix":""},{"dropping-particle":"","family":"Sivalingam","given":"Pal","non-dropping-particle":"","parse-names":false,"suffix":""},{"dropping-particle":"","family":"Hall","given":"Adrian","non-dropping-particle":"","parse-names":false,"suffix":""},{"dropping-particle":"","family":"Painter","given":"Thomas W","non-dropping-particle":"","parse-names":false,"suffix":""},{"dropping-particle":"","family":"Macklin","given":"Simon","non-dropping-particle":"","parse-names":false,"suffix":""},{"dropping-particle":"","family":"Elliott","given":"Adrian","non-dropping-particle":"","parse-names":false,"suffix":""},{"dropping-particle":"","family":"Carrera","given":"Anna Maria","non-dropping-particle":"","parse-names":false,"suffix":""},{"dropping-particle":"","family":"Terblanche","given":"Nico CS","non-dropping-particle":"","parse-names":false,"suffix":""},{"dropping-particle":"","family":"Pitt","given":"Simon","non-dropping-particle":"","parse-names":false,"suffix":""},{"dropping-particle":"","family":"Samuel","given":"Joanne","non-dropping-particle":"","parse-names":false,"suffix":""},{"dropping-particle":"","family":"Wilde","given":"Chris","non-dropping-particle":"","parse-names":false,"suffix":""},{"dropping-particle":"","family":"Leslie","given":"Kate","non-dropping-particle":"","parse-names":false,"suffix":""},{"dropping-particle":"","family":"MacCormick","given":"Andrew","non-dropping-particle":"","parse-names":false,"suffix":""},{"dropping-particle":"","family":"Bramley","given":"David","non-dropping-particle":"","parse-names":false,"suffix":""},{"dropping-particle":"","family":"Southcott","given":"Anne Marie","non-dropping-particle":"","parse-names":false,"suffix":""},{"dropping-particle":"","family":"Grant","given":"John","non-dropping-particle":"","parse-names":false,"suffix":""},{"dropping-particle":"","family":"Taylor","given":"Hugh","non-dropping-particle":"","parse-names":false,"suffix":""},{"dropping-particle":"","family":"Bates","given":"Samantha","non-dropping-particle":"","parse-names":false,"suffix":""},{"dropping-particle":"","family":"Towns","given":"Miriam","non-dropping-particle":"","parse-names":false,"suffix":""},{"dropping-particle":"","family":"Tippett","given":"Anna","non-dropping-particle":"","parse-names":false,"suffix":""},{"dropping-particle":"","family":"Marshall","given":"Fiona","non-dropping-particle":"","parse-names":false,"suffix":""},{"dropping-particle":"","family":"Mazer","given":"C David","non-dropping-particle":"","parse-names":false,"suffix":""},{"dropping-particle":"","family":"Kunasingam","given":"Janarthanee","non-dropping-particle":"","parse-names":false,"suffix":""},{"dropping-particle":"","family":"Yagnik","given":"Anmol","non-dropping-particle":"","parse-names":false,"suffix":""},{"dropping-particle":"","family":"Crescini","given":"Charmagne","non-dropping-particle":"","parse-names":false,"suffix":""},{"dropping-particle":"","family":"Yagnik","given":"Sanjay","non-dropping-particle":"","parse-names":false,"suffix":""},{"dropping-particle":"","family":"McCartney","given":"Colin JL","non-dropping-particle":"","parse-names":false,"suffix":""},{"dropping-particle":"","family":"Somascanthan","given":"Priya","non-dropping-particle":"","parse-names":false,"suffix":""},{"dropping-particle":"","family":"Choi","given":"Stephen","non-dropping-particle":"","parse-names":false,"suffix":""},{"dropping-particle":"","family":"Flores","given":"Kathrina","non-dropping-particle":"","parse-names":false,"suffix":""},{"dropping-particle":"","family":"Au","given":"Shelly","non-dropping-particle":"","parse-names":false,"suffix":""},{"dropping-particle":"","family":"Beattie","given":"W Scott","non-dropping-particle":"","parse-names":false,"suffix":""},{"dropping-particle":"","family":"Karkouti","given":"Keyvan","non-dropping-particle":"","parse-names":false,"suffix":""},{"dropping-particle":"","family":"Clarke","given":"Hance A","non-dropping-particle":"","parse-names":false,"suffix":""},{"dropping-particle":"","family":"Jerath","given":"Angela","non-dropping-particle":"","parse-names":false,"suffix":""},{"dropping-particle":"","family":"McCluskey","given":"Stuart A","non-dropping-particle":"","parse-names":false,"suffix":""},{"dropping-particle":"","family":"Wasowicz","given":"Marcin","non-dropping-particle":"","parse-names":false,"suffix":""},{"dropping-particle":"","family":"Day","given":"Lauren","non-dropping-particle":"","parse-names":false,"suffix":""},{"dropping-particle":"","family":"Pazmino-Canizares","given":"Janneth","non-dropping-particle":"","parse-names":false,"suffix":""},{"dropping-particle":"","family":"Oh","given":"Paul","non-dropping-particle":"","parse-names":false,"suffix":""},{"dropping-particle":"","family":"Belliard","given":"Rene","non-dropping-particle":"","parse-names":false,"suffix":""},{"dropping-particle":"","family":"Lee","given":"Leanna","non-dropping-particle":"","parse-names":false,"suffix":""},{"dropping-particle":"","family":"Dobson","given":"Karen","non-dropping-particle":"","parse-names":false,"suffix":""},{"dropping-particle":"","family":"Chan","given":"Vincent","non-dropping-particle":"","parse-names":false,"suffix":""},{"dropping-particle":"","family":"Brull","given":"Richard","non-dropping-particle":"","parse-names":false,"suffix":""},{"dropping-particle":"","family":"Ami","given":"Noam","non-dropping-particle":"","parse-names":false,"suffix":""},{"dropping-particle":"","family":"Stanbrook","given":"Matthew","non-dropping-particle":"","parse-names":false,"suffix":""},{"dropping-particle":"","family":"Hagen","given":"Katherine","non-dropping-particle":"","parse-names":false,"suffix":""},{"dropping-particle":"","family":"Campbell","given":"Douglas","non-dropping-particle":"","parse-names":false,"suffix":""},{"dropping-particle":"","family":"Short","given":"Timothy","non-dropping-particle":"","parse-names":false,"suffix":""},{"dropping-particle":"","family":"Westhuizen","given":"Joreline","non-dropping-particle":"Van Der","parse-names":false,"suffix":""},{"dropping-particle":"","family":"Higgie","given":"Kushlin","non-dropping-particle":"","parse-names":false,"suffix":""},{"dropping-particle":"","family":"Lindsay","given":"Helen","non-dropping-particle":"","parse-names":false,"suffix":""},{"dropping-particle":"","family":"Jang","given":"Ryan","non-dropping-particle":"","parse-names":false,"suffix":""},{"dropping-particle":"","family":"Wong","given":"Chris","non-dropping-particle":"","parse-names":false,"suffix":""},{"dropping-particle":"","family":"McAllister","given":"Davina","non-dropping-particle":"","parse-names":false,"suffix":""},{"dropping-particle":"","family":"Ali","given":"Marlynn","non-dropping-particle":"","parse-names":false,"suffix":""},{"dropping-particle":"","family":"Kumar","given":"Jonathan","non-dropping-particle":"","parse-names":false,"suffix":""},{"dropping-particle":"","family":"Waymouth","given":"Ellen","non-dropping-particle":"","parse-names":false,"suffix":""},{"dropping-particle":"","family":"Kim","given":"Chang Joon","non-dropping-particle":"","parse-names":false,"suffix":""},{"dropping-particle":"","family":"Dimech","given":"Julian","non-dropping-particle":"","parse-names":false,"suffix":""},{"dropping-particle":"","family":"Lorimer","given":"Michael","non-dropping-particle":"","parse-names":false,"suffix":""},{"dropping-particle":"","family":"Tai","given":"Joyce","non-dropping-particle":"","parse-names":false,"suffix":""},{"dropping-particle":"","family":"Miller","given":"Reuben","non-dropping-particle":"","parse-names":false,"suffix":""},{"dropping-particle":"","family":"Sara","given":"Rachel","non-dropping-particle":"","parse-names":false,"suffix":""},{"dropping-particle":"","family":"Collingwood","given":"Andrew","non-dropping-particle":"","parse-names":false,"suffix":""},{"dropping-particle":"","family":"Olliff","given":"Sue","non-dropping-particle":"","parse-names":false,"suffix":""},{"dropping-particle":"","family":"Gabriel","given":"Sharon","non-dropping-particle":"","parse-names":false,"suffix":""},{"dropping-particle":"","family":"Houston","given":"Helen","non-dropping-particle":"","parse-names":false,"suffix":""},{"dropping-particle":"","family":"Dalley","given":"Paul","non-dropping-particle":"","parse-names":false,"suffix":""},{"dropping-particle":"","family":"Hurford","given":"Sally","non-dropping-particle":"","parse-names":false,"suffix":""},{"dropping-particle":"","family":"Hunt","given":"Anna","non-dropping-particle":"","parse-names":false,"suffix":""},{"dropping-particle":"","family":"Andrews","given":"Lynn","non-dropping-particle":"","parse-names":false,"suffix":""},{"dropping-particle":"","family":"Navarra","given":"Leanlove","non-dropping-particle":"","parse-names":false,"suffix":""},{"dropping-particle":"","family":"Jason-Smith","given":"Adelaide","non-dropping-particle":"","parse-names":false,"suffix":""},{"dropping-particle":"","family":"Thompson","given":"Helen","non-dropping-particle":"","parse-names":false,"suffix":""},{"dropping-particle":"","family":"McMillan","given":"Natalie","non-dropping-particle":"","parse-names":false,"suffix":""},{"dropping-particle":"","family":"Back","given":"Geraldine","non-dropping-particle":"","parse-names":false,"suffix":""},{"dropping-particle":"","family":"Lum","given":"Mark","non-dropping-particle":"","parse-names":false,"suffix":""},{"dropping-particle":"","family":"Martin","given":"Daniel","non-dropping-particle":"","parse-names":false,"suffix":""},{"dropping-particle":"","family":"James","given":"Sarah","non-dropping-particle":"","parse-names":false,"suffix":""},{"dropping-particle":"","family":"Filipe","given":"Helder","non-dropping-particle":"","parse-names":false,"suffix":""},{"dropping-particle":"","family":"Pinto","given":"Manuel","non-dropping-particle":"","parse-names":false,"suffix":""},{"dropping-particle":"","family":"Kynaston","given":"Stephen","non-dropping-particle":"","parse-names":false,"suffix":""},{"dropping-particle":"","family":"Phull","given":"Mandeep","non-dropping-particle":"","parse-names":false,"suffix":""},{"dropping-particle":"","family":"Beilstein","given":"Christian","non-dropping-particle":"","parse-names":false,"suffix":""},{"dropping-particle":"","family":"Bodger","given":"Pheobe","non-dropping-particle":"","parse-names":false,"suffix":""},{"dropping-particle":"","family":"Everingham","given":"Kirsty","non-dropping-particle":"","parse-names":false,"suffix":""},{"dropping-particle":"","family":"Hu","given":"Ying","non-dropping-particle":"","parse-names":false,"suffix":""},{"dropping-particle":"","family":"Niebrzegowska","given":"Edyta","non-dropping-particle":"","parse-names":false,"suffix":""},{"dropping-particle":"","family":"Corriea","given":"Carmen","non-dropping-particle":"","parse-names":false,"suffix":""},{"dropping-particle":"","family":"Creary","given":"Thais","non-dropping-particle":"","parse-names":false,"suffix":""},{"dropping-particle":"","family":"Januszewska","given":"Marta","non-dropping-particle":"","parse-names":false,"suffix":""},{"dropping-particle":"","family":"Ahmad","given":"Tahania","non-dropping-particle":"","parse-names":false,"suffix":""},{"dropping-particle":"","family":"Whalley","given":"Jan","non-dropping-particle":"","parse-names":false,"suffix":""},{"dropping-particle":"","family":"Haslop","given":"Richard","non-dropping-particle":"","parse-names":false,"suffix":""},{"dropping-particle":"","family":"McNeil","given":"Jane","non-dropping-particle":"","parse-names":false,"suffix":""},{"dropping-particle":"","family":"Brown","given":"Alistair","non-dropping-particle":"","parse-names":false,"suffix":""},{"dropping-particle":"","family":"MacDonald","given":"Neil","non-dropping-particle":"","parse-names":false,"suffix":""},{"dropping-particle":"","family":"Pakats","given":"Mari Liis","non-dropping-particle":"","parse-names":false,"suffix":""},{"dropping-particle":"","family":"Greaves","given":"Kathryn","non-dropping-particle":"","parse-names":false,"suffix":""},{"dropping-particle":"","family":"Jhanji","given":"Shaman","non-dropping-particle":"","parse-names":false,"suffix":""},{"dropping-particle":"","family":"Raobaikady","given":"Ravishanar","non-dropping-particle":"","parse-names":false,"suffix":""},{"dropping-particle":"","family":"Black","given":"Ethel","non-dropping-particle":"","parse-names":false,"suffix":""},{"dropping-particle":"","family":"Rooms","given":"Martin","non-dropping-particle":"","parse-names":false,"suffix":""},{"dropping-particle":"","family":"Lawrence","given":"Helen","non-dropping-particle":"","parse-names":false,"suffix":""},{"dropping-particle":"","family":"Koutra","given":"Maria","non-dropping-particle":"","parse-names":false,"suffix":""},{"dropping-particle":"","family":"Pirie","given":"Katrina","non-dropping-particle":"","parse-names":false,"suffix":""},{"dropping-particle":"","family":"Gertsman","given":"Michelle","non-dropping-particle":"","parse-names":false,"suffix":""},{"dropping-particle":"","family":"Jack","given":"Sandy","non-dropping-particle":"","parse-names":false,"suffix":""},{"dropping-particle":"","family":"Celinski","given":"Michael","non-dropping-particle":"","parse-names":false,"suffix":""},{"dropping-particle":"","family":"Levett","given":"Denny","non-dropping-particle":"","parse-names":false,"suffix":""},{"dropping-particle":"","family":"Edwards","given":"Mark","non-dropping-particle":"","parse-names":false,"suffix":""},{"dropping-particle":"","family":"Salmon","given":"Karen","non-dropping-particle":"","parse-names":false,"suffix":""},{"dropping-particle":"","family":"Bolger","given":"Clare","non-dropping-particle":"","parse-names":false,"suffix":""},{"dropping-particle":"","family":"Loughney","given":"Lisa","non-dropping-particle":"","parse-names":false,"suffix":""},{"dropping-particle":"","family":"Seaward","given":"Leanne","non-dropping-particle":"","parse-names":false,"suffix":""},{"dropping-particle":"","family":"Collins","given":"Hannah","non-dropping-particle":"","parse-names":false,"suffix":""},{"dropping-particle":"","family":"Tyrell","given":"Bryony","non-dropping-particle":"","parse-names":false,"suffix":""},{"dropping-particle":"","family":"Tantony","given":"Natasha","non-dropping-particle":"","parse-names":false,"suffix":""},{"dropping-particle":"","family":"Golder","given":"Kim","non-dropping-particle":"","parse-names":false,"suffix":""},{"dropping-particle":"","family":"Ackland","given":"Gareth L","non-dropping-particle":"","parse-names":false,"suffix":""},{"dropping-particle":"","family":"Stephens","given":"RCM","non-dropping-particle":"","parse-names":false,"suffix":""},{"dropping-particle":"","family":"Gallego-Paredes","given":"Laura","non-dropping-particle":"","parse-names":false,"suffix":""},{"dropping-particle":"","family":"Reyes","given":"Anna","non-dropping-particle":"","parse-names":false,"suffix":""},{"dropping-particle":"","family":"Gutierrez del Arroyo","given":"Ana","non-dropping-particle":"","parse-names":false,"suffix":""},{"dropping-particle":"","family":"Raj","given":"Ashok","non-dropping-particle":"","parse-names":false,"suffix":""},{"dropping-particle":"","family":"Lifford","given":"Rhiannon","non-dropping-particle":"","parse-names":false,"suffix":""},{"dropping-particle":"","family":"Melo","given":"Magda","non-dropping-particle":"","parse-names":false,"suffix":""},{"dropping-particle":"","family":"Mamdani","given":"Muhammad","non-dropping-particle":"","parse-names":false,"suffix":""},{"dropping-particle":"","family":"Hillis","given":"Graham","non-dropping-particle":"","parse-names":false,"suffix":""},{"dropping-particle":"","family":"Wijeysundera","given":"Harindra C","non-dropping-particle":"","parse-names":false,"suffix":""}],"container-title":"The Lancet","id":"ITEM-2","issue":"10140","issued":{"date-parts":[["2018"]]},"page":"2631-2640","title":"Assessment of functional capacity before major non-cardiac surgery: an international, prospective cohort study","type":"article-journal","volume":"391"},"uris":["http://www.mendeley.com/documents/?uuid=3df9ca05-204b-4632-8e77-819d50954991"]},{"id":"ITEM-3","itemData":{"DOI":"10.1002/bjs.10112","ISSN":"13652168","PMID":"26914526","author":[{"dropping-particle":"","family":"West","given":"MA.","non-dropping-particle":"","parse-names":false,"suffix":""},{"dropping-particle":"","family":"Asher","given":"R.","non-dropping-particle":"","parse-names":false,"suffix":""},{"dropping-particle":"","family":"Browning","given":"M.","non-dropping-particle":"","parse-names":false,"suffix":""},{"dropping-particle":"","family":"Minto","given":"G.","non-dropping-particle":"","parse-names":false,"suffix":""},{"dropping-particle":"","family":"Swart","given":"M.","non-dropping-particle":"","parse-names":false,"suffix":""},{"dropping-particle":"","family":"Richardson","given":"K.","non-dropping-particle":"","parse-names":false,"suffix":""},{"dropping-particle":"","family":"McGarrity","given":"L.","non-dropping-particle":"","parse-names":false,"suffix":""},{"dropping-particle":"","family":"Jack","given":"S.","non-dropping-particle":"","parse-names":false,"suffix":""},{"dropping-particle":"","family":"Grocott","given":"M. P. W.","non-dropping-particle":"","parse-na</w:instrText>
      </w:r>
      <w:r w:rsidR="00287743">
        <w:rPr>
          <w:rFonts w:asciiTheme="majorHAnsi" w:hAnsiTheme="majorHAnsi" w:hint="eastAsia"/>
          <w:sz w:val="22"/>
          <w:szCs w:val="22"/>
        </w:rPr>
        <w:instrText>mes":false,"suffix":""}],"container-title":"Br J Surg","id":"ITEM-3","issued":{"date-parts":[["2016"]]},"page":"744-752","title":"Validation of preoperative cardiopulmonary exercise testing</w:instrText>
      </w:r>
      <w:r w:rsidR="00287743">
        <w:rPr>
          <w:rFonts w:asciiTheme="majorHAnsi" w:hAnsiTheme="majorHAnsi" w:hint="eastAsia"/>
          <w:sz w:val="22"/>
          <w:szCs w:val="22"/>
        </w:rPr>
        <w:instrText>‐</w:instrText>
      </w:r>
      <w:r w:rsidR="00287743">
        <w:rPr>
          <w:rFonts w:asciiTheme="majorHAnsi" w:hAnsiTheme="majorHAnsi" w:hint="eastAsia"/>
          <w:sz w:val="22"/>
          <w:szCs w:val="22"/>
        </w:rPr>
        <w:instrText>derived variables to predict in</w:instrText>
      </w:r>
      <w:r w:rsidR="00287743">
        <w:rPr>
          <w:rFonts w:asciiTheme="majorHAnsi" w:hAnsiTheme="majorHAnsi" w:hint="eastAsia"/>
          <w:sz w:val="22"/>
          <w:szCs w:val="22"/>
        </w:rPr>
        <w:instrText>‐</w:instrText>
      </w:r>
      <w:r w:rsidR="00287743">
        <w:rPr>
          <w:rFonts w:asciiTheme="majorHAnsi" w:hAnsiTheme="majorHAnsi" w:hint="eastAsia"/>
          <w:sz w:val="22"/>
          <w:szCs w:val="22"/>
        </w:rPr>
        <w:instrText>hospital morbidity after major co</w:instrText>
      </w:r>
      <w:r w:rsidR="00287743">
        <w:rPr>
          <w:rFonts w:asciiTheme="majorHAnsi" w:hAnsiTheme="majorHAnsi"/>
          <w:sz w:val="22"/>
          <w:szCs w:val="22"/>
        </w:rPr>
        <w:instrText>lorectal surgery","type":"article-journal","volume":"103"},"uris":["http://www.mendeley.com/documents/?uuid=388139d0-d5b4-4dec-b86b-b7ab999d512f"]}],"mendeley":{"formattedCitation":"(18–20)","plainTextFormattedCitation":"(18–20)","previouslyFormattedCitation":"(18–20)"},"properties":{"noteIndex":0},"schema":"https://github.com/citation-style-language/schema/raw/master/csl-citation.json"}</w:instrText>
      </w:r>
      <w:r w:rsidRPr="00832327">
        <w:rPr>
          <w:rFonts w:asciiTheme="majorHAnsi" w:hAnsiTheme="majorHAnsi"/>
          <w:sz w:val="22"/>
          <w:szCs w:val="22"/>
        </w:rPr>
        <w:fldChar w:fldCharType="separate"/>
      </w:r>
      <w:r w:rsidR="004E715A" w:rsidRPr="004E715A">
        <w:rPr>
          <w:rFonts w:asciiTheme="majorHAnsi" w:hAnsiTheme="majorHAnsi"/>
          <w:noProof/>
          <w:sz w:val="22"/>
          <w:szCs w:val="22"/>
        </w:rPr>
        <w:t>(18–20)</w:t>
      </w:r>
      <w:r w:rsidRPr="00832327">
        <w:rPr>
          <w:rFonts w:asciiTheme="majorHAnsi" w:hAnsiTheme="majorHAnsi"/>
          <w:sz w:val="22"/>
          <w:szCs w:val="22"/>
        </w:rPr>
        <w:fldChar w:fldCharType="end"/>
      </w:r>
      <w:r w:rsidRPr="00832327">
        <w:rPr>
          <w:rFonts w:asciiTheme="majorHAnsi" w:hAnsiTheme="majorHAnsi"/>
          <w:sz w:val="22"/>
          <w:szCs w:val="22"/>
        </w:rPr>
        <w:t xml:space="preserve">, therefore identifying interventions to optimise preoperative fitness prior to major surgery is a priority. </w:t>
      </w:r>
    </w:p>
    <w:p w14:paraId="3FEF21CC" w14:textId="77777777" w:rsidR="00CE54FD" w:rsidRPr="00832327" w:rsidRDefault="00CE54FD" w:rsidP="00303736">
      <w:pPr>
        <w:pStyle w:val="NoSpacing"/>
        <w:spacing w:line="360" w:lineRule="auto"/>
        <w:jc w:val="both"/>
        <w:rPr>
          <w:rFonts w:asciiTheme="majorHAnsi" w:hAnsiTheme="majorHAnsi"/>
          <w:sz w:val="22"/>
          <w:szCs w:val="22"/>
        </w:rPr>
      </w:pPr>
    </w:p>
    <w:p w14:paraId="72F88145" w14:textId="5ACFBE51" w:rsidR="001C2725" w:rsidRPr="00832327" w:rsidRDefault="009B54F2" w:rsidP="00303736">
      <w:pPr>
        <w:pStyle w:val="NoSpacing"/>
        <w:spacing w:line="360" w:lineRule="auto"/>
        <w:jc w:val="both"/>
        <w:rPr>
          <w:rFonts w:asciiTheme="majorHAnsi" w:hAnsiTheme="majorHAnsi"/>
          <w:sz w:val="22"/>
          <w:szCs w:val="22"/>
          <w:lang w:val="en-US"/>
        </w:rPr>
      </w:pPr>
      <w:r w:rsidRPr="00832327">
        <w:rPr>
          <w:rFonts w:asciiTheme="majorHAnsi" w:hAnsiTheme="majorHAnsi"/>
          <w:sz w:val="22"/>
          <w:szCs w:val="22"/>
          <w:lang w:val="en-US"/>
        </w:rPr>
        <w:t xml:space="preserve">Aerobic and muscular strength training in major surgical patients has been shown to increase endurance, improve objective markers of physical fitness, reduce weight gain, and improve muscle strength. Although constraints to proceeding with surgery limit the time for the </w:t>
      </w:r>
      <w:r w:rsidRPr="00832327">
        <w:rPr>
          <w:rFonts w:asciiTheme="majorHAnsi" w:hAnsiTheme="majorHAnsi"/>
          <w:sz w:val="22"/>
          <w:szCs w:val="22"/>
          <w:lang w:val="en-US"/>
        </w:rPr>
        <w:lastRenderedPageBreak/>
        <w:t>initiation of prehabilitation, a 3-week period may still be sufficient to obtain a moderate gain in aerobic and muscle strength reserve. Importantly, neoadjuvant cancer therapies</w:t>
      </w:r>
      <w:r w:rsidR="004E715A">
        <w:rPr>
          <w:rFonts w:asciiTheme="majorHAnsi" w:hAnsiTheme="majorHAnsi"/>
          <w:sz w:val="22"/>
          <w:szCs w:val="22"/>
          <w:lang w:val="en-US"/>
        </w:rPr>
        <w:t xml:space="preserve"> </w:t>
      </w:r>
      <w:r w:rsidRPr="00832327">
        <w:rPr>
          <w:rFonts w:asciiTheme="majorHAnsi" w:hAnsiTheme="majorHAnsi"/>
          <w:sz w:val="22"/>
          <w:szCs w:val="22"/>
          <w:lang w:val="en-US"/>
        </w:rPr>
        <w:t xml:space="preserve">have opened up a time window to train patients prior to major cancer </w:t>
      </w:r>
      <w:r w:rsidR="00500E47">
        <w:rPr>
          <w:rFonts w:asciiTheme="majorHAnsi" w:hAnsiTheme="majorHAnsi"/>
          <w:sz w:val="22"/>
          <w:szCs w:val="22"/>
          <w:lang w:val="en-US"/>
        </w:rPr>
        <w:t>surgery.</w:t>
      </w:r>
      <w:r w:rsidRPr="00832327">
        <w:rPr>
          <w:rFonts w:asciiTheme="majorHAnsi" w:hAnsiTheme="majorHAnsi"/>
          <w:sz w:val="22"/>
          <w:szCs w:val="22"/>
          <w:lang w:val="en-US"/>
        </w:rPr>
        <w:t xml:space="preserve"> </w:t>
      </w:r>
      <w:r w:rsidR="009C67D0" w:rsidRPr="00832327">
        <w:rPr>
          <w:rFonts w:asciiTheme="majorHAnsi" w:hAnsiTheme="majorHAnsi"/>
          <w:sz w:val="22"/>
          <w:szCs w:val="22"/>
          <w:lang w:val="en-US"/>
        </w:rPr>
        <w:t>A critical aspect of improving physiologic</w:t>
      </w:r>
      <w:r w:rsidR="00772C83" w:rsidRPr="00832327">
        <w:rPr>
          <w:rFonts w:asciiTheme="majorHAnsi" w:hAnsiTheme="majorHAnsi"/>
          <w:sz w:val="22"/>
          <w:szCs w:val="22"/>
          <w:lang w:val="en-US"/>
        </w:rPr>
        <w:t>al</w:t>
      </w:r>
      <w:r w:rsidR="009C67D0" w:rsidRPr="00832327">
        <w:rPr>
          <w:rFonts w:asciiTheme="majorHAnsi" w:hAnsiTheme="majorHAnsi"/>
          <w:sz w:val="22"/>
          <w:szCs w:val="22"/>
          <w:lang w:val="en-US"/>
        </w:rPr>
        <w:t xml:space="preserve"> reserve lies in the ability to cope with surgical trauma/stress. Although a decrease in functional capacity in the period after surgery is recognized, primarily caused by surgical trauma, inflammation, or the cancer itself </w:t>
      </w:r>
      <w:r w:rsidR="009C67D0" w:rsidRPr="00832327">
        <w:rPr>
          <w:rFonts w:asciiTheme="majorHAnsi" w:hAnsiTheme="majorHAnsi"/>
          <w:sz w:val="22"/>
          <w:szCs w:val="22"/>
          <w:lang w:val="en-US"/>
        </w:rPr>
        <w:fldChar w:fldCharType="begin" w:fldLock="1"/>
      </w:r>
      <w:r w:rsidR="00303BAB">
        <w:rPr>
          <w:rFonts w:asciiTheme="majorHAnsi" w:hAnsiTheme="majorHAnsi"/>
          <w:sz w:val="22"/>
          <w:szCs w:val="22"/>
          <w:lang w:val="en-US"/>
        </w:rPr>
        <w:instrText>ADDIN CSL_CITATION {"citationItems":[{"id":"ITEM-1","itemData":{"DOI":"10.1097/00075197-200501000-00005","ISBN":"1363-1950","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303BAB">
        <w:rPr>
          <w:rFonts w:ascii="Cambria Math" w:hAnsi="Cambria Math" w:cs="Cambria Math"/>
          <w:sz w:val="22"/>
          <w:szCs w:val="22"/>
          <w:lang w:val="en-US"/>
        </w:rPr>
        <w:instrText>∼</w:instrText>
      </w:r>
      <w:r w:rsidR="00303BAB">
        <w:rPr>
          <w:rFonts w:asciiTheme="majorHAnsi" w:hAnsiTheme="majorHAnsi"/>
          <w:sz w:val="22"/>
          <w:szCs w:val="22"/>
          <w:lang w:val="en-US"/>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303BAB">
        <w:rPr>
          <w:rFonts w:ascii="Cambria Math" w:hAnsi="Cambria Math" w:cs="Cambria Math"/>
          <w:sz w:val="22"/>
          <w:szCs w:val="22"/>
          <w:lang w:val="en-US"/>
        </w:rPr>
        <w:instrText>∼</w:instrText>
      </w:r>
      <w:r w:rsidR="00303BAB">
        <w:rPr>
          <w:rFonts w:asciiTheme="majorHAnsi" w:hAnsiTheme="majorHAnsi"/>
          <w:sz w:val="22"/>
          <w:szCs w:val="22"/>
          <w:lang w:val="en-US"/>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1","issue":"1","issued":{"date-parts":[["2005"]]},"page":"23-32","title":"Optimizing functional exercise capacity in the elderly surgical population","type":"article-journal","volume":"8"},"uris":["http://www.mendeley.com/documents/?uuid=63fd818a-dc4d-4b50-af9c-419798efcb27"]}],"mendeley":{"formattedCitation":"(1)","plainTextFormattedCitation":"(1)","previouslyFormattedCitation":"(1)"},"properties":{"noteIndex":0},"schema":"https://github.com/citation-style-language/schema/raw/master/csl-citation.json"}</w:instrText>
      </w:r>
      <w:r w:rsidR="009C67D0" w:rsidRPr="00832327">
        <w:rPr>
          <w:rFonts w:asciiTheme="majorHAnsi" w:hAnsiTheme="majorHAnsi"/>
          <w:sz w:val="22"/>
          <w:szCs w:val="22"/>
          <w:lang w:val="en-US"/>
        </w:rPr>
        <w:fldChar w:fldCharType="separate"/>
      </w:r>
      <w:r w:rsidR="00AF23AF" w:rsidRPr="00832327">
        <w:rPr>
          <w:rFonts w:asciiTheme="majorHAnsi" w:hAnsiTheme="majorHAnsi"/>
          <w:noProof/>
          <w:sz w:val="22"/>
          <w:szCs w:val="22"/>
          <w:lang w:val="en-US"/>
        </w:rPr>
        <w:t>(1)</w:t>
      </w:r>
      <w:r w:rsidR="009C67D0" w:rsidRPr="00832327">
        <w:rPr>
          <w:rFonts w:asciiTheme="majorHAnsi" w:hAnsiTheme="majorHAnsi"/>
          <w:sz w:val="22"/>
          <w:szCs w:val="22"/>
          <w:lang w:val="en-US"/>
        </w:rPr>
        <w:fldChar w:fldCharType="end"/>
      </w:r>
      <w:r w:rsidR="009C67D0" w:rsidRPr="00832327">
        <w:rPr>
          <w:rFonts w:asciiTheme="majorHAnsi" w:hAnsiTheme="majorHAnsi"/>
          <w:sz w:val="22"/>
          <w:szCs w:val="22"/>
          <w:lang w:val="en-US"/>
        </w:rPr>
        <w:t xml:space="preserve">, this is further amplified by a reduced innate patient reserve. </w:t>
      </w:r>
      <w:r w:rsidR="00500E47">
        <w:rPr>
          <w:rFonts w:asciiTheme="majorHAnsi" w:hAnsiTheme="majorHAnsi"/>
          <w:sz w:val="22"/>
          <w:szCs w:val="22"/>
          <w:lang w:val="en-US"/>
        </w:rPr>
        <w:t>T</w:t>
      </w:r>
      <w:r w:rsidR="00395C8B" w:rsidRPr="00832327">
        <w:rPr>
          <w:rFonts w:asciiTheme="majorHAnsi" w:hAnsiTheme="majorHAnsi"/>
          <w:sz w:val="22"/>
          <w:szCs w:val="22"/>
          <w:lang w:val="en-US"/>
        </w:rPr>
        <w:t>he</w:t>
      </w:r>
      <w:r w:rsidR="009C67D0" w:rsidRPr="00832327">
        <w:rPr>
          <w:rFonts w:asciiTheme="majorHAnsi" w:hAnsiTheme="majorHAnsi"/>
          <w:sz w:val="22"/>
          <w:szCs w:val="22"/>
          <w:lang w:val="en-US"/>
        </w:rPr>
        <w:t xml:space="preserve"> need to </w:t>
      </w:r>
      <w:r w:rsidR="00395C8B" w:rsidRPr="00832327">
        <w:rPr>
          <w:rFonts w:asciiTheme="majorHAnsi" w:hAnsiTheme="majorHAnsi"/>
          <w:sz w:val="22"/>
          <w:szCs w:val="22"/>
          <w:lang w:val="en-US"/>
        </w:rPr>
        <w:t>‘</w:t>
      </w:r>
      <w:r w:rsidR="009C67D0" w:rsidRPr="00832327">
        <w:rPr>
          <w:rFonts w:asciiTheme="majorHAnsi" w:hAnsiTheme="majorHAnsi"/>
          <w:sz w:val="22"/>
          <w:szCs w:val="22"/>
          <w:lang w:val="en-US"/>
        </w:rPr>
        <w:t>take it easy</w:t>
      </w:r>
      <w:r w:rsidR="00395C8B" w:rsidRPr="00832327">
        <w:rPr>
          <w:rFonts w:asciiTheme="majorHAnsi" w:hAnsiTheme="majorHAnsi"/>
          <w:sz w:val="22"/>
          <w:szCs w:val="22"/>
          <w:lang w:val="en-US"/>
        </w:rPr>
        <w:t>’</w:t>
      </w:r>
      <w:r w:rsidR="00500E47">
        <w:rPr>
          <w:rFonts w:asciiTheme="majorHAnsi" w:hAnsiTheme="majorHAnsi"/>
          <w:sz w:val="22"/>
          <w:szCs w:val="22"/>
          <w:lang w:val="en-US"/>
        </w:rPr>
        <w:t xml:space="preserve"> when diagnosed with cancer</w:t>
      </w:r>
      <w:r w:rsidR="00817214">
        <w:rPr>
          <w:rFonts w:asciiTheme="majorHAnsi" w:hAnsiTheme="majorHAnsi"/>
          <w:sz w:val="22"/>
          <w:szCs w:val="22"/>
          <w:lang w:val="en-US"/>
        </w:rPr>
        <w:t xml:space="preserve"> coupled with </w:t>
      </w:r>
      <w:r w:rsidR="009C67D0" w:rsidRPr="00832327">
        <w:rPr>
          <w:rFonts w:asciiTheme="majorHAnsi" w:hAnsiTheme="majorHAnsi"/>
          <w:sz w:val="22"/>
          <w:szCs w:val="22"/>
          <w:lang w:val="en-US"/>
        </w:rPr>
        <w:t>inactivity</w:t>
      </w:r>
      <w:r w:rsidR="00395C8B" w:rsidRPr="00832327">
        <w:rPr>
          <w:rFonts w:asciiTheme="majorHAnsi" w:hAnsiTheme="majorHAnsi"/>
          <w:sz w:val="22"/>
          <w:szCs w:val="22"/>
          <w:lang w:val="en-US"/>
        </w:rPr>
        <w:t xml:space="preserve"> due to cancer treatments all compound the poor outcomes we observe postoperatively. </w:t>
      </w:r>
    </w:p>
    <w:p w14:paraId="648B502C" w14:textId="77777777" w:rsidR="001C2725" w:rsidRPr="00832327" w:rsidRDefault="001C2725" w:rsidP="00303736">
      <w:pPr>
        <w:pStyle w:val="NoSpacing"/>
        <w:spacing w:line="360" w:lineRule="auto"/>
        <w:jc w:val="both"/>
        <w:rPr>
          <w:rFonts w:asciiTheme="majorHAnsi" w:hAnsiTheme="majorHAnsi"/>
          <w:sz w:val="22"/>
          <w:szCs w:val="22"/>
          <w:lang w:val="en-US"/>
        </w:rPr>
      </w:pPr>
    </w:p>
    <w:p w14:paraId="51D2D4CA" w14:textId="459B8548" w:rsidR="001C2725" w:rsidRPr="00832327" w:rsidRDefault="001C2725" w:rsidP="00303736">
      <w:pPr>
        <w:pStyle w:val="NoSpacing"/>
        <w:spacing w:line="360" w:lineRule="auto"/>
        <w:jc w:val="both"/>
        <w:rPr>
          <w:rFonts w:asciiTheme="majorHAnsi" w:hAnsiTheme="majorHAnsi"/>
          <w:sz w:val="22"/>
          <w:szCs w:val="22"/>
          <w:lang w:val="en-US"/>
        </w:rPr>
      </w:pPr>
      <w:r w:rsidRPr="00832327">
        <w:rPr>
          <w:rFonts w:asciiTheme="majorHAnsi" w:hAnsiTheme="majorHAnsi"/>
          <w:sz w:val="22"/>
          <w:szCs w:val="22"/>
          <w:lang w:val="en-US"/>
        </w:rPr>
        <w:t xml:space="preserve">Early studies on prehabilitation before major thoracic and abdominal surgery have shown an increase in preoperative physical fitness, physical activity, and shorter hospital stay </w:t>
      </w:r>
      <w:r w:rsidRPr="00832327">
        <w:rPr>
          <w:rFonts w:asciiTheme="majorHAnsi" w:hAnsiTheme="majorHAnsi"/>
          <w:sz w:val="22"/>
          <w:szCs w:val="22"/>
          <w:lang w:val="en-US"/>
        </w:rPr>
        <w:fldChar w:fldCharType="begin" w:fldLock="1"/>
      </w:r>
      <w:r w:rsidR="00500E47">
        <w:rPr>
          <w:rFonts w:asciiTheme="majorHAnsi" w:hAnsiTheme="majorHAnsi"/>
          <w:sz w:val="22"/>
          <w:szCs w:val="22"/>
          <w:lang w:val="en-US"/>
        </w:rPr>
        <w:instrText>ADDIN CSL_CITATION {"citationItems":[{"id":"ITEM-1","itemData":{"DOI":"10.1177/0269215510380830","ISBN":"1477-0873 (Electronic)\\r0269-2155 (Linking)","ISSN":"02692155","PMID":"21059667","abstract":"Objective: To summarize the current evidence on the effects of preoperative exercise therapy in patients awaiting invasive surgery on postoperative complication rate and length of hospital stay.Data sources: A primary search of relevant key terms was conducted in the electronic databases of PubMed, EMBASE, PEDro and CINAHL.Review methods: Studies were included if they were controlled trials evaluating the effects of preoperative exercise therapy on postoperative complication rate and length of hospital stay. The methodological quality of included studies was independently assessed by two reviewers using the PEDro scale. Statistical pooling was performed when studies were comparable in terms of patient population and outcome measures. Results were separately described if pooling was not possible.Results: Twelve studies of patients undergoing joint replacement, cardiac or abdominal surgery were included. The PEDro scores ranged from 4 to 8 points. Preoperative exercise therapy consisting of inspiratory musc...","author":[{"dropping-particle":"","family":"Valkenet","given":"Karin","non-dropping-particle":"","parse-names":false,"suffix":""},{"dropping-particle":"","family":"Port","given":"Ingrid G.L.","non-dropping-particle":"Van De","parse-names":false,"suffix":""},{"dropping-particle":"","family":"Dronkers","given":"Jaap J.","non-dropping-particle":"","parse-names":false,"suffix":""},{"dropping-particle":"","family":"Vries","given":"Wouter R.","non-dropping-particle":"De","parse-names":false,"suffix":""},{"dropping-particle":"","family":"Lindeman","given":"Eline","non-dropping-particle":"","parse-names":false,"suffix":""},{"dropping-particle":"","family":"Backx","given":"Frank J.G.","non-dropping-particle":"","parse-names":false,"suffix":""}],"container-title":"Clinical Rehabilitation","id":"ITEM-1","issue":"2","issued":{"date-parts":[["2011"]]},"page":"99-111","title":"The effects of preoperative exercise therapy on postoperative outcome: A systematic review","type":"article-journal","volume":"25"},"uris":["http://www.mendeley.com/documents/?uuid=9c9f2507-67af-4119-afc5-36877e2d49d5"]},{"id":"ITEM-2","itemData":{"DOI":"10.1016/j.surg.2011.07.045","ISBN":"0039-6060","ISSN":"00396060","PMID":"21878237","abstract":"Background: Abdominal surgery represents a physiologic stress and is associated with a period of recovery during which functional capacity is often diminished. \"Prehabilitation\" is a program to increase functional capacity in anticipation of an upcoming stressor. We reported recently the results of a randomized trial comparing 2 prehabilitation programs before colorectal surgery (stationary cycling plus weight training versus a recommendation to increase walking coupled with breathing exercises); however, adherence to the programs was low. The objectives of this study were to estimate: (1) the extent to which physical function could be improved with either prehabilitation program and identify variables associated with response; and (2) the impact of change in preoperative function on postoperative recovery. Methods: This study involved a reanalysis of data arising from a randomized trial. The primary outcome measure was functional walking capacity measured by the Six-Minute Walk Test; secondary outcomes were anxiety, depression, health-related quality of life, and complications (Clavien classification). Multiple linear regression was used to estimate the extent to which key variables predicted change in functional walking capacity over the prehabilitation and follow-up periods. Results: We included 95 people who completed the prehabilitation phase (median, 38 days; interquartile range, 22-60), and 75 who were also evaluated postoperatively (mean, 9 weeks). During prehabilitation, 33% improved their physical function, 38% stayed within 20 m of their baseline score, and 29% deteriorated. Among those who improved, mental health, vitality, self-perceived health, and peak exercise capacity also increased significantly. Women were less likely to improve; low baseline walking capacity, anxiety, and the belief that fitness aids recovery were associated with improvements during prehabilitation. In the postoperative phase, the patients who had improved during prehabilitation were also more likely to have recovered to their baseline walking capacity than those with no change or deterioration (77% vs 59% and 32%; P =.0007). Patients who deteriorated were at greater risk of complications requiring reoperation and/or intensive care management. Significant predictors of poorer recovery included deterioration during prehabilitation, age &gt;75 years, high anxiety, complications requiring intervention, and timing of follow-up assessment. Conclusion: In a group of patients …","author":[{"dropping-particle":"","family":"Mayo","given":"Nancy E.","non-dropping-particle":"","parse-names":false,"suffix":""},{"dropping-particle":"","family":"Feldman","given":"Liane","non-dropping-particle":"","parse-names":false,"suffix":""},{"dropping-particle":"","family":"Scott","given":"Susan","non-dropping-particle":"","parse-names":false,"suffix":""},{"dropping-particle":"","family":"Zavorsky","given":"Gerald","non-dropping-particle":"","parse-names":false,"suffix":""},{"dropping-particle":"","family":"Kim","given":"Do Jun","non-dropping-particle":"","parse-names":false,"suffix":""},{"dropping-particle":"","family":"Charlebois","given":"Patrick","non-dropping-particle":"","parse-names":false,"suffix":""},{"dropping-particle":"","family":"Stein","given":"Barry","non-dropping-particle":"","parse-names":false,"suffix":""},{"dropping-particle":"","family":"Carli","given":"Francesco","non-dropping-particle":"","parse-names":false,"suffix":""}],"container-title":"Surgery","id":"ITEM-2","issue":"3","issued":{"date-parts":[["2011"]]},"page":"505-514","publisher":"Mosby, Inc.","title":"Impact of preoperative change in physical function on postoperative recovery: Argument supporting prehabilitation for colorectal surgery","type":"article-journal","volume":"150"},"uris":["http://www.mendeley.com/documents/?uuid=c238f20a-1c11-4233-a11e-93c211e6c57e"]},{"id":"ITEM-3","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3","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id":"ITEM-4","itemData":{"DOI":"10.1093/bja/aes514","author":[{"dropping-particle":"","family":"Doherty","given":"A F O","non-dropping-particle":"","parse-names":false,"suffix":""},{"dropping-particle":"","family":"West","given":"M","non-dropping-particle":"","parse-names":false,"suffix":""},{"dropping-particle":"","family":"Jack","given":"S","non-dropping-particle":"","parse-names":false,"suffix":""},{"dropping-particle":"","family":"Grocott","given":"M P W","non-dropping-particle":"","parse-names":false,"suffix":""}],"id":"ITEM-4","issued":{"date-parts":[["2013"]]},"page":"1-11","title":"Preoperative aerobic exercise training in elective intra-cavity surgery : a systematic review","type":"article-journal"},"uris":["http://www.mendeley.com/documents/?uuid=e4e71cdc-1b6c-40d7-87c1-81d97c3aba4e"]}],"mendeley":{"formattedCitation":"(21–24)","plainTextFormattedCitation":"(21–24)","previouslyFormattedCitation":"(21–24)"},"properties":{"noteIndex":0},"schema":"https://github.com/citation-style-language/schema/raw/master/csl-citation.json"}</w:instrText>
      </w:r>
      <w:r w:rsidRPr="00832327">
        <w:rPr>
          <w:rFonts w:asciiTheme="majorHAnsi" w:hAnsiTheme="majorHAnsi"/>
          <w:sz w:val="22"/>
          <w:szCs w:val="22"/>
          <w:lang w:val="en-US"/>
        </w:rPr>
        <w:fldChar w:fldCharType="separate"/>
      </w:r>
      <w:r w:rsidR="004E715A" w:rsidRPr="004E715A">
        <w:rPr>
          <w:rFonts w:asciiTheme="majorHAnsi" w:hAnsiTheme="majorHAnsi"/>
          <w:noProof/>
          <w:sz w:val="22"/>
          <w:szCs w:val="22"/>
          <w:lang w:val="en-US"/>
        </w:rPr>
        <w:t>(21–24)</w:t>
      </w:r>
      <w:r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w:t>
      </w:r>
      <w:r w:rsidRPr="00832327">
        <w:rPr>
          <w:rFonts w:asciiTheme="majorHAnsi" w:hAnsiTheme="majorHAnsi"/>
          <w:sz w:val="22"/>
          <w:szCs w:val="22"/>
        </w:rPr>
        <w:t xml:space="preserve">Feasibility and safety, even after neoadjuvant cancer treatments, as well as improvements in </w:t>
      </w:r>
      <w:r w:rsidR="004C2F70" w:rsidRPr="00832327">
        <w:rPr>
          <w:rFonts w:asciiTheme="majorHAnsi" w:hAnsiTheme="majorHAnsi"/>
          <w:sz w:val="22"/>
          <w:szCs w:val="22"/>
        </w:rPr>
        <w:t>physical activity</w:t>
      </w:r>
      <w:r w:rsidRPr="00832327">
        <w:rPr>
          <w:rFonts w:asciiTheme="majorHAnsi" w:hAnsiTheme="majorHAnsi"/>
          <w:sz w:val="22"/>
          <w:szCs w:val="22"/>
        </w:rPr>
        <w:t xml:space="preserve"> and quality of life, have also been demonstrated</w:t>
      </w:r>
      <w:r w:rsidR="00500E47">
        <w:rPr>
          <w:rFonts w:asciiTheme="majorHAnsi" w:hAnsiTheme="majorHAnsi"/>
          <w:sz w:val="22"/>
          <w:szCs w:val="22"/>
        </w:rPr>
        <w:t xml:space="preserve"> </w:t>
      </w:r>
      <w:r w:rsidR="00500E47" w:rsidRPr="00832327">
        <w:rPr>
          <w:rFonts w:asciiTheme="majorHAnsi" w:hAnsiTheme="majorHAnsi"/>
          <w:sz w:val="22"/>
          <w:szCs w:val="22"/>
        </w:rPr>
        <w:fldChar w:fldCharType="begin" w:fldLock="1"/>
      </w:r>
      <w:r w:rsidR="00CF610D">
        <w:rPr>
          <w:rFonts w:asciiTheme="majorHAnsi" w:hAnsiTheme="majorHAnsi"/>
          <w:sz w:val="22"/>
          <w:szCs w:val="22"/>
        </w:rPr>
        <w:instrText>ADDIN CSL_CITATION {"citationItems":[{"id":"ITEM-1","itemData":{"DOI":"10.1016/j.suronc.2013.01.004","ISBN":"0960-7404","ISSN":"09607404","PMID":"23434347","abstract":"Background: Recent reviews suggest that enhancing fitness and functional capacity prior to surgery can accelerate post-surgery recovery and reduce mortality. However, the effect of pre-surgical exercise interventions in cancer patients is not fully explained. The aim of this paper is to systematically review the available literature regarding pre-surgery exercise training interventions in cancer patients and examine their effects on physiological outcomes as well as quality of life (QOL) and length of hospital stay. Methods: Relevant studies were identified through a search on MEDLINE, PreMEDLINE, AMED, MEDLINE Daily Update, CINAHL and SPORTDiscus. All randomized controlled trials (RCTs) and non-RCTs that had some form of physical exercise undertaken prior to surgery were included. Descriptive characteristics such as participant characteristics, study design, types of cancer, length of study, and primary outcomes were extracted. Methodological rigour was assessed using a modified Delphi List. Due to the heterogeneity and the dearth of pre-surgical studies, we were limited to a systematic review rather than a meta-analysis. Results: Eighteen studies were included consisting of a total of 966 participants. Lung cancer studies were the predominant group represented. Most of the studies prescribed an aerobic intervention programs done prior to surgery. Mode, frequency, duration, and intensity of exercise intervention varied across the different cancer groups. The majority of studies showed preliminary positive change in clinical outcomes with significant improvements in the rate of incontinence, functional walking capacity and cardiorespiratory fitness. Conclusion: Pre-surgical exercise may benefit cancer patients through positive effects on function and physical capacity. Surgical oncologists may consider pre-surgical exercise interventions as a potential adjuvant therapy to improve patients' outcomes. © 2013 Elsevier Ltd. All rights reserved.","author":[{"dropping-particle":"","family":"Singh","given":"Favil","non-dropping-particle":"","parse-names":false,"suffix":""},{"dropping-particle":"","family":"Newton","given":"Robert U.","non-dropping-particle":"","parse-names":false,"suffix":""},{"dropping-particle":"","family":"Galvão","given":"Daniel A.","non-dropping-particle":"","parse-names":false,"suffix":""},{"dropping-particle":"","family":"Spry","given":"Nigel","non-dropping-particle":"","parse-names":false,"suffix":""},{"dropping-particle":"","family":"Baker","given":"Michael K.","non-dropping-particle":"","parse-names":false,"suffix":""}],"container-title":"Surgical Oncology","id":"ITEM-1","issue":"2","issued":{"date-parts":[["2013"]]},"page":"92-104","publisher":"Elsevier Ltd","title":"A systematic review of pre-surgical exercise intervention studies with cancer patients","type":"article-journal","volume":"22"},"uris":["http://www.mendeley.com/documents/?uuid=3e9a65a6-de04-47c0-b461-48091e73b7db"]},{"id":"ITEM-2","itemData":{"DOI":"10.1093/bja/aes514","author":[{"dropping-particle":"","family":"Doherty","given":"A F O","non-dropping-particle":"","parse-names":false,"suffix":""},{"dropping-particle":"","family":"West","given":"M","non-dropping-particle":"","parse-names":false,"suffix":""},{"dropping-particle":"","family":"Jack","given":"S","non-dropping-particle":"","parse-names":false,"suffix":""},{"dropping-particle":"","family":"Grocott","given":"M P W","non-dropping-particle":"","parse-names":false,"suffix":""}],"id":"ITEM-2","issued":{"date-parts":[["2013"]]},"page":"1-11","title":"Preoperative aerobic exercise training in elective intra-cavity surgery : a systematic review","type":"article-journal"},"uris":["http://www.mendeley.com/documents/?uuid=e4e71cdc-1b6c-40d7-87c1-81d97c3aba4e"]},{"id":"ITEM-3","itemData":{"DOI":"10.1111/sms.12907","ISBN":"4955139574","ISSN":"16000838","PMID":"28488799","abstract":"Colorectal cancer surgery results in considerable postoperative morbidity, mortality and reduced quality of life. As many patients will undergo additional (neo)adjuvant therapy, it is imperative that each individual optimize their physical function. To elucidate the potential of exercise in patient optimization, we investigated the evidence for an exercise program before and after surgical treatment in colorectal cancer patients. A systematic review was conducted according to the Cochrane Handbook for Systematic Reviews of Interventions, the guidelines of the Physical Therapy Journal and the PRISMA guidelines. No literature pertaining to exercise training during preoperative neoadjuvant treatment was found. Seven studies, investigating the effects of regular exercise during adjuvant chemotherapy for patients with colorectal cancer or a mixed population, were identified. A small effect (effect size (ES) 0.4) of endurance/interval training and strength training (ES 0.4) was found in two studies conducted in patients with colorectal and gastrointestinal cancer. In five studies that included a mixed population of cancer patients, interval training resulted in a large improvement (ES 1.5; P≤.05). Endurance training alone was found to increase both lower extremity strength and endurance capacity. The effects of strength training in the lower extremity are moderate, whereas, in the upper extremity, the increase is small. There is limited evidence available on exercise training during treatment in colorectal cancer patients. One study concluded exercise therapy may be beneficial for colorectal cancer patients during adjuvant treatment. The possible advantages of training during neoadjuvant treatment may be explored by prehabilitation trials. © 2017 John Wiley &amp; Sons A/S. Published by John Wiley &amp; Sons Ltd","author":[{"dropping-particle":"","family":"Rooijen","given":"S. J.","non-dropping-particle":"van","parse-names":false,"suffix":""},{"dropping-particle":"","family":"Engelen","given":"M. A.","non-dropping-particle":"","parse-names":false,"suffix":""},{"dropping-particle":"","family":"Scheede-Bergdahl","given":"C.","non-dropping-particle":"","parse-names":false,"suffix":""},{"dropping-particle":"","family":"Carli","given":"F.","non-dropping-particle":"","parse-names":false,"suffix":""},{"dropping-particle":"","family":"Roumen","given":"R. M.H.","non-dropping-particle":"","parse-names":false,"suffix":""},{"dropping-particle":"","family":"Slooter","given":"G. D.","non-dropping-particle":"","parse-names":false,"suffix":""},{"dropping-particle":"","family":"Schep","given":"G.","non-dropping-particle":"","parse-names":false,"suffix":""}],"container-title":"Scandinavian Journal of Medicine and Science in Sports","id":"ITEM-3","issue":"2","issued":{"date-parts":[["2018"]]},"page":"360-370","title":"Systematic review of exercise training in colorectal cancer patients during treatment","type":"article-journal","volume":"28"},"uris":["http://www.mendeley.com/documents/?uuid=4e57eb35-a210-4d8b-8790-6b6d1dd4107f"]},{"id":"ITEM-4","itemData":{"DOI":"10.1097/EJA.0000000000001030","ISBN":"0000000000","ISSN":"13652346","abstract":"BACKGROUNDAlthough prehabilitation programmes for patients undergoing major intra-abdominal cancer surgery have been shown to improve pre-operative physical fitness, the conclusions regarding any postoperative benefits are inconsistent.OBJECTIVESThe aim of this study was to evaluate the content of and the outcome measures used in studies of prehabilitation programmes for these patients. It was hypothesised that the content of prehabilitation programmes is often therapeutically invalid, and that the postoperative outcomes assessed are inadequate to evaluate the impact of complications.DESIGNA systematic review of randomised controlled trials.DATA SOURCESStudies published between January 2009 and January 2019 were retrieved from PubMed, Embase and PEDro.ELIGIBILITY CRITERIAStudies were included when they investigated the effects of prehabilitation in patients undergoing intra-abdominal surgery for cancer, reported pre-operative and/or postoperative outcome measures and were conducted as a randomised controlled trial. Studies for which the full text was not available were excluded, as were studies of patients undergoing nonabdominal cancer surgery.RESULTSEight studies (565 patients) were included. Therapeutic validity was low in five studies. Most studies included low-risk surgical patients and considerable variation was observed between prehabilitation programmes in terms of supervision, training context, frequency, intensity, duration and training type. Objective monitoring of training progression was typically not performed, and most trials did not include nutritional or psychological support. Postoperative complications were reported in seven studies, but no study reported the impact of postoperative complications, nor on long-term postoperative outcomes.CONCLUSIONThe content of prehabilitation programmes was heterogeneous. Studies with a high therapeutic validity found unequivocal evidence that prehabilitation had beneficial effects on postoperative outcomes. Future research should focus on adequate selection and inclusion of high-risk surgical patients and provide personalised and probably multimodal (partly) supervised prehabilitation, with objective monitoring of progress. Measuring the incidence and impact of postoperative complications may contribute to demonstrating the clinical value of prehabilitation.","author":[{"dropping-particle":"","family":"Thomas","given":"Gwendolyn","non-dropping-particle":"","parse-names":false,"suffix":""},{"dropping-particle":"","family":"Tahir","given":"Muhammad R.","non-dropping-particle":"","parse-names":false,"suffix":""},{"dropping-particle":"","family":"Bongers","given":"Bart C.","non-dropping-particle":"","parse-names":false,"suffix":""},{"dropping-particle":"","family":"Kallen","given":"Victor L.","non-dropping-particle":"","parse-names":false,"suffix":""},{"dropping-particle":"","family":"Slooter","given":"Gerrit D.","non-dropping-particle":"","parse-names":false,"suffix":""},{"dropping-particle":"","family":"Meeteren","given":"Nico L.","non-dropping-particle":"Van","parse-names":false,"suffix":""}],"container-title":"European Journal of Anaesthesiology","id":"ITEM-4","issue":"12","issued":{"date-parts":[["2019"]]},"page":"933-945","title":"Prehabilitation before major intra-abdominal cancer surgery: A systematic review of randomised controlled trials","type":"article-journal","volume":"36"},"uris":["http://www.mendeley.com/documents/?uuid=9a4b9a8e-4f93-44cf-9c4e-ad6aaf3b5a7b"]}],"mendeley":{"formattedCitation":"(24–27)","plainTextFormattedCitation":"(24–27)","previouslyFormattedCitation":"(24–27)"},"properties":{"noteIndex":0},"schema":"https://github.com/citation-style-language/schema/raw/master/csl-citation.json"}</w:instrText>
      </w:r>
      <w:r w:rsidR="00500E47" w:rsidRPr="00832327">
        <w:rPr>
          <w:rFonts w:asciiTheme="majorHAnsi" w:hAnsiTheme="majorHAnsi"/>
          <w:sz w:val="22"/>
          <w:szCs w:val="22"/>
        </w:rPr>
        <w:fldChar w:fldCharType="separate"/>
      </w:r>
      <w:r w:rsidR="00500E47" w:rsidRPr="00500E47">
        <w:rPr>
          <w:rFonts w:asciiTheme="majorHAnsi" w:hAnsiTheme="majorHAnsi"/>
          <w:noProof/>
          <w:sz w:val="22"/>
          <w:szCs w:val="22"/>
        </w:rPr>
        <w:t>(24–27)</w:t>
      </w:r>
      <w:r w:rsidR="00500E47" w:rsidRPr="00832327">
        <w:rPr>
          <w:rFonts w:asciiTheme="majorHAnsi" w:hAnsiTheme="majorHAnsi"/>
          <w:sz w:val="22"/>
          <w:szCs w:val="22"/>
        </w:rPr>
        <w:fldChar w:fldCharType="end"/>
      </w:r>
      <w:r w:rsidRPr="00832327">
        <w:rPr>
          <w:rFonts w:asciiTheme="majorHAnsi" w:hAnsiTheme="majorHAnsi"/>
          <w:sz w:val="22"/>
          <w:szCs w:val="22"/>
        </w:rPr>
        <w:t xml:space="preserve">. </w:t>
      </w:r>
      <w:r w:rsidR="0008597B" w:rsidRPr="00832327">
        <w:rPr>
          <w:rFonts w:asciiTheme="majorHAnsi" w:hAnsiTheme="majorHAnsi"/>
          <w:sz w:val="22"/>
          <w:szCs w:val="22"/>
        </w:rPr>
        <w:t>Reviews on pre</w:t>
      </w:r>
      <w:r w:rsidR="004C2F70" w:rsidRPr="00832327">
        <w:rPr>
          <w:rFonts w:asciiTheme="majorHAnsi" w:hAnsiTheme="majorHAnsi"/>
          <w:sz w:val="22"/>
          <w:szCs w:val="22"/>
        </w:rPr>
        <w:t>-</w:t>
      </w:r>
      <w:r w:rsidR="0008597B" w:rsidRPr="00832327">
        <w:rPr>
          <w:rFonts w:asciiTheme="majorHAnsi" w:hAnsiTheme="majorHAnsi"/>
          <w:sz w:val="22"/>
          <w:szCs w:val="22"/>
        </w:rPr>
        <w:t xml:space="preserve">surgical exercise training in patients undergoing cancer treatments in both adjuvant and neoadjuvant periods also show a reassuring improvement in fitness, however again fall short on clearly identifying a </w:t>
      </w:r>
      <w:r w:rsidR="004C2F70" w:rsidRPr="00832327">
        <w:rPr>
          <w:rFonts w:asciiTheme="majorHAnsi" w:hAnsiTheme="majorHAnsi"/>
          <w:sz w:val="22"/>
          <w:szCs w:val="22"/>
        </w:rPr>
        <w:t>post</w:t>
      </w:r>
      <w:r w:rsidR="0008597B" w:rsidRPr="00832327">
        <w:rPr>
          <w:rFonts w:asciiTheme="majorHAnsi" w:hAnsiTheme="majorHAnsi"/>
          <w:sz w:val="22"/>
          <w:szCs w:val="22"/>
        </w:rPr>
        <w:t xml:space="preserve">operative outcome benefit </w:t>
      </w:r>
      <w:r w:rsidR="0008597B" w:rsidRPr="00832327">
        <w:rPr>
          <w:rFonts w:asciiTheme="majorHAnsi" w:hAnsiTheme="majorHAnsi"/>
          <w:sz w:val="22"/>
          <w:szCs w:val="22"/>
        </w:rPr>
        <w:fldChar w:fldCharType="begin" w:fldLock="1"/>
      </w:r>
      <w:r w:rsidR="00CF610D">
        <w:rPr>
          <w:rFonts w:asciiTheme="majorHAnsi" w:hAnsiTheme="majorHAnsi"/>
          <w:sz w:val="22"/>
          <w:szCs w:val="22"/>
        </w:rPr>
        <w:instrText>ADDIN CSL_CITATION {"citationItems":[{"id":"ITEM-1","itemData":{"DOI":"10.1111/sms.12907","ISBN":"4955139574","ISSN":"16000838","PMID":"28488799","abstract":"Colorectal cancer surgery results in considerable postoperative morbidity, mortality and reduced quality of life. As many patients will undergo additional (neo)adjuvant therapy, it is imperative that each individual optimize their physical function. To elucidate the potential of exercise in patient optimization, we investigated the evidence for an exercise program before and after surgical treatment in colorectal cancer patients. A systematic review was conducted according to the Cochrane Handbook for Systematic Reviews of Interventions, the guidelines of the Physical Therapy Journal and the PRISMA guidelines. No literature pertaining to exercise training during preoperative neoadjuvant treatment was found. Seven studies, investigating the effects of regular exercise during adjuvant chemotherapy for patients with colorectal cancer or a mixed population, were identified. A small effect (effect size (ES) 0.4) of endurance/interval training and strength training (ES 0.4) was found in two studies conducted in patients with colorectal and gastrointestinal cancer. In five studies that included a mixed population of cancer patients, interval training resulted in a large improvement (ES 1.5; P≤.05). Endurance training alone was found to increase both lower extremity strength and endurance capacity. The effects of strength training in the lower extremity are moderate, whereas, in the upper extremity, the increase is small. There is limited evidence available on exercise training during treatment in colorectal cancer patients. One study concluded exercise therapy may be beneficial for colorectal cancer patients during adjuvant treatment. The possible advantages of training during neoadjuvant treatment may be explored by prehabilitation trials. © 2017 John Wiley &amp; Sons A/S. Published by John Wiley &amp; Sons Ltd","author":[{"dropping-particle":"","family":"Rooijen","given":"S. J.","non-dropping-particle":"van","parse-names":false,"suffix":""},{"dropping-particle":"","family":"Engelen","given":"M. A.","non-dropping-particle":"","parse-names":false,"suffix":""},{"dropping-particle":"","family":"Scheede-Bergdahl","given":"C.","non-dropping-particle":"","parse-names":false,"suffix":""},{"dropping-particle":"","family":"Carli","given":"F.","non-dropping-particle":"","parse-names":false,"suffix":""},{"dropping-particle":"","family":"Roumen","given":"R. M.H.","non-dropping-particle":"","parse-names":false,"suffix":""},{"dropping-particle":"","family":"Slooter","given":"G. D.","non-dropping-particle":"","parse-names":false,"suffix":""},{"dropping-particle":"","family":"Schep","given":"G.","non-dropping-particle":"","parse-names":false,"suffix":""}],"container-title":"Scandinavian Journal of Medicine and Science in Sports","id":"ITEM-1","issue":"2","issued":{"date-parts":[["2018"]]},"page":"360-370","title":"Systematic review of exercise training in colorectal cancer patients during treatment","type":"article-journal","volume":"28"},"uris":["http://www.mendeley.com/documents/?uuid=4e57eb35-a210-4d8b-8790-6b6d1dd4107f"]},{"id":"ITEM-2","itemData":{"DOI":"10.1002/14651858.CD012280.pub2.www.cochranelibrary.com","author":[{"dropping-particle":"","family":"Loughney","given":"L","non-dropping-particle":"","parse-names":false,"suffix":""},{"dropping-particle":"","family":"West","given":"MA","non-dropping-particle":"","parse-names":false,"suffix":""},{"dropping-particle":"","family":"Kemp","given":"GJ","non-dropping-particle":"","parse-names":false,"suffix":""},{"dropping-particle":"","family":"Grocott","given":"MPW","non-dropping-particle":"","parse-names":false,"suffix":""},{"dropping-particle":"","family":"Jack","given":"S","non-dropping-particle":"","parse-names":false,"suffix":""}],"container-title":"Cochrane Database of Systematic Reviews","id":"ITEM-2","issue":"12","issued":{"date-parts":[["2018"]]},"title":"Exercise interventions for people undergoing multimodal cancer treatment that includes surgery","type":"article-journal"},"uris":["http://www.mendeley.com/documents/?uuid=671d85a8-48b2-491d-b426-42013af94f43"]}],"mendeley":{"formattedCitation":"(26,28)","plainTextFormattedCitation":"(26,28)","previouslyFormattedCitation":"(26,28)"},"properties":{"noteIndex":0},"schema":"https://github.com/citation-style-language/schema/raw/master/csl-citation.json"}</w:instrText>
      </w:r>
      <w:r w:rsidR="0008597B" w:rsidRPr="00832327">
        <w:rPr>
          <w:rFonts w:asciiTheme="majorHAnsi" w:hAnsiTheme="majorHAnsi"/>
          <w:sz w:val="22"/>
          <w:szCs w:val="22"/>
        </w:rPr>
        <w:fldChar w:fldCharType="separate"/>
      </w:r>
      <w:r w:rsidR="00CF610D" w:rsidRPr="00CF610D">
        <w:rPr>
          <w:rFonts w:asciiTheme="majorHAnsi" w:hAnsiTheme="majorHAnsi"/>
          <w:noProof/>
          <w:sz w:val="22"/>
          <w:szCs w:val="22"/>
        </w:rPr>
        <w:t>(26,28)</w:t>
      </w:r>
      <w:r w:rsidR="0008597B" w:rsidRPr="00832327">
        <w:rPr>
          <w:rFonts w:asciiTheme="majorHAnsi" w:hAnsiTheme="majorHAnsi"/>
          <w:sz w:val="22"/>
          <w:szCs w:val="22"/>
        </w:rPr>
        <w:fldChar w:fldCharType="end"/>
      </w:r>
      <w:r w:rsidR="0008597B" w:rsidRPr="00832327">
        <w:rPr>
          <w:rFonts w:asciiTheme="majorHAnsi" w:hAnsiTheme="majorHAnsi"/>
          <w:sz w:val="22"/>
          <w:szCs w:val="22"/>
        </w:rPr>
        <w:t>.</w:t>
      </w:r>
      <w:r w:rsidR="00D61179" w:rsidRPr="00832327">
        <w:rPr>
          <w:rFonts w:asciiTheme="majorHAnsi" w:hAnsiTheme="majorHAnsi"/>
          <w:sz w:val="22"/>
          <w:szCs w:val="22"/>
          <w:lang w:val="en-US"/>
        </w:rPr>
        <w:t xml:space="preserve"> In the surgical oncology setting (adjuvant), only 1 study</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in breast cancer </w:t>
      </w:r>
      <w:r w:rsidR="0018382C" w:rsidRPr="00832327">
        <w:rPr>
          <w:rFonts w:asciiTheme="majorHAnsi" w:hAnsiTheme="majorHAnsi"/>
          <w:sz w:val="22"/>
          <w:szCs w:val="22"/>
          <w:lang w:val="en-US"/>
        </w:rPr>
        <w:t xml:space="preserve">patients </w:t>
      </w:r>
      <w:r w:rsidR="00D61179" w:rsidRPr="00832327">
        <w:rPr>
          <w:rFonts w:asciiTheme="majorHAnsi" w:hAnsiTheme="majorHAnsi"/>
          <w:sz w:val="22"/>
          <w:szCs w:val="22"/>
          <w:lang w:val="en-US"/>
        </w:rPr>
        <w:t>showed significant improvements in</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physical fitness after a 16-week </w:t>
      </w:r>
      <w:r w:rsidR="0018382C" w:rsidRPr="00832327">
        <w:rPr>
          <w:rFonts w:asciiTheme="majorHAnsi" w:hAnsiTheme="majorHAnsi"/>
          <w:sz w:val="22"/>
          <w:szCs w:val="22"/>
          <w:lang w:val="en-US"/>
        </w:rPr>
        <w:t>exercise-training</w:t>
      </w:r>
      <w:r w:rsidR="00F168C9" w:rsidRPr="00832327">
        <w:rPr>
          <w:rFonts w:asciiTheme="majorHAnsi" w:hAnsiTheme="majorHAnsi"/>
          <w:sz w:val="22"/>
          <w:szCs w:val="22"/>
          <w:lang w:val="en-US"/>
        </w:rPr>
        <w:t xml:space="preserve"> program</w:t>
      </w:r>
      <w:r w:rsidR="00D61179" w:rsidRPr="00832327">
        <w:rPr>
          <w:rFonts w:asciiTheme="majorHAnsi" w:hAnsiTheme="majorHAnsi"/>
          <w:sz w:val="22"/>
          <w:szCs w:val="22"/>
          <w:lang w:val="en-US"/>
        </w:rPr>
        <w:t>. Yet other exercise training</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studies showed improvements in </w:t>
      </w:r>
      <w:r w:rsidR="001D6357" w:rsidRPr="00832327">
        <w:rPr>
          <w:rFonts w:asciiTheme="majorHAnsi" w:hAnsiTheme="majorHAnsi"/>
          <w:sz w:val="22"/>
          <w:szCs w:val="22"/>
          <w:lang w:val="en-US"/>
        </w:rPr>
        <w:t xml:space="preserve">other </w:t>
      </w:r>
      <w:r w:rsidR="00D61179" w:rsidRPr="00832327">
        <w:rPr>
          <w:rFonts w:asciiTheme="majorHAnsi" w:hAnsiTheme="majorHAnsi"/>
          <w:sz w:val="22"/>
          <w:szCs w:val="22"/>
          <w:lang w:val="en-US"/>
        </w:rPr>
        <w:t xml:space="preserve">important outcomes such as </w:t>
      </w:r>
      <w:r w:rsidR="00F168C9" w:rsidRPr="00832327">
        <w:rPr>
          <w:rFonts w:asciiTheme="majorHAnsi" w:hAnsiTheme="majorHAnsi"/>
          <w:sz w:val="22"/>
          <w:szCs w:val="22"/>
          <w:lang w:val="en-US"/>
        </w:rPr>
        <w:t xml:space="preserve">quality of life </w:t>
      </w:r>
      <w:r w:rsidR="00D61179" w:rsidRPr="00832327">
        <w:rPr>
          <w:rFonts w:asciiTheme="majorHAnsi" w:hAnsiTheme="majorHAnsi"/>
          <w:sz w:val="22"/>
          <w:szCs w:val="22"/>
          <w:lang w:val="en-US"/>
        </w:rPr>
        <w:t>and fatigue. In people with newly diagnosed cancer (neoadjuvant</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setting), 3 pilot studies showed clinical </w:t>
      </w:r>
      <w:r w:rsidR="00F168C9" w:rsidRPr="00832327">
        <w:rPr>
          <w:rFonts w:asciiTheme="majorHAnsi" w:hAnsiTheme="majorHAnsi"/>
          <w:sz w:val="22"/>
          <w:szCs w:val="22"/>
          <w:lang w:val="en-US"/>
        </w:rPr>
        <w:t>and significant improvements in objectively measured fitness</w:t>
      </w:r>
      <w:r w:rsidR="00D61179" w:rsidRPr="00832327">
        <w:rPr>
          <w:rFonts w:asciiTheme="majorHAnsi" w:hAnsiTheme="majorHAnsi"/>
          <w:sz w:val="22"/>
          <w:szCs w:val="22"/>
          <w:lang w:val="en-US"/>
        </w:rPr>
        <w:t xml:space="preserve"> variables after a supervised in-hospital </w:t>
      </w:r>
      <w:r w:rsidR="001D6357" w:rsidRPr="00832327">
        <w:rPr>
          <w:rFonts w:asciiTheme="majorHAnsi" w:hAnsiTheme="majorHAnsi"/>
          <w:sz w:val="22"/>
          <w:szCs w:val="22"/>
          <w:lang w:val="en-US"/>
        </w:rPr>
        <w:t xml:space="preserve">interval </w:t>
      </w:r>
      <w:r w:rsidR="00D61179" w:rsidRPr="00832327">
        <w:rPr>
          <w:rFonts w:asciiTheme="majorHAnsi" w:hAnsiTheme="majorHAnsi"/>
          <w:sz w:val="22"/>
          <w:szCs w:val="22"/>
          <w:lang w:val="en-US"/>
        </w:rPr>
        <w:t>training in people with rectal cancer</w:t>
      </w:r>
      <w:r w:rsidR="00F168C9" w:rsidRPr="00832327">
        <w:rPr>
          <w:rFonts w:asciiTheme="majorHAnsi" w:hAnsiTheme="majorHAnsi"/>
          <w:sz w:val="22"/>
          <w:szCs w:val="22"/>
          <w:lang w:val="en-US"/>
        </w:rPr>
        <w:t xml:space="preserve"> </w:t>
      </w:r>
      <w:r w:rsidR="00F168C9" w:rsidRPr="00832327">
        <w:rPr>
          <w:rFonts w:asciiTheme="majorHAnsi" w:hAnsiTheme="majorHAnsi"/>
          <w:sz w:val="22"/>
          <w:szCs w:val="22"/>
          <w:lang w:val="en-US"/>
        </w:rPr>
        <w:fldChar w:fldCharType="begin" w:fldLock="1"/>
      </w:r>
      <w:r w:rsidR="00500E47">
        <w:rPr>
          <w:rFonts w:asciiTheme="majorHAnsi" w:hAnsiTheme="majorHAnsi"/>
          <w:sz w:val="22"/>
          <w:szCs w:val="22"/>
          <w:lang w:val="en-US"/>
        </w:rPr>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23)","plainTextFormattedCitation":"(23)","previouslyFormattedCitation":"(23)"},"properties":{"noteIndex":0},"schema":"https://github.com/citation-style-language/schema/raw/master/csl-citation.json"}</w:instrText>
      </w:r>
      <w:r w:rsidR="00F168C9" w:rsidRPr="00832327">
        <w:rPr>
          <w:rFonts w:asciiTheme="majorHAnsi" w:hAnsiTheme="majorHAnsi"/>
          <w:sz w:val="22"/>
          <w:szCs w:val="22"/>
          <w:lang w:val="en-US"/>
        </w:rPr>
        <w:fldChar w:fldCharType="separate"/>
      </w:r>
      <w:r w:rsidR="004E715A" w:rsidRPr="004E715A">
        <w:rPr>
          <w:rFonts w:asciiTheme="majorHAnsi" w:hAnsiTheme="majorHAnsi"/>
          <w:noProof/>
          <w:sz w:val="22"/>
          <w:szCs w:val="22"/>
          <w:lang w:val="en-US"/>
        </w:rPr>
        <w:t>(23)</w:t>
      </w:r>
      <w:r w:rsidR="00F168C9" w:rsidRPr="00832327">
        <w:rPr>
          <w:rFonts w:asciiTheme="majorHAnsi" w:hAnsiTheme="majorHAnsi"/>
          <w:sz w:val="22"/>
          <w:szCs w:val="22"/>
          <w:lang w:val="en-US"/>
        </w:rPr>
        <w:fldChar w:fldCharType="end"/>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 and breast cancer</w:t>
      </w:r>
      <w:r w:rsidR="00F168C9" w:rsidRPr="00832327">
        <w:rPr>
          <w:rFonts w:asciiTheme="majorHAnsi" w:hAnsiTheme="majorHAnsi"/>
          <w:sz w:val="22"/>
          <w:szCs w:val="22"/>
          <w:lang w:val="en-US"/>
        </w:rPr>
        <w:t xml:space="preserve"> </w:t>
      </w:r>
      <w:r w:rsidR="00F168C9" w:rsidRPr="00832327">
        <w:rPr>
          <w:rFonts w:asciiTheme="majorHAnsi" w:hAnsiTheme="majorHAnsi"/>
          <w:sz w:val="22"/>
          <w:szCs w:val="22"/>
          <w:lang w:val="en-US"/>
        </w:rPr>
        <w:fldChar w:fldCharType="begin" w:fldLock="1"/>
      </w:r>
      <w:r w:rsidR="00CF610D">
        <w:rPr>
          <w:rFonts w:asciiTheme="majorHAnsi" w:hAnsiTheme="majorHAnsi"/>
          <w:sz w:val="22"/>
          <w:szCs w:val="22"/>
          <w:lang w:val="en-US"/>
        </w:rPr>
        <w:instrText>ADDIN CSL_CITATION {"citationItems":[{"id":"ITEM-1","itemData":{"DOI":"10.3109/0284186X.2013.781673","ISBN":"0284-186X\\r1651-226X","ISSN":"0284186X","PMID":"23957716","abstract":"Background. To evaluate the safety and efficacy of moderate-to-high intensity aerobic training in breast cancer patients receiving neoadjuvant chemotherapy. Methods. Twenty patients with stage IIB-IIIC operable breast cancer were randomly assigned to receive doxorubicin plus cyclophosphamide (AC) or AC in combination with aerobic training (AC + AET) (n = 10/group) for 12 weeks. The AC+ AET group performed three supervised aerobic cycle ergometry sessions per week at 60%-100% of exercise capacity (VO2peak). Safety outcomes included exercise testing as well as treatment- and exercise training-related adverse events (AEs), whereas efficacy outcomes included cardiopulmonary function and patient-reported outcomes (PROs) as measured by a cardiopulmonary exercise test (CPET) and Functional Assessment of Cancer Therapy-Breast (FACT-B) scale. Results. Twelve non-significant ECG abnormalities and three non-life threatening events occurred during CPET procedures. One AE was reported during aerobic training. There were no significant between group differences for clinician-documented events (e.g. pain, nausea) or hematological parameters (p's &gt; 0.05). Attendance and adherence rates to aerobic training were 82% and 66%, respectively. Intention-to-treat analysis indicated that VO2peak increased by 2.6 ± 3.5 ml/kg/min (+ 13.3%) in the AC + AET group and decreased by 1.5 ± 2.2 ml/kg/min (-8.6%) in the AC group (between group difference, p = 0.001). FACT-B increased 11.1 points in the AC + AET group compared to a 1.5 point decrease in the AC group (between group difference, p = 0.685). Conclusion. Moderate-to-high intensity aerobic training when conducted with one-on-one supervision is a safe adjunct therapy associated with improvements in cardiopulmonary function and select PROs during neoadjuvant chemotherapy.","author":[{"dropping-particle":"","family":"Hornsby","given":"Whitney E.","non-dropping-particle":"","parse-names":false,"suffix":""},{"dropping-particle":"","family":"Douglas","given":"Pamela S.","non-dropping-particle":"","parse-names":false,"suffix":""},{"dropping-particle":"","family":"West","given":"Miranda J.","non-dropping-particle":"","parse-names":false,"suffix":""},{"dropping-particle":"","family":"Kenjale","given":"Aarti A.","non-dropping-particle":"","parse-names":false,"suffix":""},{"dropping-particle":"","family":"Lane","given":"Amy R.","non-dropping-particle":"","parse-names":false,"suffix":""},{"dropping-particle":"","family":"Schwitzer","given":"Emily R.","non-dropping-particle":"","parse-names":false,"suffix":""},{"dropping-particle":"","family":"Ray","given":"Kaitlin A.","non-dropping-particle":"","parse-names":false,"suffix":""},{"dropping-particle":"","family":"Herndon","given":"James E.","non-dropping-particle":"","parse-names":false,"suffix":""},{"dropping-particle":"","family":"Coan","given":"April","non-dropping-particle":"","parse-names":false,"suffix":""},{"dropping-particle":"","family":"Gutierrez","given":"Antonio","non-dropping-particle":"","parse-names":false,"suffix":""},{"dropping-particle":"","family":"Hornsby","given":"Kyle P.","non-dropping-particle":"","parse-names":false,"suffix":""},{"dropping-particle":"","family":"Hamilton","given":"Erika","non-dropping-particle":"","parse-names":false,"suffix":""},{"dropping-particle":"","family":"Wilke","given":"Lee G.","non-dropping-particle":"","parse-names":false,"suffix":""},{"dropping-particle":"","family":"Kimmick","given":"Gretchen G.","non-dropping-particle":"","parse-names":false,"suffix":""},{"dropping-particle":"","family":"Peppercorn","given":"Jeffrey M.","non-dropping-particle":"","parse-names":false,"suffix":""},{"dropping-particle":"","family":"Jones","given":"Lee W.","non-dropping-particle":"","parse-names":false,"suffix":""}],"container-title":"Acta Oncologica","id":"ITEM-1","issue":"1","issued":{"date-parts":[["2014"]]},"page":"65-74","title":"Safety and efficacy of aerobic training in operable breast cancer patients receiving neoadjuvant chemotherapy: A phase II randomized trial","type":"article-journal","volume":"53"},"uris":["http://www.mendeley.com/documents/?uuid=ec4ed89e-b4d8-4cea-b0cf-6e969d6ac197"]}],"mendeley":{"formattedCitation":"(29)","plainTextFormattedCitation":"(29)","previouslyFormattedCitation":"(29)"},"properties":{"noteIndex":0},"schema":"https://github.com/citation-style-language/schema/raw/master/csl-citation.json"}</w:instrText>
      </w:r>
      <w:r w:rsidR="00F168C9" w:rsidRPr="00832327">
        <w:rPr>
          <w:rFonts w:asciiTheme="majorHAnsi" w:hAnsiTheme="majorHAnsi"/>
          <w:sz w:val="22"/>
          <w:szCs w:val="22"/>
          <w:lang w:val="en-US"/>
        </w:rPr>
        <w:fldChar w:fldCharType="separate"/>
      </w:r>
      <w:r w:rsidR="00CF610D" w:rsidRPr="00CF610D">
        <w:rPr>
          <w:rFonts w:asciiTheme="majorHAnsi" w:hAnsiTheme="majorHAnsi"/>
          <w:noProof/>
          <w:sz w:val="22"/>
          <w:szCs w:val="22"/>
          <w:lang w:val="en-US"/>
        </w:rPr>
        <w:t>(29)</w:t>
      </w:r>
      <w:r w:rsidR="00F168C9" w:rsidRPr="00832327">
        <w:rPr>
          <w:rFonts w:asciiTheme="majorHAnsi" w:hAnsiTheme="majorHAnsi"/>
          <w:sz w:val="22"/>
          <w:szCs w:val="22"/>
          <w:lang w:val="en-US"/>
        </w:rPr>
        <w:fldChar w:fldCharType="end"/>
      </w:r>
      <w:r w:rsidR="001D6357"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More recently,</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interest has shifted toward designing high-intensity training (HIT)</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programs in the preoperative setting, which may allow for effective and</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time-efficient exercise training before surgery</w:t>
      </w:r>
      <w:r w:rsidR="00F168C9" w:rsidRPr="00832327">
        <w:rPr>
          <w:rFonts w:asciiTheme="majorHAnsi" w:hAnsiTheme="majorHAnsi"/>
          <w:sz w:val="22"/>
          <w:szCs w:val="22"/>
          <w:lang w:val="en-US"/>
        </w:rPr>
        <w:t xml:space="preserve"> </w:t>
      </w:r>
      <w:r w:rsidR="00F168C9" w:rsidRPr="00832327">
        <w:rPr>
          <w:rFonts w:asciiTheme="majorHAnsi" w:hAnsiTheme="majorHAnsi"/>
          <w:sz w:val="22"/>
          <w:szCs w:val="22"/>
          <w:lang w:val="en-US"/>
        </w:rPr>
        <w:fldChar w:fldCharType="begin" w:fldLock="1"/>
      </w:r>
      <w:r w:rsidR="00CF610D">
        <w:rPr>
          <w:rFonts w:asciiTheme="majorHAnsi" w:hAnsiTheme="majorHAnsi"/>
          <w:sz w:val="22"/>
          <w:szCs w:val="22"/>
          <w:lang w:val="en-US"/>
        </w:rPr>
        <w:instrText>ADDIN CSL_CITATION {"citationItems":[{"id":"ITEM-1","itemData":{"DOI":"10.1186/s13741-015-0026-8","ISSN":"20470525","PMID":"26770671","abstract":"The advancement of perioperative medicine is leading to greater diversity in development of pre-surgical interventions, implemented to reduce patient surgical risk and enhance post-surgical recovery. Of these interventions, the prescription of pre-operative exercise training is gathering momentum as a realistic means for enhancing patient surgical outcome. Indeed, the general benefits of exercise training have the potential to pre-operatively optimise several pre-surgical risks factors, including cardiorespiratory function, frailty and cognitive function. Any exercise programme incorporated into the pre-operative pathway of care needs to be effective and time efficient in that any fitness gains are achievable in the limited period between the decision for surgery and operation (e.g. 4 weeks). Fortunately, there is a large volume of research describing effective and time-efficient exercise training programmes within the discipline of sports science. Accordingly, the objective of our commentary is to synthesise contemporary exercise training research, both from non-clinical and clinical populations, with the overarching aim of informing the development of effective and time-efficient pre-surgical exercise training programmes. The development of such exercise training programmes requires the careful consideration of several key principles, namely frequency, intensity, time, type and progression of exercise. Therefore, in light of more recent evidence demonstrating the effectiveness and time efficiency of high-intensity interval training—which involves brief bouts of intense exercise interspersed with longer recovery periods—the principles of exercise training programme design will be discussed mainly in the context of such high-intensity interval training programmes. Other issues pertinent to the development, implementation and evaluation of pre-operative exercise training programmes, such as individual exercise prescription, training session monitoring and potential barriers and risks to high-intensity exercise are also discussed. The evidence presented suggests that individually prescribed and supervised high-intensity interval training programmes, encompassing a variety of exercise modes represent an effective and safe means of exercise therapy prior to surgery.","author":[{"dropping-particle":"","family":"Weston","given":"Matthew","non-dropping-particle":"","parse-names":false,"suffix":""},{"dropping-particle":"","family":"Weston","given":"Kathryn L.","non-dropping-particle":"","parse-names":false,"suffix":""},{"dropping-particle":"","family":"Prentis","given":"James M.","non-dropping-particle":"","parse-names":false,"suffix":""},{"dropping-particle":"","family":"Snowden","given":"Chris P.","non-dropping-particle":"","parse-names":false,"suffix":""}],"container-title":"Perioperative Medicine","id":"ITEM-1","issue":"1","issued":{"date-parts":[["2016"]]},"title":"High-intensity interval training (HIT) for effective and time-efficient pre-surgical exercise interventions","type":"article-journal","volume":"5"},"uris":["http://www.mendeley.com/documents/?uuid=2c25b045-423c-4f6d-9e44-95ae18173583"]}],"mendeley":{"formattedCitation":"(30)","plainTextFormattedCitation":"(30)","previouslyFormattedCitation":"(30)"},"properties":{"noteIndex":0},"schema":"https://github.com/citation-style-language/schema/raw/master/csl-citation.json"}</w:instrText>
      </w:r>
      <w:r w:rsidR="00F168C9" w:rsidRPr="00832327">
        <w:rPr>
          <w:rFonts w:asciiTheme="majorHAnsi" w:hAnsiTheme="majorHAnsi"/>
          <w:sz w:val="22"/>
          <w:szCs w:val="22"/>
          <w:lang w:val="en-US"/>
        </w:rPr>
        <w:fldChar w:fldCharType="separate"/>
      </w:r>
      <w:r w:rsidR="00CF610D" w:rsidRPr="00CF610D">
        <w:rPr>
          <w:rFonts w:asciiTheme="majorHAnsi" w:hAnsiTheme="majorHAnsi"/>
          <w:noProof/>
          <w:sz w:val="22"/>
          <w:szCs w:val="22"/>
          <w:lang w:val="en-US"/>
        </w:rPr>
        <w:t>(30)</w:t>
      </w:r>
      <w:r w:rsidR="00F168C9" w:rsidRPr="00832327">
        <w:rPr>
          <w:rFonts w:asciiTheme="majorHAnsi" w:hAnsiTheme="majorHAnsi"/>
          <w:sz w:val="22"/>
          <w:szCs w:val="22"/>
          <w:lang w:val="en-US"/>
        </w:rPr>
        <w:fldChar w:fldCharType="end"/>
      </w:r>
      <w:r w:rsidR="00D61179" w:rsidRPr="00832327">
        <w:rPr>
          <w:rFonts w:asciiTheme="majorHAnsi" w:hAnsiTheme="majorHAnsi"/>
          <w:sz w:val="22"/>
          <w:szCs w:val="22"/>
          <w:lang w:val="en-US"/>
        </w:rPr>
        <w:t>. Supervised HIT</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programs, carefully designed and individually tailored, targeting the</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upper and the lower body, may be a valuable addition to the</w:t>
      </w:r>
      <w:r w:rsidR="00F168C9" w:rsidRPr="00832327">
        <w:rPr>
          <w:rFonts w:asciiTheme="majorHAnsi" w:hAnsiTheme="majorHAnsi"/>
          <w:sz w:val="22"/>
          <w:szCs w:val="22"/>
          <w:lang w:val="en-US"/>
        </w:rPr>
        <w:t xml:space="preserve"> </w:t>
      </w:r>
      <w:r w:rsidR="00D61179" w:rsidRPr="00832327">
        <w:rPr>
          <w:rFonts w:asciiTheme="majorHAnsi" w:hAnsiTheme="majorHAnsi"/>
          <w:sz w:val="22"/>
          <w:szCs w:val="22"/>
          <w:lang w:val="en-US"/>
        </w:rPr>
        <w:t xml:space="preserve">perioperative pathway. </w:t>
      </w:r>
    </w:p>
    <w:p w14:paraId="5BFB3FAE" w14:textId="77777777" w:rsidR="001D6357" w:rsidRPr="00832327" w:rsidRDefault="001D6357" w:rsidP="00303736">
      <w:pPr>
        <w:pStyle w:val="NoSpacing"/>
        <w:spacing w:line="360" w:lineRule="auto"/>
        <w:jc w:val="both"/>
        <w:rPr>
          <w:rFonts w:asciiTheme="majorHAnsi" w:hAnsiTheme="majorHAnsi"/>
          <w:sz w:val="22"/>
          <w:szCs w:val="22"/>
          <w:lang w:val="en-US"/>
        </w:rPr>
      </w:pPr>
    </w:p>
    <w:p w14:paraId="5A067E72" w14:textId="625CBAF1" w:rsidR="009A2D9C" w:rsidRPr="00832327" w:rsidRDefault="008F54FC" w:rsidP="00303736">
      <w:pPr>
        <w:pStyle w:val="NoSpacing"/>
        <w:spacing w:line="360" w:lineRule="auto"/>
        <w:jc w:val="both"/>
        <w:rPr>
          <w:rFonts w:asciiTheme="majorHAnsi" w:hAnsiTheme="majorHAnsi"/>
          <w:sz w:val="22"/>
          <w:szCs w:val="22"/>
          <w:lang w:val="en-US"/>
        </w:rPr>
      </w:pPr>
      <w:r w:rsidRPr="00832327">
        <w:rPr>
          <w:rFonts w:asciiTheme="majorHAnsi" w:hAnsiTheme="majorHAnsi"/>
          <w:sz w:val="22"/>
          <w:szCs w:val="22"/>
          <w:lang w:val="en-US"/>
        </w:rPr>
        <w:t>More recently several systematic reviews have reviewed exercise prehabilitation in abdominal cancer surgery especially in colorectal surgery</w:t>
      </w:r>
      <w:r w:rsidR="00CF610D">
        <w:rPr>
          <w:rFonts w:asciiTheme="majorHAnsi" w:hAnsiTheme="majorHAnsi"/>
          <w:sz w:val="22"/>
          <w:szCs w:val="22"/>
          <w:lang w:val="en-US"/>
        </w:rPr>
        <w:t xml:space="preserve"> </w:t>
      </w:r>
      <w:r w:rsidR="00CF610D" w:rsidRPr="00832327">
        <w:rPr>
          <w:rFonts w:asciiTheme="majorHAnsi" w:hAnsiTheme="majorHAnsi"/>
          <w:sz w:val="22"/>
          <w:szCs w:val="22"/>
          <w:lang w:val="en-US"/>
        </w:rPr>
        <w:fldChar w:fldCharType="begin" w:fldLock="1"/>
      </w:r>
      <w:r w:rsidR="00AF6A94">
        <w:rPr>
          <w:rFonts w:asciiTheme="majorHAnsi" w:hAnsiTheme="majorHAnsi"/>
          <w:sz w:val="22"/>
          <w:szCs w:val="22"/>
          <w:lang w:val="en-US"/>
        </w:rPr>
        <w:instrText>ADDIN CSL_CITATION {"citationItems":[{"id":"ITEM-1","itemData":{"DOI":"10.1111/sms.12907","ISBN":"4955139574","ISSN":"16000838","PMID":"28488799","abstract":"Colorectal cancer surgery results in considerable postoperative morbidity, mortality and reduced quality of life. As many patients will undergo additional (neo)adjuvant therapy, it is imperative that each individual optimize their physical function. To elucidate the potential of exercise in patient optimization, we investigated the evidence for an exercise program before and after surgical treatment in colorectal cancer patients. A systematic review was conducted according to the Cochrane Handbook for Systematic Reviews of Interventions, the guidelines of the Physical Therapy Journal and the PRISMA guidelines. No literature pertaining to exercise training during preoperative neoadjuvant treatment was found. Seven studies, investigating the effects of regular exercise during adjuvant chemotherapy for patients with colorectal cancer or a mixed population, were identified. A small effect (effect size (ES) 0.4) of endurance/interval training and strength training (ES 0.4) was found in two studies conducted in patients with colorectal and gastrointestinal cancer. In five studies that included a mixed population of cancer patients, interval training resulted in a large improvement (ES 1.5; P≤.05). Endurance training alone was found to increase both lower extremity strength and endurance capacity. The effects of strength training in the lower extremity are moderate, whereas, in the upper extremity, the increase is small. There is limited evidence available on exercise training during treatment in colorectal cancer patients. One study concluded exercise therapy may be beneficial for colorectal cancer patients during adjuvant treatment. The possible advantages of training during neoadjuvant treatment may be explored by prehabilitation trials. © 2017 John Wiley &amp; Sons A/S. Published by John Wiley &amp; Sons Ltd","author":[{"dropping-particle":"","family":"Rooijen","given":"S. J.","non-dropping-particle":"van","parse-names":false,"suffix":""},{"dropping-particle":"","family":"Engelen","given":"M. A.","non-dropping-particle":"","parse-names":false,"suffix":""},{"dropping-particle":"","family":"Scheede-Bergdahl","given":"C.","non-dropping-particle":"","parse-names":false,"suffix":""},{"dropping-particle":"","family":"Carli","given":"F.","non-dropping-particle":"","parse-names":false,"suffix":""},{"dropping-particle":"","family":"Roumen","given":"R. M.H.","non-dropping-particle":"","parse-names":false,"suffix":""},{"dropping-particle":"","family":"Slooter","given":"G. D.","non-dropping-particle":"","parse-names":false,"suffix":""},{"dropping-particle":"","family":"Schep","given":"G.","non-dropping-particle":"","parse-names":false,"suffix":""}],"container-title":"Scandinavian Journal of Medicine and Science in Sports","id":"ITEM-1","issue":"2","issued":{"date-parts":[["2018"]]},"page":"360-370","title":"Systematic review of exercise training in colorectal cancer patients during treatment","type":"article-journal","volume":"28"},"uris":["http://www.mendeley.com/documents/?uuid=4e57eb35-a210-4d8b-8790-6b6d1dd4107f"]},{"id":"ITEM-2","itemData":{"DOI":"10.1097/EJA.0000000000001030","ISBN":"0000000000","ISSN":"13652346","abstract":"BACKGROUNDAlthough prehabilitation programmes for patients undergoing major intra-abdominal cancer surgery have been shown to improve pre-operative physical fitness, the conclusions regarding any postoperative benefits are inconsistent.OBJECTIVESThe aim of this study was to evaluate the content of and the outcome measures used in studies of prehabilitation programmes for these patients. It was hypothesised that the content of prehabilitation programmes is often therapeutically invalid, and that the postoperative outcomes assessed are inadequate to evaluate the impact of complications.DESIGNA systematic review of randomised controlled trials.DATA SOURCESStudies published between January 2009 and January 2019 were retrieved from PubMed, Embase and PEDro.ELIGIBILITY CRITERIAStudies were included when they investigated the effects of prehabilitation in patients undergoing intra-abdominal surgery for cancer, reported pre-operative and/or postoperative outcome measures and were conducted as a randomised controlled trial. Studies for which the full text was not available were excluded, as were studies of patients undergoing nonabdominal cancer surgery.RESULTSEight studies (565 patients) were included. Therapeutic validity was low in five studies. Most studies included low-risk surgical patients and considerable variation was observed between prehabilitation programmes in terms of supervision, training context, frequency, intensity, duration and training type. Objective monitoring of training progression was typically not performed, and most trials did not include nutritional or psychological support. Postoperative complications were reported in seven studies, but no study reported the impact of postoperative complications, nor on long-term postoperative outcomes.CONCLUSIONThe content of prehabilitation programmes was heterogeneous. Studies with a high therapeutic validity found unequivocal evidence that prehabilitation had beneficial effects on postoperative outcomes. Future research should focus on adequate selection and inclusion of high-risk surgical patients and provide personalised and probably multimodal (partly) supervised prehabilitation, with objective monitoring of progress. Measuring the incidence and impact of postoperative complications may contribute to demonstrating the clinical value of prehabilitation.","author":[{"dropping-particle":"","family":"Thomas","given":"Gwendolyn","non-dropping-particle":"","parse-names":false,"suffix":""},{"dropping-particle":"","family":"Tahir","given":"Muhammad R.","non-dropping-particle":"","parse-names":false,"suffix":""},{"dropping-particle":"","family":"Bongers","given":"Bart C.","non-dropping-particle":"","parse-names":false,"suffix":""},{"dropping-particle":"","family":"Kallen","given":"Victor L.","non-dropping-particle":"","parse-names":false,"suffix":""},{"dropping-particle":"","family":"Slooter","given":"Gerrit D.","non-dropping-particle":"","parse-names":false,"suffix":""},{"dropping-particle":"","family":"Meeteren","given":"Nico L.","non-dropping-particle":"Van","parse-names":false,"suffix":""}],"container-title":"European Journal of Anaesthesiology","id":"ITEM-2","issue":"12","issued":{"date-parts":[["2019"]]},"page":"933-945","title":"Prehabilitation before major intra-abdominal cancer surgery: A systematic review of randomised controlled trials","type":"article-journal","volume":"36"},"uris":["http://www.mendeley.com/documents/?uuid=9a4b9a8e-4f93-44cf-9c4e-ad6aaf3b5a7b"]}],"mendeley":{"formattedCitation":"(26,27)","plainTextFormattedCitation":"(26,27)","previouslyFormattedCitation":"(26,27)"},"properties":{"noteIndex":0},"schema":"https://github.com/citation-style-language/schema/raw/master/csl-citation.json"}</w:instrText>
      </w:r>
      <w:r w:rsidR="00CF610D" w:rsidRPr="00832327">
        <w:rPr>
          <w:rFonts w:asciiTheme="majorHAnsi" w:hAnsiTheme="majorHAnsi"/>
          <w:sz w:val="22"/>
          <w:szCs w:val="22"/>
          <w:lang w:val="en-US"/>
        </w:rPr>
        <w:fldChar w:fldCharType="separate"/>
      </w:r>
      <w:r w:rsidR="00CF610D" w:rsidRPr="00CF610D">
        <w:rPr>
          <w:rFonts w:asciiTheme="majorHAnsi" w:hAnsiTheme="majorHAnsi"/>
          <w:noProof/>
          <w:sz w:val="22"/>
          <w:szCs w:val="22"/>
          <w:lang w:val="en-US"/>
        </w:rPr>
        <w:t>(26,27)</w:t>
      </w:r>
      <w:r w:rsidR="00CF610D"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They all agree that exercise prehabilitation is a possible means of </w:t>
      </w:r>
      <w:r w:rsidR="004E0182" w:rsidRPr="00832327">
        <w:rPr>
          <w:rFonts w:asciiTheme="majorHAnsi" w:hAnsiTheme="majorHAnsi"/>
          <w:sz w:val="22"/>
          <w:szCs w:val="22"/>
          <w:lang w:val="en-US"/>
        </w:rPr>
        <w:t>enhancing physical fitness and quality of life, however no clear impact on postoperative outcomes</w:t>
      </w:r>
      <w:r w:rsidR="0044580F" w:rsidRPr="00832327">
        <w:rPr>
          <w:rFonts w:asciiTheme="majorHAnsi" w:hAnsiTheme="majorHAnsi"/>
          <w:sz w:val="22"/>
          <w:szCs w:val="22"/>
          <w:lang w:val="en-US"/>
        </w:rPr>
        <w:t xml:space="preserve"> is currently acknowledged</w:t>
      </w:r>
      <w:r w:rsidR="004E0182" w:rsidRPr="00832327">
        <w:rPr>
          <w:rFonts w:asciiTheme="majorHAnsi" w:hAnsiTheme="majorHAnsi"/>
          <w:sz w:val="22"/>
          <w:szCs w:val="22"/>
          <w:lang w:val="en-US"/>
        </w:rPr>
        <w:t xml:space="preserve">. </w:t>
      </w:r>
      <w:r w:rsidR="00AF6A94">
        <w:rPr>
          <w:rFonts w:asciiTheme="majorHAnsi" w:hAnsiTheme="majorHAnsi"/>
          <w:sz w:val="22"/>
          <w:szCs w:val="22"/>
          <w:lang w:val="en-US"/>
        </w:rPr>
        <w:t>When comparing i</w:t>
      </w:r>
      <w:r w:rsidR="009A2D9C" w:rsidRPr="00832327">
        <w:rPr>
          <w:rFonts w:asciiTheme="majorHAnsi" w:hAnsiTheme="majorHAnsi"/>
          <w:sz w:val="22"/>
          <w:szCs w:val="22"/>
          <w:lang w:val="en-US"/>
        </w:rPr>
        <w:t>nspiratory muscle training, aerobic and resistance exercise training</w:t>
      </w:r>
      <w:r w:rsidR="00AF6A94">
        <w:rPr>
          <w:rFonts w:asciiTheme="majorHAnsi" w:hAnsiTheme="majorHAnsi"/>
          <w:sz w:val="22"/>
          <w:szCs w:val="22"/>
          <w:lang w:val="en-US"/>
        </w:rPr>
        <w:t>, these</w:t>
      </w:r>
      <w:r w:rsidR="009A2D9C" w:rsidRPr="00832327">
        <w:rPr>
          <w:rFonts w:asciiTheme="majorHAnsi" w:hAnsiTheme="majorHAnsi"/>
          <w:sz w:val="22"/>
          <w:szCs w:val="22"/>
          <w:lang w:val="en-US"/>
        </w:rPr>
        <w:t xml:space="preserve"> appear to decrease the incidence of postoperative complications </w:t>
      </w:r>
      <w:r w:rsidR="00AF6A94">
        <w:rPr>
          <w:rFonts w:asciiTheme="majorHAnsi" w:hAnsiTheme="majorHAnsi"/>
          <w:sz w:val="22"/>
          <w:szCs w:val="22"/>
          <w:lang w:val="en-US"/>
        </w:rPr>
        <w:t xml:space="preserve">(especially respiratory) </w:t>
      </w:r>
      <w:r w:rsidR="009A2D9C" w:rsidRPr="00832327">
        <w:rPr>
          <w:rFonts w:asciiTheme="majorHAnsi" w:hAnsiTheme="majorHAnsi"/>
          <w:sz w:val="22"/>
          <w:szCs w:val="22"/>
          <w:lang w:val="en-US"/>
        </w:rPr>
        <w:t xml:space="preserve">in patients undergoing </w:t>
      </w:r>
      <w:r w:rsidR="009A2D9C" w:rsidRPr="00832327">
        <w:rPr>
          <w:rFonts w:asciiTheme="majorHAnsi" w:hAnsiTheme="majorHAnsi"/>
          <w:sz w:val="22"/>
          <w:szCs w:val="22"/>
          <w:lang w:val="en-US"/>
        </w:rPr>
        <w:lastRenderedPageBreak/>
        <w:t>intra-abdominal surgery. The potential for interventions that achieve</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maximum results over short periods </w:t>
      </w:r>
      <w:r w:rsidR="0044580F" w:rsidRPr="00832327">
        <w:rPr>
          <w:rFonts w:asciiTheme="majorHAnsi" w:hAnsiTheme="majorHAnsi"/>
          <w:sz w:val="22"/>
          <w:szCs w:val="22"/>
          <w:lang w:val="en-US"/>
        </w:rPr>
        <w:t>need to be urgently</w:t>
      </w:r>
      <w:r w:rsidR="009A2D9C" w:rsidRPr="00832327">
        <w:rPr>
          <w:rFonts w:asciiTheme="majorHAnsi" w:hAnsiTheme="majorHAnsi"/>
          <w:sz w:val="22"/>
          <w:szCs w:val="22"/>
          <w:lang w:val="en-US"/>
        </w:rPr>
        <w:t xml:space="preserve"> explored. A recent meta-analysis concluded that</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interval training was more effective than continuous</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training at increasing </w:t>
      </w:r>
      <w:r w:rsidR="001D6357" w:rsidRPr="00832327">
        <w:rPr>
          <w:rFonts w:asciiTheme="majorHAnsi" w:hAnsiTheme="majorHAnsi"/>
          <w:sz w:val="22"/>
          <w:szCs w:val="22"/>
          <w:lang w:val="en-US"/>
        </w:rPr>
        <w:t>fitness</w:t>
      </w:r>
      <w:r w:rsidR="009A2D9C" w:rsidRPr="00832327">
        <w:rPr>
          <w:rFonts w:asciiTheme="majorHAnsi" w:hAnsiTheme="majorHAnsi"/>
          <w:sz w:val="22"/>
          <w:szCs w:val="22"/>
          <w:lang w:val="en-US"/>
        </w:rPr>
        <w:t xml:space="preserve"> and</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demonstrated a similar safety profile for</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moderate-intensity training </w:t>
      </w:r>
      <w:r w:rsidR="009A2D9C" w:rsidRPr="00832327">
        <w:rPr>
          <w:rFonts w:asciiTheme="majorHAnsi" w:hAnsiTheme="majorHAnsi"/>
          <w:sz w:val="22"/>
          <w:szCs w:val="22"/>
          <w:lang w:val="en-US"/>
        </w:rPr>
        <w:fldChar w:fldCharType="begin" w:fldLock="1"/>
      </w:r>
      <w:r w:rsidR="00C0120E">
        <w:rPr>
          <w:rFonts w:asciiTheme="majorHAnsi" w:hAnsiTheme="majorHAnsi"/>
          <w:sz w:val="22"/>
          <w:szCs w:val="22"/>
          <w:lang w:val="en-US"/>
        </w:rPr>
        <w:instrText>ADDIN CSL_CITATION {"citationItems":[{"id":"ITEM-1","itemData":{"DOI":"10.1016/j.hlc.2014.09.001","ISBN":"1444-2892","ISSN":"14442892","PMID":"25306500","abstract":"Background: High aerobic capacity is inversely related to cardiovascular disease morbidity and mortality. Recent studies suggest greater improvements in aerobic capacity with high-intensity interval training (interval) compared to moderate-intensity continuous aerobic exercise (continuous). Therefore we perform a meta-analysis of randomised controlled trials comparing the effectiveness of INTERVAL versus CONTINUOUS in aerobic capacity, amongst patients with stable coronary artery disease (CAD) and preserved ejection fraction. Methods: We searched PubMed, EMBASE, CINAHL, the Australia and New Zealand Clinical Trials Register, clinicaltrials.gov and TROVE for randomised controlled trials comparing INTERVAL with CONTINUOUS in patients with CAD. Studies published in the English language up to December 2013 were eligible for inclusion. Aerobic capacity, quantified by peak oxygen consumption (VO2peak) post exercise training was extracted and compared post-intervention between INTERVAL and CONTINUOUS by way of a fixed model meta-analysis. Secondary outcomes including anaerobic threshold, blood pressure and high-density lipoproteins (HDL) were also analysed. Results: Six independent studies with 229 patients (n=99 randomised to INTERVAL) were included in the meta-analysis. There was a significantly higher increase in VO2peakfollowing INTERVAL compared to CONTINUOUS (Weighted Mean Difference=1.53 ml•kg-1min-1, 95% CI 0.84 to 2.23) with homogeneity displayed between studies (Chi Squared=2.69; P=0.7). Significant effects of INTERVAL compared to CONTINUOUS were also found for anaerobic threshold but not systolic blood pressure. Conclusion: In patients with CAD, INTERVAL appears more effective than CONTINUOUS for the improvement of aerobic capacity in patients with CAD. However, long-term studies assessing morbidity and mortality following INTERVAL are required before this approach can be more widely adopted.","author":[{"dropping-particle":"","family":"Elliott","given":"Adrian D.","non-dropping-particle":"","parse-names":false,"suffix":""},{"dropping-particle":"","family":"Rajopadhyaya","given":"Kanchani","non-dropping-particle":"","parse-names":false,"suffix":""},{"dropping-particle":"","family":"Bentley","given":"David J.","non-dropping-particle":"","parse-names":false,"suffix":""},{"dropping-particle":"","family":"Beltrame","given":"John F.","non-dropping-particle":"","parse-names":false,"suffix":""},{"dropping-particle":"","family":"Aromataris","given":"Edoardo C.","non-dropping-particle":"","parse-names":false,"suffix":""}],"container-title":"Heart Lung and Circulation","id":"ITEM-1","issue":"2","issued":{"date-parts":[["2015"]]},"page":"149-157","publisher":"Australian and New Zealand Society of Cardiac and Thoracic Surgeons (ANZSCTS) and the Cardiac Society of Australia and New Zealand (CSANZ)","title":"Interval Training Versus Continuous Exercise in Patients with Coronary Artery Disease: A Meta-Analysis","type":"article-journal","volume":"24"},"uris":["http://www.mendeley.com/documents/?uuid=a15c8c68-41e2-46ea-8121-53b84351807f"]}],"mendeley":{"formattedCitation":"(31)","plainTextFormattedCitation":"(31)","previouslyFormattedCitation":"(31)"},"properties":{"noteIndex":0},"schema":"https://github.com/citation-style-language/schema/raw/master/csl-citation.json"}</w:instrText>
      </w:r>
      <w:r w:rsidR="009A2D9C" w:rsidRPr="00832327">
        <w:rPr>
          <w:rFonts w:asciiTheme="majorHAnsi" w:hAnsiTheme="majorHAnsi"/>
          <w:sz w:val="22"/>
          <w:szCs w:val="22"/>
          <w:lang w:val="en-US"/>
        </w:rPr>
        <w:fldChar w:fldCharType="separate"/>
      </w:r>
      <w:r w:rsidR="00AF6A94" w:rsidRPr="00AF6A94">
        <w:rPr>
          <w:rFonts w:asciiTheme="majorHAnsi" w:hAnsiTheme="majorHAnsi"/>
          <w:noProof/>
          <w:sz w:val="22"/>
          <w:szCs w:val="22"/>
          <w:lang w:val="en-US"/>
        </w:rPr>
        <w:t>(31)</w:t>
      </w:r>
      <w:r w:rsidR="009A2D9C" w:rsidRPr="00832327">
        <w:rPr>
          <w:rFonts w:asciiTheme="majorHAnsi" w:hAnsiTheme="majorHAnsi"/>
          <w:sz w:val="22"/>
          <w:szCs w:val="22"/>
          <w:lang w:val="en-US"/>
        </w:rPr>
        <w:fldChar w:fldCharType="end"/>
      </w:r>
      <w:r w:rsidR="001D6357" w:rsidRPr="00832327">
        <w:rPr>
          <w:rFonts w:asciiTheme="majorHAnsi" w:hAnsiTheme="majorHAnsi"/>
          <w:sz w:val="22"/>
          <w:szCs w:val="22"/>
          <w:lang w:val="en-US"/>
        </w:rPr>
        <w:t>.</w:t>
      </w:r>
      <w:r w:rsidR="009A2D9C" w:rsidRPr="00832327">
        <w:rPr>
          <w:rFonts w:asciiTheme="majorHAnsi" w:hAnsiTheme="majorHAnsi"/>
          <w:sz w:val="22"/>
          <w:szCs w:val="22"/>
          <w:lang w:val="en-US"/>
        </w:rPr>
        <w:t xml:space="preserve"> A preoperative, supervised,</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high-intensity program of interval</w:t>
      </w:r>
      <w:r w:rsidR="0044580F"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training may increase a patient’s aerobic capacity</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prior to an operation within a short time frame </w:t>
      </w:r>
      <w:r w:rsidR="009A2D9C" w:rsidRPr="00832327">
        <w:rPr>
          <w:rFonts w:asciiTheme="majorHAnsi" w:hAnsiTheme="majorHAnsi"/>
          <w:sz w:val="22"/>
          <w:szCs w:val="22"/>
          <w:lang w:val="en-US"/>
        </w:rPr>
        <w:fldChar w:fldCharType="begin" w:fldLock="1"/>
      </w:r>
      <w:r w:rsidR="00CF610D">
        <w:rPr>
          <w:rFonts w:asciiTheme="majorHAnsi" w:hAnsiTheme="majorHAnsi"/>
          <w:sz w:val="22"/>
          <w:szCs w:val="22"/>
          <w:lang w:val="en-US"/>
        </w:rPr>
        <w:instrText>ADDIN CSL_CITATION {"citationItems":[{"id":"ITEM-1","itemData":{"DOI":"10.1186/s13741-015-0026-8","ISSN":"20470525","PMID":"26770671","abstract":"The advancement of perioperative medicine is leading to greater diversity in development of pre-surgical interventions, implemented to reduce patient surgical risk and enhance post-surgical recovery. Of these interventions, the prescription of pre-operative exercise training is gathering momentum as a realistic means for enhancing patient surgical outcome. Indeed, the general benefits of exercise training have the potential to pre-operatively optimise several pre-surgical risks factors, including cardiorespiratory function, frailty and cognitive function. Any exercise programme incorporated into the pre-operative pathway of care needs to be effective and time efficient in that any fitness gains are achievable in the limited period between the decision for surgery and operation (e.g. 4 weeks). Fortunately, there is a large volume of research describing effective and time-efficient exercise training programmes within the discipline of sports science. Accordingly, the objective of our commentary is to synthesise contemporary exercise training research, both from non-clinical and clinical populations, with the overarching aim of informing the development of effective and time-efficient pre-surgical exercise training programmes. The development of such exercise training programmes requires the careful consideration of several key principles, namely frequency, intensity, time, type and progression of exercise. Therefore, in light of more recent evidence demonstrating the effectiveness and time efficiency of high-intensity interval training—which involves brief bouts of intense exercise interspersed with longer recovery periods—the principles of exercise training programme design will be discussed mainly in the context of such high-intensity interval training programmes. Other issues pertinent to the development, implementation and evaluation of pre-operative exercise training programmes, such as individual exercise prescription, training session monitoring and potential barriers and risks to high-intensity exercise are also discussed. The evidence presented suggests that individually prescribed and supervised high-intensity interval training programmes, encompassing a variety of exercise modes represent an effective and safe means of exercise therapy prior to surgery.","author":[{"dropping-particle":"","family":"Weston","given":"Matthew","non-dropping-particle":"","parse-names":false,"suffix":""},{"dropping-particle":"","family":"Weston","given":"Kathryn L.","non-dropping-particle":"","parse-names":false,"suffix":""},{"dropping-particle":"","family":"Prentis","given":"James M.","non-dropping-particle":"","parse-names":false,"suffix":""},{"dropping-particle":"","family":"Snowden","given":"Chris P.","non-dropping-particle":"","parse-names":false,"suffix":""}],"container-title":"Perioperative Medicine","id":"ITEM-1","issue":"1","issued":{"date-parts":[["2016"]]},"title":"High-intensity interval training (HIT) for effective and time-efficient pre-surgical exercise interventions","type":"article-journal","volume":"5"},"uris":["http://www.mendeley.com/documents/?uuid=2c25b045-423c-4f6d-9e44-95ae18173583"]}],"mendeley":{"formattedCitation":"(30)","plainTextFormattedCitation":"(30)","previouslyFormattedCitation":"(30)"},"properties":{"noteIndex":0},"schema":"https://github.com/citation-style-language/schema/raw/master/csl-citation.json"}</w:instrText>
      </w:r>
      <w:r w:rsidR="009A2D9C" w:rsidRPr="00832327">
        <w:rPr>
          <w:rFonts w:asciiTheme="majorHAnsi" w:hAnsiTheme="majorHAnsi"/>
          <w:sz w:val="22"/>
          <w:szCs w:val="22"/>
          <w:lang w:val="en-US"/>
        </w:rPr>
        <w:fldChar w:fldCharType="separate"/>
      </w:r>
      <w:r w:rsidR="00CF610D" w:rsidRPr="00CF610D">
        <w:rPr>
          <w:rFonts w:asciiTheme="majorHAnsi" w:hAnsiTheme="majorHAnsi"/>
          <w:noProof/>
          <w:sz w:val="22"/>
          <w:szCs w:val="22"/>
          <w:lang w:val="en-US"/>
        </w:rPr>
        <w:t>(30)</w:t>
      </w:r>
      <w:r w:rsidR="009A2D9C" w:rsidRPr="00832327">
        <w:rPr>
          <w:rFonts w:asciiTheme="majorHAnsi" w:hAnsiTheme="majorHAnsi"/>
          <w:sz w:val="22"/>
          <w:szCs w:val="22"/>
          <w:lang w:val="en-US"/>
        </w:rPr>
        <w:fldChar w:fldCharType="end"/>
      </w:r>
      <w:r w:rsidR="001D6357" w:rsidRPr="00832327">
        <w:rPr>
          <w:rFonts w:asciiTheme="majorHAnsi" w:hAnsiTheme="majorHAnsi"/>
          <w:sz w:val="22"/>
          <w:szCs w:val="22"/>
          <w:lang w:val="en-US"/>
        </w:rPr>
        <w:t>, however</w:t>
      </w:r>
      <w:r w:rsidR="00EE708C" w:rsidRPr="00832327">
        <w:rPr>
          <w:rFonts w:asciiTheme="majorHAnsi" w:hAnsiTheme="majorHAnsi"/>
          <w:sz w:val="22"/>
          <w:szCs w:val="22"/>
          <w:lang w:val="en-US"/>
        </w:rPr>
        <w:t xml:space="preserve"> </w:t>
      </w:r>
      <w:r w:rsidR="001D6357" w:rsidRPr="00832327">
        <w:rPr>
          <w:rFonts w:asciiTheme="majorHAnsi" w:hAnsiTheme="majorHAnsi"/>
          <w:sz w:val="22"/>
          <w:szCs w:val="22"/>
          <w:lang w:val="en-US"/>
        </w:rPr>
        <w:t>a</w:t>
      </w:r>
      <w:r w:rsidR="009A2D9C" w:rsidRPr="00832327">
        <w:rPr>
          <w:rFonts w:asciiTheme="majorHAnsi" w:hAnsiTheme="majorHAnsi"/>
          <w:sz w:val="22"/>
          <w:szCs w:val="22"/>
          <w:lang w:val="en-US"/>
        </w:rPr>
        <w:t>n easier alternative is a walking-based intervention,</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which can be performed </w:t>
      </w:r>
      <w:r w:rsidR="00AF6A94">
        <w:rPr>
          <w:rFonts w:asciiTheme="majorHAnsi" w:hAnsiTheme="majorHAnsi"/>
          <w:sz w:val="22"/>
          <w:szCs w:val="22"/>
          <w:lang w:val="en-US"/>
        </w:rPr>
        <w:t xml:space="preserve">feasibly </w:t>
      </w:r>
      <w:r w:rsidR="009A2D9C" w:rsidRPr="00832327">
        <w:rPr>
          <w:rFonts w:asciiTheme="majorHAnsi" w:hAnsiTheme="majorHAnsi"/>
          <w:sz w:val="22"/>
          <w:szCs w:val="22"/>
          <w:lang w:val="en-US"/>
        </w:rPr>
        <w:t>by patients at</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home</w:t>
      </w:r>
      <w:r w:rsidR="00AF6A94">
        <w:rPr>
          <w:rFonts w:asciiTheme="majorHAnsi" w:hAnsiTheme="majorHAnsi"/>
          <w:sz w:val="22"/>
          <w:szCs w:val="22"/>
          <w:lang w:val="en-US"/>
        </w:rPr>
        <w:t xml:space="preserve"> </w:t>
      </w:r>
      <w:r w:rsidR="00AF6A94">
        <w:rPr>
          <w:rFonts w:asciiTheme="majorHAnsi" w:hAnsiTheme="majorHAnsi"/>
          <w:sz w:val="22"/>
          <w:szCs w:val="22"/>
          <w:lang w:val="en-US"/>
        </w:rPr>
        <w:fldChar w:fldCharType="begin" w:fldLock="1"/>
      </w:r>
      <w:r w:rsidR="00C0120E">
        <w:rPr>
          <w:rFonts w:asciiTheme="majorHAnsi" w:hAnsiTheme="majorHAnsi"/>
          <w:sz w:val="22"/>
          <w:szCs w:val="22"/>
          <w:lang w:val="en-US"/>
        </w:rPr>
        <w:instrText>ADDIN CSL_CITATION {"citationItems":[{"id":"ITEM-1","itemData":{"DOI":"10.1111/codi.14560","ISSN":"14631318","PMID":"30657249","abstract":"Aim: Rectal cancer patients undergoing neoadjuvant chemoradiotherapy (NACRT) experience physical deterioration and reductions in their quality of life. This feasibility study assessed prehabilitation (a walking intervention) before, during and after NACRT to inform a definitive multi-centred randomized clinical trial (REx trial). Methods: Patients planned for NACRT followed by potentially curative surgery were approached (August 2014–March 2016) (www.isrctn.com; 62859294). Prior to NACRT, baseline physical and psycho-social data were recorded using validated tools. Participants were randomized to either the intervention group (exercise counselling session followed by a 13–17 week telephone-guided walking programme) or a control group (standard care). Follow-up testing was undertaken 1–2 weeks before surgery. Results: Of the 296 screened patients, 78 (26%) were eligible and 48 (61%) were recruited. N = 31 (65%) were men with a mean age of 65.9 years (range 33.7–82.6). Mean intervention duration was 14 weeks with 75% adherence. n = 40 (83%) completed follow-up testing. Both groups recorded reductions in daily walking but the reduction was less in the intervention group although not statistically significant. Participants reported high satisfaction and fidelity to trial procedures. Conclusion: This study demonstrates that prehabilitation is feasible in rectal cancer patients undergoing NACRT. Good recruitment, adherence, retention and patient satisfaction rates support the development of a fully powered trial. The effects of the intervention on physical outcomes were promising.","author":[{"dropping-particle":"","family":"Moug","given":"S. J.","non-dropping-particle":"","parse-names":false,"suffix":""},{"dropping-particle":"","family":"Mutrie","given":"N","non-dropping-particle":"","parse-names":false,"suffix":""},{"dropping-particle":"","family":"Barry","given":"S. J.E.","non-dropping-particle":"","parse-names":false,"suffix":""},{"dropping-particle":"","family":"Mackay","given":"G","non-dropping-particle":"","parse-names":false,"suffix":""},{"dropping-particle":"","family":"Steele","given":"R. J.C.","non-dropping-particle":"","parse-names":false,"suffix":""},{"dropping-particle":"","family":"Boachie","given":"C","non-dropping-particle":"","parse-names":false,"suffix":""},{"dropping-particle":"","family":"Buchan","given":"C","non-dropping-particle":"","parse-names":false,"suffix":""},{"dropping-particle":"","family":"Anderson","given":"A S","non-dropping-particle":"","parse-names":false,"suffix":""}],"container-title":"Colorectal Disease","id":"ITEM-1","issue":"5","issued":{"date-parts":[["2019"]]},"page":"548-562","title":"Prehabilitation is feasible in patients with rectal cancer undergoing neoadjuvant chemoradiotherapy and may minimize physical deterioration: results from the REx trial","type":"article-journal","volume":"21"},"uris":["http://www.mendeley.com/documents/?uuid=7c6e4e1c-f048-41e9-a944-97be369103ef"]}],"mendeley":{"formattedCitation":"(32)","plainTextFormattedCitation":"(32)","previouslyFormattedCitation":"(32)"},"properties":{"noteIndex":0},"schema":"https://github.com/citation-style-language/schema/raw/master/csl-citation.json"}</w:instrText>
      </w:r>
      <w:r w:rsidR="00AF6A94">
        <w:rPr>
          <w:rFonts w:asciiTheme="majorHAnsi" w:hAnsiTheme="majorHAnsi"/>
          <w:sz w:val="22"/>
          <w:szCs w:val="22"/>
          <w:lang w:val="en-US"/>
        </w:rPr>
        <w:fldChar w:fldCharType="separate"/>
      </w:r>
      <w:r w:rsidR="00AF6A94" w:rsidRPr="00AF6A94">
        <w:rPr>
          <w:rFonts w:asciiTheme="majorHAnsi" w:hAnsiTheme="majorHAnsi"/>
          <w:noProof/>
          <w:sz w:val="22"/>
          <w:szCs w:val="22"/>
          <w:lang w:val="en-US"/>
        </w:rPr>
        <w:t>(32)</w:t>
      </w:r>
      <w:r w:rsidR="00AF6A94">
        <w:rPr>
          <w:rFonts w:asciiTheme="majorHAnsi" w:hAnsiTheme="majorHAnsi"/>
          <w:sz w:val="22"/>
          <w:szCs w:val="22"/>
          <w:lang w:val="en-US"/>
        </w:rPr>
        <w:fldChar w:fldCharType="end"/>
      </w:r>
      <w:r w:rsidR="00AF6A94">
        <w:rPr>
          <w:rFonts w:asciiTheme="majorHAnsi" w:hAnsiTheme="majorHAnsi"/>
          <w:sz w:val="22"/>
          <w:szCs w:val="22"/>
          <w:lang w:val="en-US"/>
        </w:rPr>
        <w:t xml:space="preserve"> </w:t>
      </w:r>
      <w:r w:rsidR="001D6357" w:rsidRPr="00832327">
        <w:rPr>
          <w:rFonts w:asciiTheme="majorHAnsi" w:hAnsiTheme="majorHAnsi"/>
          <w:sz w:val="22"/>
          <w:szCs w:val="22"/>
          <w:lang w:val="en-US"/>
        </w:rPr>
        <w:t>. However, t</w:t>
      </w:r>
      <w:r w:rsidR="009A2D9C" w:rsidRPr="00832327">
        <w:rPr>
          <w:rFonts w:asciiTheme="majorHAnsi" w:hAnsiTheme="majorHAnsi"/>
          <w:sz w:val="22"/>
          <w:szCs w:val="22"/>
          <w:lang w:val="en-US"/>
        </w:rPr>
        <w:t>his type of moderate-intensity exercise</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may not create the improvements necessary</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 xml:space="preserve">within a short time frame. The </w:t>
      </w:r>
      <w:r w:rsidR="00677479">
        <w:rPr>
          <w:rFonts w:asciiTheme="majorHAnsi" w:hAnsiTheme="majorHAnsi"/>
          <w:sz w:val="22"/>
          <w:szCs w:val="22"/>
          <w:lang w:val="en-US"/>
        </w:rPr>
        <w:t>minimum clinically important dose for prehabilitation</w:t>
      </w:r>
      <w:r w:rsidR="009A2D9C" w:rsidRPr="00832327">
        <w:rPr>
          <w:rFonts w:asciiTheme="majorHAnsi" w:hAnsiTheme="majorHAnsi"/>
          <w:sz w:val="22"/>
          <w:szCs w:val="22"/>
          <w:lang w:val="en-US"/>
        </w:rPr>
        <w:t xml:space="preserve"> programs</w:t>
      </w:r>
      <w:r w:rsidR="00EE708C" w:rsidRPr="00832327">
        <w:rPr>
          <w:rFonts w:asciiTheme="majorHAnsi" w:hAnsiTheme="majorHAnsi"/>
          <w:sz w:val="22"/>
          <w:szCs w:val="22"/>
          <w:lang w:val="en-US"/>
        </w:rPr>
        <w:t xml:space="preserve"> </w:t>
      </w:r>
      <w:r w:rsidR="009A2D9C" w:rsidRPr="00832327">
        <w:rPr>
          <w:rFonts w:asciiTheme="majorHAnsi" w:hAnsiTheme="majorHAnsi"/>
          <w:sz w:val="22"/>
          <w:szCs w:val="22"/>
          <w:lang w:val="en-US"/>
        </w:rPr>
        <w:t>to improve aerobic fitness should be</w:t>
      </w:r>
      <w:r w:rsidR="00EE708C" w:rsidRPr="00832327">
        <w:rPr>
          <w:rFonts w:asciiTheme="majorHAnsi" w:hAnsiTheme="majorHAnsi"/>
          <w:sz w:val="22"/>
          <w:szCs w:val="22"/>
          <w:lang w:val="en-US"/>
        </w:rPr>
        <w:t xml:space="preserve"> </w:t>
      </w:r>
      <w:r w:rsidR="00677479">
        <w:rPr>
          <w:rFonts w:asciiTheme="majorHAnsi" w:hAnsiTheme="majorHAnsi"/>
          <w:sz w:val="22"/>
          <w:szCs w:val="22"/>
          <w:lang w:val="en-US"/>
        </w:rPr>
        <w:t xml:space="preserve">established </w:t>
      </w:r>
      <w:r w:rsidR="009A2D9C" w:rsidRPr="00832327">
        <w:rPr>
          <w:rFonts w:asciiTheme="majorHAnsi" w:hAnsiTheme="majorHAnsi"/>
          <w:sz w:val="22"/>
          <w:szCs w:val="22"/>
          <w:lang w:val="en-US"/>
        </w:rPr>
        <w:t>in future research</w:t>
      </w:r>
      <w:r w:rsidR="00EE708C" w:rsidRPr="00832327">
        <w:rPr>
          <w:rFonts w:asciiTheme="majorHAnsi" w:hAnsiTheme="majorHAnsi"/>
          <w:sz w:val="22"/>
          <w:szCs w:val="22"/>
          <w:lang w:val="en-US"/>
        </w:rPr>
        <w:t>.</w:t>
      </w:r>
    </w:p>
    <w:p w14:paraId="61AC3A80" w14:textId="77777777" w:rsidR="009A2D9C" w:rsidRPr="00832327" w:rsidRDefault="009A2D9C" w:rsidP="00303736">
      <w:pPr>
        <w:pStyle w:val="NoSpacing"/>
        <w:spacing w:line="360" w:lineRule="auto"/>
        <w:jc w:val="both"/>
        <w:rPr>
          <w:rFonts w:asciiTheme="majorHAnsi" w:hAnsiTheme="majorHAnsi"/>
          <w:sz w:val="22"/>
          <w:szCs w:val="22"/>
          <w:lang w:val="en-US"/>
        </w:rPr>
      </w:pPr>
    </w:p>
    <w:p w14:paraId="7B5F2A90" w14:textId="4FAFA00D" w:rsidR="00C0120E" w:rsidRDefault="004E0182" w:rsidP="00677479">
      <w:pPr>
        <w:pStyle w:val="Default"/>
        <w:spacing w:line="360" w:lineRule="auto"/>
        <w:jc w:val="both"/>
        <w:rPr>
          <w:rFonts w:asciiTheme="majorHAnsi" w:hAnsiTheme="majorHAnsi"/>
          <w:sz w:val="22"/>
          <w:szCs w:val="22"/>
        </w:rPr>
      </w:pPr>
      <w:r w:rsidRPr="00832327">
        <w:rPr>
          <w:rFonts w:asciiTheme="majorHAnsi" w:hAnsiTheme="majorHAnsi"/>
          <w:sz w:val="22"/>
          <w:szCs w:val="22"/>
        </w:rPr>
        <w:t>Encouragingly this are</w:t>
      </w:r>
      <w:r w:rsidR="00640626" w:rsidRPr="00832327">
        <w:rPr>
          <w:rFonts w:asciiTheme="majorHAnsi" w:hAnsiTheme="majorHAnsi"/>
          <w:sz w:val="22"/>
          <w:szCs w:val="22"/>
        </w:rPr>
        <w:t>a</w:t>
      </w:r>
      <w:r w:rsidRPr="00832327">
        <w:rPr>
          <w:rFonts w:asciiTheme="majorHAnsi" w:hAnsiTheme="majorHAnsi"/>
          <w:sz w:val="22"/>
          <w:szCs w:val="22"/>
        </w:rPr>
        <w:t xml:space="preserve"> of research is </w:t>
      </w:r>
      <w:r w:rsidR="00C0120E">
        <w:rPr>
          <w:rFonts w:asciiTheme="majorHAnsi" w:hAnsiTheme="majorHAnsi"/>
          <w:sz w:val="22"/>
          <w:szCs w:val="22"/>
        </w:rPr>
        <w:t>gaining traction with</w:t>
      </w:r>
      <w:r w:rsidRPr="00832327">
        <w:rPr>
          <w:rFonts w:asciiTheme="majorHAnsi" w:hAnsiTheme="majorHAnsi"/>
          <w:sz w:val="22"/>
          <w:szCs w:val="22"/>
        </w:rPr>
        <w:t xml:space="preserve"> new studies attempting to answer specific questions relating to longer term outcomes e.g. </w:t>
      </w:r>
      <w:r w:rsidR="008F499A" w:rsidRPr="00832327">
        <w:rPr>
          <w:rFonts w:asciiTheme="majorHAnsi" w:hAnsiTheme="majorHAnsi"/>
          <w:sz w:val="22"/>
          <w:szCs w:val="22"/>
        </w:rPr>
        <w:t>CHALLENGE study (Colon Health and Life-Long Exercise Change)</w:t>
      </w:r>
      <w:r w:rsidR="008F499A" w:rsidRPr="00832327">
        <w:rPr>
          <w:rFonts w:asciiTheme="majorHAnsi" w:hAnsiTheme="majorHAnsi"/>
          <w:sz w:val="22"/>
          <w:szCs w:val="22"/>
        </w:rPr>
        <w:fldChar w:fldCharType="begin" w:fldLock="1"/>
      </w:r>
      <w:r w:rsidR="00CF610D">
        <w:rPr>
          <w:rFonts w:asciiTheme="majorHAnsi" w:hAnsiTheme="majorHAnsi"/>
          <w:sz w:val="22"/>
          <w:szCs w:val="22"/>
        </w:rPr>
        <w:instrText>ADDIN CSL_CITATION {"citationItems":[{"id":"ITEM-1","itemData":{"ISBN":"1198-0052","ISSN":"1198-0052","abstract":"Background: Observational studies indicate that physical activity (PA) is strongly associated with improved disease outcomes in colon cancer survivors, but a randomized controlled trial is needed to determine whether the association is causal and whether new policies to promote exercise are justified. Purpose: The CO.21 Colon Health and Life-Long Exercise Change (CHALLENGE) trial undertaken by the National Cancer Institute of Canada Clinical Trials Group (NCIC CTG) is designed to determine the effects of a structured PA intervention on outcomes for survivors of highrisk stage II or III colon cancer who have completed adjuvant therapy within the previous 2-6 months. Methods: Trial participants (n = 962) will be stratified by centre, disease stage, body mass index, and performance status, and will be randomly assigned to a structured PA intervention or to general health education materials. The PA intervention will consist of a behavioural support program and supervised PA sessions delivered over a 3-year period, beginning with regular face-to-face sessions and tapering to less frequent face-to-face or telephone sessions. The primary endpoint is disease-free survival. Important secondary endpoints include multiple patient-reported outcomes, objective physical functioning, biologic correlative markers, and an economic analysis. Summary: Cancer survivors and cancer care professionals are interested in the potential role of PA to improve multiple disease-related outcomes, but a randomized controlled trial is needed to provide compelling evidence to justify changes in health care policies and practice. Copyright © 2008 Multimed Inc.","author":[{"dropping-particle":"","family":"K.S.","given":"Courneya","non-dropping-particle":"","parse-names":false,"suffix":""},{"dropping-particle":"","family":"C.M.","given":"Booth","non-dropping-particle":"","parse-names":false,"suffix":""},{"dropping-particle":"","family":"S.","given":"Gill","non-dropping-particle":"","parse-names":false,"suffix":""},{"dropping-particle":"","family":"P.","given":"O'Brien","non-dropping-particle":"","parse-names":false,"suffix":""},{"dropping-particle":"","family":"J.","given":"Vardy","non-dropping-particle":"","parse-names":false,"suffix":""},{"dropping-particle":"","family":"C.M.","given":"Friedenreich","non-dropping-particle":"","parse-names":false,"suffix":""},{"dropping-particle":"","family":"H.J.","given":"Au","non-dropping-particle":"","parse-names":false,"suffix":""},{"dropping-particle":"","family":"M.D.","given":"Brundage","non-dropping-particle":"","parse-names":false,"suffix":""},{"dropping-particle":"","family":"D.","given":"Tu","non-dropping-particle":"","parse-names":false,"suffix":""},{"dropping-particle":"","family":"H.","given":"Dhillon","non-dropping-particle":"","parse-names":false,"suffix":""}],"container-title":"Current Oncology","id":"ITEM-1","issue":"6","issued":{"date-parts":[["2008"]]},"page":"8-16","title":"The Colon Health and Life-Long Exercise Change trial: A randomized trial of the National Cancer Institute of Canada Clinical Trials Group","type":"article-journal","volume":"15"},"uris":["http://www.mendeley.com/documents/?uuid=812e4bf9-4c75-470f-8ba7-72aab09a8c57"]}],"mendeley":{"formattedCitation":"(33)","plainTextFormattedCitation":"(33)","previouslyFormattedCitation":"(33)"},"properties":{"noteIndex":0},"schema":"https://github.com/citation-style-language/schema/raw/master/csl-citation.json"}</w:instrText>
      </w:r>
      <w:r w:rsidR="008F499A" w:rsidRPr="00832327">
        <w:rPr>
          <w:rFonts w:asciiTheme="majorHAnsi" w:hAnsiTheme="majorHAnsi"/>
          <w:sz w:val="22"/>
          <w:szCs w:val="22"/>
        </w:rPr>
        <w:fldChar w:fldCharType="separate"/>
      </w:r>
      <w:r w:rsidR="00CF610D" w:rsidRPr="00CF610D">
        <w:rPr>
          <w:rFonts w:asciiTheme="majorHAnsi" w:hAnsiTheme="majorHAnsi"/>
          <w:noProof/>
          <w:sz w:val="22"/>
          <w:szCs w:val="22"/>
        </w:rPr>
        <w:t>(33)</w:t>
      </w:r>
      <w:r w:rsidR="008F499A" w:rsidRPr="00832327">
        <w:rPr>
          <w:rFonts w:asciiTheme="majorHAnsi" w:hAnsiTheme="majorHAnsi"/>
          <w:sz w:val="22"/>
          <w:szCs w:val="22"/>
        </w:rPr>
        <w:fldChar w:fldCharType="end"/>
      </w:r>
      <w:r w:rsidR="008F499A" w:rsidRPr="00832327">
        <w:rPr>
          <w:rFonts w:asciiTheme="majorHAnsi" w:hAnsiTheme="majorHAnsi"/>
          <w:sz w:val="22"/>
          <w:szCs w:val="22"/>
        </w:rPr>
        <w:t>, the INTERVAL-MCRPC study (Intense Exercise for Survival among men with Metastatic Castrate-Resistant Prostate Cancer) and the PANTERA study (Exercise as Treatment for Men with Prostate Cancer) starting enrolment in 2016</w:t>
      </w:r>
      <w:r w:rsidR="0044580F" w:rsidRPr="00832327">
        <w:rPr>
          <w:rFonts w:asciiTheme="majorHAnsi" w:hAnsiTheme="majorHAnsi"/>
          <w:sz w:val="22"/>
          <w:szCs w:val="22"/>
        </w:rPr>
        <w:t>.</w:t>
      </w:r>
      <w:r w:rsidR="008F499A" w:rsidRPr="00832327">
        <w:rPr>
          <w:rFonts w:asciiTheme="majorHAnsi" w:hAnsiTheme="majorHAnsi"/>
          <w:sz w:val="22"/>
          <w:szCs w:val="22"/>
        </w:rPr>
        <w:t xml:space="preserve"> </w:t>
      </w:r>
      <w:r w:rsidRPr="00832327">
        <w:rPr>
          <w:rFonts w:asciiTheme="majorHAnsi" w:hAnsiTheme="majorHAnsi"/>
          <w:sz w:val="22"/>
          <w:szCs w:val="22"/>
        </w:rPr>
        <w:t>PREPARE ABC</w:t>
      </w:r>
      <w:r w:rsidR="008F499A" w:rsidRPr="00832327">
        <w:rPr>
          <w:rFonts w:asciiTheme="majorHAnsi" w:hAnsiTheme="majorHAnsi"/>
          <w:sz w:val="22"/>
          <w:szCs w:val="22"/>
        </w:rPr>
        <w:t xml:space="preserve"> (</w:t>
      </w:r>
      <w:proofErr w:type="spellStart"/>
      <w:r w:rsidR="008F499A" w:rsidRPr="00832327">
        <w:rPr>
          <w:rFonts w:asciiTheme="majorHAnsi" w:hAnsiTheme="majorHAnsi"/>
          <w:sz w:val="22"/>
          <w:szCs w:val="22"/>
        </w:rPr>
        <w:t>SupPoRtive</w:t>
      </w:r>
      <w:proofErr w:type="spellEnd"/>
      <w:r w:rsidR="008F499A" w:rsidRPr="00832327">
        <w:rPr>
          <w:rFonts w:asciiTheme="majorHAnsi" w:hAnsiTheme="majorHAnsi"/>
          <w:sz w:val="22"/>
          <w:szCs w:val="22"/>
        </w:rPr>
        <w:t xml:space="preserve"> Exercise </w:t>
      </w:r>
      <w:proofErr w:type="spellStart"/>
      <w:r w:rsidR="008F499A" w:rsidRPr="00832327">
        <w:rPr>
          <w:rFonts w:asciiTheme="majorHAnsi" w:hAnsiTheme="majorHAnsi"/>
          <w:sz w:val="22"/>
          <w:szCs w:val="22"/>
        </w:rPr>
        <w:t>Programmes</w:t>
      </w:r>
      <w:proofErr w:type="spellEnd"/>
      <w:r w:rsidR="008F499A" w:rsidRPr="00832327">
        <w:rPr>
          <w:rFonts w:asciiTheme="majorHAnsi" w:hAnsiTheme="majorHAnsi"/>
          <w:sz w:val="22"/>
          <w:szCs w:val="22"/>
        </w:rPr>
        <w:t xml:space="preserve"> for Accelerating </w:t>
      </w:r>
      <w:proofErr w:type="spellStart"/>
      <w:r w:rsidR="008F499A" w:rsidRPr="00832327">
        <w:rPr>
          <w:rFonts w:asciiTheme="majorHAnsi" w:hAnsiTheme="majorHAnsi"/>
          <w:sz w:val="22"/>
          <w:szCs w:val="22"/>
        </w:rPr>
        <w:t>REcovery</w:t>
      </w:r>
      <w:proofErr w:type="spellEnd"/>
      <w:r w:rsidR="008F499A" w:rsidRPr="00832327">
        <w:rPr>
          <w:rFonts w:asciiTheme="majorHAnsi" w:hAnsiTheme="majorHAnsi"/>
          <w:sz w:val="22"/>
          <w:szCs w:val="22"/>
        </w:rPr>
        <w:t xml:space="preserve"> after major </w:t>
      </w:r>
      <w:proofErr w:type="spellStart"/>
      <w:r w:rsidR="008F499A" w:rsidRPr="00832327">
        <w:rPr>
          <w:rFonts w:asciiTheme="majorHAnsi" w:hAnsiTheme="majorHAnsi"/>
          <w:sz w:val="22"/>
          <w:szCs w:val="22"/>
        </w:rPr>
        <w:t>ABdominal</w:t>
      </w:r>
      <w:proofErr w:type="spellEnd"/>
      <w:r w:rsidR="008F499A" w:rsidRPr="00832327">
        <w:rPr>
          <w:rFonts w:asciiTheme="majorHAnsi" w:hAnsiTheme="majorHAnsi"/>
          <w:sz w:val="22"/>
          <w:szCs w:val="22"/>
        </w:rPr>
        <w:t xml:space="preserve"> Cancer surgery)</w:t>
      </w:r>
      <w:r w:rsidRPr="00832327">
        <w:rPr>
          <w:rFonts w:asciiTheme="majorHAnsi" w:hAnsiTheme="majorHAnsi"/>
          <w:sz w:val="22"/>
          <w:szCs w:val="22"/>
        </w:rPr>
        <w:t>, PREHAB</w:t>
      </w:r>
      <w:r w:rsidR="00640626" w:rsidRPr="00832327">
        <w:rPr>
          <w:rFonts w:asciiTheme="majorHAnsi" w:hAnsiTheme="majorHAnsi"/>
          <w:sz w:val="22"/>
          <w:szCs w:val="22"/>
        </w:rPr>
        <w:t xml:space="preserve"> (Multimodal prehabilitation in colorectal cancer patients to improve functional capacity and reduce postoperative complications)</w:t>
      </w:r>
      <w:r w:rsidR="0008597B" w:rsidRPr="00832327">
        <w:rPr>
          <w:rFonts w:asciiTheme="majorHAnsi" w:hAnsiTheme="majorHAnsi"/>
          <w:sz w:val="22"/>
          <w:szCs w:val="22"/>
        </w:rPr>
        <w:t>,</w:t>
      </w:r>
      <w:r w:rsidR="00640626" w:rsidRPr="00832327">
        <w:rPr>
          <w:rFonts w:asciiTheme="majorHAnsi" w:hAnsiTheme="majorHAnsi"/>
          <w:sz w:val="22"/>
          <w:szCs w:val="22"/>
        </w:rPr>
        <w:t xml:space="preserve"> </w:t>
      </w:r>
      <w:r w:rsidR="0008597B" w:rsidRPr="00832327">
        <w:rPr>
          <w:rFonts w:asciiTheme="majorHAnsi" w:hAnsiTheme="majorHAnsi"/>
          <w:sz w:val="22"/>
          <w:szCs w:val="22"/>
        </w:rPr>
        <w:t>WesF</w:t>
      </w:r>
      <w:r w:rsidR="00677479">
        <w:rPr>
          <w:rFonts w:asciiTheme="majorHAnsi" w:hAnsiTheme="majorHAnsi"/>
          <w:sz w:val="22"/>
          <w:szCs w:val="22"/>
        </w:rPr>
        <w:t>it</w:t>
      </w:r>
      <w:r w:rsidRPr="00832327">
        <w:rPr>
          <w:rFonts w:asciiTheme="majorHAnsi" w:hAnsiTheme="majorHAnsi"/>
          <w:sz w:val="22"/>
          <w:szCs w:val="22"/>
        </w:rPr>
        <w:t xml:space="preserve"> </w:t>
      </w:r>
      <w:r w:rsidR="00640626" w:rsidRPr="00832327">
        <w:rPr>
          <w:rFonts w:asciiTheme="majorHAnsi" w:hAnsiTheme="majorHAnsi"/>
          <w:sz w:val="22"/>
          <w:szCs w:val="22"/>
        </w:rPr>
        <w:t>(</w:t>
      </w:r>
      <w:r w:rsidR="00677479">
        <w:rPr>
          <w:rFonts w:asciiTheme="majorHAnsi" w:hAnsiTheme="majorHAnsi"/>
          <w:sz w:val="22"/>
          <w:szCs w:val="22"/>
        </w:rPr>
        <w:t>a</w:t>
      </w:r>
      <w:r w:rsidR="00640626" w:rsidRPr="00832327">
        <w:rPr>
          <w:rFonts w:asciiTheme="majorHAnsi" w:hAnsiTheme="majorHAnsi"/>
          <w:sz w:val="22"/>
          <w:szCs w:val="22"/>
        </w:rPr>
        <w:t xml:space="preserve"> pragmatic parallel group design </w:t>
      </w:r>
      <w:proofErr w:type="spellStart"/>
      <w:r w:rsidR="00640626" w:rsidRPr="00832327">
        <w:rPr>
          <w:rFonts w:asciiTheme="majorHAnsi" w:hAnsiTheme="majorHAnsi"/>
          <w:sz w:val="22"/>
          <w:szCs w:val="22"/>
        </w:rPr>
        <w:t>randomised</w:t>
      </w:r>
      <w:proofErr w:type="spellEnd"/>
      <w:r w:rsidR="00640626" w:rsidRPr="00832327">
        <w:rPr>
          <w:rFonts w:asciiTheme="majorHAnsi" w:hAnsiTheme="majorHAnsi"/>
          <w:sz w:val="22"/>
          <w:szCs w:val="22"/>
        </w:rPr>
        <w:t xml:space="preserve"> controlled study to assess the efficacy of the implementation of a prehabilitation </w:t>
      </w:r>
      <w:proofErr w:type="spellStart"/>
      <w:r w:rsidR="00640626" w:rsidRPr="00832327">
        <w:rPr>
          <w:rFonts w:asciiTheme="majorHAnsi" w:hAnsiTheme="majorHAnsi"/>
          <w:sz w:val="22"/>
          <w:szCs w:val="22"/>
        </w:rPr>
        <w:t>programme</w:t>
      </w:r>
      <w:proofErr w:type="spellEnd"/>
      <w:r w:rsidR="00640626" w:rsidRPr="00832327">
        <w:rPr>
          <w:rFonts w:asciiTheme="majorHAnsi" w:hAnsiTheme="majorHAnsi"/>
          <w:sz w:val="22"/>
          <w:szCs w:val="22"/>
        </w:rPr>
        <w:t xml:space="preserve"> in patients undergoing elective major cancer surgery in Wessex</w:t>
      </w:r>
      <w:r w:rsidR="001D6357" w:rsidRPr="00832327">
        <w:rPr>
          <w:rFonts w:asciiTheme="majorHAnsi" w:hAnsiTheme="majorHAnsi"/>
          <w:sz w:val="22"/>
          <w:szCs w:val="22"/>
        </w:rPr>
        <w:t>, UK</w:t>
      </w:r>
      <w:r w:rsidR="00640626" w:rsidRPr="00832327">
        <w:rPr>
          <w:rFonts w:asciiTheme="majorHAnsi" w:hAnsiTheme="majorHAnsi"/>
          <w:sz w:val="22"/>
          <w:szCs w:val="22"/>
        </w:rPr>
        <w:t xml:space="preserve">) </w:t>
      </w:r>
      <w:r w:rsidR="00677479">
        <w:rPr>
          <w:rFonts w:asciiTheme="majorHAnsi" w:hAnsiTheme="majorHAnsi"/>
          <w:sz w:val="22"/>
          <w:szCs w:val="22"/>
        </w:rPr>
        <w:t xml:space="preserve">along with </w:t>
      </w:r>
      <w:proofErr w:type="spellStart"/>
      <w:r w:rsidR="00677479">
        <w:rPr>
          <w:rFonts w:asciiTheme="majorHAnsi" w:hAnsiTheme="majorHAnsi"/>
          <w:sz w:val="22"/>
          <w:szCs w:val="22"/>
        </w:rPr>
        <w:t>SafeFit</w:t>
      </w:r>
      <w:proofErr w:type="spellEnd"/>
      <w:r w:rsidR="00677479">
        <w:rPr>
          <w:rFonts w:asciiTheme="majorHAnsi" w:hAnsiTheme="majorHAnsi"/>
          <w:sz w:val="22"/>
          <w:szCs w:val="22"/>
        </w:rPr>
        <w:t xml:space="preserve"> (prehabilitation interventions delivered virtually to maintain and improve mental and physical health in cancer patients in response to the COVID-19 pandemic)</w:t>
      </w:r>
      <w:r w:rsidR="00677479" w:rsidRPr="00832327">
        <w:rPr>
          <w:rFonts w:asciiTheme="majorHAnsi" w:hAnsiTheme="majorHAnsi"/>
          <w:sz w:val="22"/>
          <w:szCs w:val="22"/>
        </w:rPr>
        <w:t xml:space="preserve"> </w:t>
      </w:r>
      <w:r w:rsidR="002E52FC" w:rsidRPr="00832327">
        <w:rPr>
          <w:rFonts w:asciiTheme="majorHAnsi" w:hAnsiTheme="majorHAnsi"/>
          <w:sz w:val="22"/>
          <w:szCs w:val="22"/>
        </w:rPr>
        <w:t>trials</w:t>
      </w:r>
      <w:r w:rsidR="00640626" w:rsidRPr="00832327">
        <w:rPr>
          <w:rFonts w:asciiTheme="majorHAnsi" w:hAnsiTheme="majorHAnsi"/>
          <w:sz w:val="22"/>
          <w:szCs w:val="22"/>
        </w:rPr>
        <w:t xml:space="preserve"> </w:t>
      </w:r>
      <w:r w:rsidR="00AF6A94">
        <w:rPr>
          <w:rFonts w:asciiTheme="majorHAnsi" w:hAnsiTheme="majorHAnsi"/>
          <w:sz w:val="22"/>
          <w:szCs w:val="22"/>
        </w:rPr>
        <w:t>have all started recruiting</w:t>
      </w:r>
      <w:r w:rsidR="007C1D0B" w:rsidRPr="00832327">
        <w:rPr>
          <w:rFonts w:asciiTheme="majorHAnsi" w:hAnsiTheme="majorHAnsi"/>
          <w:sz w:val="22"/>
          <w:szCs w:val="22"/>
        </w:rPr>
        <w:t>.</w:t>
      </w:r>
      <w:r w:rsidR="002E52FC" w:rsidRPr="00832327">
        <w:rPr>
          <w:rFonts w:asciiTheme="majorHAnsi" w:hAnsiTheme="majorHAnsi"/>
          <w:sz w:val="22"/>
          <w:szCs w:val="22"/>
        </w:rPr>
        <w:t xml:space="preserve"> </w:t>
      </w:r>
    </w:p>
    <w:p w14:paraId="0ECF92CA" w14:textId="77777777" w:rsidR="00C0120E" w:rsidRDefault="00C0120E" w:rsidP="00303736">
      <w:pPr>
        <w:pStyle w:val="NoSpacing"/>
        <w:spacing w:line="360" w:lineRule="auto"/>
        <w:jc w:val="both"/>
        <w:rPr>
          <w:rFonts w:asciiTheme="majorHAnsi" w:hAnsiTheme="majorHAnsi"/>
          <w:sz w:val="22"/>
          <w:szCs w:val="22"/>
        </w:rPr>
      </w:pPr>
    </w:p>
    <w:p w14:paraId="5751BC4A" w14:textId="4006BFE0" w:rsidR="00863A2B" w:rsidRPr="00832327" w:rsidRDefault="00C0120E" w:rsidP="00303736">
      <w:pPr>
        <w:pStyle w:val="NoSpacing"/>
        <w:spacing w:line="360" w:lineRule="auto"/>
        <w:jc w:val="both"/>
        <w:rPr>
          <w:rFonts w:asciiTheme="majorHAnsi" w:hAnsiTheme="majorHAnsi"/>
          <w:sz w:val="22"/>
          <w:szCs w:val="22"/>
        </w:rPr>
      </w:pPr>
      <w:r>
        <w:rPr>
          <w:rFonts w:asciiTheme="majorHAnsi" w:hAnsiTheme="majorHAnsi"/>
          <w:sz w:val="22"/>
          <w:szCs w:val="22"/>
        </w:rPr>
        <w:t>Improving our</w:t>
      </w:r>
      <w:r w:rsidR="009B54F2" w:rsidRPr="00832327">
        <w:rPr>
          <w:rFonts w:asciiTheme="majorHAnsi" w:hAnsiTheme="majorHAnsi"/>
          <w:sz w:val="22"/>
          <w:szCs w:val="22"/>
        </w:rPr>
        <w:t xml:space="preserve"> understanding of the optimal </w:t>
      </w:r>
      <w:r w:rsidR="002E52FC" w:rsidRPr="00832327">
        <w:rPr>
          <w:rFonts w:asciiTheme="majorHAnsi" w:hAnsiTheme="majorHAnsi"/>
          <w:sz w:val="22"/>
          <w:szCs w:val="22"/>
        </w:rPr>
        <w:t xml:space="preserve">training </w:t>
      </w:r>
      <w:r w:rsidR="009B54F2" w:rsidRPr="00832327">
        <w:rPr>
          <w:rFonts w:asciiTheme="majorHAnsi" w:hAnsiTheme="majorHAnsi"/>
          <w:sz w:val="22"/>
          <w:szCs w:val="22"/>
        </w:rPr>
        <w:t xml:space="preserve">duration, </w:t>
      </w:r>
      <w:r w:rsidR="00AF6A94">
        <w:rPr>
          <w:rFonts w:asciiTheme="majorHAnsi" w:hAnsiTheme="majorHAnsi"/>
          <w:sz w:val="22"/>
          <w:szCs w:val="22"/>
        </w:rPr>
        <w:t xml:space="preserve">dose, </w:t>
      </w:r>
      <w:r w:rsidR="009B54F2" w:rsidRPr="00832327">
        <w:rPr>
          <w:rFonts w:asciiTheme="majorHAnsi" w:hAnsiTheme="majorHAnsi"/>
          <w:sz w:val="22"/>
          <w:szCs w:val="22"/>
        </w:rPr>
        <w:t xml:space="preserve">pattern, intensity, and composition of such interventions </w:t>
      </w:r>
      <w:r w:rsidR="00677479">
        <w:rPr>
          <w:rFonts w:asciiTheme="majorHAnsi" w:hAnsiTheme="majorHAnsi"/>
          <w:sz w:val="22"/>
          <w:szCs w:val="22"/>
        </w:rPr>
        <w:t>is</w:t>
      </w:r>
      <w:r w:rsidR="009B54F2" w:rsidRPr="00832327">
        <w:rPr>
          <w:rFonts w:asciiTheme="majorHAnsi" w:hAnsiTheme="majorHAnsi"/>
          <w:sz w:val="22"/>
          <w:szCs w:val="22"/>
        </w:rPr>
        <w:t xml:space="preserve"> needed to maximize efficacy. </w:t>
      </w:r>
      <w:r w:rsidR="00AD0704" w:rsidRPr="00832327">
        <w:rPr>
          <w:rFonts w:asciiTheme="majorHAnsi" w:hAnsiTheme="majorHAnsi"/>
          <w:sz w:val="22"/>
          <w:szCs w:val="22"/>
        </w:rPr>
        <w:t>Furthermore, i</w:t>
      </w:r>
      <w:r w:rsidR="009B54F2" w:rsidRPr="00832327">
        <w:rPr>
          <w:rFonts w:asciiTheme="majorHAnsi" w:hAnsiTheme="majorHAnsi"/>
          <w:sz w:val="22"/>
          <w:szCs w:val="22"/>
        </w:rPr>
        <w:t xml:space="preserve">n order to maximize the effectiveness of training, a better understanding of the complex interplay between adherence, efficacy, </w:t>
      </w:r>
      <w:r w:rsidR="00FC655B" w:rsidRPr="00832327">
        <w:rPr>
          <w:rFonts w:asciiTheme="majorHAnsi" w:hAnsiTheme="majorHAnsi"/>
          <w:sz w:val="22"/>
          <w:szCs w:val="22"/>
        </w:rPr>
        <w:t xml:space="preserve">‘responders vs. non-responders’ to exercise </w:t>
      </w:r>
      <w:r w:rsidR="009B54F2" w:rsidRPr="00832327">
        <w:rPr>
          <w:rFonts w:asciiTheme="majorHAnsi" w:hAnsiTheme="majorHAnsi"/>
          <w:sz w:val="22"/>
          <w:szCs w:val="22"/>
        </w:rPr>
        <w:t>and cost for in-hospital supervised training interventions vs. self-directed outpatient approaches is</w:t>
      </w:r>
      <w:r w:rsidR="00AD0704" w:rsidRPr="00832327">
        <w:rPr>
          <w:rFonts w:asciiTheme="majorHAnsi" w:hAnsiTheme="majorHAnsi"/>
          <w:sz w:val="22"/>
          <w:szCs w:val="22"/>
        </w:rPr>
        <w:t xml:space="preserve"> also urgently</w:t>
      </w:r>
      <w:r w:rsidR="009B54F2" w:rsidRPr="00832327">
        <w:rPr>
          <w:rFonts w:asciiTheme="majorHAnsi" w:hAnsiTheme="majorHAnsi"/>
          <w:sz w:val="22"/>
          <w:szCs w:val="22"/>
        </w:rPr>
        <w:t xml:space="preserve"> needed.</w:t>
      </w:r>
      <w:r w:rsidR="009A2D9C" w:rsidRPr="00832327">
        <w:rPr>
          <w:rFonts w:asciiTheme="majorHAnsi" w:hAnsiTheme="majorHAnsi"/>
          <w:sz w:val="22"/>
          <w:szCs w:val="22"/>
        </w:rPr>
        <w:t xml:space="preserve"> </w:t>
      </w:r>
      <w:r w:rsidR="00863A2B" w:rsidRPr="00832327">
        <w:rPr>
          <w:rFonts w:asciiTheme="majorHAnsi" w:hAnsiTheme="majorHAnsi"/>
          <w:sz w:val="22"/>
          <w:szCs w:val="22"/>
        </w:rPr>
        <w:t xml:space="preserve">The impact of </w:t>
      </w:r>
      <w:r w:rsidR="00677479">
        <w:rPr>
          <w:rFonts w:asciiTheme="majorHAnsi" w:hAnsiTheme="majorHAnsi"/>
          <w:sz w:val="22"/>
          <w:szCs w:val="22"/>
        </w:rPr>
        <w:t>exercise</w:t>
      </w:r>
      <w:r w:rsidR="00863A2B" w:rsidRPr="00832327">
        <w:rPr>
          <w:rFonts w:asciiTheme="majorHAnsi" w:hAnsiTheme="majorHAnsi"/>
          <w:sz w:val="22"/>
          <w:szCs w:val="22"/>
        </w:rPr>
        <w:t xml:space="preserve"> prehabilitation and its impact on traditional surgical outcomes like </w:t>
      </w:r>
      <w:r w:rsidR="00640BC8">
        <w:rPr>
          <w:rFonts w:asciiTheme="majorHAnsi" w:hAnsiTheme="majorHAnsi"/>
          <w:sz w:val="22"/>
          <w:szCs w:val="22"/>
        </w:rPr>
        <w:t xml:space="preserve">major </w:t>
      </w:r>
      <w:r w:rsidR="00863A2B" w:rsidRPr="00832327">
        <w:rPr>
          <w:rFonts w:asciiTheme="majorHAnsi" w:hAnsiTheme="majorHAnsi"/>
          <w:sz w:val="22"/>
          <w:szCs w:val="22"/>
        </w:rPr>
        <w:t>morbidity, overall survival and oncological outcomes, as well as the mechanisms driving these changes in physiology</w:t>
      </w:r>
      <w:r w:rsidR="00AF6A94">
        <w:rPr>
          <w:rFonts w:asciiTheme="majorHAnsi" w:hAnsiTheme="majorHAnsi"/>
          <w:sz w:val="22"/>
          <w:szCs w:val="22"/>
        </w:rPr>
        <w:t xml:space="preserve"> and </w:t>
      </w:r>
      <w:r w:rsidR="00863A2B" w:rsidRPr="00832327">
        <w:rPr>
          <w:rFonts w:asciiTheme="majorHAnsi" w:hAnsiTheme="majorHAnsi"/>
          <w:sz w:val="22"/>
          <w:szCs w:val="22"/>
        </w:rPr>
        <w:t xml:space="preserve">cancer biology </w:t>
      </w:r>
      <w:r w:rsidR="00640BC8">
        <w:rPr>
          <w:rFonts w:asciiTheme="majorHAnsi" w:hAnsiTheme="majorHAnsi"/>
          <w:sz w:val="22"/>
          <w:szCs w:val="22"/>
        </w:rPr>
        <w:t xml:space="preserve">also </w:t>
      </w:r>
      <w:r w:rsidR="00863A2B" w:rsidRPr="00832327">
        <w:rPr>
          <w:rFonts w:asciiTheme="majorHAnsi" w:hAnsiTheme="majorHAnsi"/>
          <w:sz w:val="22"/>
          <w:szCs w:val="22"/>
        </w:rPr>
        <w:t>need exploring.</w:t>
      </w:r>
    </w:p>
    <w:p w14:paraId="494344D4" w14:textId="77777777" w:rsidR="00FC655B" w:rsidRPr="000B1444" w:rsidRDefault="00FC655B" w:rsidP="000B1444">
      <w:pPr>
        <w:pStyle w:val="NoSpacing"/>
        <w:spacing w:line="360" w:lineRule="auto"/>
        <w:jc w:val="both"/>
        <w:rPr>
          <w:rFonts w:asciiTheme="majorHAnsi" w:hAnsiTheme="majorHAnsi" w:cstheme="majorHAnsi"/>
          <w:i/>
          <w:sz w:val="22"/>
          <w:szCs w:val="22"/>
        </w:rPr>
      </w:pPr>
    </w:p>
    <w:p w14:paraId="5E2B2D85" w14:textId="4C5343A2" w:rsidR="00FC655B" w:rsidRPr="000B1444" w:rsidRDefault="0059034E" w:rsidP="000B1444">
      <w:pPr>
        <w:pStyle w:val="NoSpacing"/>
        <w:spacing w:line="360" w:lineRule="auto"/>
        <w:jc w:val="both"/>
        <w:rPr>
          <w:rFonts w:asciiTheme="majorHAnsi" w:hAnsiTheme="majorHAnsi" w:cstheme="majorHAnsi"/>
          <w:b/>
          <w:i/>
          <w:sz w:val="22"/>
          <w:szCs w:val="22"/>
        </w:rPr>
      </w:pPr>
      <w:r>
        <w:rPr>
          <w:rFonts w:asciiTheme="majorHAnsi" w:hAnsiTheme="majorHAnsi" w:cstheme="majorHAnsi"/>
          <w:b/>
          <w:i/>
          <w:sz w:val="22"/>
          <w:szCs w:val="22"/>
        </w:rPr>
        <w:lastRenderedPageBreak/>
        <w:t xml:space="preserve">Unimodal </w:t>
      </w:r>
      <w:r w:rsidR="00894B33" w:rsidRPr="000B1444">
        <w:rPr>
          <w:rFonts w:asciiTheme="majorHAnsi" w:hAnsiTheme="majorHAnsi" w:cstheme="majorHAnsi"/>
          <w:b/>
          <w:i/>
          <w:sz w:val="22"/>
          <w:szCs w:val="22"/>
        </w:rPr>
        <w:t>Nutritional</w:t>
      </w:r>
      <w:r w:rsidR="00FC655B" w:rsidRPr="000B1444">
        <w:rPr>
          <w:rFonts w:asciiTheme="majorHAnsi" w:hAnsiTheme="majorHAnsi" w:cstheme="majorHAnsi"/>
          <w:b/>
          <w:i/>
          <w:sz w:val="22"/>
          <w:szCs w:val="22"/>
        </w:rPr>
        <w:t xml:space="preserve"> Prehabilitation</w:t>
      </w:r>
    </w:p>
    <w:p w14:paraId="7E66D75C" w14:textId="6A0E4A0C" w:rsidR="00382601" w:rsidRPr="000B1444" w:rsidRDefault="00C0120E" w:rsidP="000B1444">
      <w:pPr>
        <w:spacing w:line="360" w:lineRule="auto"/>
        <w:rPr>
          <w:rFonts w:asciiTheme="majorHAnsi" w:hAnsiTheme="majorHAnsi" w:cstheme="majorHAnsi"/>
          <w:sz w:val="22"/>
          <w:szCs w:val="22"/>
        </w:rPr>
      </w:pPr>
      <w:r w:rsidRPr="000B1444">
        <w:rPr>
          <w:rFonts w:asciiTheme="majorHAnsi" w:hAnsiTheme="majorHAnsi" w:cstheme="majorHAnsi"/>
          <w:sz w:val="22"/>
          <w:szCs w:val="22"/>
        </w:rPr>
        <w:t xml:space="preserve">Approximately 55% of all surgical patients are </w:t>
      </w:r>
      <w:r w:rsidR="00722EDE">
        <w:rPr>
          <w:rFonts w:asciiTheme="majorHAnsi" w:hAnsiTheme="majorHAnsi" w:cstheme="majorHAnsi"/>
          <w:sz w:val="22"/>
          <w:szCs w:val="22"/>
        </w:rPr>
        <w:t>mal</w:t>
      </w:r>
      <w:r w:rsidRPr="000B1444">
        <w:rPr>
          <w:rFonts w:asciiTheme="majorHAnsi" w:hAnsiTheme="majorHAnsi" w:cstheme="majorHAnsi"/>
          <w:sz w:val="22"/>
          <w:szCs w:val="22"/>
        </w:rPr>
        <w:t>nourished on admission to hospital</w:t>
      </w:r>
      <w:r w:rsidRPr="000B1444">
        <w:rPr>
          <w:rFonts w:asciiTheme="majorHAnsi" w:hAnsiTheme="majorHAnsi" w:cstheme="majorHAnsi"/>
          <w:sz w:val="22"/>
          <w:szCs w:val="22"/>
        </w:rPr>
        <w:fldChar w:fldCharType="begin" w:fldLock="1"/>
      </w:r>
      <w:r w:rsidR="007E6B0A" w:rsidRPr="000B1444">
        <w:rPr>
          <w:rFonts w:asciiTheme="majorHAnsi" w:hAnsiTheme="majorHAnsi" w:cstheme="majorHAnsi"/>
          <w:sz w:val="22"/>
          <w:szCs w:val="22"/>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id":"ITEM-1","issue":"3","issued":{"date-parts":[["2017"]]},"page":"623-650","publisher":"Elsevier Ltd","title":"ESPEN guideline: Clinical nutrition in surgery","type":"article-journal","volume":"36"},"uris":["http://www.mendeley.com/documents/?uuid=3178d63e-c276-4930-83dc-0b1e5f72afea"]}],"mendeley":{"formattedCitation":"(34)","plainTextFormattedCitation":"(34)","previouslyFormattedCitation":"(34)"},"properties":{"noteIndex":0},"schema":"https://github.com/citation-style-language/schema/raw/master/csl-citation.json"}</w:instrText>
      </w:r>
      <w:r w:rsidRPr="000B1444">
        <w:rPr>
          <w:rFonts w:asciiTheme="majorHAnsi" w:hAnsiTheme="majorHAnsi" w:cstheme="majorHAnsi"/>
          <w:sz w:val="22"/>
          <w:szCs w:val="22"/>
        </w:rPr>
        <w:fldChar w:fldCharType="separate"/>
      </w:r>
      <w:r w:rsidRPr="000B1444">
        <w:rPr>
          <w:rFonts w:asciiTheme="majorHAnsi" w:hAnsiTheme="majorHAnsi" w:cstheme="majorHAnsi"/>
          <w:noProof/>
          <w:sz w:val="22"/>
          <w:szCs w:val="22"/>
        </w:rPr>
        <w:t>(34)</w:t>
      </w:r>
      <w:r w:rsidRPr="000B1444">
        <w:rPr>
          <w:rFonts w:asciiTheme="majorHAnsi" w:hAnsiTheme="majorHAnsi" w:cstheme="majorHAnsi"/>
          <w:sz w:val="22"/>
          <w:szCs w:val="22"/>
        </w:rPr>
        <w:fldChar w:fldCharType="end"/>
      </w:r>
      <w:r w:rsidRPr="000B1444">
        <w:rPr>
          <w:rFonts w:asciiTheme="majorHAnsi" w:hAnsiTheme="majorHAnsi" w:cstheme="majorHAnsi"/>
          <w:sz w:val="22"/>
          <w:szCs w:val="22"/>
        </w:rPr>
        <w:t xml:space="preserve">. Malnutrition is recognised as an independent risk factor for patients undergoing surgery. There is no doubt that adequately nourished patients have better outcomes. Prospective cohort studies </w:t>
      </w:r>
      <w:r w:rsidR="007E6B0A" w:rsidRPr="000B1444">
        <w:rPr>
          <w:rFonts w:asciiTheme="majorHAnsi" w:hAnsiTheme="majorHAnsi" w:cstheme="majorHAnsi"/>
          <w:sz w:val="22"/>
          <w:szCs w:val="22"/>
        </w:rPr>
        <w:t xml:space="preserve">suggest that malnourished hospitalised surgical patients have significantly worse clinical outcomes, including a fourfold greater risk of mortality </w:t>
      </w:r>
      <w:r w:rsidR="007E6B0A" w:rsidRPr="000B1444">
        <w:rPr>
          <w:rFonts w:asciiTheme="majorHAnsi" w:hAnsiTheme="majorHAnsi" w:cstheme="majorHAnsi"/>
          <w:sz w:val="22"/>
          <w:szCs w:val="22"/>
        </w:rPr>
        <w:fldChar w:fldCharType="begin" w:fldLock="1"/>
      </w:r>
      <w:r w:rsidR="007E6B0A" w:rsidRPr="000B1444">
        <w:rPr>
          <w:rFonts w:asciiTheme="majorHAnsi" w:hAnsiTheme="majorHAnsi" w:cstheme="majorHAnsi"/>
          <w:sz w:val="22"/>
          <w:szCs w:val="22"/>
        </w:rPr>
        <w:instrText>ADDIN CSL_CITATION {"citationItems":[{"id":"ITEM-1","itemData":{"DOI":"10.1016/j.clnu.2012.11.021","ISSN":"1532-1983 (Electronic)","PMID":"23260602","abstract":"BACKGROUND &amp; AIMS: The Australasian Nutrition Care Day Survey (ANCDS) ascertained if  malnutrition and poor food intake are independent risk factors for health-related outcomes in Australian and New Zealand hospital patients. METHODS: Phase 1 recorded nutritional status (Subjective Global Assessment) and 24-h food intake (0, 25, 50, 75, 100% intake). Outcomes data (Phase 2) were collected 90-days post-Phase 1 and included length of hospital stay (LOS), readmissions and in-hospital mortality. RESULTS: Of 3122 participants (47% females, 65 ± 18 years) from 56 hospitals, 32% were malnourished and 23% consumed ≤ 25% of the offered food. Malnourished patients had greater median LOS (15 days vs. 10 days, p &lt; 0.0001) and readmissions rates (36% vs. 30%, p = 0.001). Median LOS for patients consuming ≤ 25% of the food was higher than those consuming ≤ 50% (13 vs. 11 days, p &lt; 0.0001). The odds of 90-day in-hospital mortality were twice greater for malnourished patients (CI: 1.09-3.34, p = 0.023) and those consuming ≤ 25% of the offered food (CI: 1.13-3.51, p = 0.017), respectively. CONCLUSION: The ANCDS establishes that malnutrition and poor food intake are independently associated with in-hospital mortality in the Australian and New Zealand acute care setting.","author":[{"dropping-particle":"","family":"Agarwal","given":"Ekta","non-dropping-particle":"","parse-names":false,"suffix":""},{"dropping-particle":"","family":"Ferguson","given":"Maree","non-dropping-particle":"","parse-names":false,"suffix":""},{"dropping-particle":"","family":"Banks","given":"Merrilyn","non-dropping-particle":"","parse-names":false,"suffix":""},{"dropping-particle":"","family":"Batterham","given":"Marijka","non-dropping-particle":"","parse-names":false,"suffix":""},{"dropping-particle":"","family":"Bauer","given":"Judith","non-dropping-particle":"","parse-names":false,"suffix":""},{"dropping-particle":"","family":"Capra","given":"Sandra","non-dropping-particle":"","parse-names":false,"suffix":""},{"dropping-particle":"","family":"Isenring","given":"Elisabeth","non-dropping-particle":"","parse-names":false,"suffix":""}],"container-title":"Clinical nutrition (Edinburgh, Scotland)","id":"ITEM-1","issue":"5","issued":{"date-parts":[["2013","10"]]},"language":"eng","page":"737-745","publisher-place":"England","title":"Malnutrition and poor food intake are associated with prolonged hospital stay,  frequent readmissions, and greater in-hospital mortality: results from the Nutrition Care Day Survey 2010.","type":"article-journal","volume":"32"},"uris":["http://www.mendeley.com/documents/?uuid=fdeb837c-dd30-4592-9a11-646109d3a87e"]}],"mendeley":{"formattedCitation":"(35)","plainTextFormattedCitation":"(35)","previouslyFormattedCitation":"(35)"},"properties":{"noteIndex":0},"schema":"https://github.com/citation-style-language/schema/raw/master/csl-citation.json"}</w:instrText>
      </w:r>
      <w:r w:rsidR="007E6B0A" w:rsidRPr="000B1444">
        <w:rPr>
          <w:rFonts w:asciiTheme="majorHAnsi" w:hAnsiTheme="majorHAnsi" w:cstheme="majorHAnsi"/>
          <w:sz w:val="22"/>
          <w:szCs w:val="22"/>
        </w:rPr>
        <w:fldChar w:fldCharType="separate"/>
      </w:r>
      <w:r w:rsidR="007E6B0A" w:rsidRPr="000B1444">
        <w:rPr>
          <w:rFonts w:asciiTheme="majorHAnsi" w:hAnsiTheme="majorHAnsi" w:cstheme="majorHAnsi"/>
          <w:noProof/>
          <w:sz w:val="22"/>
          <w:szCs w:val="22"/>
        </w:rPr>
        <w:t>(35)</w:t>
      </w:r>
      <w:r w:rsidR="007E6B0A" w:rsidRPr="000B1444">
        <w:rPr>
          <w:rFonts w:asciiTheme="majorHAnsi" w:hAnsiTheme="majorHAnsi" w:cstheme="majorHAnsi"/>
          <w:sz w:val="22"/>
          <w:szCs w:val="22"/>
        </w:rPr>
        <w:fldChar w:fldCharType="end"/>
      </w:r>
      <w:r w:rsidR="007E6B0A" w:rsidRPr="000B1444">
        <w:rPr>
          <w:rFonts w:asciiTheme="majorHAnsi" w:hAnsiTheme="majorHAnsi" w:cstheme="majorHAnsi"/>
          <w:sz w:val="22"/>
          <w:szCs w:val="22"/>
        </w:rPr>
        <w:t xml:space="preserve">, greater odds of complications </w:t>
      </w:r>
      <w:r w:rsidR="007E6B0A" w:rsidRPr="000B1444">
        <w:rPr>
          <w:rFonts w:asciiTheme="majorHAnsi" w:hAnsiTheme="majorHAnsi" w:cstheme="majorHAnsi"/>
          <w:sz w:val="22"/>
          <w:szCs w:val="22"/>
        </w:rPr>
        <w:fldChar w:fldCharType="begin" w:fldLock="1"/>
      </w:r>
      <w:r w:rsidR="007E6B0A" w:rsidRPr="000B1444">
        <w:rPr>
          <w:rFonts w:asciiTheme="majorHAnsi" w:hAnsiTheme="majorHAnsi" w:cstheme="majorHAnsi"/>
          <w:sz w:val="22"/>
          <w:szCs w:val="22"/>
        </w:rPr>
        <w:instrText>ADDIN CSL_CITATION {"citationItems":[{"id":"ITEM-1","itemData":{"DOI":"10.1016/j.clnu.2013.09.008","ISSN":"1532-1983 (Electronic)","PMID":"24094814","abstract":"BACKGROUND: Nutritional care for hospital in-patients is potentially important but  challenging. OBJECTIVE: To investigate the association between nutritional status and clinical outcomes. METHODS: Eight prevalence surveys were performed at Haukeland University Hospital, Norway, during 2008-2009. In total 3279 patients were classified as being at nutritional risk or not according to the Nutritional Risk Screening (NRS 2002) tool. The initial four questions of NRS 2002 assess dietary intake, weight loss, body mass index (BMI) and illness severity. RESULTS: The overall prevalence of nutritional risk was 29%. Adjusted mean days for hospitalisation was 8.3 days for patients at nutritional risk and 5.0 days for patients not at risk (p &lt; 0.001). In adjusted models, patients at nutritional risk had increased one-year mortality (OR 4.07, 95% CI 2.90-5.70), morbidity (OR 1.59, 95% CI 1.18-2.13), and were 1.24 (95% CI 1.16-1.32) times more likely to have had a new admission during the three previous years and the one subsequent year, compared to patients not at risk. A 'positive' response to the initial four questions was associated with increased risk of morbidity and mortality. Patients with a reduced dietary intake during the last weeks had OR 1.72 (95% CI 1.03-2.85) for one-year mortality. Patients with a positive answer on all the initial four questions had ten times increased risk for mortality the following year, OR 13.0 (95% CI 4.52-37.6). CONCLUSION: The four initial questions of the NRS 2002 robustly identify nutritional risk and were strong predictors of hospitalisation, morbidity and most importantly mortality among hospitalised patients. Thus, these simpler and short questions are robust indicators for subsequent poor outcomes.","author":[{"dropping-particle":"","family":"Tangvik","given":"Randi J","non-dropping-particle":"","parse-names":false,"suffix":""},{"dropping-particle":"","family":"Tell","given":"Grethe S","non-dropping-particle":"","parse-names":false,"suffix":""},{"dropping-particle":"","family":"Eisman","given":"John A","non-dropping-particle":"","parse-names":false,"suffix":""},{"dropping-particle":"","family":"Guttormsen","given":"Anne Berit","non-dropping-particle":"","parse-names":false,"suffix":""},{"dropping-particle":"","family":"Henriksen","given":"Andreas","non-dropping-particle":"","parse-names":false,"suffix":""},{"dropping-particle":"","family":"Nilsen","given":"Roy Miodini","non-dropping-particle":"","parse-names":false,"suffix":""},{"dropping-particle":"","family":"Øyen","given":"Jannike","non-dropping-particle":"","parse-names":false,"suffix":""},{"dropping-particle":"","family":"Ranhoff","given":"Anette Hylen","non-dropping-particle":"","parse-names":false,"suffix":""}],"container-title":"Clinical nutrition (Edinburgh, Scotland)","id":"ITEM-1","issue":"4","issued":{"date-parts":[["2014","8"]]},"language":"eng","page":"634-641","publisher-place":"England","title":"The nutritional strategy: four questions predict morbidity, mortality and health  care costs.","type":"article-journal","volume":"33"},"uris":["http://www.mendeley.com/documents/?uuid=2497b0d2-b806-441c-a49d-2439f7e54c9f"]},{"id":"ITEM-2","itemData":{"DOI":"10.1371/journal.pone.0132857","ISSN":"1932-6203 (Electronic)","PMID":"26172830","abstract":"BACKGROUND: The nutritional risk screening (NRS 2002) has been applied increasingly  in patients who underwent abdominal surgery for nutritional risk assessment. However, the usefulness of the NRS 2002 for predicting is controversial. This meta-analysis was to examine whether a preoperative evaluation of nutritional risk by NRS 2002 provided prediction of postoperative outcomes in patients undergoing abdominal surgery. METHODS: A systematic literature search for published papers was conducted using the following online databases: MEDLINE, EMBASE, the Cochrane library, EBSCO, CRD databases, Cinahl, PsycInfo and BIOSIS previews. The pooled odds ratio (OR) or weight mean difference (WMD) was calculated using a random-effect model or a fix-effect model. RESULTS: Eleven studies with a total of 3527 patients included in this study. Postoperative overall complications were more frequent in nutritional risk patients versus patients without nutritional risk (the pooled OR 3.13 [2.51, 3.90] p&lt;0.00001). The pooled OR of mortality for the nutritional risk group and non-nutritional risk group was 3.61 [1.38, 9.47] (p = 0.009). Furthermore, the postoperative hospital stay was significant longer in the preoperative nutritional risk group than in the nutritional normal group (WMD 5.58 [4.21, 6.95] p&lt;0.00001). CONCLUSIONS: The present study has demonstrated that patients at preoperative nutritional risk have increased complication rates, high mortality and prolonged hospital stay after surgery. However, NRS 2002 needs to be validated in larger samples of patients undergoing abdominal surgery by better reference method.","author":[{"dropping-particle":"","family":"Sun","given":"Zhen","non-dropping-particle":"","parse-names":false,"suffix":""},{"dropping-particle":"","family":"Kong","given":"Xin-Juan","non-dropping-particle":"","parse-names":false,"suffix":""},{"dropping-particle":"","family":"Jing","given":"Xue","non-dropping-particle":"","parse-names":false,"suffix":""},{"dropping-particle":"","family":"Deng","given":"Run-Jun","non-dropping-particle":"","parse-names":false,"suffix":""},{"dropping-particle":"","family":"Tian","given":"Zi-Bin","non-dropping-particle":"","parse-names":false,"suffix":""}],"container-title":"PloS one","id":"ITEM-2","issue":"7","issued":{"date-parts":[["2015"]]},"language":"eng","page":"e0132857","title":"Nutritional Risk Screening 2002 as a Predictor of Postoperative Outcomes in Patients  Undergoing Abdominal Surgery: A Systematic Review and Meta-Analysis of Prospective Cohort Studies.","type":"article-journal","volume":"10"},"uris":["http://www.mendeley.com/documents/?uuid=863539d8-a8c9-446b-b160-35ced473d8f7"]}],"mendeley":{"formattedCitation":"(36,37)","plainTextFormattedCitation":"(36,37)","previouslyFormattedCitation":"(36,37)"},"properties":{"noteIndex":0},"schema":"https://github.com/citation-style-language/schema/raw/master/csl-citation.json"}</w:instrText>
      </w:r>
      <w:r w:rsidR="007E6B0A" w:rsidRPr="000B1444">
        <w:rPr>
          <w:rFonts w:asciiTheme="majorHAnsi" w:hAnsiTheme="majorHAnsi" w:cstheme="majorHAnsi"/>
          <w:sz w:val="22"/>
          <w:szCs w:val="22"/>
        </w:rPr>
        <w:fldChar w:fldCharType="separate"/>
      </w:r>
      <w:r w:rsidR="007E6B0A" w:rsidRPr="000B1444">
        <w:rPr>
          <w:rFonts w:asciiTheme="majorHAnsi" w:hAnsiTheme="majorHAnsi" w:cstheme="majorHAnsi"/>
          <w:noProof/>
          <w:sz w:val="22"/>
          <w:szCs w:val="22"/>
        </w:rPr>
        <w:t>(36,37)</w:t>
      </w:r>
      <w:r w:rsidR="007E6B0A" w:rsidRPr="000B1444">
        <w:rPr>
          <w:rFonts w:asciiTheme="majorHAnsi" w:hAnsiTheme="majorHAnsi" w:cstheme="majorHAnsi"/>
          <w:sz w:val="22"/>
          <w:szCs w:val="22"/>
        </w:rPr>
        <w:fldChar w:fldCharType="end"/>
      </w:r>
      <w:r w:rsidR="007E6B0A" w:rsidRPr="000B1444">
        <w:rPr>
          <w:rFonts w:asciiTheme="majorHAnsi" w:hAnsiTheme="majorHAnsi" w:cstheme="majorHAnsi"/>
          <w:sz w:val="22"/>
          <w:szCs w:val="22"/>
        </w:rPr>
        <w:t xml:space="preserve"> and increased health care costs </w:t>
      </w:r>
      <w:r w:rsidR="007E6B0A" w:rsidRPr="000B1444">
        <w:rPr>
          <w:rFonts w:asciiTheme="majorHAnsi" w:hAnsiTheme="majorHAnsi" w:cstheme="majorHAnsi"/>
          <w:sz w:val="22"/>
          <w:szCs w:val="22"/>
        </w:rPr>
        <w:fldChar w:fldCharType="begin" w:fldLock="1"/>
      </w:r>
      <w:r w:rsidR="000B1444" w:rsidRPr="000B1444">
        <w:rPr>
          <w:rFonts w:asciiTheme="majorHAnsi" w:hAnsiTheme="majorHAnsi" w:cstheme="majorHAnsi"/>
          <w:sz w:val="22"/>
          <w:szCs w:val="22"/>
        </w:rPr>
        <w:instrText>ADDIN CSL_CITATION {"citationItems":[{"id":"ITEM-1","itemData":{"DOI":"10.1016/j.clnu.2016.09.009","ISSN":"1532-1983 (Electronic)","PMID":"27765524","abstract":"BACKGROUND &amp; AIMS: Hospital malnutrition has been established as a critical,  prevalent, and costly problem in many countries. Many cost studies are limited due to study population or cost data used. The aims of this study were to determine: the relationship between malnutrition and hospital costs; the influence of confounders on, and the drivers (medical or surgical patients or degree of malnutrition) of the relationship; and whether hospital reported cost data provide similar information to administrative data. To our knowledge, the last two goals have not been studied elsewhere. METHODS: Univariate and multivariate analyses were performed on data from the Canadian Malnutrition Task Force prospective cohort study combined with administrative data from the Canadian Institute for Health Information. Subjective Global Assessment was used to assess the relationship between nutritional status and length of stay and hospital costs, controlling for health and demographic characteristics, for 956 patients admitted to medical and surgical wards in 18 hospitals across Canada. RESULTS: After controlling for patient and hospital characteristics, moderately malnourished patients' (34% of surveyed patients) hospital stays were 18% (p = 0.014) longer on average than well-nourished patients. Medical stays increased by 23% (p = 0.014), and surgical stays by 32% (p = 0.015). Costs were, on average, between 31% and 34% (p-values &lt; 0.05) higher than for well-nourished patients with similar characteristics. Severely malnourished patients (11% of surveyed patients) stayed 34% (p = 0.000) longer and had 38% (p = 0.003) higher total costs than well-nourished patients. They stayed 53% (p = 0.001) longer in medical beds and had 55% (p = 0.003) higher medical costs, on average. Trends were similar no matter the type of costing data used. CONCLUSIONS: Over 40% of patients were found to be malnourished (1/3 moderately and 1/10 severely). Malnourished patients had longer hospital stays and as a result cost more than well-nourished patients.","author":[{"dropping-particle":"","family":"Curtis","given":"Lori Jane","non-dropping-particle":"","parse-names":false,"suffix":""},{"dropping-particle":"","family":"Bernier","given":"Paule","non-dropping-particle":"","parse-names":false,"suffix":""},{"dropping-particle":"","family":"Jeejeebhoy","given":"Khursheed","non-dropping-particle":"","parse-names":false,"suffix":""},{"dropping-particle":"","family":"Allard","given":"Johane","non-dropping-particle":"","parse-names":false,"suffix":""},{"dropping-particle":"","family":"Duerksen","given":"Donald","non-dropping-particle":"","parse-names":false,"suffix":""},{"dropping-particle":"","family":"Gramlich","given":"Leah","non-dropping-particle":"","parse-names":false,"suffix":""},{"dropping-particle":"","family":"Laporte","given":"Manon","non-dropping-particle":"","parse-names":false,"suffix":""},{"dropping-particle":"","family":"Keller","given":"Heather H","non-dropping-particle":"","parse-names":false,"suffix":""}],"container-title":"Clinical nutrition (Edinburgh, Scotland)","id":"ITEM-1","issue":"5","issued":{"date-parts":[["2017","10"]]},"language":"eng","page":"1391-1396","publisher-place":"England","title":"Costs of hospital malnutrition.","type":"article-journal","volume":"36"},"uris":["http://www.mendeley.com/documents/?uuid=bd08ed1b-6db2-467e-8299-ab084f1daa31"]},{"id":"ITEM-2","itemData":{"DOI":"10.1016/j.clnu.2013.09.008","ISSN":"1532-1983 (Electronic)","PMID":"24094814","abstract":"BACKGROUND: Nutritional care for hospital in-patients is potentially important but  challenging. OBJECTIVE: To investigate the association between nutritional status and clinical outcomes. METHODS: Eight prevalence surveys were performed at Haukeland University Hospital, Norway, during 2008-2009. In total 3279 patients were classified as being at nutritional risk or not according to the Nutritional Risk Screening (NRS 2002) tool. The initial four questions of NRS 2002 assess dietary intake, weight loss, body mass index (BMI) and illness severity. RESULTS: The overall prevalence of nutritional risk was 29%. Adjusted mean days for hospitalisation was 8.3 days for patients at nutritional risk and 5.0 days for patients not at risk (p &lt; 0.001). In adjusted models, patients at nutritional risk had increased one-year mortality (OR 4.07, 95% CI 2.90-5.70), morbidity (OR 1.59, 95% CI 1.18-2.13), and were 1.24 (95% CI 1.16-1.32) times more likely to have had a new admission during the three previous years and the one subsequent year, compared to patients not at risk. A 'positive' response to the initial four questions was associated with increased risk of morbidity and mortality. Patients with a reduced dietary intake during the last weeks had OR 1.72 (95% CI 1.03-2.85) for one-year mortality. Patients with a positive answer on all the initial four questions had ten times increased risk for mortality the following year, OR 13.0 (95% CI 4.52-37.6). CONCLUSION: The four initial questions of the NRS 2002 robustly identify nutritional risk and were strong predictors of hospitalisation, morbidity and most importantly mortality among hospitalised patients. Thus, these simpler and short questions are robust indicators for subsequent poor outcomes.","author":[{"dropping-particle":"","family":"Tangvik","given":"Randi J","non-dropping-particle":"","parse-names":false,"suffix":""},{"dropping-particle":"","family":"Tell","given":"Grethe S","non-dropping-particle":"","parse-names":false,"suffix":""},{"dropping-particle":"","family":"Eisman","given":"John A","non-dropping-particle":"","parse-names":false,"suffix":""},{"dropping-particle":"","family":"Guttormsen","given":"Anne Berit","non-dropping-particle":"","parse-names":false,"suffix":""},{"dropping-particle":"","family":"Henriksen","given":"Andreas","non-dropping-particle":"","parse-names":false,"suffix":""},{"dropping-particle":"","family":"Nilsen","given":"Roy Miodini","non-dropping-particle":"","parse-names":false,"suffix":""},{"dropping-particle":"","family":"Øyen","given":"Jannike","non-dropping-particle":"","parse-names":false,"suffix":""},{"dropping-particle":"","family":"Ranhoff","given":"Anette Hylen","non-dropping-particle":"","parse-names":false,"suffix":""}],"container-title":"Clinical nutrition (Edinburgh, Scotland)","id":"ITEM-2","issue":"4","issued":{"date-parts":[["2014","8"]]},"language":"eng","page":"634-641","publisher-place":"England","title":"The nutritional strategy: four questions predict morbidity, mortality and health  care costs.","type":"article-journal","volume":"33"},"uris":["http://www.mendeley.com/documents/?uuid=2497b0d2-b806-441c-a49d-2439f7e54c9f"]}],"mendeley":{"formattedCitation":"(36,38)","plainTextFormattedCitation":"(36,38)","previouslyFormattedCitation":"(36,38)"},"properties":{"noteIndex":0},"schema":"https://github.com/citation-style-language/schema/raw/master/csl-citation.json"}</w:instrText>
      </w:r>
      <w:r w:rsidR="007E6B0A" w:rsidRPr="000B1444">
        <w:rPr>
          <w:rFonts w:asciiTheme="majorHAnsi" w:hAnsiTheme="majorHAnsi" w:cstheme="majorHAnsi"/>
          <w:sz w:val="22"/>
          <w:szCs w:val="22"/>
        </w:rPr>
        <w:fldChar w:fldCharType="separate"/>
      </w:r>
      <w:r w:rsidR="007E6B0A" w:rsidRPr="000B1444">
        <w:rPr>
          <w:rFonts w:asciiTheme="majorHAnsi" w:hAnsiTheme="majorHAnsi" w:cstheme="majorHAnsi"/>
          <w:noProof/>
          <w:sz w:val="22"/>
          <w:szCs w:val="22"/>
        </w:rPr>
        <w:t>(36,38)</w:t>
      </w:r>
      <w:r w:rsidR="007E6B0A" w:rsidRPr="000B1444">
        <w:rPr>
          <w:rFonts w:asciiTheme="majorHAnsi" w:hAnsiTheme="majorHAnsi" w:cstheme="majorHAnsi"/>
          <w:sz w:val="22"/>
          <w:szCs w:val="22"/>
        </w:rPr>
        <w:fldChar w:fldCharType="end"/>
      </w:r>
      <w:r w:rsidR="007E6B0A" w:rsidRPr="000B1444">
        <w:rPr>
          <w:rFonts w:asciiTheme="majorHAnsi" w:hAnsiTheme="majorHAnsi" w:cstheme="majorHAnsi"/>
          <w:sz w:val="22"/>
          <w:szCs w:val="22"/>
        </w:rPr>
        <w:t xml:space="preserve">. </w:t>
      </w:r>
      <w:r w:rsidR="000B1444" w:rsidRPr="000B1444">
        <w:rPr>
          <w:rFonts w:asciiTheme="majorHAnsi" w:hAnsiTheme="majorHAnsi" w:cstheme="majorHAnsi"/>
          <w:sz w:val="22"/>
          <w:szCs w:val="22"/>
        </w:rPr>
        <w:t>Malnutrition does not usually exist in isolation in surgical patients, this is usually coupled with frailty and sarcopenia (reduction of quality and quantity of skeletal muscle)</w:t>
      </w:r>
      <w:r w:rsidR="000B1444" w:rsidRPr="000B1444">
        <w:rPr>
          <w:rFonts w:asciiTheme="majorHAnsi" w:hAnsiTheme="majorHAnsi" w:cstheme="majorHAnsi"/>
          <w:color w:val="2E2E2E"/>
          <w:sz w:val="22"/>
          <w:szCs w:val="22"/>
        </w:rPr>
        <w:t xml:space="preserve">. </w:t>
      </w:r>
      <w:r w:rsidR="00382601" w:rsidRPr="000B1444">
        <w:rPr>
          <w:rFonts w:asciiTheme="majorHAnsi" w:hAnsiTheme="majorHAnsi" w:cstheme="majorHAnsi"/>
          <w:sz w:val="22"/>
          <w:szCs w:val="22"/>
        </w:rPr>
        <w:t>A large meta-analysis</w:t>
      </w:r>
      <w:r w:rsidR="000B1444" w:rsidRPr="000B1444">
        <w:rPr>
          <w:rFonts w:asciiTheme="majorHAnsi" w:hAnsiTheme="majorHAnsi" w:cstheme="majorHAnsi"/>
          <w:sz w:val="22"/>
          <w:szCs w:val="22"/>
        </w:rPr>
        <w:t xml:space="preserve"> showed that 84% of patients were frail, with 37% of them also being sarcopenic and 66% being malnourished</w:t>
      </w:r>
      <w:r w:rsidR="000B1444">
        <w:rPr>
          <w:rFonts w:asciiTheme="majorHAnsi" w:hAnsiTheme="majorHAnsi" w:cstheme="majorHAnsi"/>
          <w:sz w:val="22"/>
          <w:szCs w:val="22"/>
        </w:rPr>
        <w:t xml:space="preserve"> </w:t>
      </w:r>
      <w:r w:rsidR="000B1444" w:rsidRPr="000B1444">
        <w:rPr>
          <w:rFonts w:asciiTheme="majorHAnsi" w:hAnsiTheme="majorHAnsi" w:cstheme="majorHAnsi"/>
          <w:sz w:val="22"/>
          <w:szCs w:val="22"/>
        </w:rPr>
        <w:fldChar w:fldCharType="begin" w:fldLock="1"/>
      </w:r>
      <w:r w:rsidR="000B1444" w:rsidRPr="000B1444">
        <w:rPr>
          <w:rFonts w:asciiTheme="majorHAnsi" w:hAnsiTheme="majorHAnsi" w:cstheme="majorHAnsi"/>
          <w:sz w:val="22"/>
          <w:szCs w:val="22"/>
        </w:rPr>
        <w:instrText>ADDIN CSL_CITATION {"citationItems":[{"id":"ITEM-1","itemData":{"DOI":"https://doi.org/10.1016/j.jamda.2020.03.006","ISSN":"1525-8610","abstract":"Objectives The purpose of this systematic review and meta-analysis was to summarize the prevalence of, and association between, physical frailty or sarcopenia and malnutrition in older hospitalized adults. Design A systematic literature search was performed in 10 databases. Setting and Participants Articles were selected that evaluated physical frailty or sarcopenia and malnutrition according to predefined criteria and cutoffs in older hospitalized patients. Measures Data were pooled in a meta-analysis to evaluate the prevalence of prefrailty and frailty [together (pre-)frailty], sarcopenia, and risk of malnutrition and malnutrition [together (risk of) malnutrition], and the association between either (pre-)frailty or sarcopenia and (risk of) malnutrition. Results Forty-seven articles with 18,039 patients (55% female) were included in the systematic review, and 39 articles (8868 patients, 62% female) were eligible for the meta-analysis. Pooling 11 studies (2725 patients) revealed that 84% [95% confidence interval (CI): 77%, 91%, I2 = 98.4%] of patients were physically (pre-)frail. Pooling 15 studies (4014 patients) revealed that 37% (95% CI: 26%, 48%, I2 = 98.6%) of patients had sarcopenia. Pooling 28 studies (7256 patients) revealed a prevalence of 66% (95% CI: 58%, 73%, I2 = 98.6%) (risk of) malnutrition. Pooling 10 studies (2427 patients) revealed a high association [odds ratio (OR): 5.77 (95% CI: 3.88, 8.58), P &lt; .0001, I2 = 42.3%] and considerable overlap (49.7%) between physical (pre-)frailty and (risk of) malnutrition. Pooling 7 studies (2506 patients) revealed a high association [OR: 4.06 (95% CI: 2.43, 6.80), P &lt; .0001, I2 = 71.4%] and considerable overlap (41.6%) between sarcopenia and (risk of) malnutrition. Conclusions and Implications The association between and prevalence of (pre-)frailty or sarcopenia and (risk of) malnutrition in older hospitalized adults is substantial. About half of the hospitalized older adults suffer from 2 and perhaps 3 of these debilitating conditions. Therefore, standardized screening for these conditions at hospital admission is highly warranted to guide targeted nutritional and physical interventions.","author":[{"dropping-particle":"","family":"Ligthart-Melis","given":"Gerdien C","non-dropping-particle":"","parse-names":false,"suffix":""},{"dropping-particle":"","family":"Luiking","given":"Yvette C","non-dropping-particle":"","parse-names":false,"suffix":""},{"dropping-particle":"","family":"Kakourou","given":"Alexia","non-dropping-particle":"","parse-names":false,"suffix":""},{"dropping-particle":"","family":"Cederholm","given":"Tommy","non-dropping-particle":"","parse-names":false,"suffix":""},{"dropping-particle":"","family":"Maier","given":"Andrea B","non-dropping-particle":"","parse-names":false,"suffix":""},{"dropping-particle":"","family":"van der Schueren","given":"Marian A E","non-dropping-particle":"de","parse-names":false,"suffix":""}],"container-title":"Journal of the American Medical Directors Association","id":"ITEM-1","issued":{"date-parts":[["2020"]]},"title":"Frailty, Sarcopenia, and Malnutrition Frequently (Co-)occur in Hospitalized Older Adults: A Systematic Review and Meta-analysis","type":"article-journal"},"uris":["http://www.mendeley.com/documents/?uuid=86b4367a-bbca-4227-a316-fa0f01bf91b2"]}],"mendeley":{"formattedCitation":"(39)","plainTextFormattedCitation":"(39)","previouslyFormattedCitation":"(39)"},"properties":{"noteIndex":0},"schema":"https://github.com/citation-style-language/schema/raw/master/csl-citation.json"}</w:instrText>
      </w:r>
      <w:r w:rsidR="000B1444" w:rsidRPr="000B1444">
        <w:rPr>
          <w:rFonts w:asciiTheme="majorHAnsi" w:hAnsiTheme="majorHAnsi" w:cstheme="majorHAnsi"/>
          <w:sz w:val="22"/>
          <w:szCs w:val="22"/>
        </w:rPr>
        <w:fldChar w:fldCharType="separate"/>
      </w:r>
      <w:r w:rsidR="000B1444" w:rsidRPr="000B1444">
        <w:rPr>
          <w:rFonts w:asciiTheme="majorHAnsi" w:hAnsiTheme="majorHAnsi" w:cstheme="majorHAnsi"/>
          <w:noProof/>
          <w:sz w:val="22"/>
          <w:szCs w:val="22"/>
        </w:rPr>
        <w:t>(39)</w:t>
      </w:r>
      <w:r w:rsidR="000B1444" w:rsidRPr="000B1444">
        <w:rPr>
          <w:rFonts w:asciiTheme="majorHAnsi" w:hAnsiTheme="majorHAnsi" w:cstheme="majorHAnsi"/>
          <w:sz w:val="22"/>
          <w:szCs w:val="22"/>
        </w:rPr>
        <w:fldChar w:fldCharType="end"/>
      </w:r>
      <w:r w:rsidR="000B1444" w:rsidRPr="000B1444">
        <w:rPr>
          <w:rFonts w:asciiTheme="majorHAnsi" w:hAnsiTheme="majorHAnsi" w:cstheme="majorHAnsi"/>
          <w:sz w:val="22"/>
          <w:szCs w:val="22"/>
        </w:rPr>
        <w:t xml:space="preserve">. </w:t>
      </w:r>
      <w:r w:rsidR="00382601" w:rsidRPr="000B1444">
        <w:rPr>
          <w:rFonts w:asciiTheme="majorHAnsi" w:hAnsiTheme="majorHAnsi" w:cstheme="majorHAnsi"/>
          <w:sz w:val="22"/>
          <w:szCs w:val="22"/>
        </w:rPr>
        <w:t xml:space="preserve">  </w:t>
      </w:r>
    </w:p>
    <w:p w14:paraId="2D227DC3" w14:textId="77777777" w:rsidR="00382601" w:rsidRDefault="00382601" w:rsidP="00303736">
      <w:pPr>
        <w:widowControl w:val="0"/>
        <w:autoSpaceDE w:val="0"/>
        <w:autoSpaceDN w:val="0"/>
        <w:adjustRightInd w:val="0"/>
        <w:spacing w:line="360" w:lineRule="auto"/>
        <w:jc w:val="both"/>
        <w:rPr>
          <w:rFonts w:asciiTheme="majorHAnsi" w:hAnsiTheme="majorHAnsi"/>
          <w:sz w:val="22"/>
          <w:szCs w:val="22"/>
        </w:rPr>
      </w:pPr>
    </w:p>
    <w:p w14:paraId="22CD62DB" w14:textId="62B9A500" w:rsidR="000B1444" w:rsidRDefault="00894B33" w:rsidP="00303736">
      <w:pPr>
        <w:widowControl w:val="0"/>
        <w:autoSpaceDE w:val="0"/>
        <w:autoSpaceDN w:val="0"/>
        <w:adjustRightInd w:val="0"/>
        <w:spacing w:line="360" w:lineRule="auto"/>
        <w:jc w:val="both"/>
        <w:rPr>
          <w:rFonts w:asciiTheme="majorHAnsi" w:hAnsiTheme="majorHAnsi" w:cs="Arial"/>
          <w:sz w:val="22"/>
          <w:szCs w:val="22"/>
        </w:rPr>
      </w:pPr>
      <w:r w:rsidRPr="00832327">
        <w:rPr>
          <w:rFonts w:asciiTheme="majorHAnsi" w:hAnsiTheme="majorHAnsi"/>
          <w:sz w:val="22"/>
          <w:szCs w:val="22"/>
        </w:rPr>
        <w:t xml:space="preserve">Malnutrition </w:t>
      </w:r>
      <w:r w:rsidR="000B1444">
        <w:rPr>
          <w:rFonts w:asciiTheme="majorHAnsi" w:hAnsiTheme="majorHAnsi"/>
          <w:sz w:val="22"/>
          <w:szCs w:val="22"/>
        </w:rPr>
        <w:t xml:space="preserve">is a modifiable risk factor </w:t>
      </w:r>
      <w:r w:rsidR="000B1444">
        <w:rPr>
          <w:rFonts w:asciiTheme="majorHAnsi" w:hAnsiTheme="majorHAnsi"/>
          <w:sz w:val="22"/>
          <w:szCs w:val="22"/>
        </w:rPr>
        <w:fldChar w:fldCharType="begin" w:fldLock="1"/>
      </w:r>
      <w:r w:rsidR="000B1444">
        <w:rPr>
          <w:rFonts w:asciiTheme="majorHAnsi" w:hAnsiTheme="majorHAnsi"/>
          <w:sz w:val="22"/>
          <w:szCs w:val="22"/>
        </w:rPr>
        <w:instrText>ADDIN CSL_CITATION {"citationItems":[{"id":"ITEM-1","itemData":{"DOI":"10.1111/anae.14506","ISSN":"13652044","abstract":"Pre-operative nutrition therapy is increasingly recognised as an essential component of surgical care. The present review has been formatted using Simon Sinek's Golden Circle approach to explain ‘why’ avoiding pre-operative malnutrition and supporting protein anabolism are important goals for the elective surgical patient, ‘how’ peri-operative malnutrition develops leading in part to a requirement for pre-operative anabolic preparation, and ‘what’ can be done to avoid pre-operative malnutrition and support anabolism for optimal recovery.","author":[{"dropping-particle":"","family":"Gillis","given":"C.","non-dropping-particle":"","parse-names":false,"suffix":""},{"dropping-particle":"","family":"Wischmeyer","given":"P. E.","non-dropping-particle":"","parse-names":false,"suffix":""}],"container-title":"Anaesthesia","id":"ITEM-1","issued":{"date-parts":[["2019"]]},"page":"27-35","title":"Pre-operative nutrition and the elective surgical patient: why, how and what?","type":"article-journal","volume":"74"},"uris":["http://www.mendeley.com/documents/?uuid=1ec3923d-c715-4d17-9b0e-8b85824b8778"]}],"mendeley":{"formattedCitation":"(40)","plainTextFormattedCitation":"(40)","previouslyFormattedCitation":"(40)"},"properties":{"noteIndex":0},"schema":"https://github.com/citation-style-language/schema/raw/master/csl-citation.json"}</w:instrText>
      </w:r>
      <w:r w:rsidR="000B1444">
        <w:rPr>
          <w:rFonts w:asciiTheme="majorHAnsi" w:hAnsiTheme="majorHAnsi"/>
          <w:sz w:val="22"/>
          <w:szCs w:val="22"/>
        </w:rPr>
        <w:fldChar w:fldCharType="separate"/>
      </w:r>
      <w:r w:rsidR="000B1444" w:rsidRPr="000B1444">
        <w:rPr>
          <w:rFonts w:asciiTheme="majorHAnsi" w:hAnsiTheme="majorHAnsi"/>
          <w:noProof/>
          <w:sz w:val="22"/>
          <w:szCs w:val="22"/>
        </w:rPr>
        <w:t>(40)</w:t>
      </w:r>
      <w:r w:rsidR="000B1444">
        <w:rPr>
          <w:rFonts w:asciiTheme="majorHAnsi" w:hAnsiTheme="majorHAnsi"/>
          <w:sz w:val="22"/>
          <w:szCs w:val="22"/>
        </w:rPr>
        <w:fldChar w:fldCharType="end"/>
      </w:r>
      <w:r w:rsidR="000B1444">
        <w:rPr>
          <w:rFonts w:asciiTheme="majorHAnsi" w:hAnsiTheme="majorHAnsi"/>
          <w:sz w:val="22"/>
          <w:szCs w:val="22"/>
        </w:rPr>
        <w:t xml:space="preserve">. Malnutrition </w:t>
      </w:r>
      <w:r w:rsidRPr="00832327">
        <w:rPr>
          <w:rFonts w:asciiTheme="majorHAnsi" w:hAnsiTheme="majorHAnsi"/>
          <w:sz w:val="22"/>
          <w:szCs w:val="22"/>
        </w:rPr>
        <w:t xml:space="preserve">arises from inadequate intake and/or metabolic and inflammatory alterations that alter nutrient </w:t>
      </w:r>
      <w:r w:rsidR="0058182D" w:rsidRPr="00832327">
        <w:rPr>
          <w:rFonts w:asciiTheme="majorHAnsi" w:hAnsiTheme="majorHAnsi"/>
          <w:sz w:val="22"/>
          <w:szCs w:val="22"/>
        </w:rPr>
        <w:t>utilizatio</w:t>
      </w:r>
      <w:r w:rsidR="005E1D0A" w:rsidRPr="00832327">
        <w:rPr>
          <w:rFonts w:asciiTheme="majorHAnsi" w:hAnsiTheme="majorHAnsi"/>
          <w:sz w:val="22"/>
          <w:szCs w:val="22"/>
        </w:rPr>
        <w:t>n (hyperme</w:t>
      </w:r>
      <w:r w:rsidR="0058182D" w:rsidRPr="00832327">
        <w:rPr>
          <w:rFonts w:asciiTheme="majorHAnsi" w:hAnsiTheme="majorHAnsi"/>
          <w:sz w:val="22"/>
          <w:szCs w:val="22"/>
        </w:rPr>
        <w:t xml:space="preserve">tabolism/catabolism), </w:t>
      </w:r>
      <w:r w:rsidRPr="00832327">
        <w:rPr>
          <w:rFonts w:asciiTheme="majorHAnsi" w:hAnsiTheme="majorHAnsi"/>
          <w:sz w:val="22"/>
          <w:szCs w:val="22"/>
        </w:rPr>
        <w:t>requirement or absorption, which, ultimately leads to wasting, cachexia, decrease</w:t>
      </w:r>
      <w:r w:rsidR="005C56EA" w:rsidRPr="00832327">
        <w:rPr>
          <w:rFonts w:asciiTheme="majorHAnsi" w:hAnsiTheme="majorHAnsi"/>
          <w:sz w:val="22"/>
          <w:szCs w:val="22"/>
        </w:rPr>
        <w:t>d</w:t>
      </w:r>
      <w:r w:rsidRPr="00832327">
        <w:rPr>
          <w:rFonts w:asciiTheme="majorHAnsi" w:hAnsiTheme="majorHAnsi"/>
          <w:sz w:val="22"/>
          <w:szCs w:val="22"/>
        </w:rPr>
        <w:t xml:space="preserve"> physical fitness</w:t>
      </w:r>
      <w:r w:rsidR="005C56EA" w:rsidRPr="00832327">
        <w:rPr>
          <w:rFonts w:asciiTheme="majorHAnsi" w:hAnsiTheme="majorHAnsi"/>
          <w:sz w:val="22"/>
          <w:szCs w:val="22"/>
        </w:rPr>
        <w:t xml:space="preserve"> and reduced </w:t>
      </w:r>
      <w:r w:rsidR="00170F5C" w:rsidRPr="00832327">
        <w:rPr>
          <w:rFonts w:asciiTheme="majorHAnsi" w:hAnsiTheme="majorHAnsi"/>
          <w:sz w:val="22"/>
          <w:szCs w:val="22"/>
        </w:rPr>
        <w:t>metabolic</w:t>
      </w:r>
      <w:r w:rsidR="005C56EA" w:rsidRPr="00832327">
        <w:rPr>
          <w:rFonts w:asciiTheme="majorHAnsi" w:hAnsiTheme="majorHAnsi"/>
          <w:sz w:val="22"/>
          <w:szCs w:val="22"/>
        </w:rPr>
        <w:t xml:space="preserve"> reserve</w:t>
      </w:r>
      <w:r w:rsidRPr="00832327">
        <w:rPr>
          <w:rFonts w:asciiTheme="majorHAnsi" w:hAnsiTheme="majorHAnsi"/>
          <w:sz w:val="22"/>
          <w:szCs w:val="22"/>
        </w:rPr>
        <w:t>. The primary goal of nutritional prehabilitation is to optimise nutrient stores</w:t>
      </w:r>
      <w:r w:rsidR="009B0BD1" w:rsidRPr="00832327">
        <w:rPr>
          <w:rFonts w:asciiTheme="majorHAnsi" w:hAnsiTheme="majorHAnsi"/>
          <w:sz w:val="22"/>
          <w:szCs w:val="22"/>
        </w:rPr>
        <w:t xml:space="preserve"> and metabolic reserve</w:t>
      </w:r>
      <w:r w:rsidRPr="00832327">
        <w:rPr>
          <w:rFonts w:asciiTheme="majorHAnsi" w:hAnsiTheme="majorHAnsi"/>
          <w:sz w:val="22"/>
          <w:szCs w:val="22"/>
        </w:rPr>
        <w:t xml:space="preserve"> preoperatively and provide an adequate buffer to compensate for the catabolic response of critical illness or surgery. Nutritional prehabilitation is different from acutely replacing nutritional deficits. </w:t>
      </w:r>
      <w:r w:rsidR="00722EDE">
        <w:rPr>
          <w:rFonts w:asciiTheme="majorHAnsi" w:hAnsiTheme="majorHAnsi"/>
          <w:sz w:val="22"/>
          <w:szCs w:val="22"/>
        </w:rPr>
        <w:t>N</w:t>
      </w:r>
      <w:r w:rsidRPr="00832327">
        <w:rPr>
          <w:rFonts w:asciiTheme="majorHAnsi" w:hAnsiTheme="majorHAnsi"/>
          <w:sz w:val="22"/>
          <w:szCs w:val="22"/>
        </w:rPr>
        <w:t xml:space="preserve">utritional intervention </w:t>
      </w:r>
      <w:r w:rsidR="00722EDE">
        <w:rPr>
          <w:rFonts w:asciiTheme="majorHAnsi" w:hAnsiTheme="majorHAnsi"/>
          <w:sz w:val="22"/>
          <w:szCs w:val="22"/>
        </w:rPr>
        <w:t xml:space="preserve">are required to </w:t>
      </w:r>
      <w:r w:rsidR="00834D45" w:rsidRPr="00832327">
        <w:rPr>
          <w:rFonts w:asciiTheme="majorHAnsi" w:hAnsiTheme="majorHAnsi"/>
          <w:sz w:val="22"/>
          <w:szCs w:val="22"/>
        </w:rPr>
        <w:t>start at contemplation of surgery to ensure</w:t>
      </w:r>
      <w:r w:rsidRPr="00832327">
        <w:rPr>
          <w:rFonts w:asciiTheme="majorHAnsi" w:hAnsiTheme="majorHAnsi"/>
          <w:sz w:val="22"/>
          <w:szCs w:val="22"/>
        </w:rPr>
        <w:t xml:space="preserve"> </w:t>
      </w:r>
      <w:r w:rsidR="00834D45" w:rsidRPr="00832327">
        <w:rPr>
          <w:rFonts w:asciiTheme="majorHAnsi" w:hAnsiTheme="majorHAnsi"/>
          <w:sz w:val="22"/>
          <w:szCs w:val="22"/>
        </w:rPr>
        <w:t xml:space="preserve">early patient engagement </w:t>
      </w:r>
      <w:r w:rsidR="00DC633D" w:rsidRPr="00832327">
        <w:rPr>
          <w:rFonts w:asciiTheme="majorHAnsi" w:hAnsiTheme="majorHAnsi"/>
          <w:sz w:val="22"/>
          <w:szCs w:val="22"/>
        </w:rPr>
        <w:fldChar w:fldCharType="begin" w:fldLock="1"/>
      </w:r>
      <w:r w:rsidR="000B1444">
        <w:rPr>
          <w:rFonts w:asciiTheme="majorHAnsi" w:hAnsiTheme="majorHAnsi"/>
          <w:sz w:val="22"/>
          <w:szCs w:val="22"/>
        </w:rPr>
        <w:instrText>ADDIN CSL_CITATION {"citationItems":[{"id":"ITEM-1","itemData":{"DOI":"10.1016/j.nut.2015.08.021","ISSN":"1873-1244 (Electronic)","PMID":"26688128","abstract":"OBJECTIVE: Malnutrition is known to independently affect patient outcomes. The aim of this study was to investigate the prevalence of patients at risk for malnutrition in an elective surgery patient cohort and to analyze the effects of malnutrition on morbidity, mortality, and hospital length of hospital (LOS). Furthermore, we aimed to evaluate the economic effect of a diligent coding of malnutrition, as a side diagnosis, in a simulation of the German Diagnosis-Related Group system. METHODS: The nutritional status of 1244 patients undergoing elective surgery was standardized on the day of admission by the Nutritional Risk Screening (NRS) 2002. To quantify the influence of malnutrition on revenue, the real DRGs of all patients were grouped. In simulation, an appropriate International Classification of Diseases code was used as a secondary diagnosis for all malnourished patients based on the NRS rating. A multivariate logistic regression analysis and a Cox regression were performed to identify potential confounders and to determine the adjusted effect of nutritional status on the occurrence of complications and hospital LOS. RESULTS: The prevalence of patients at risk for malnutrition (NRS &gt;/=3) was 24.1% (300 of 1244). These patients showed a significant increase in hospital LOS (13 versus 7 d). Additionally, postoperative complications were significantly higher in this group (7.23% versus 6.91%). Including malnutrition in the Diagnosis-Related Group coding system resulted in a reimbursement of euro1979.67 per patient at risk for malnutrition and a total reimbursement of euro79,186.73 for all patients at risk for malnutrition in the present study. CONCLUSION: Establishment of a structured, comprehensive assessment of the nutritional status of hospitalized patients can repetitiously identify patients at risk for malnutrition. Additionally, the diligent codification of malnutrition can lead to cost compensation in the German Diagnosis-Related Group system.","author":[{"dropping-particle":"","family":"Thomas","given":"Michael N","non-dropping-particle":"","parse-names":false,"suffix":""},{"dropping-particle":"","family":"Kufeldt","given":"Johannes","non-dropping-particle":"","parse-names":false,"suffix":""},{"dropping-particle":"","family":"Kisser","given":"Ulrich","non-dropping-particle":"","parse-names":false,"suffix":""},{"dropping-particle":"","family":"Hornung","given":"Hans-Martin","non-dropping-particle":"","parse-names":false,"suffix":""},{"dropping-particle":"","family":"Hoffmann","given":"Jessica","non-dropping-particle":"","parse-names":false,"suffix":""},{"dropping-particle":"","family":"Andraschko","given":"Monika","non-dropping-particle":"","parse-names":false,"suffix":""},{"dropping-particle":"","family":"Werner","given":"Jens","non-dropping-particle":"","parse-names":false,"suffix":""},{"dropping-particle":"","family":"Rittler","given":"Peter","non-dropping-particle":"","parse-names":false,"suffix":""}],"container-title":"Nutrition (Burbank, Los Angeles County, Calif.)","id":"ITEM-1","issue":"2","issued":{"date-parts":[["2016","2"]]},"language":"eng","page":"249-254","publisher-place":"United States","title":"Effects of malnutrition on complication rates, length of hospital stay, and revenue in elective surgical patients in the G-DRG-system.","type":"article-journal","volume":"32"},"uris":["http://www.mendeley.com/documents/?uuid=9b8eed93-3e78-4948-8f05-eb1ae4f18620","http://www.mendeley.com/documents/?uuid=74723ce8-fd47-41bb-9a65-5eca1471c41e"]}],"mendeley":{"formattedCitation":"(41)","plainTextFormattedCitation":"(41)","previouslyFormattedCitation":"(41)"},"properties":{"noteIndex":0},"schema":"https://github.com/citation-style-language/schema/raw/master/csl-citation.json"}</w:instrText>
      </w:r>
      <w:r w:rsidR="00DC633D" w:rsidRPr="00832327">
        <w:rPr>
          <w:rFonts w:asciiTheme="majorHAnsi" w:hAnsiTheme="majorHAnsi"/>
          <w:sz w:val="22"/>
          <w:szCs w:val="22"/>
        </w:rPr>
        <w:fldChar w:fldCharType="separate"/>
      </w:r>
      <w:r w:rsidR="000B1444" w:rsidRPr="000B1444">
        <w:rPr>
          <w:rFonts w:asciiTheme="majorHAnsi" w:hAnsiTheme="majorHAnsi"/>
          <w:noProof/>
          <w:sz w:val="22"/>
          <w:szCs w:val="22"/>
        </w:rPr>
        <w:t>(41)</w:t>
      </w:r>
      <w:r w:rsidR="00DC633D" w:rsidRPr="00832327">
        <w:rPr>
          <w:rFonts w:asciiTheme="majorHAnsi" w:hAnsiTheme="majorHAnsi"/>
          <w:sz w:val="22"/>
          <w:szCs w:val="22"/>
        </w:rPr>
        <w:fldChar w:fldCharType="end"/>
      </w:r>
      <w:r w:rsidR="00834D45" w:rsidRPr="00832327">
        <w:rPr>
          <w:rFonts w:asciiTheme="majorHAnsi" w:hAnsiTheme="majorHAnsi"/>
          <w:sz w:val="22"/>
          <w:szCs w:val="22"/>
        </w:rPr>
        <w:t xml:space="preserve"> and </w:t>
      </w:r>
      <w:r w:rsidR="0058182D" w:rsidRPr="00832327">
        <w:rPr>
          <w:rFonts w:asciiTheme="majorHAnsi" w:hAnsiTheme="majorHAnsi"/>
          <w:sz w:val="22"/>
          <w:szCs w:val="22"/>
        </w:rPr>
        <w:t xml:space="preserve">must </w:t>
      </w:r>
      <w:r w:rsidR="00834D45" w:rsidRPr="00832327">
        <w:rPr>
          <w:rFonts w:asciiTheme="majorHAnsi" w:hAnsiTheme="majorHAnsi"/>
          <w:sz w:val="22"/>
          <w:szCs w:val="22"/>
        </w:rPr>
        <w:t xml:space="preserve">extend into the perioperative and postoperative periods. The shift to </w:t>
      </w:r>
      <w:r w:rsidR="00A01E08" w:rsidRPr="00832327">
        <w:rPr>
          <w:rFonts w:asciiTheme="majorHAnsi" w:hAnsiTheme="majorHAnsi"/>
          <w:sz w:val="22"/>
          <w:szCs w:val="22"/>
        </w:rPr>
        <w:t>pre-emptive,</w:t>
      </w:r>
      <w:r w:rsidR="00834D45" w:rsidRPr="00832327">
        <w:rPr>
          <w:rFonts w:asciiTheme="majorHAnsi" w:hAnsiTheme="majorHAnsi"/>
          <w:sz w:val="22"/>
          <w:szCs w:val="22"/>
        </w:rPr>
        <w:t xml:space="preserve"> rather than reactive nutrition assessments and intervention must be </w:t>
      </w:r>
      <w:r w:rsidR="009652C7" w:rsidRPr="00832327">
        <w:rPr>
          <w:rFonts w:asciiTheme="majorHAnsi" w:hAnsiTheme="majorHAnsi"/>
          <w:sz w:val="22"/>
          <w:szCs w:val="22"/>
        </w:rPr>
        <w:t>emphasized</w:t>
      </w:r>
      <w:r w:rsidR="00834D45" w:rsidRPr="00832327">
        <w:rPr>
          <w:rFonts w:asciiTheme="majorHAnsi" w:hAnsiTheme="majorHAnsi"/>
          <w:sz w:val="22"/>
          <w:szCs w:val="22"/>
        </w:rPr>
        <w:t xml:space="preserve">. </w:t>
      </w:r>
      <w:r w:rsidR="00231413" w:rsidRPr="00832327">
        <w:rPr>
          <w:rFonts w:asciiTheme="majorHAnsi" w:hAnsiTheme="majorHAnsi"/>
          <w:sz w:val="22"/>
          <w:szCs w:val="22"/>
        </w:rPr>
        <w:t xml:space="preserve">The recent European Society for Clinical Nutrition and Metabolism (ESPEN) guidelines  </w:t>
      </w:r>
      <w:r w:rsidR="00111121" w:rsidRPr="00832327">
        <w:rPr>
          <w:rFonts w:asciiTheme="majorHAnsi" w:hAnsiTheme="majorHAnsi"/>
          <w:sz w:val="22"/>
          <w:szCs w:val="22"/>
        </w:rPr>
        <w:t>clearly show the prognostic influence of nutritional status on complications and mortality</w:t>
      </w:r>
      <w:r w:rsidR="000B1444">
        <w:rPr>
          <w:rFonts w:asciiTheme="majorHAnsi" w:hAnsiTheme="majorHAnsi"/>
          <w:sz w:val="22"/>
          <w:szCs w:val="22"/>
        </w:rPr>
        <w:t xml:space="preserve"> </w:t>
      </w:r>
      <w:r w:rsidR="000B1444" w:rsidRPr="00832327">
        <w:rPr>
          <w:rFonts w:asciiTheme="majorHAnsi" w:hAnsiTheme="majorHAnsi"/>
          <w:sz w:val="22"/>
          <w:szCs w:val="22"/>
        </w:rPr>
        <w:fldChar w:fldCharType="begin" w:fldLock="1"/>
      </w:r>
      <w:r w:rsidR="000B1444">
        <w:rPr>
          <w:rFonts w:asciiTheme="majorHAnsi" w:hAnsiTheme="majorHAnsi"/>
          <w:sz w:val="22"/>
          <w:szCs w:val="22"/>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id":"ITEM-1","issue":"3","issued":{"date-parts":[["2017"]]},"page":"623-650","publisher":"Elsevier Ltd","title":"ESPEN guideline: Clinical nutrition in surgery","type":"article-journal","volume":"36"},"uris":["http://www.mendeley.com/documents/?uuid=3178d63e-c276-4930-83dc-0b1e5f72afea"]}],"mendeley":{"formattedCitation":"(34)","plainTextFormattedCitation":"(34)","previouslyFormattedCitation":"(34)"},"properties":{"noteIndex":0},"schema":"https://github.com/citation-style-language/schema/raw/master/csl-citation.json"}</w:instrText>
      </w:r>
      <w:r w:rsidR="000B1444" w:rsidRPr="00832327">
        <w:rPr>
          <w:rFonts w:asciiTheme="majorHAnsi" w:hAnsiTheme="majorHAnsi"/>
          <w:sz w:val="22"/>
          <w:szCs w:val="22"/>
        </w:rPr>
        <w:fldChar w:fldCharType="separate"/>
      </w:r>
      <w:r w:rsidR="000B1444" w:rsidRPr="00C0120E">
        <w:rPr>
          <w:rFonts w:asciiTheme="majorHAnsi" w:hAnsiTheme="majorHAnsi"/>
          <w:noProof/>
          <w:sz w:val="22"/>
          <w:szCs w:val="22"/>
        </w:rPr>
        <w:t>(34)</w:t>
      </w:r>
      <w:r w:rsidR="000B1444" w:rsidRPr="00832327">
        <w:rPr>
          <w:rFonts w:asciiTheme="majorHAnsi" w:hAnsiTheme="majorHAnsi"/>
          <w:sz w:val="22"/>
          <w:szCs w:val="22"/>
        </w:rPr>
        <w:fldChar w:fldCharType="end"/>
      </w:r>
      <w:r w:rsidR="00111121" w:rsidRPr="00832327">
        <w:rPr>
          <w:rFonts w:asciiTheme="majorHAnsi" w:hAnsiTheme="majorHAnsi"/>
          <w:sz w:val="22"/>
          <w:szCs w:val="22"/>
        </w:rPr>
        <w:t xml:space="preserve">. </w:t>
      </w:r>
      <w:r w:rsidR="0017459D" w:rsidRPr="00832327">
        <w:rPr>
          <w:rFonts w:asciiTheme="majorHAnsi" w:hAnsiTheme="majorHAnsi" w:cs="Arial"/>
          <w:sz w:val="22"/>
          <w:szCs w:val="22"/>
        </w:rPr>
        <w:t xml:space="preserve">This risk of malnutrition is often most significant </w:t>
      </w:r>
      <w:r w:rsidR="00F142E6" w:rsidRPr="00832327">
        <w:rPr>
          <w:rFonts w:asciiTheme="majorHAnsi" w:hAnsiTheme="majorHAnsi" w:cs="Arial"/>
          <w:sz w:val="22"/>
          <w:szCs w:val="22"/>
        </w:rPr>
        <w:t xml:space="preserve">prior to and </w:t>
      </w:r>
      <w:r w:rsidR="006E2DBE" w:rsidRPr="00832327">
        <w:rPr>
          <w:rFonts w:asciiTheme="majorHAnsi" w:hAnsiTheme="majorHAnsi" w:cs="Arial"/>
          <w:sz w:val="22"/>
          <w:szCs w:val="22"/>
        </w:rPr>
        <w:t>following</w:t>
      </w:r>
      <w:r w:rsidR="0017459D" w:rsidRPr="00832327">
        <w:rPr>
          <w:rFonts w:asciiTheme="majorHAnsi" w:hAnsiTheme="majorHAnsi" w:cs="Arial"/>
          <w:sz w:val="22"/>
          <w:szCs w:val="22"/>
        </w:rPr>
        <w:t xml:space="preserve"> major gas</w:t>
      </w:r>
      <w:r w:rsidR="00C2250B" w:rsidRPr="00832327">
        <w:rPr>
          <w:rFonts w:asciiTheme="majorHAnsi" w:hAnsiTheme="majorHAnsi" w:cs="Arial"/>
          <w:sz w:val="22"/>
          <w:szCs w:val="22"/>
        </w:rPr>
        <w:t>trointestinal (GI) and cancer</w:t>
      </w:r>
      <w:r w:rsidR="0017459D" w:rsidRPr="00832327">
        <w:rPr>
          <w:rFonts w:asciiTheme="majorHAnsi" w:hAnsiTheme="majorHAnsi" w:cs="Arial"/>
          <w:sz w:val="22"/>
          <w:szCs w:val="22"/>
        </w:rPr>
        <w:t xml:space="preserve"> surger</w:t>
      </w:r>
      <w:r w:rsidR="00845406" w:rsidRPr="00832327">
        <w:rPr>
          <w:rFonts w:asciiTheme="majorHAnsi" w:hAnsiTheme="majorHAnsi" w:cs="Arial"/>
          <w:sz w:val="22"/>
          <w:szCs w:val="22"/>
        </w:rPr>
        <w:t xml:space="preserve">y </w:t>
      </w:r>
      <w:r w:rsidR="00845406" w:rsidRPr="00832327">
        <w:rPr>
          <w:rFonts w:asciiTheme="majorHAnsi" w:hAnsiTheme="majorHAnsi" w:cs="Arial"/>
          <w:sz w:val="22"/>
          <w:szCs w:val="22"/>
        </w:rPr>
        <w:fldChar w:fldCharType="begin" w:fldLock="1"/>
      </w:r>
      <w:r w:rsidR="000B1444">
        <w:rPr>
          <w:rFonts w:asciiTheme="majorHAnsi" w:hAnsiTheme="majorHAnsi" w:cs="Arial"/>
          <w:sz w:val="22"/>
          <w:szCs w:val="22"/>
        </w:rPr>
        <w:instrText>ADDIN CSL_CITATION {"citationItems":[{"id":"ITEM-1","itemData":{"DOI":"10.1177/0148607110372391","ISSN":"0148-6071 (Print)","PMID":"21097764","abstract":"BACKGROUND: To identify opportunities for quality improvement, the nutrition adequacy of critically ill surgical patients, in contrast to medical patients, is described. METHODS: International, prospective, and observational studies conducted in 2007 and 2008 in 269 intensive care units (ICUs) were combined for purposes of this analysis. Sites provided institutional and patient characteristics and nutrition data from ICU admission to ICU discharge for maximum of 12 days. Medical and surgical patients staying in ICU at least 3 days were compared. RESULTS: A total of 5497 mechanically ventilated adult patients were enrolled; 37.7% had surgical ICU admission diagnosis. Surgical patients were less likely to receive enteral nutrition (EN) (54.6% vs 77.8%) and more likely to receive parenteral nutrition (PN) (13.9% vs 4.4%) (P &lt; .0001). Among patients initiating EN in ICU, surgical patients started EN 21.0 hours later on average (57.8 vs 36.8 hours, P &lt; .0001). Consequently, surgical patients received less of their prescribed calories from EN (33.4% vs 49.6%, P &lt; .0001) or from all nutrition sources (45.8% vs 56.1%, P &lt; .0001). These differences remained after adjustment for patient and site characteristics. Patients undergoing cardiovascular and gastrointestinal surgery were more likely to use PN, were less likely to use EN, started EN later, and had lower total nutrition and EN adequacy rates compared with other surgical patients. Use of feeding and/or glycemic control protocols was associated with increased nutrition adequacy. CONCLUSIONS: Surgical patients receive less nutrition than medical patients. Cardiovascular and gastrointestinal surgery patients are at highest risk of iatrogenic malnutrition. Strategies to improve nutrition performance, including use of protocols, are needed.","author":[{"dropping-particle":"","family":"Drover","given":"John W","non-dropping-particle":"","parse-names":false,"suffix":""},{"dropping-particle":"","family":"Cahill","given":"Naomi E","non-dropping-particle":"","parse-names":false,"suffix":""},{"dropping-particle":"","family":"Kutsogiannis","given":"Jim","non-dropping-particle":"","parse-names":false,"suffix":""},{"dropping-particle":"","family":"Pagliarello","given":"Giuseppe","non-dropping-particle":"","parse-names":false,"suffix":""},{"dropping-particle":"","family":"Wischmeyer","given":"Paul","non-dropping-particle":"","parse-names":false,"suffix":""},{"dropping-particle":"","family":"Wang","given":"Miao","non-dropping-particle":"","parse-names":false,"suffix":""},{"dropping-particle":"","family":"Day","given":"Andrew G","non-dropping-particle":"","parse-names":false,"suffix":""},{"dropping-particle":"","family":"Heyland","given":"Daren K","non-dropping-particle":"","parse-names":false,"suffix":""}],"container-title":"Journal of parenteral and enteral nutrition","id":"ITEM-1","issue":"6","issued":{"date-parts":[["2010"]]},"language":"eng","page":"644-652","publisher-place":"United States","title":"Nutrition therapy for the critically ill surgical patient: we need to do better!","type":"article-journal","volume":"34"},"uris":["http://www.mendeley.com/documents/?uuid=b16997b0-18ed-403b-becd-4c6d79841bd4","http://www.mendeley.com/documents/?uuid=cfe5e280-6e64-4446-9a61-bd4d9f43bd34"]},{"id":"ITEM-2","itemData":{"DOI":"10.1097/ACO.0b013e328345865e","ISSN":"1473-6500 (Electronic)","PMID":"21451404","abstract":"PURPOSE OF REVIEW: To highlight recent developments in the field of perioperative nutritional support by reviewing clinically pertinent English language articles from October 2008 to December 2010, that examined the effects of malnutrition on surgical outcomes, optimizing metabolic function and nutritional status preoperatively and postoperatively. RECENT FINDINGS: Recognition of patients with or at risk of malnutrition remains poor despite the availability of numerous clinical aids and clear evidence of the adverse effects of poor nutritional status on postoperative clinical outcomes. Unfortunately, poor design and significant heterogeneity remain amongst many studies of nutritional interventions in surgical patients. Patients undergoing elective surgery should be managed within a multimodal pathway that includes evidence-based interventions to optimize nutritional status perioperatively. The aforementioned should include screening patients to identify those at high nutritional risk, perioperative immuno-nutrition, minimizing 'metabolic stress' and insulin resistance by preoperative conditioning with carbohydrate-based drinks, glutamine supplementation, minimal access surgery and enhanced recovery protocols. Finally gut-specific nutrients and prokinetics should be utilized to improve enteral feed tolerance thereby permitting early enteral feeding. SUMMARY: An evidence-based multimodal pathway that includes interventions to optimize nutritional status may improve outcomes following elective surgery.","author":[{"dropping-particle":"","family":"Awad","given":"Sherif","non-dropping-particle":"","parse-names":false,"suffix":""},{"dropping-particle":"","family":"Lobo","given":"Dileep N","non-dropping-particle":"","parse-names":false,"suffix":""}],"container-title":"Current opinion in anaesthesiology","id":"ITEM-2","issue":"3","issued":{"date-parts":[["2011","6"]]},"language":"eng","page":"339-348","publisher-place":"United States","title":"What's new in perioperative nutritional support?","type":"article-journal","volume":"24"},"uris":["http://www.mendeley.com/documents/?uuid=b95b6ab8-443e-45ec-845c-6b979594c0fa","http://www.mendeley.com/documents/?uuid=887056ad-8300-47c7-903f-7af66c4f288a"]},{"id":"ITEM-3","itemData":{"DOI":"10.1016/j.clnu.2007.06.009","ISSN":"1532-1983 (Electronic)","PMID":"17683831","abstract":"BACKGROUND &amp; AIMS: This study investigated the effects of nutritional support on  postoperative complications, in relation with demographic and nutritional factors, intraoperative factors, type and routes of nutritional regimens. METHODS: A series of 1410 subjects underwent major abdominal surgery for gastrointestinal cancer and received various types of nutritional support: standard intravenous fluids (SIF; n=149), total parenteral nutrition (TPN; n=368), enteral nutrition (EN; n=393), and immune-enhancing enteral nutrition (IEEN; n=500). Postoperative complications, considered as major (if lethal or requiring re-operation, or transfer to intensive care unit), or otherwise minor, were recorded. RESULTS: Major and minor complications occurred in 101 (7.2%) and 446 (31.6%) patients, respectively. Factors correlated with postoperative complications at multivariate analysis were pancreatic surgery, (p&lt;0.001), advanced age (p=0.002), weight loss (p=0.019), low serum albumin (p=0.019) and nutritional support (p=0.001). Nutritional support reduced morbidity versus SIF with an increasing protective effect of TPN, EN, and IEEN. This effect remained valid regardless the severity of risk factors identified at the multivariate analysis and it was more evident by considering infectious complications only. CONCLUSIONS: Pancreatic surgery, advanced age, weight loss and low serum albumin are independent risk factors for the onset of postoperative complications. Nutritional support, particularly IEEN, significantly reduced postoperative morbidity.","author":[{"dropping-particle":"","family":"Bozzetti","given":"Federico","non-dropping-particle":"","parse-names":false,"suffix":""},{"dropping-particle":"","family":"Gianotti","given":"Luca","non-dropping-particle":"","parse-names":false,"suffix":""},{"dropping-particle":"","family":"Braga","given":"Mario","non-dropping-particle":"","parse-names":false,"suffix":""},{"dropping-particle":"","family":"Carlo","given":"Valerio","non-dropping-particle":"Di","parse-names":false,"suffix":""},{"dropping-particle":"","family":"Mariani","given":"Luigi","non-dropping-particle":"","parse-names":false,"suffix":""}],"container-title":"Clinical nutrition (Edinburgh, Scotland)","id":"ITEM-3","issue":"6","issued":{"date-parts":[["2007","12"]]},"language":"eng","page":"698-709","publisher-place":"England","title":"Postoperative complications in gastrointestinal cancer patients: the joint role of the nutritional status and the nutritional support.","type":"article-journal","volume":"26"},"uris":["http://www.mendeley.com/documents/?uuid=1fe28120-c325-4c0d-868c-2695310ea48b"]}],"mendeley":{"formattedCitation":"(11,42,43)","plainTextFormattedCitation":"(11,42,43)","previouslyFormattedCitation":"(11,42,43)"},"properties":{"noteIndex":0},"schema":"https://github.com/citation-style-language/schema/raw/master/csl-citation.json"}</w:instrText>
      </w:r>
      <w:r w:rsidR="00845406" w:rsidRPr="00832327">
        <w:rPr>
          <w:rFonts w:asciiTheme="majorHAnsi" w:hAnsiTheme="majorHAnsi" w:cs="Arial"/>
          <w:sz w:val="22"/>
          <w:szCs w:val="22"/>
        </w:rPr>
        <w:fldChar w:fldCharType="separate"/>
      </w:r>
      <w:r w:rsidR="000B1444" w:rsidRPr="000B1444">
        <w:rPr>
          <w:rFonts w:asciiTheme="majorHAnsi" w:hAnsiTheme="majorHAnsi" w:cs="Arial"/>
          <w:noProof/>
          <w:sz w:val="22"/>
          <w:szCs w:val="22"/>
        </w:rPr>
        <w:t>(11,42,43)</w:t>
      </w:r>
      <w:r w:rsidR="00845406" w:rsidRPr="00832327">
        <w:rPr>
          <w:rFonts w:asciiTheme="majorHAnsi" w:hAnsiTheme="majorHAnsi" w:cs="Arial"/>
          <w:sz w:val="22"/>
          <w:szCs w:val="22"/>
        </w:rPr>
        <w:fldChar w:fldCharType="end"/>
      </w:r>
      <w:r w:rsidR="002A54A7" w:rsidRPr="00832327">
        <w:rPr>
          <w:rFonts w:asciiTheme="majorHAnsi" w:hAnsiTheme="majorHAnsi" w:cs="Arial"/>
          <w:sz w:val="22"/>
          <w:szCs w:val="22"/>
        </w:rPr>
        <w:t xml:space="preserve"> who also often demonstrate the greatest</w:t>
      </w:r>
      <w:r w:rsidR="002A54A7" w:rsidRPr="00832327">
        <w:rPr>
          <w:rFonts w:asciiTheme="majorHAnsi" w:hAnsiTheme="majorHAnsi" w:cs="Arial"/>
          <w:sz w:val="22"/>
          <w:szCs w:val="22"/>
          <w:lang w:eastAsia="ja-JP"/>
        </w:rPr>
        <w:t xml:space="preserve"> risk of iatrogenic and baseline malnutrition (~65%) </w:t>
      </w:r>
      <w:r w:rsidR="002A54A7" w:rsidRPr="00832327">
        <w:rPr>
          <w:rFonts w:asciiTheme="majorHAnsi" w:hAnsiTheme="majorHAnsi" w:cs="Arial"/>
          <w:sz w:val="22"/>
          <w:szCs w:val="22"/>
          <w:lang w:eastAsia="ja-JP"/>
        </w:rPr>
        <w:fldChar w:fldCharType="begin" w:fldLock="1"/>
      </w:r>
      <w:r w:rsidR="000B1444">
        <w:rPr>
          <w:rFonts w:asciiTheme="majorHAnsi" w:hAnsiTheme="majorHAnsi" w:cs="Arial"/>
          <w:sz w:val="22"/>
          <w:szCs w:val="22"/>
          <w:lang w:eastAsia="ja-JP"/>
        </w:rPr>
        <w:instrText>ADDIN CSL_CITATION {"citationItems":[{"id":"ITEM-1","itemData":{"DOI":"10.1177/0148607110372391","ISBN":"0148-6071 (Print)\\r0148-6071 (Linking)","ISSN":"0148-6071","PMID":"21097764","abstract":"BACKGROUND: To identify opportunities for quality improvement, the nutrition adequacy of critically ill surgical patients, in contrast to medical patients, is described. METHODS: International, prospective, and observational studies conducted in 2007 and 2008 in 269 intensive care units (ICUs) were combined for purposes of this analysis. Sites provided institutional and patient characteristics and nutrition data from ICU admission to ICU discharge for maximum of 12 days. Medical and surgical patients staying in ICU at least 3 days were compared. RESULTS: A total of 5497 mechanically ventilated adult patients were enrolled; 37.7% had surgical ICU admission diagnosis. Surgical patients were less likely to receive enteral nutrition (EN) (54.6% vs 77.8%) and more likely to receive parenteral nutrition (PN) (13.9% vs 4.4%) (P &lt; .0001). Among patients initiating EN in ICU, surgical patients started EN 21.0 hours later on average (57.8 vs 36.8 hours, P &lt; .0001). Consequently, surgical patients received less of their prescribed calories from EN (33.4% vs 49.6%, P &lt; .0001) or from all nutrition sources (45.8% vs 56.1%, P &lt; .0001). These differences remained after adjustment for patient and site characteristics. Patients undergoing cardiovascular and gastrointestinal surgery were more likely to use PN, were less likely to use EN, started EN later, and had lower total nutrition and EN adequacy rates compared with other surgical patients. Use of feeding and/or glycemic control protocols was associated with increased nutrition adequacy. CONCLUSIONS: Surgical patients receive less nutrition than medical patients. Cardiovascular and gastrointestinal surgery patients are at highest risk of iatrogenic malnutrition. Strategies to improve nutrition performance, including use of protocols, are needed.","author":[{"dropping-particle":"","family":"Drover","given":"J W","non-dropping-particle":"","parse-names":false,"suffix":""},{"dropping-particle":"","family":"Cahill","given":"N E","non-dropping-particle":"","parse-names":false,"suffix":""},{"dropping-particle":"","family":"Kutsogiannis","given":"J","non-dropping-particle":"","parse-names":false,"suffix":""},{"dropping-particle":"","family":"Pagliarello","given":"G","non-dropping-particle":"","parse-names":false,"suffix":""},{"dropping-particle":"","family":"Wischmeyer","given":"P","non-dropping-particle":"","parse-names":false,"suffix":""},{"dropping-particle":"","family":"Wang","given":"M","non-dropping-particle":"","parse-names":false,"suffix":""},{"dropping-particle":"","family":"Day","given":"A G","non-dropping-particle":"","parse-names":false,"suffix":""},{"dropping-particle":"","family":"Heyland","given":"D K","non-dropping-particle":"","parse-names":false,"suffix":""}],"container-title":"J Parenter Enteral Nutr","id":"ITEM-1","issue":"6","issued":{"date-parts":[["2010"]]},"page":"644-652","title":"Nutrition therapy for the critically ill surgical patient: we need to do better!","type":"article-journal","volume":"34"},"uris":["http://www.mendeley.com/documents/?uuid=4655bb9d-ed2d-4046-a930-46cebab311c4","http://www.mendeley.com/documents/?uuid=220b5abc-3514-4e75-9866-9ce658267fbd"]}],"mendeley":{"formattedCitation":"(44)","plainTextFormattedCitation":"(44)","previouslyFormattedCitation":"(44)"},"properties":{"noteIndex":0},"schema":"https://github.com/citation-style-language/schema/raw/master/csl-citation.json"}</w:instrText>
      </w:r>
      <w:r w:rsidR="002A54A7" w:rsidRPr="00832327">
        <w:rPr>
          <w:rFonts w:asciiTheme="majorHAnsi" w:hAnsiTheme="majorHAnsi" w:cs="Arial"/>
          <w:sz w:val="22"/>
          <w:szCs w:val="22"/>
          <w:lang w:eastAsia="ja-JP"/>
        </w:rPr>
        <w:fldChar w:fldCharType="separate"/>
      </w:r>
      <w:r w:rsidR="000B1444" w:rsidRPr="000B1444">
        <w:rPr>
          <w:rFonts w:asciiTheme="majorHAnsi" w:hAnsiTheme="majorHAnsi" w:cs="Arial"/>
          <w:noProof/>
          <w:sz w:val="22"/>
          <w:szCs w:val="22"/>
          <w:lang w:eastAsia="ja-JP"/>
        </w:rPr>
        <w:t>(44)</w:t>
      </w:r>
      <w:r w:rsidR="002A54A7" w:rsidRPr="00832327">
        <w:rPr>
          <w:rFonts w:asciiTheme="majorHAnsi" w:hAnsiTheme="majorHAnsi" w:cs="Arial"/>
          <w:sz w:val="22"/>
          <w:szCs w:val="22"/>
          <w:lang w:eastAsia="ja-JP"/>
        </w:rPr>
        <w:fldChar w:fldCharType="end"/>
      </w:r>
      <w:r w:rsidR="00EB51EF" w:rsidRPr="00832327">
        <w:rPr>
          <w:rFonts w:asciiTheme="majorHAnsi" w:hAnsiTheme="majorHAnsi" w:cs="Arial"/>
          <w:sz w:val="22"/>
          <w:szCs w:val="22"/>
        </w:rPr>
        <w:t>.</w:t>
      </w:r>
      <w:r w:rsidR="00C2250B" w:rsidRPr="00832327">
        <w:rPr>
          <w:rFonts w:asciiTheme="majorHAnsi" w:hAnsiTheme="majorHAnsi" w:cs="Arial"/>
          <w:sz w:val="22"/>
          <w:szCs w:val="22"/>
        </w:rPr>
        <w:t xml:space="preserve"> </w:t>
      </w:r>
      <w:r w:rsidR="00363E88" w:rsidRPr="00832327">
        <w:rPr>
          <w:rFonts w:asciiTheme="majorHAnsi" w:hAnsiTheme="majorHAnsi" w:cs="Arial"/>
          <w:sz w:val="22"/>
          <w:szCs w:val="22"/>
        </w:rPr>
        <w:t xml:space="preserve">It is essential </w:t>
      </w:r>
      <w:r w:rsidR="00C2250B" w:rsidRPr="00832327">
        <w:rPr>
          <w:rFonts w:asciiTheme="majorHAnsi" w:hAnsiTheme="majorHAnsi" w:cs="Arial"/>
          <w:sz w:val="22"/>
          <w:szCs w:val="22"/>
        </w:rPr>
        <w:t>th</w:t>
      </w:r>
      <w:r w:rsidR="00363E88" w:rsidRPr="00832327">
        <w:rPr>
          <w:rFonts w:asciiTheme="majorHAnsi" w:hAnsiTheme="majorHAnsi" w:cs="Arial"/>
          <w:sz w:val="22"/>
          <w:szCs w:val="22"/>
        </w:rPr>
        <w:t>at the</w:t>
      </w:r>
      <w:r w:rsidR="00C2250B" w:rsidRPr="00832327">
        <w:rPr>
          <w:rFonts w:asciiTheme="majorHAnsi" w:hAnsiTheme="majorHAnsi" w:cs="Arial"/>
          <w:sz w:val="22"/>
          <w:szCs w:val="22"/>
        </w:rPr>
        <w:t xml:space="preserve"> chronically malnourished cachectic cancer patient </w:t>
      </w:r>
      <w:r w:rsidR="000B1444">
        <w:rPr>
          <w:rFonts w:asciiTheme="majorHAnsi" w:hAnsiTheme="majorHAnsi" w:cs="Arial"/>
          <w:sz w:val="22"/>
          <w:szCs w:val="22"/>
        </w:rPr>
        <w:t xml:space="preserve">as well as the sarcopenic obese patient </w:t>
      </w:r>
      <w:r w:rsidR="008D1CDB" w:rsidRPr="00832327">
        <w:rPr>
          <w:rFonts w:asciiTheme="majorHAnsi" w:hAnsiTheme="majorHAnsi" w:cs="Arial"/>
          <w:sz w:val="22"/>
          <w:szCs w:val="22"/>
        </w:rPr>
        <w:t>is</w:t>
      </w:r>
      <w:r w:rsidR="00C2250B" w:rsidRPr="00832327">
        <w:rPr>
          <w:rFonts w:asciiTheme="majorHAnsi" w:hAnsiTheme="majorHAnsi" w:cs="Arial"/>
          <w:sz w:val="22"/>
          <w:szCs w:val="22"/>
        </w:rPr>
        <w:t xml:space="preserve"> </w:t>
      </w:r>
      <w:r w:rsidR="000B1444">
        <w:rPr>
          <w:rFonts w:asciiTheme="majorHAnsi" w:hAnsiTheme="majorHAnsi" w:cs="Arial"/>
          <w:sz w:val="22"/>
          <w:szCs w:val="22"/>
        </w:rPr>
        <w:t xml:space="preserve">reliably </w:t>
      </w:r>
      <w:r w:rsidR="008D1CDB" w:rsidRPr="00832327">
        <w:rPr>
          <w:rFonts w:asciiTheme="majorHAnsi" w:hAnsiTheme="majorHAnsi" w:cs="Arial"/>
          <w:sz w:val="22"/>
          <w:szCs w:val="22"/>
        </w:rPr>
        <w:t xml:space="preserve">identified </w:t>
      </w:r>
      <w:r w:rsidR="00722EDE">
        <w:rPr>
          <w:rFonts w:asciiTheme="majorHAnsi" w:hAnsiTheme="majorHAnsi" w:cs="Arial"/>
          <w:sz w:val="22"/>
          <w:szCs w:val="22"/>
        </w:rPr>
        <w:t>using</w:t>
      </w:r>
      <w:r w:rsidR="008D1CDB" w:rsidRPr="00832327">
        <w:rPr>
          <w:rFonts w:asciiTheme="majorHAnsi" w:hAnsiTheme="majorHAnsi" w:cs="Arial"/>
          <w:sz w:val="22"/>
          <w:szCs w:val="22"/>
        </w:rPr>
        <w:t xml:space="preserve"> early p</w:t>
      </w:r>
      <w:r w:rsidR="00845406" w:rsidRPr="00832327">
        <w:rPr>
          <w:rFonts w:asciiTheme="majorHAnsi" w:hAnsiTheme="majorHAnsi" w:cs="Arial"/>
          <w:sz w:val="22"/>
          <w:szCs w:val="22"/>
        </w:rPr>
        <w:t>re</w:t>
      </w:r>
      <w:r w:rsidR="008D1CDB" w:rsidRPr="00832327">
        <w:rPr>
          <w:rFonts w:asciiTheme="majorHAnsi" w:hAnsiTheme="majorHAnsi" w:cs="Arial"/>
          <w:sz w:val="22"/>
          <w:szCs w:val="22"/>
        </w:rPr>
        <w:t>operative</w:t>
      </w:r>
      <w:r w:rsidR="00C2250B" w:rsidRPr="00832327">
        <w:rPr>
          <w:rFonts w:asciiTheme="majorHAnsi" w:hAnsiTheme="majorHAnsi" w:cs="Arial"/>
          <w:sz w:val="22"/>
          <w:szCs w:val="22"/>
        </w:rPr>
        <w:t xml:space="preserve"> </w:t>
      </w:r>
      <w:r w:rsidR="000B1444">
        <w:rPr>
          <w:rFonts w:asciiTheme="majorHAnsi" w:hAnsiTheme="majorHAnsi" w:cs="Arial"/>
          <w:sz w:val="22"/>
          <w:szCs w:val="22"/>
        </w:rPr>
        <w:t xml:space="preserve">screening and </w:t>
      </w:r>
      <w:r w:rsidR="00C2250B" w:rsidRPr="00832327">
        <w:rPr>
          <w:rFonts w:asciiTheme="majorHAnsi" w:hAnsiTheme="majorHAnsi" w:cs="Arial"/>
          <w:sz w:val="22"/>
          <w:szCs w:val="22"/>
        </w:rPr>
        <w:t xml:space="preserve">assessment </w:t>
      </w:r>
      <w:r w:rsidR="00722EDE">
        <w:rPr>
          <w:rFonts w:asciiTheme="majorHAnsi" w:hAnsiTheme="majorHAnsi" w:cs="Arial"/>
          <w:sz w:val="22"/>
          <w:szCs w:val="22"/>
        </w:rPr>
        <w:t xml:space="preserve">techniques </w:t>
      </w:r>
      <w:r w:rsidR="00C2250B" w:rsidRPr="00832327">
        <w:rPr>
          <w:rFonts w:asciiTheme="majorHAnsi" w:hAnsiTheme="majorHAnsi" w:cs="Arial"/>
          <w:sz w:val="22"/>
          <w:szCs w:val="22"/>
        </w:rPr>
        <w:t>and</w:t>
      </w:r>
      <w:r w:rsidR="00DA1EDF" w:rsidRPr="00832327">
        <w:rPr>
          <w:rFonts w:asciiTheme="majorHAnsi" w:hAnsiTheme="majorHAnsi" w:cs="Arial"/>
          <w:sz w:val="22"/>
          <w:szCs w:val="22"/>
        </w:rPr>
        <w:t xml:space="preserve"> that </w:t>
      </w:r>
      <w:r w:rsidR="002F3AFA" w:rsidRPr="00832327">
        <w:rPr>
          <w:rFonts w:asciiTheme="majorHAnsi" w:hAnsiTheme="majorHAnsi" w:cs="Arial"/>
          <w:sz w:val="22"/>
          <w:szCs w:val="22"/>
        </w:rPr>
        <w:t>adequate nutritional intervention</w:t>
      </w:r>
      <w:r w:rsidR="00420122" w:rsidRPr="00832327">
        <w:rPr>
          <w:rFonts w:asciiTheme="majorHAnsi" w:hAnsiTheme="majorHAnsi" w:cs="Arial"/>
          <w:sz w:val="22"/>
          <w:szCs w:val="22"/>
        </w:rPr>
        <w:t xml:space="preserve"> </w:t>
      </w:r>
      <w:r w:rsidR="00722EDE">
        <w:rPr>
          <w:rFonts w:asciiTheme="majorHAnsi" w:hAnsiTheme="majorHAnsi" w:cs="Arial"/>
          <w:sz w:val="22"/>
          <w:szCs w:val="22"/>
        </w:rPr>
        <w:t xml:space="preserve">is prescribed </w:t>
      </w:r>
      <w:r w:rsidR="00C2250B" w:rsidRPr="00832327">
        <w:rPr>
          <w:rFonts w:asciiTheme="majorHAnsi" w:hAnsiTheme="majorHAnsi" w:cs="Arial"/>
          <w:sz w:val="22"/>
          <w:szCs w:val="22"/>
        </w:rPr>
        <w:t>prior to major surgery</w:t>
      </w:r>
      <w:r w:rsidR="00845406" w:rsidRPr="00832327">
        <w:rPr>
          <w:rFonts w:asciiTheme="majorHAnsi" w:hAnsiTheme="majorHAnsi" w:cs="Arial"/>
          <w:sz w:val="22"/>
          <w:szCs w:val="22"/>
        </w:rPr>
        <w:t xml:space="preserve"> </w:t>
      </w:r>
      <w:r w:rsidR="00845406" w:rsidRPr="00832327">
        <w:rPr>
          <w:rFonts w:asciiTheme="majorHAnsi" w:hAnsiTheme="majorHAnsi" w:cs="Arial"/>
          <w:sz w:val="22"/>
          <w:szCs w:val="22"/>
        </w:rPr>
        <w:fldChar w:fldCharType="begin" w:fldLock="1"/>
      </w:r>
      <w:r w:rsidR="000B1444">
        <w:rPr>
          <w:rFonts w:asciiTheme="majorHAnsi" w:hAnsiTheme="majorHAnsi" w:cs="Arial"/>
          <w:sz w:val="22"/>
          <w:szCs w:val="22"/>
        </w:rPr>
        <w:instrText>ADDIN CSL_CITATION {"citationItems":[{"id":"ITEM-1","itemData":{"DOI":"10.1016/j.nut.2015.08.021","ISSN":"1873-1244 (Electronic)","PMID":"26688128","abstract":"OBJECTIVE: Malnutrition is known to independently affect patient outcomes. The aim of this study was to investigate the prevalence of patients at risk for malnutrition in an elective surgery patient cohort and to analyze the effects of malnutrition on morbidity, mortality, and hospital length of hospital (LOS). Furthermore, we aimed to evaluate the economic effect of a diligent coding of malnutrition, as a side diagnosis, in a simulation of the German Diagnosis-Related Group system. METHODS: The nutritional status of 1244 patients undergoing elective surgery was standardized on the day of admission by the Nutritional Risk Screening (NRS) 2002. To quantify the influence of malnutrition on revenue, the real DRGs of all patients were grouped. In simulation, an appropriate International Classification of Diseases code was used as a secondary diagnosis for all malnourished patients based on the NRS rating. A multivariate logistic regression analysis and a Cox regression were performed to identify potential confounders and to determine the adjusted effect of nutritional status on the occurrence of complications and hospital LOS. RESULTS: The prevalence of patients at risk for malnutrition (NRS &gt;/=3) was 24.1% (300 of 1244). These patients showed a significant increase in hospital LOS (13 versus 7 d). Additionally, postoperative complications were significantly higher in this group (7.23% versus 6.91%). Including malnutrition in the Diagnosis-Related Group coding system resulted in a reimbursement of euro1979.67 per patient at risk for malnutrition and a total reimbursement of euro79,186.73 for all patients at risk for malnutrition in the present study. CONCLUSION: Establishment of a structured, comprehensive assessment of the nutritional status of hospitalized patients can repetitiously identify patients at risk for malnutrition. Additionally, the diligent codification of malnutrition can lead to cost compensation in the German Diagnosis-Related Group system.","author":[{"dropping-particle":"","family":"Thomas","given":"Michael N","non-dropping-particle":"","parse-names":false,"suffix":""},{"dropping-particle":"","family":"Kufeldt","given":"Johannes","non-dropping-particle":"","parse-names":false,"suffix":""},{"dropping-particle":"","family":"Kisser","given":"Ulrich","non-dropping-particle":"","parse-names":false,"suffix":""},{"dropping-particle":"","family":"Hornung","given":"Hans-Martin","non-dropping-particle":"","parse-names":false,"suffix":""},{"dropping-particle":"","family":"Hoffmann","given":"Jessica","non-dropping-particle":"","parse-names":false,"suffix":""},{"dropping-particle":"","family":"Andraschko","given":"Monika","non-dropping-particle":"","parse-names":false,"suffix":""},{"dropping-particle":"","family":"Werner","given":"Jens","non-dropping-particle":"","parse-names":false,"suffix":""},{"dropping-particle":"","family":"Rittler","given":"Peter","non-dropping-particle":"","parse-names":false,"suffix":""}],"container-title":"Nutrition (Burbank, Los Angeles County, Calif.)","id":"ITEM-1","issue":"2","issued":{"date-parts":[["2016","2"]]},"language":"eng","page":"249-254","publisher-place":"United States","title":"Effects of malnutrition on complication rates, length of hospital stay, and revenue in elective surgical patients in the G-DRG-system.","type":"article-journal","volume":"32"},"uris":["http://www.mendeley.com/documents/?uuid=74723ce8-fd47-41bb-9a65-5eca1471c41e","http://www.mendeley.com/documents/?uuid=9b8eed93-3e78-4948-8f05-eb1ae4f18620"]},{"id":"ITEM-2","itemData":{"DOI":"10.1097/ACO.0b013e328345865e","ISSN":"1473-6500 (Electronic)","PMID":"21451404","abstract":"PURPOSE OF REVIEW: To highlight recent developments in the field of perioperative nutritional support by reviewing clinically pertinent English language articles from October 2008 to December 2010, that examined the effects of malnutrition on surgical outcomes, optimizing metabolic function and nutritional status preoperatively and postoperatively. RECENT FINDINGS: Recognition of patients with or at risk of malnutrition remains poor despite the availability of numerous clinical aids and clear evidence of the adverse effects of poor nutritional status on postoperative clinical outcomes. Unfortunately, poor design and significant heterogeneity remain amongst many studies of nutritional interventions in surgical patients. Patients undergoing elective surgery should be managed within a multimodal pathway that includes evidence-based interventions to optimize nutritional status perioperatively. The aforementioned should include screening patients to identify those at high nutritional risk, perioperative immuno-nutrition, minimizing 'metabolic stress' and insulin resistance by preoperative conditioning with carbohydrate-based drinks, glutamine supplementation, minimal access surgery and enhanced recovery protocols. Finally gut-specific nutrients and prokinetics should be utilized to improve enteral feed tolerance thereby permitting early enteral feeding. SUMMARY: An evidence-based multimodal pathway that includes interventions to optimize nutritional status may improve outcomes following elective surgery.","author":[{"dropping-particle":"","family":"Awad","given":"Sherif","non-dropping-particle":"","parse-names":false,"suffix":""},{"dropping-particle":"","family":"Lobo","given":"Dileep N","non-dropping-particle":"","parse-names":false,"suffix":""}],"container-title":"Current opinion in anaesthesiology","id":"ITEM-2","issue":"3","issued":{"date-parts":[["2011","6"]]},"language":"eng","page":"339-348","publisher-place":"United States","title":"What's new in perioperative nutritional support?","type":"article-journal","volume":"24"},"uris":["http://www.mendeley.com/documents/?uuid=887056ad-8300-47c7-903f-7af66c4f288a","http://www.mendeley.com/documents/?uuid=b95b6ab8-443e-45ec-845c-6b979594c0fa","http://www.mendeley.com/documents/?uuid=eb0e6cfa-7129-4d78-935c-6d6ce957590c"]},{"id":"ITEM-3","itemData":{"DOI":"10.1002/jcsm.12525","ISSN":"21906009","abstract":"Many patients with cancer experience poor nutritional status, which detrimentally impacts clinical outcomes. Poor nutritional status in cancer is primarily manifested by severe muscle mass (MM) depletion, which may occur at any stage (from curative to palliative) and often co-exists with obesity. The objective of this article was to discuss gaps and opportunities related to the role of nutrition in preventing and reversing low MM in cancer. It also provides a narrative review of relevant nutritional interventions for patients capable of oral intake. The impact of nutrition interventions to prevent/treat low MM in cancer is not well understood, potentially due to the limited number of studies and of clinically viable, accurate body composition assessment tools. Additionally, the type of study designs, inclusion criteria, length of intervention, and choice of nutritional strategies have not been optimal, likely underestimating the anabolic potential of nutrition interventions. Nutrition studies are also often of short duration, and interventions that adapt to the metabolic and behavioural changes during the clinical journey are needed. We discuss energy requirements (25–30 kcal/kg/day) and interventions of protein (1.0–1.5 g/kg/day), branched-chain amino acids (leucine: 2–4 g/day), β-hydroxy β-methylbutyrate (3 g/day), glutamine (0.3 g/kg/day), carnitine (4–6 g/day), creatine (5 g/day), fish oil/eicosapentanoic acid (2.0–2.2 g/day EPA and 1.5 g/day DHA), vitamin/minerals (e.g. vitamin D: 600–800 international units per day), and multimodal approaches (nutrition, exercise, and pharmaceutical) to countermeasure low MM in cancer. Although the evidence is variable by modality type, interventions were generally not specifically studied in the context of cancer. Understanding patients' nutritional requirements could lead to targeted prescriptions to prevent or attenuate low MM in cancer, with the overall aim of minimizing muscle loss during anti-cancer therapy and maximizing muscle anabolism during recovery. It is anticipated that this will, in turn, improve overall health and prognostication including tolerance to treatment and survival. However, oncology-specific interventions with more robust study designs are needed to facilitate these goals.","author":[{"dropping-particle":"","family":"Prado","given":"Carla M.","non-dropping-particle":"","parse-names":false,"suffix":""},{"dropping-particle":"","family":"Purcell","given":"Sarah A.","non-dropping-particle":"","parse-names":false,"suffix":""},{"dropping-particle":"","family":"Laviano","given":"Alessandro","non-dropping-particle":"","parse-names":false,"suffix":""}],"container-title":"Journal of Cachexia, Sarcopenia and Muscle","id":"ITEM-3","issue":"Mm","issued":{"date-parts":[["2020"]]},"title":"Nutrition interventions to treat low muscle mass in cancer","type":"article-journal"},"uris":["http://www.mendeley.com/documents/?uuid=76573c15-55d0-43cd-a087-e6cf16d29ec7"]}],"mendeley":{"formattedCitation":"(41,43,45)","plainTextFormattedCitation":"(41,43,45)","previouslyFormattedCitation":"(41,43,45)"},"properties":{"noteIndex":0},"schema":"https://github.com/citation-style-language/schema/raw/master/csl-citation.json"}</w:instrText>
      </w:r>
      <w:r w:rsidR="00845406" w:rsidRPr="00832327">
        <w:rPr>
          <w:rFonts w:asciiTheme="majorHAnsi" w:hAnsiTheme="majorHAnsi" w:cs="Arial"/>
          <w:sz w:val="22"/>
          <w:szCs w:val="22"/>
        </w:rPr>
        <w:fldChar w:fldCharType="separate"/>
      </w:r>
      <w:r w:rsidR="000B1444" w:rsidRPr="000B1444">
        <w:rPr>
          <w:rFonts w:asciiTheme="majorHAnsi" w:hAnsiTheme="majorHAnsi" w:cs="Arial"/>
          <w:noProof/>
          <w:sz w:val="22"/>
          <w:szCs w:val="22"/>
        </w:rPr>
        <w:t>(41,43,45)</w:t>
      </w:r>
      <w:r w:rsidR="00845406" w:rsidRPr="00832327">
        <w:rPr>
          <w:rFonts w:asciiTheme="majorHAnsi" w:hAnsiTheme="majorHAnsi" w:cs="Arial"/>
          <w:sz w:val="22"/>
          <w:szCs w:val="22"/>
        </w:rPr>
        <w:fldChar w:fldCharType="end"/>
      </w:r>
      <w:r w:rsidR="00C34E29" w:rsidRPr="00832327">
        <w:rPr>
          <w:rFonts w:asciiTheme="majorHAnsi" w:hAnsiTheme="majorHAnsi" w:cs="Arial"/>
          <w:sz w:val="22"/>
          <w:szCs w:val="22"/>
        </w:rPr>
        <w:t xml:space="preserve">, even if it </w:t>
      </w:r>
      <w:r w:rsidR="00722EDE">
        <w:rPr>
          <w:rFonts w:asciiTheme="majorHAnsi" w:hAnsiTheme="majorHAnsi" w:cs="Arial"/>
          <w:sz w:val="22"/>
          <w:szCs w:val="22"/>
        </w:rPr>
        <w:t>means</w:t>
      </w:r>
      <w:r w:rsidR="00C34E29" w:rsidRPr="00832327">
        <w:rPr>
          <w:rFonts w:asciiTheme="majorHAnsi" w:hAnsiTheme="majorHAnsi" w:cs="Arial"/>
          <w:sz w:val="22"/>
          <w:szCs w:val="22"/>
        </w:rPr>
        <w:t xml:space="preserve"> </w:t>
      </w:r>
      <w:r w:rsidR="00722EDE">
        <w:rPr>
          <w:rFonts w:asciiTheme="majorHAnsi" w:hAnsiTheme="majorHAnsi" w:cs="Arial"/>
          <w:sz w:val="22"/>
          <w:szCs w:val="22"/>
        </w:rPr>
        <w:t xml:space="preserve">delaying surgery to </w:t>
      </w:r>
      <w:r w:rsidR="00C34E29" w:rsidRPr="00832327">
        <w:rPr>
          <w:rFonts w:asciiTheme="majorHAnsi" w:hAnsiTheme="majorHAnsi" w:cs="Arial"/>
          <w:sz w:val="22"/>
          <w:szCs w:val="22"/>
        </w:rPr>
        <w:t xml:space="preserve">optimize nutrition status first. </w:t>
      </w:r>
      <w:r w:rsidR="00C2250B" w:rsidRPr="00832327">
        <w:rPr>
          <w:rFonts w:asciiTheme="majorHAnsi" w:hAnsiTheme="majorHAnsi" w:cs="Arial"/>
          <w:sz w:val="22"/>
          <w:szCs w:val="22"/>
        </w:rPr>
        <w:t>A</w:t>
      </w:r>
      <w:r w:rsidR="0017459D" w:rsidRPr="00832327">
        <w:rPr>
          <w:rFonts w:asciiTheme="majorHAnsi" w:hAnsiTheme="majorHAnsi" w:cs="Arial"/>
          <w:sz w:val="22"/>
          <w:szCs w:val="22"/>
        </w:rPr>
        <w:t xml:space="preserve">ppropriate perioperative nutritional </w:t>
      </w:r>
      <w:r w:rsidR="00BB0EDA" w:rsidRPr="00832327">
        <w:rPr>
          <w:rFonts w:asciiTheme="majorHAnsi" w:hAnsiTheme="majorHAnsi" w:cs="Arial"/>
          <w:sz w:val="22"/>
          <w:szCs w:val="22"/>
        </w:rPr>
        <w:t>interventions have</w:t>
      </w:r>
      <w:r w:rsidR="0017459D" w:rsidRPr="00832327">
        <w:rPr>
          <w:rFonts w:asciiTheme="majorHAnsi" w:hAnsiTheme="majorHAnsi" w:cs="Arial"/>
          <w:sz w:val="22"/>
          <w:szCs w:val="22"/>
        </w:rPr>
        <w:t xml:space="preserve"> been shown to specifically improve perioperative outcomes in GI and </w:t>
      </w:r>
      <w:r w:rsidR="00C2250B" w:rsidRPr="00832327">
        <w:rPr>
          <w:rFonts w:asciiTheme="majorHAnsi" w:hAnsiTheme="majorHAnsi" w:cs="Arial"/>
          <w:sz w:val="22"/>
          <w:szCs w:val="22"/>
        </w:rPr>
        <w:t xml:space="preserve">cancer </w:t>
      </w:r>
      <w:r w:rsidR="0017459D" w:rsidRPr="00832327">
        <w:rPr>
          <w:rFonts w:asciiTheme="majorHAnsi" w:hAnsiTheme="majorHAnsi" w:cs="Arial"/>
          <w:sz w:val="22"/>
          <w:szCs w:val="22"/>
        </w:rPr>
        <w:t>surgical patients</w:t>
      </w:r>
      <w:r w:rsidR="00A25886" w:rsidRPr="00832327">
        <w:rPr>
          <w:rFonts w:asciiTheme="majorHAnsi" w:hAnsiTheme="majorHAnsi" w:cs="Arial"/>
          <w:sz w:val="22"/>
          <w:szCs w:val="22"/>
        </w:rPr>
        <w:t xml:space="preserve"> </w:t>
      </w:r>
      <w:r w:rsidR="00681593" w:rsidRPr="00832327">
        <w:rPr>
          <w:rFonts w:asciiTheme="majorHAnsi" w:hAnsiTheme="majorHAnsi" w:cs="Arial"/>
          <w:sz w:val="22"/>
          <w:szCs w:val="22"/>
          <w:lang w:eastAsia="ja-JP"/>
        </w:rPr>
        <w:fldChar w:fldCharType="begin" w:fldLock="1"/>
      </w:r>
      <w:r w:rsidR="000B1444">
        <w:rPr>
          <w:rFonts w:asciiTheme="majorHAnsi" w:hAnsiTheme="majorHAnsi" w:cs="Arial"/>
          <w:sz w:val="22"/>
          <w:szCs w:val="22"/>
          <w:lang w:eastAsia="ja-JP"/>
        </w:rPr>
        <w:instrText>ADDIN CSL_CITATION {"citationItems":[{"id":"ITEM-1","itemData":{"DOI":"10.1177/0148607110372391","ISBN":"0148-6071 (Print)\\r0148-6071 (Linking)","ISSN":"0148-6071","PMID":"21097764","abstract":"BACKGROUND: To identify opportunities for quality improvement, the nutrition adequacy of critically ill surgical patients, in contrast to medical patients, is described. METHODS: International, prospective, and observational studies conducted in 2007 and 2008 in 269 intensive care units (ICUs) were combined for purposes of this analysis. Sites provided institutional and patient characteristics and nutrition data from ICU admission to ICU discharge for maximum of 12 days. Medical and surgical patients staying in ICU at least 3 days were compared. RESULTS: A total of 5497 mechanically ventilated adult patients were enrolled; 37.7% had surgical ICU admission diagnosis. Surgical patients were less likely to receive enteral nutrition (EN) (54.6% vs 77.8%) and more likely to receive parenteral nutrition (PN) (13.9% vs 4.4%) (P &lt; .0001). Among patients initiating EN in ICU, surgical patients started EN 21.0 hours later on average (57.8 vs 36.8 hours, P &lt; .0001). Consequently, surgical patients received less of their prescribed calories from EN (33.4% vs 49.6%, P &lt; .0001) or from all nutrition sources (45.8% vs 56.1%, P &lt; .0001). These differences remained after adjustment for patient and site characteristics. Patients undergoing cardiovascular and gastrointestinal surgery were more likely to use PN, were less likely to use EN, started EN later, and had lower total nutrition and EN adequacy rates compared with other surgical patients. Use of feeding and/or glycemic control protocols was associated with increased nutrition adequacy. CONCLUSIONS: Surgical patients receive less nutrition than medical patients. Cardiovascular and gastrointestinal surgery patients are at highest risk of iatrogenic malnutrition. Strategies to improve nutrition performance, including use of protocols, are needed.","author":[{"dropping-particle":"","family":"Drover","given":"J W","non-dropping-particle":"","parse-names":false,"suffix":""},{"dropping-particle":"","family":"Cahill","given":"N E","non-dropping-particle":"","parse-names":false,"suffix":""},{"dropping-particle":"","family":"Kutsogiannis","given":"J","non-dropping-particle":"","parse-names":false,"suffix":""},{"dropping-particle":"","family":"Pagliarello","given":"G","non-dropping-particle":"","parse-names":false,"suffix":""},{"dropping-particle":"","family":"Wischmeyer","given":"P","non-dropping-particle":"","parse-names":false,"suffix":""},{"dropping-particle":"","family":"Wang","given":"M","non-dropping-particle":"","parse-names":false,"suffix":""},{"dropping-particle":"","family":"Day","given":"A G","non-dropping-particle":"","parse-names":false,"suffix":""},{"dropping-particle":"","family":"Heyland","given":"D K","non-dropping-particle":"","parse-names":false,"suffix":""}],"container-title":"J Parenter Enteral Nutr","id":"ITEM-1","issue":"6","issued":{"date-parts":[["2010"]]},"page":"644-652","title":"Nutrition therapy for the critically ill surgical patient: we need to do better!","type":"article-journal","volume":"34"},"uris":["http://www.mendeley.com/documents/?uuid=220b5abc-3514-4e75-9866-9ce658267fbd","http://www.mendeley.com/documents/?uuid=4655bb9d-ed2d-4046-a930-46cebab311c4"]}],"mendeley":{"formattedCitation":"(44)","plainTextFormattedCitation":"(44)","previouslyFormattedCitation":"(44)"},"properties":{"noteIndex":0},"schema":"https://github.com/citation-style-language/schema/raw/master/csl-citation.json"}</w:instrText>
      </w:r>
      <w:r w:rsidR="00681593" w:rsidRPr="00832327">
        <w:rPr>
          <w:rFonts w:asciiTheme="majorHAnsi" w:hAnsiTheme="majorHAnsi" w:cs="Arial"/>
          <w:sz w:val="22"/>
          <w:szCs w:val="22"/>
          <w:lang w:eastAsia="ja-JP"/>
        </w:rPr>
        <w:fldChar w:fldCharType="separate"/>
      </w:r>
      <w:r w:rsidR="000B1444" w:rsidRPr="000B1444">
        <w:rPr>
          <w:rFonts w:asciiTheme="majorHAnsi" w:hAnsiTheme="majorHAnsi" w:cs="Arial"/>
          <w:noProof/>
          <w:sz w:val="22"/>
          <w:szCs w:val="22"/>
          <w:lang w:eastAsia="ja-JP"/>
        </w:rPr>
        <w:t>(44)</w:t>
      </w:r>
      <w:r w:rsidR="00681593" w:rsidRPr="00832327">
        <w:rPr>
          <w:rFonts w:asciiTheme="majorHAnsi" w:hAnsiTheme="majorHAnsi" w:cs="Arial"/>
          <w:sz w:val="22"/>
          <w:szCs w:val="22"/>
          <w:lang w:eastAsia="ja-JP"/>
        </w:rPr>
        <w:fldChar w:fldCharType="end"/>
      </w:r>
      <w:r w:rsidR="00BB0EDA" w:rsidRPr="00832327">
        <w:rPr>
          <w:rFonts w:asciiTheme="majorHAnsi" w:hAnsiTheme="majorHAnsi" w:cs="Arial"/>
          <w:sz w:val="22"/>
          <w:szCs w:val="22"/>
          <w:lang w:eastAsia="ja-JP"/>
        </w:rPr>
        <w:t>, specifically</w:t>
      </w:r>
      <w:r w:rsidR="00BB0EDA" w:rsidRPr="00832327">
        <w:rPr>
          <w:rFonts w:asciiTheme="majorHAnsi" w:hAnsiTheme="majorHAnsi" w:cs="Arial"/>
          <w:sz w:val="22"/>
          <w:szCs w:val="22"/>
        </w:rPr>
        <w:t xml:space="preserve"> reducing</w:t>
      </w:r>
      <w:r w:rsidR="0017459D" w:rsidRPr="00832327">
        <w:rPr>
          <w:rFonts w:asciiTheme="majorHAnsi" w:hAnsiTheme="majorHAnsi" w:cs="Arial"/>
          <w:sz w:val="22"/>
          <w:szCs w:val="22"/>
        </w:rPr>
        <w:t xml:space="preserve"> </w:t>
      </w:r>
      <w:r w:rsidR="00BB0EDA" w:rsidRPr="00832327">
        <w:rPr>
          <w:rFonts w:asciiTheme="majorHAnsi" w:hAnsiTheme="majorHAnsi" w:cs="Arial"/>
          <w:sz w:val="22"/>
          <w:szCs w:val="22"/>
        </w:rPr>
        <w:t>surgical site infection</w:t>
      </w:r>
      <w:r w:rsidR="0017459D" w:rsidRPr="00832327">
        <w:rPr>
          <w:rFonts w:asciiTheme="majorHAnsi" w:hAnsiTheme="majorHAnsi" w:cs="Arial"/>
          <w:sz w:val="22"/>
          <w:szCs w:val="22"/>
        </w:rPr>
        <w:t xml:space="preserve">s </w:t>
      </w:r>
      <w:r w:rsidR="00BB0EDA" w:rsidRPr="00832327">
        <w:rPr>
          <w:rFonts w:asciiTheme="majorHAnsi" w:hAnsiTheme="majorHAnsi" w:cs="Arial"/>
          <w:sz w:val="22"/>
          <w:szCs w:val="22"/>
        </w:rPr>
        <w:fldChar w:fldCharType="begin" w:fldLock="1"/>
      </w:r>
      <w:r w:rsidR="000B1444">
        <w:rPr>
          <w:rFonts w:asciiTheme="majorHAnsi" w:hAnsiTheme="majorHAnsi" w:cs="Arial"/>
          <w:sz w:val="22"/>
          <w:szCs w:val="22"/>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id":"ITEM-1","issue":"3","issued":{"date-parts":[["2017"]]},"page":"623-650","publisher":"Elsevier Ltd","title":"ESPEN guideline: Clinical nutrition in surgery","type":"article-journal","volume":"36"},"uris":["http://www.mendeley.com/documents/?uuid=3178d63e-c276-4930-83dc-0b1e5f72afea"]},{"id":"ITEM-2","itemData":{"ISSN":"0261-5614 (Print)","PMID":"12765661","abstract":"Malnutrition has been identified as affecting patient outcome. The purpose of this study was to correlate the nutritional status of hospitalized patients with their morbidity, mortality, length of hospital stay and costs. The patients were nutritionally assessed within the first 72 h of hospital admission. The patients' charts were surveyed on the incidence of complications and mortality. Hospital costs were calculated based on economic tables used by insurance companies. Multivariate logistic regression analysis and the Cox regression model were used to identify possible confounding factors. A P&lt;0.05 was considered statistically significant. The mean age was 50.6+/-17.3 years with 50.2% being male. The incidence of complications in the malnourished was 27.0% [Relative risk (RR)=1.60]. Mortality in the malnourished patients was 12.4% vs 4.7% in the well nourished (RR = 2.63). Malnourished patients stayed in the hospital for 16.7+/-24.5 days vs 10.1+/-11.7 days in the nourished. Hospital costs in malnourished patients were increased up to 308.9%. It was concluded that malnutrition, as analyzed by a multivariate logistic regression model, is an independent risk factor impacting on higher complications and increased mortality, length of hospital stay and costs.","author":[{"dropping-particle":"","family":"Correia","given":"M Isabel T D","non-dropping-particle":"","parse-names":false,"suffix":""},{"dropping-particle":"","family":"Waitzberg","given":"Dan L","non-dropping-particle":"","parse-names":false,"suffix":""}],"container-title":"Clinical nutrition (Edinburgh, Scotland)","id":"ITEM-2","issue":"3","issued":{"date-parts":[["2003","6"]]},"language":"eng","page":"235-239","publisher-place":"England","title":"The impact of malnutrition on morbidity, mortality, length of hospital stay and costs evaluated through a multivariate model analysis.","type":"article-journal","volume":"22"},"uris":["http://www.mendeley.com/documents/?uuid=ed3ab922-27ba-4307-bae2-198cdb07e6c4","http://www.mendeley.com/documents/?uuid=af3980f4-f534-4f87-8fc7-760d8672c74d","http://www.mendeley.com/documents/?uuid=89ac0a2a-002e-4d19-a96f-54cfac498c63"]},{"id":"ITEM-3","itemData":{"DOI":"10.1016/j.clnu.2007.06.009","ISSN":"1532-1983 (Electronic)","PMID":"17683831","abstract":"BACKGROUND &amp; AIMS: This study investigated the effects of nutritional support on  postoperative complications, in relation with demographic and nutritional factors, intraoperative factors, type and routes of nutritional regimens. METHODS: A series of 1410 subjects underwent major abdominal surgery for gastrointestinal cancer and received various types of nutritional support: standard intravenous fluids (SIF; n=149), total parenteral nutrition (TPN; n=368), enteral nutrition (EN; n=393), and immune-enhancing enteral nutrition (IEEN; n=500). Postoperative complications, considered as major (if lethal or requiring re-operation, or transfer to intensive care unit), or otherwise minor, were recorded. RESULTS: Major and minor complications occurred in 101 (7.2%) and 446 (31.6%) patients, respectively. Factors correlated with postoperative complications at multivariate analysis were pancreatic surgery, (p&lt;0.001), advanced age (p=0.002), weight loss (p=0.019), low serum albumin (p=0.019) and nutritional support (p=0.001). Nutritional support reduced morbidity versus SIF with an increasing protective effect of TPN, EN, and IEEN. This effect remained valid regardless the severity of risk factors identified at the multivariate analysis and it was more evident by considering infectious complications only. CONCLUSIONS: Pancreatic surgery, advanced age, weight loss and low serum albumin are independent risk factors for the onset of postoperative complications. Nutritional support, particularly IEEN, significantly reduced postoperative morbidity.","author":[{"dropping-particle":"","family":"Bozzetti","given":"Federico","non-dropping-particle":"","parse-names":false,"suffix":""},{"dropping-particle":"","family":"Gianotti","given":"Luca","non-dropping-particle":"","parse-names":false,"suffix":""},{"dropping-particle":"","family":"Braga","given":"Mario","non-dropping-particle":"","parse-names":false,"suffix":""},{"dropping-particle":"","family":"Carlo","given":"Valerio","non-dropping-particle":"Di","parse-names":false,"suffix":""},{"dropping-particle":"","family":"Mariani","given":"Luigi","non-dropping-particle":"","parse-names":false,"suffix":""}],"container-title":"Clinical nutrition (Edinburgh, Scotland)","id":"ITEM-3","issue":"6","issued":{"date-parts":[["2007","12"]]},"language":"eng","page":"698-709","publisher-place":"England","title":"Postoperative complications in gastrointestinal cancer patients: the joint role of the nutritional status and the nutritional support.","type":"article-journal","volume":"26"},"uris":["http://www.mendeley.com/documents/?uuid=1fe28120-c325-4c0d-868c-2695310ea48b"]},{"id":"ITEM-4","itemData":{"DOI":"10.1016/j.jamcollsurg.2012.05.024","ISSN":"1879-1190 (Electronic)","PMID":"22726893","abstract":"BACKGROUND: Hospital readmission within 30 days of an index hospitalization is receiving increased scrutiny as a marker of poor-quality patient care. This study identifies factors associated with 30-day readmission after general surgery procedures. STUDY DESIGN: Using standard National Surgical Quality Improvement Project protocol, preoperative, intraoperative, and postoperative outcomes were collected on patients undergoing inpatient general surgery procedures at a single academic center between 2009 and 2011. Data were merged with our institutional clinical data warehouse to identify unplanned 30-day readmissions. Demographics, comorbidities, type of procedure, postoperative complications, and ICD-9 coding data were reviewed for patients who were readmitted. Univariate and multivariate analysis was used to identify risk factors associated with 30-day readmission. RESULTS: One thousand four hundred and forty-two general surgery patients were reviewed. One hundred and sixty-three (11.3%) were readmitted within 30 days of discharge. The most common reasons for readmission were gastrointestinal problem/complication (27.6%), surgical infection (22.1%), and failure to thrive/malnutrition (10.4%). Comorbidities associated with risk of readmission included disseminated cancer, dyspnea, and preoperative open wound (p &lt; 0.05 for all variables). Surgical procedures associated with higher rates of readmission included pancreatectomy, colectomy, and liver resection. Postoperative occurrences leading to increased risk of readmission were blood transfusion, postoperative pulmonary complication, wound complication, sepsis/shock, urinary tract infection, and vascular complications. Multivariable analysis demonstrates that the most significant independent risk factor for readmission is the occurrence of any postoperative complication (odds ratio = 4.20; 95% CI, 2.89-6.13). CONCLUSIONS: Risk factors for readmission after general surgery procedures are multifactorial, however, postoperative complications appear to drive readmissions in surgical patients. Taking appropriate steps to minimize postoperative complications will decrease postoperative readmissions.","author":[{"dropping-particle":"","family":"Kassin","given":"Michael T","non-dropping-particle":"","parse-names":false,"suffix":""},{"dropping-particle":"","family":"Owen","given":"Rachel M","non-dropping-particle":"","parse-names":false,"suffix":""},{"dropping-particle":"","family":"Perez","given":"Sebastian D","non-dropping-particle":"","parse-names":false,"suffix":""},{"dropping-particle":"","family":"Leeds","given":"Ira","non-dropping-particle":"","parse-names":false,"suffix":""},{"dropping-particle":"","family":"Cox","given":"James C","non-dropping-particle":"","parse-names":false,"suffix":""},{"dropping-particle":"","family":"Schnier","given":"Kurt","non-dropping-particle":"","parse-names":false,"suffix":""},{"dropping-particle":"","family":"Sadiraj","given":"Vjollca","non-dropping-particle":"","parse-names":false,"suffix":""},{"dropping-particle":"","family":"Sweeney","given":"John F","non-dropping-particle":"","parse-names":false,"suffix":""}],"container-title":"Journal of the American College of Surgeons","id":"ITEM-4","issue":"3","issued":{"date-parts":[["2012","9"]]},"language":"eng","page":"322-330","publisher-place":"United States","title":"Risk factors for 30-day hospital readmission among general surgery patients.","type":"article-journal","volume":"215"},"uris":["http://www.mendeley.com/documents/?uuid=85220a83-dac3-4c4a-bf8c-8554be85b3fc","http://www.mendeley.com/documents/?uuid=6e0909bb-40a3-484f-86c9-9a146f5a29c9","http://www.mendeley.com/documents/?uuid=39674c39-cb23-49c3-bfc5-775ed0f74dbe"]}],"mendeley":{"formattedCitation":"(11,34,46,47)","plainTextFormattedCitation":"(11,34,46,47)","previouslyFormattedCitation":"(11,34,46,47)"},"properties":{"noteIndex":0},"schema":"https://github.com/citation-style-language/schema/raw/master/csl-citation.json"}</w:instrText>
      </w:r>
      <w:r w:rsidR="00BB0EDA" w:rsidRPr="00832327">
        <w:rPr>
          <w:rFonts w:asciiTheme="majorHAnsi" w:hAnsiTheme="majorHAnsi" w:cs="Arial"/>
          <w:sz w:val="22"/>
          <w:szCs w:val="22"/>
        </w:rPr>
        <w:fldChar w:fldCharType="separate"/>
      </w:r>
      <w:r w:rsidR="000B1444" w:rsidRPr="000B1444">
        <w:rPr>
          <w:rFonts w:asciiTheme="majorHAnsi" w:hAnsiTheme="majorHAnsi" w:cs="Arial"/>
          <w:noProof/>
          <w:sz w:val="22"/>
          <w:szCs w:val="22"/>
        </w:rPr>
        <w:t>(11,34,46,47)</w:t>
      </w:r>
      <w:r w:rsidR="00BB0EDA" w:rsidRPr="00832327">
        <w:rPr>
          <w:rFonts w:asciiTheme="majorHAnsi" w:hAnsiTheme="majorHAnsi" w:cs="Arial"/>
          <w:sz w:val="22"/>
          <w:szCs w:val="22"/>
        </w:rPr>
        <w:fldChar w:fldCharType="end"/>
      </w:r>
      <w:r w:rsidR="0017459D" w:rsidRPr="00832327">
        <w:rPr>
          <w:rFonts w:asciiTheme="majorHAnsi" w:hAnsiTheme="majorHAnsi" w:cs="Arial"/>
          <w:sz w:val="22"/>
          <w:szCs w:val="22"/>
        </w:rPr>
        <w:t xml:space="preserve">. There is a long history of randomized controlled trials (RCTs) and meta-analyses </w:t>
      </w:r>
      <w:r w:rsidR="0017459D" w:rsidRPr="00832327">
        <w:rPr>
          <w:rFonts w:asciiTheme="majorHAnsi" w:hAnsiTheme="majorHAnsi" w:cs="Arial"/>
          <w:sz w:val="22"/>
          <w:szCs w:val="22"/>
        </w:rPr>
        <w:lastRenderedPageBreak/>
        <w:t xml:space="preserve">demonstrating </w:t>
      </w:r>
      <w:r w:rsidR="003E3943" w:rsidRPr="00832327">
        <w:rPr>
          <w:rFonts w:asciiTheme="majorHAnsi" w:hAnsiTheme="majorHAnsi" w:cs="Arial"/>
          <w:sz w:val="22"/>
          <w:szCs w:val="22"/>
        </w:rPr>
        <w:t xml:space="preserve">that </w:t>
      </w:r>
      <w:r w:rsidR="0017459D" w:rsidRPr="00832327">
        <w:rPr>
          <w:rFonts w:asciiTheme="majorHAnsi" w:hAnsiTheme="majorHAnsi" w:cs="Arial"/>
          <w:sz w:val="22"/>
          <w:szCs w:val="22"/>
        </w:rPr>
        <w:t>preoperative nutrition (regardless of route of administration) in malnourished patients prior to GI surgery reduces postoperative morbidity by 20%</w:t>
      </w:r>
      <w:r w:rsidR="00F002DB" w:rsidRPr="00832327">
        <w:rPr>
          <w:rFonts w:asciiTheme="majorHAnsi" w:hAnsiTheme="majorHAnsi" w:cs="Arial"/>
          <w:sz w:val="22"/>
          <w:szCs w:val="22"/>
        </w:rPr>
        <w:t xml:space="preserve"> </w:t>
      </w:r>
      <w:r w:rsidR="00F002DB" w:rsidRPr="00832327">
        <w:rPr>
          <w:rFonts w:asciiTheme="majorHAnsi" w:hAnsiTheme="majorHAnsi" w:cs="Arial"/>
          <w:sz w:val="22"/>
          <w:szCs w:val="22"/>
        </w:rPr>
        <w:fldChar w:fldCharType="begin" w:fldLock="1"/>
      </w:r>
      <w:r w:rsidR="000B1444">
        <w:rPr>
          <w:rFonts w:asciiTheme="majorHAnsi" w:hAnsiTheme="majorHAnsi" w:cs="Arial"/>
          <w:sz w:val="22"/>
          <w:szCs w:val="22"/>
        </w:rPr>
        <w:instrText>ADDIN CSL_CITATION {"citationItems":[{"id":"ITEM-1","itemData":{"DOI":"10.1177/0148607110385698","ISBN":"0148607110385","ISSN":"0148-6071","PMID":"21628607","abstract":"A meta-analysis evaluating surgical outcomes following nutritional provision provided proximal to the anastomosis within 24 hours of gastrointestinal surgery compared with traditional postoperative management was conducted.","author":[{"dropping-particle":"","family":"Osland","given":"Emma","non-dropping-particle":"","parse-names":false,"suffix":""},{"dropping-particle":"","family":"Yunus","given":"Rossita Mohamad","non-dropping-particle":"","parse-names":false,"suffix":""},{"dropping-particle":"","family":"Khan","given":"Shahjahan","non-dropping-particle":"","parse-names":false,"suffix":""},{"dropping-particle":"","family":"Memon","given":"Muhammed Ashraf","non-dropping-particle":"","parse-names":false,"suffix":""}],"container-title":"Journal of parenteral and enteral nutrition","id":"ITEM-1","issue":"4","issued":{"date-parts":[["2011"]]},"page":"473-487","title":"Early versus traditional postoperative feeding in patients undergoing resectional gastrointestinal surgery: a meta-analysis.","type":"article-journal","volume":"35"},"uris":["http://www.mendeley.com/documents/?uuid=e2087bb6-e042-4164-bde1-d3c1603cb14d","http://www.mendeley.com/documents/?uuid=5bf3488b-d5c5-44ce-a2ab-029d50c07fc4"]}],"mendeley":{"formattedCitation":"(48)","plainTextFormattedCitation":"(48)","previouslyFormattedCitation":"(48)"},"properties":{"noteIndex":0},"schema":"https://github.com/citation-style-language/schema/raw/master/csl-citation.json"}</w:instrText>
      </w:r>
      <w:r w:rsidR="00F002DB" w:rsidRPr="00832327">
        <w:rPr>
          <w:rFonts w:asciiTheme="majorHAnsi" w:hAnsiTheme="majorHAnsi" w:cs="Arial"/>
          <w:sz w:val="22"/>
          <w:szCs w:val="22"/>
        </w:rPr>
        <w:fldChar w:fldCharType="separate"/>
      </w:r>
      <w:r w:rsidR="000B1444" w:rsidRPr="000B1444">
        <w:rPr>
          <w:rFonts w:asciiTheme="majorHAnsi" w:hAnsiTheme="majorHAnsi" w:cs="Arial"/>
          <w:noProof/>
          <w:sz w:val="22"/>
          <w:szCs w:val="22"/>
        </w:rPr>
        <w:t>(48)</w:t>
      </w:r>
      <w:r w:rsidR="00F002DB" w:rsidRPr="00832327">
        <w:rPr>
          <w:rFonts w:asciiTheme="majorHAnsi" w:hAnsiTheme="majorHAnsi" w:cs="Arial"/>
          <w:sz w:val="22"/>
          <w:szCs w:val="22"/>
        </w:rPr>
        <w:fldChar w:fldCharType="end"/>
      </w:r>
      <w:r w:rsidR="0017459D" w:rsidRPr="00832327">
        <w:rPr>
          <w:rFonts w:asciiTheme="majorHAnsi" w:hAnsiTheme="majorHAnsi" w:cs="Arial"/>
          <w:sz w:val="22"/>
          <w:szCs w:val="22"/>
        </w:rPr>
        <w:t xml:space="preserve">. </w:t>
      </w:r>
    </w:p>
    <w:p w14:paraId="4FE5C2F3" w14:textId="77777777" w:rsidR="000B1444" w:rsidRDefault="000B1444" w:rsidP="00303736">
      <w:pPr>
        <w:widowControl w:val="0"/>
        <w:autoSpaceDE w:val="0"/>
        <w:autoSpaceDN w:val="0"/>
        <w:adjustRightInd w:val="0"/>
        <w:spacing w:line="360" w:lineRule="auto"/>
        <w:jc w:val="both"/>
        <w:rPr>
          <w:rFonts w:asciiTheme="majorHAnsi" w:hAnsiTheme="majorHAnsi" w:cs="Arial"/>
          <w:sz w:val="22"/>
          <w:szCs w:val="22"/>
        </w:rPr>
      </w:pPr>
    </w:p>
    <w:p w14:paraId="2F22963F" w14:textId="57FF68A9" w:rsidR="00CD2C7D" w:rsidRDefault="00086715" w:rsidP="00303736">
      <w:pPr>
        <w:widowControl w:val="0"/>
        <w:autoSpaceDE w:val="0"/>
        <w:autoSpaceDN w:val="0"/>
        <w:adjustRightInd w:val="0"/>
        <w:spacing w:line="360" w:lineRule="auto"/>
        <w:jc w:val="both"/>
        <w:rPr>
          <w:rFonts w:asciiTheme="majorHAnsi" w:hAnsiTheme="majorHAnsi" w:cs="Arial"/>
          <w:sz w:val="22"/>
          <w:szCs w:val="22"/>
        </w:rPr>
      </w:pPr>
      <w:r w:rsidRPr="00832327">
        <w:rPr>
          <w:rFonts w:asciiTheme="majorHAnsi" w:hAnsiTheme="majorHAnsi"/>
          <w:sz w:val="22"/>
          <w:szCs w:val="22"/>
          <w:lang w:val="en-US"/>
        </w:rPr>
        <w:t xml:space="preserve">A recent Cochrane </w:t>
      </w:r>
      <w:r w:rsidR="00FA43F7" w:rsidRPr="00832327">
        <w:rPr>
          <w:rFonts w:asciiTheme="majorHAnsi" w:hAnsiTheme="majorHAnsi"/>
          <w:sz w:val="22"/>
          <w:szCs w:val="22"/>
          <w:lang w:val="en-US"/>
        </w:rPr>
        <w:t xml:space="preserve">review </w:t>
      </w:r>
      <w:r w:rsidR="00287743">
        <w:rPr>
          <w:rFonts w:asciiTheme="majorHAnsi" w:hAnsiTheme="majorHAnsi"/>
          <w:sz w:val="22"/>
          <w:szCs w:val="22"/>
          <w:lang w:val="en-US"/>
        </w:rPr>
        <w:t>interrogating</w:t>
      </w:r>
      <w:r w:rsidR="00D96E24" w:rsidRPr="00832327">
        <w:rPr>
          <w:rFonts w:asciiTheme="majorHAnsi" w:hAnsiTheme="majorHAnsi"/>
          <w:sz w:val="22"/>
          <w:szCs w:val="22"/>
          <w:lang w:val="en-US"/>
        </w:rPr>
        <w:t xml:space="preserve"> </w:t>
      </w:r>
      <w:r w:rsidR="00763C1C" w:rsidRPr="00832327">
        <w:rPr>
          <w:rFonts w:asciiTheme="majorHAnsi" w:hAnsiTheme="majorHAnsi"/>
          <w:sz w:val="22"/>
          <w:szCs w:val="22"/>
          <w:lang w:val="en-US"/>
        </w:rPr>
        <w:t>evidence of preoperative nutritional interventions on post-operative outcomes</w:t>
      </w:r>
      <w:r w:rsidR="00D96E24" w:rsidRPr="00832327">
        <w:rPr>
          <w:rFonts w:asciiTheme="majorHAnsi" w:hAnsiTheme="majorHAnsi"/>
          <w:sz w:val="22"/>
          <w:szCs w:val="22"/>
          <w:lang w:val="en-US"/>
        </w:rPr>
        <w:t xml:space="preserve"> with standard preoperative oral nutritional supplements </w:t>
      </w:r>
      <w:r w:rsidR="00287743">
        <w:rPr>
          <w:rFonts w:asciiTheme="majorHAnsi" w:hAnsiTheme="majorHAnsi"/>
          <w:sz w:val="22"/>
          <w:szCs w:val="22"/>
          <w:lang w:val="en-US"/>
        </w:rPr>
        <w:t xml:space="preserve">(ONS) </w:t>
      </w:r>
      <w:r w:rsidR="00D96E24" w:rsidRPr="00832327">
        <w:rPr>
          <w:rFonts w:asciiTheme="majorHAnsi" w:hAnsiTheme="majorHAnsi"/>
          <w:sz w:val="22"/>
          <w:szCs w:val="22"/>
          <w:lang w:val="en-US"/>
        </w:rPr>
        <w:t>in patients undergoing</w:t>
      </w:r>
      <w:r w:rsidR="00D96E24" w:rsidRPr="00832327">
        <w:rPr>
          <w:rFonts w:asciiTheme="majorHAnsi" w:hAnsiTheme="majorHAnsi" w:cs="ScalaLancetPro"/>
          <w:sz w:val="22"/>
          <w:szCs w:val="22"/>
        </w:rPr>
        <w:t xml:space="preserve"> </w:t>
      </w:r>
      <w:r w:rsidR="00D96E24" w:rsidRPr="00832327">
        <w:rPr>
          <w:rFonts w:asciiTheme="majorHAnsi" w:hAnsiTheme="majorHAnsi"/>
          <w:sz w:val="22"/>
          <w:szCs w:val="22"/>
          <w:lang w:val="en-US"/>
        </w:rPr>
        <w:t xml:space="preserve">GI surgery was undertaken </w:t>
      </w:r>
      <w:r w:rsidR="00D96E24"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10.1002/14651858.CD008879.pub2","ISSN":"1469-493X (Electronic)","PMID":"23152265","abstract":"BACKGROUND: Post-operative management in gastrointestinal (GI) surgery is becoming well established with 'Enhanced Recovery After Surgery' protocols starting 24 hours prior to surgery with carbohydrate loading and early oral or enteral feeding given to patients the first day following surgery. However, whether or not nutritional intervention should be initiated earlier in the preoperative period remains unclear. Poor pre-operative nutritional status has been linked consistently to an increase in post-operative complications and poorer surgical outcome. OBJECTIVES: To review the literature on preoperative nutritional support in patients undergoing gastrointestinal surgery (GI). SEARCH METHODS: The searches were initially run in March 2011 and subsequently updated in February 2012. Databases including all EBM Reviews (Cochrane DSR, ACP Journal Club, DARE, CCTR, CMR, HTA and NHSEED) MEDLINE, EMBASE, AMED, British Nursing Index Archive using OvidSP were included and a search was run on each database separately after which duplicates were excluded. SELECTION CRITERIA: The inclusion criteria were randomised controlled trials that evaluated pre-operative nutritional support in GI surgical participants using a nutritional formula delivered by a parenteral, enteral or oral route. The primary outcomes included post-operative complications and length of hospital stay. DATA COLLECTION AND ANALYSIS: Two observers screened the abstracts for inclusion in the review and performed data extraction. Bias was assessed for each of the included studies using the bias assessment tables in the Cochrane Software Review Manager (version 5.1, Cochrane Collaboration). The trials were analysed using risk ratios with Mantel-Haenszel in fixed effects methods displayed with heterogeneity. Meta-analyses were undertaken on trials evaluating immune enhancing (IE) nutrition, standard oral supplements, enteral and parenteral nutrition (PN) which were administered pre-operatively.Study characteristics were summarised in tables. Dichotomous and ratio data were entered into meta-analyses for the primary outcomes. These were then summarised in tables with assumed and corresponding risk with relative effect giving 95% confidence intervals. MAIN RESULTS: The searches identified 9900 titles and, after excluding duplicates, 6433 titles were initially screened. After the initial title screen, 6266 were excluded. Abstracts were screened for 167 studies and 33 articles were identified as meeting the …","author":[{"dropping-particle":"","family":"Burden","given":"Sorrel","non-dropping-particle":"","parse-names":false,"suffix":""},{"dropping-particle":"","family":"Todd","given":"Chris","non-dropping-particle":"","parse-names":false,"suffix":""},{"dropping-particle":"","family":"Hill","given":"James","non-dropping-particle":"","parse-names":false,"suffix":""},{"dropping-particle":"","family":"Lal","given":"Simon","non-dropping-particle":"","parse-names":false,"suffix":""}],"container-title":"The Cochrane database of systematic reviews","id":"ITEM-1","issued":{"date-parts":[["2012","11"]]},"language":"eng","page":"CD008879","publisher-place":"England","title":"Pre-operative nutrition support in patients undergoing gastrointestinal surgery.","type":"article-journal","volume":"11"},"uris":["http://www.mendeley.com/documents/?uuid=932f5045-cd92-468c-8954-ccbff892e710","http://www.mendeley.com/documents/?uuid=d308bd95-f2ae-4aca-8829-4863b629ffbe"]}],"mendeley":{"formattedCitation":"(49)","plainTextFormattedCitation":"(49)","previouslyFormattedCitation":"(49)"},"properties":{"noteIndex":0},"schema":"https://github.com/citation-style-language/schema/raw/master/csl-citation.json"}</w:instrText>
      </w:r>
      <w:r w:rsidR="00D96E24"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49)</w:t>
      </w:r>
      <w:r w:rsidR="00D96E24" w:rsidRPr="00832327">
        <w:rPr>
          <w:rFonts w:asciiTheme="majorHAnsi" w:hAnsiTheme="majorHAnsi"/>
          <w:sz w:val="22"/>
          <w:szCs w:val="22"/>
          <w:lang w:val="en-US"/>
        </w:rPr>
        <w:fldChar w:fldCharType="end"/>
      </w:r>
      <w:r w:rsidR="00D96E24" w:rsidRPr="00832327">
        <w:rPr>
          <w:rFonts w:asciiTheme="majorHAnsi" w:hAnsiTheme="majorHAnsi"/>
          <w:sz w:val="22"/>
          <w:szCs w:val="22"/>
          <w:lang w:val="en-US"/>
        </w:rPr>
        <w:t>.</w:t>
      </w:r>
      <w:r w:rsidR="00AA34F4" w:rsidRPr="00832327">
        <w:rPr>
          <w:rFonts w:asciiTheme="majorHAnsi" w:hAnsiTheme="majorHAnsi"/>
          <w:sz w:val="22"/>
          <w:szCs w:val="22"/>
          <w:lang w:val="en-US"/>
        </w:rPr>
        <w:t xml:space="preserve"> </w:t>
      </w:r>
      <w:r w:rsidR="00287743">
        <w:rPr>
          <w:rFonts w:asciiTheme="majorHAnsi" w:hAnsiTheme="majorHAnsi"/>
          <w:sz w:val="22"/>
          <w:szCs w:val="22"/>
          <w:lang w:val="en-US"/>
        </w:rPr>
        <w:t>A</w:t>
      </w:r>
      <w:r w:rsidR="00D96E24" w:rsidRPr="00832327">
        <w:rPr>
          <w:rFonts w:asciiTheme="majorHAnsi" w:hAnsiTheme="majorHAnsi"/>
          <w:sz w:val="22"/>
          <w:szCs w:val="22"/>
          <w:lang w:val="en-US"/>
        </w:rPr>
        <w:t xml:space="preserve"> </w:t>
      </w:r>
      <w:r w:rsidR="00D96E24" w:rsidRPr="00832327">
        <w:rPr>
          <w:rFonts w:asciiTheme="majorHAnsi" w:hAnsiTheme="majorHAnsi"/>
          <w:sz w:val="22"/>
          <w:szCs w:val="22"/>
        </w:rPr>
        <w:t>significant reduction in</w:t>
      </w:r>
      <w:r w:rsidR="00A90C5A" w:rsidRPr="00832327">
        <w:rPr>
          <w:rFonts w:asciiTheme="majorHAnsi" w:hAnsiTheme="majorHAnsi"/>
          <w:sz w:val="22"/>
          <w:szCs w:val="22"/>
        </w:rPr>
        <w:t xml:space="preserve"> total post-operative complications </w:t>
      </w:r>
      <w:r w:rsidR="00D96E24" w:rsidRPr="00832327">
        <w:rPr>
          <w:rFonts w:asciiTheme="majorHAnsi" w:hAnsiTheme="majorHAnsi"/>
          <w:sz w:val="22"/>
          <w:szCs w:val="22"/>
        </w:rPr>
        <w:t>with immune and parenteral nutrition</w:t>
      </w:r>
      <w:r w:rsidR="00287743">
        <w:rPr>
          <w:rFonts w:asciiTheme="majorHAnsi" w:hAnsiTheme="majorHAnsi"/>
          <w:sz w:val="22"/>
          <w:szCs w:val="22"/>
        </w:rPr>
        <w:t xml:space="preserve"> was found</w:t>
      </w:r>
      <w:r w:rsidR="00A90C5A" w:rsidRPr="00832327">
        <w:rPr>
          <w:rFonts w:asciiTheme="majorHAnsi" w:hAnsiTheme="majorHAnsi"/>
          <w:sz w:val="22"/>
          <w:szCs w:val="22"/>
        </w:rPr>
        <w:t>, predominantly</w:t>
      </w:r>
      <w:r w:rsidR="00287743">
        <w:rPr>
          <w:rFonts w:asciiTheme="majorHAnsi" w:hAnsiTheme="majorHAnsi"/>
          <w:sz w:val="22"/>
          <w:szCs w:val="22"/>
        </w:rPr>
        <w:t xml:space="preserve"> in</w:t>
      </w:r>
      <w:r w:rsidR="00A90C5A" w:rsidRPr="00832327">
        <w:rPr>
          <w:rFonts w:asciiTheme="majorHAnsi" w:hAnsiTheme="majorHAnsi"/>
          <w:sz w:val="22"/>
          <w:szCs w:val="22"/>
        </w:rPr>
        <w:t xml:space="preserve"> malnourished p</w:t>
      </w:r>
      <w:r w:rsidR="00287743">
        <w:rPr>
          <w:rFonts w:asciiTheme="majorHAnsi" w:hAnsiTheme="majorHAnsi"/>
          <w:sz w:val="22"/>
          <w:szCs w:val="22"/>
        </w:rPr>
        <w:t>atients</w:t>
      </w:r>
      <w:r w:rsidR="00896128">
        <w:rPr>
          <w:rFonts w:asciiTheme="majorHAnsi" w:hAnsiTheme="majorHAnsi"/>
          <w:sz w:val="22"/>
          <w:szCs w:val="22"/>
        </w:rPr>
        <w:t xml:space="preserve">. </w:t>
      </w:r>
      <w:r w:rsidR="00287743">
        <w:rPr>
          <w:rFonts w:asciiTheme="majorHAnsi" w:hAnsiTheme="majorHAnsi"/>
          <w:sz w:val="22"/>
          <w:szCs w:val="22"/>
        </w:rPr>
        <w:t>I</w:t>
      </w:r>
      <w:r w:rsidR="00896128">
        <w:rPr>
          <w:rFonts w:asciiTheme="majorHAnsi" w:hAnsiTheme="majorHAnsi"/>
          <w:sz w:val="22"/>
          <w:szCs w:val="22"/>
        </w:rPr>
        <w:t xml:space="preserve">n </w:t>
      </w:r>
      <w:r w:rsidR="00B63F7D" w:rsidRPr="00832327">
        <w:rPr>
          <w:rFonts w:asciiTheme="majorHAnsi" w:hAnsiTheme="majorHAnsi"/>
          <w:sz w:val="22"/>
          <w:szCs w:val="22"/>
        </w:rPr>
        <w:t xml:space="preserve">high risk patients, </w:t>
      </w:r>
      <w:r w:rsidR="00B63F7D" w:rsidRPr="00832327">
        <w:rPr>
          <w:rFonts w:asciiTheme="majorHAnsi" w:hAnsiTheme="majorHAnsi" w:cs="Arial"/>
          <w:sz w:val="22"/>
          <w:szCs w:val="22"/>
        </w:rPr>
        <w:t xml:space="preserve">the incidence of surgical-site-infections was significantly lower in the group receiving adequate energy support via oral, </w:t>
      </w:r>
      <w:r w:rsidR="00896128">
        <w:rPr>
          <w:rFonts w:asciiTheme="majorHAnsi" w:hAnsiTheme="majorHAnsi" w:cs="Arial"/>
          <w:sz w:val="22"/>
          <w:szCs w:val="22"/>
        </w:rPr>
        <w:t>enteral</w:t>
      </w:r>
      <w:r w:rsidR="00B63F7D" w:rsidRPr="00832327">
        <w:rPr>
          <w:rFonts w:asciiTheme="majorHAnsi" w:hAnsiTheme="majorHAnsi" w:cs="Arial"/>
          <w:sz w:val="22"/>
          <w:szCs w:val="22"/>
        </w:rPr>
        <w:t xml:space="preserve"> </w:t>
      </w:r>
      <w:r w:rsidR="00896128">
        <w:rPr>
          <w:rFonts w:asciiTheme="majorHAnsi" w:hAnsiTheme="majorHAnsi" w:cs="Arial"/>
          <w:sz w:val="22"/>
          <w:szCs w:val="22"/>
        </w:rPr>
        <w:t xml:space="preserve">(EN) </w:t>
      </w:r>
      <w:r w:rsidR="00B63F7D" w:rsidRPr="00832327">
        <w:rPr>
          <w:rFonts w:asciiTheme="majorHAnsi" w:hAnsiTheme="majorHAnsi" w:cs="Arial"/>
          <w:sz w:val="22"/>
          <w:szCs w:val="22"/>
        </w:rPr>
        <w:t xml:space="preserve">and/ or </w:t>
      </w:r>
      <w:r w:rsidR="00896128">
        <w:rPr>
          <w:rFonts w:asciiTheme="majorHAnsi" w:hAnsiTheme="majorHAnsi" w:cs="Arial"/>
          <w:sz w:val="22"/>
          <w:szCs w:val="22"/>
        </w:rPr>
        <w:t>parenteral (PN) nutrition</w:t>
      </w:r>
      <w:r w:rsidR="00B63F7D" w:rsidRPr="00832327">
        <w:rPr>
          <w:rFonts w:asciiTheme="majorHAnsi" w:hAnsiTheme="majorHAnsi" w:cs="Arial"/>
          <w:sz w:val="22"/>
          <w:szCs w:val="22"/>
        </w:rPr>
        <w:t xml:space="preserve"> for at least 10 days</w:t>
      </w:r>
      <w:r w:rsidR="00896128">
        <w:rPr>
          <w:rFonts w:asciiTheme="majorHAnsi" w:hAnsiTheme="majorHAnsi" w:cs="Arial"/>
          <w:sz w:val="22"/>
          <w:szCs w:val="22"/>
        </w:rPr>
        <w:t xml:space="preserve">. </w:t>
      </w:r>
      <w:r w:rsidR="00B63F7D" w:rsidRPr="00832327">
        <w:rPr>
          <w:rFonts w:asciiTheme="majorHAnsi" w:hAnsiTheme="majorHAnsi" w:cs="Arial"/>
          <w:sz w:val="22"/>
          <w:szCs w:val="22"/>
        </w:rPr>
        <w:t xml:space="preserve">In multivariate analysis, nutritional therapy was an independent factor associated with fewer surgical site infections </w:t>
      </w:r>
      <w:r w:rsidR="00CD2C7D" w:rsidRPr="00832327">
        <w:rPr>
          <w:rFonts w:asciiTheme="majorHAnsi" w:hAnsiTheme="majorHAnsi" w:cs="Arial"/>
          <w:sz w:val="22"/>
          <w:szCs w:val="22"/>
        </w:rPr>
        <w:fldChar w:fldCharType="begin" w:fldLock="1"/>
      </w:r>
      <w:r w:rsidR="00297A30">
        <w:rPr>
          <w:rFonts w:asciiTheme="majorHAnsi" w:hAnsiTheme="majorHAnsi" w:cs="Arial"/>
          <w:sz w:val="22"/>
          <w:szCs w:val="22"/>
        </w:rPr>
        <w:instrText>ADDIN CSL_CITATION {"citationItems":[{"id":"ITEM-1","itemData":{"DOI":"10.1245/s10434-015-4820-9","ISSN":"1534-4681 (Electronic)","PMID":"26286199","abstract":"BACKGROUND: Malnutrition is an independent risk factor for postoperative mortality and morbidity in major gastrointestinal surgery. The aim of this study was to investigate the prevalence of malnutrition and identify the optimal preoperative nutritional support for preventing postoperative surgical site infections (SSIs) in malnourished gastric cancer patients undergoing gastrectomy. METHODS: We analyzed 800 patients with gastric cancer who underwent gastrectomy. Nutritional risk factors included weight loss &gt;10 % within 6 months, body mass index &lt;18.5 kg/m(2), Subjective Global Assessment Grade C, and serum albumin &lt;3.0 g/dl. Adequate energy intake was defined as receiving &gt;/=25 kcal/kg ideal body weight per day. Optimal nutritional support was examined in terms of both duration and calorie intake. RESULTS: Overall, 152 patients (19.0 %) were classified as malnourished. The incidence of SSIs was significantly higher in malnourished patients than in well-nourished patients (35.5 vs. 14.0 %; p &lt; 0.0001). The incidence of SSIs in malnourished patients was significantly lower in the well-supported group receiving adequate energy support for at least 10 days than in the poorly-supported group, which received inadequate or no energy support or adequate energy support for &lt;10 days (17.0 vs. 45.4 %; p = 0.0006). In multivariate analysis, well-managed nutritional support was identified as an independent factor associated with fewer SSIs (odds ratio 0.14; 95 % confidence interval 0.05-0.37; p = 0.0002). CONCLUSIONS: Malnutrition, a risk factor for SSI, was prevalent in gastric cancer patients preoperatively. Well-managed preoperative nutritional support decreased the incidence of postoperative SSIs in malnourished patients.","author":[{"dropping-particle":"","family":"Fukuda","given":"Yasunari","non-dropping-particle":"","parse-names":false,"suffix":""},{"dropping-particle":"","family":"Yamamoto","given":"Kazuyoshi","non-dropping-particle":"","parse-names":false,"suffix":""},{"dropping-particle":"","family":"Hirao","given":"Motohiro","non-dropping-particle":"","parse-names":false,"suffix":""},{"dropping-particle":"","family":"Nishikawa","given":"Kazuhiro","non-dropping-particle":"","parse-names":false,"suffix":""},{"dropping-particle":"","family":"Maeda","given":"Sakae","non-dropping-particle":"","parse-names":false,"suffix":""},{"dropping-particle":"","family":"Haraguchi","given":"Naotsugu","non-dropping-particle":"","parse-names":false,"suffix":""},{"dropping-particle":"","family":"Miyake","given":"Masakazu","non-dropping-particle":"","parse-names":false,"suffix":""},{"dropping-particle":"","family":"Hama","given":"Naoki","non-dropping-particle":"","parse-names":false,"suffix":""},{"dropping-particle":"","family":"Miyamoto","given":"Atsushi","non-dropping-particle":"","parse-names":false,"suffix":""},{"dropping-particle":"","family":"Ikeda","given":"Masataka","non-dropping-particle":"","parse-names":false,"suffix":""},{"dropping-particle":"","family":"Nakamori","given":"Shoji","non-dropping-particle":"","parse-names":false,"suffix":""},{"dropping-particle":"","family":"Sekimoto","given":"Mitsugu","non-dropping-particle":"","parse-names":false,"suffix":""},{"dropping-particle":"","family":"Fujitani","given":"Kazumasa","non-dropping-particle":"","parse-names":false,"suffix":""},{"dropping-particle":"","family":"Tsujinaka","given":"Toshimasa","non-dropping-particle":"","parse-names":false,"suffix":""}],"container-title":"Annals of surgical oncology","id":"ITEM-1","issued":{"date-parts":[["2015","12"]]},"language":"eng","page":"S778-85","publisher-place":"United States","title":"Prevalence of Malnutrition Among Gastric Cancer Patients Undergoing Gastrectomy and Optimal Preoperative Nutritional Support for Preventing Surgical Site Infections.","type":"article-journal","volume":"22 Suppl 3"},"uris":["http://www.mendeley.com/documents/?uuid=02245925-35d5-4497-92f7-0f3404dbe161","http://www.mendeley.com/documents/?uuid=3794d135-e5fc-43c9-ad66-2356f5a20dae"]}],"mendeley":{"formattedCitation":"(50)","plainTextFormattedCitation":"(50)","previouslyFormattedCitation":"(50)"},"properties":{"noteIndex":0},"schema":"https://github.com/citation-style-language/schema/raw/master/csl-citation.json"}</w:instrText>
      </w:r>
      <w:r w:rsidR="00CD2C7D" w:rsidRPr="00832327">
        <w:rPr>
          <w:rFonts w:asciiTheme="majorHAnsi" w:hAnsiTheme="majorHAnsi" w:cs="Arial"/>
          <w:sz w:val="22"/>
          <w:szCs w:val="22"/>
        </w:rPr>
        <w:fldChar w:fldCharType="separate"/>
      </w:r>
      <w:r w:rsidR="00297A30" w:rsidRPr="00297A30">
        <w:rPr>
          <w:rFonts w:asciiTheme="majorHAnsi" w:hAnsiTheme="majorHAnsi" w:cs="Arial"/>
          <w:noProof/>
          <w:sz w:val="22"/>
          <w:szCs w:val="22"/>
        </w:rPr>
        <w:t>(50)</w:t>
      </w:r>
      <w:r w:rsidR="00CD2C7D" w:rsidRPr="00832327">
        <w:rPr>
          <w:rFonts w:asciiTheme="majorHAnsi" w:hAnsiTheme="majorHAnsi" w:cs="Arial"/>
          <w:sz w:val="22"/>
          <w:szCs w:val="22"/>
        </w:rPr>
        <w:fldChar w:fldCharType="end"/>
      </w:r>
      <w:r w:rsidR="00B63F7D" w:rsidRPr="00832327">
        <w:rPr>
          <w:rFonts w:asciiTheme="majorHAnsi" w:hAnsiTheme="majorHAnsi" w:cs="Arial"/>
          <w:sz w:val="22"/>
          <w:szCs w:val="22"/>
        </w:rPr>
        <w:t xml:space="preserve">. </w:t>
      </w:r>
      <w:r w:rsidR="00AB723A" w:rsidRPr="00832327">
        <w:rPr>
          <w:rFonts w:asciiTheme="majorHAnsi" w:hAnsiTheme="majorHAnsi" w:cs="Arial"/>
          <w:sz w:val="22"/>
          <w:szCs w:val="22"/>
        </w:rPr>
        <w:t xml:space="preserve">When </w:t>
      </w:r>
      <w:r w:rsidR="00896128">
        <w:rPr>
          <w:rFonts w:asciiTheme="majorHAnsi" w:hAnsiTheme="majorHAnsi" w:cs="Arial"/>
          <w:sz w:val="22"/>
          <w:szCs w:val="22"/>
        </w:rPr>
        <w:t>ONS</w:t>
      </w:r>
      <w:r w:rsidR="00AB723A" w:rsidRPr="00832327">
        <w:rPr>
          <w:rFonts w:asciiTheme="majorHAnsi" w:hAnsiTheme="majorHAnsi" w:cs="Arial"/>
          <w:sz w:val="22"/>
          <w:szCs w:val="22"/>
        </w:rPr>
        <w:t xml:space="preserve"> is unable to meet the protein and calorie requirements in malnourished patients; enteral supplementation should be preferred over PN whenever possible. A period of 7-14 days of PN is recommended.  If PN is required to meet energy needs, it should be combined whenever possible with EN or ONS. For surgical patients, the benefits of nutritional </w:t>
      </w:r>
      <w:r w:rsidR="00287743">
        <w:rPr>
          <w:rFonts w:asciiTheme="majorHAnsi" w:hAnsiTheme="majorHAnsi" w:cs="Arial"/>
          <w:sz w:val="22"/>
          <w:szCs w:val="22"/>
        </w:rPr>
        <w:t xml:space="preserve">interventions </w:t>
      </w:r>
      <w:r w:rsidR="00AB723A" w:rsidRPr="00832327">
        <w:rPr>
          <w:rFonts w:asciiTheme="majorHAnsi" w:hAnsiTheme="majorHAnsi" w:cs="Arial"/>
          <w:sz w:val="22"/>
          <w:szCs w:val="22"/>
        </w:rPr>
        <w:t xml:space="preserve">have been </w:t>
      </w:r>
      <w:r w:rsidR="00287743">
        <w:rPr>
          <w:rFonts w:asciiTheme="majorHAnsi" w:hAnsiTheme="majorHAnsi" w:cs="Arial"/>
          <w:sz w:val="22"/>
          <w:szCs w:val="22"/>
        </w:rPr>
        <w:t>confirmed by two recent meta-analyses</w:t>
      </w:r>
      <w:r w:rsidR="00287743" w:rsidRPr="00287743">
        <w:rPr>
          <w:rFonts w:asciiTheme="majorHAnsi" w:hAnsiTheme="majorHAnsi" w:cs="Arial"/>
          <w:sz w:val="22"/>
          <w:szCs w:val="22"/>
        </w:rPr>
        <w:t xml:space="preserve"> </w:t>
      </w:r>
      <w:r w:rsidR="00287743" w:rsidRPr="00832327">
        <w:rPr>
          <w:rFonts w:asciiTheme="majorHAnsi" w:hAnsiTheme="majorHAnsi" w:cs="Arial"/>
          <w:sz w:val="22"/>
          <w:szCs w:val="22"/>
        </w:rPr>
        <w:fldChar w:fldCharType="begin" w:fldLock="1"/>
      </w:r>
      <w:r w:rsidR="00287743">
        <w:rPr>
          <w:rFonts w:asciiTheme="majorHAnsi" w:hAnsiTheme="majorHAnsi" w:cs="Arial"/>
          <w:sz w:val="22"/>
          <w:szCs w:val="22"/>
        </w:rPr>
        <w:instrText>ADDIN CSL_CITATION {"citationItems":[{"id":"ITEM-1","itemData":{"ISSN":"0261-5614 (Print)","PMID":"16844599","abstract":"In the last 30 years, marked advances in enteral feeding techniques, venous access, and enteral and parenteral nutrient formulations have made it possible to provide nutrition support to almost all patients. Despite the abundant medical literature and widespread use of nutritional therapy, many areas of nutrition support remain controversial. Therefore, the leadership at the National Institutes of Health, The American Society for Parenteral and Enteral Nutrition, and The American Society for Clinical Nutrition convened an advisory committee to perform a critical review of the current medical literature evaluating the clinical use of nutrition support; the goal was to assess our current body of knowledge and to identify the issues that deserve further investigation. The panel was divided into five groups to evaluate the following areas: nutrition assessment, nutrition support in patients with gastrointestinal diseases, nutrition support in wasting diseases, nutrition support in critically ill patients, and perioperative nutrition support. The findings from each group are summarized in this report. This document is not meant to establish practice guidelines for nutrition support. The use of nutritional therapy requires a careful integration of data from pertinent clinical trials, clinical expertise in the illness or injury being treated, clinical expertise in nutritional therapy, and input from the patient and his/her family.","author":[{"dropping-particle":"","family":"Klein","given":"S","non-dropping-particle":"","parse-names":false,"suffix":""},{"dropping-particle":"","family":"Kinney","given":"J","non-dropping-particle":"","parse-names":false,"suffix":""},{"dropping-particle":"","family":"Jeejeebhoy","given":"K","non-dropping-particle":"","parse-names":false,"suffix":""},{"dropping-particle":"","family":"Alpers","given":"D","non-dropping-particle":"","parse-names":false,"suffix":""},{"dropping-particle":"","family":"Hellerstein","given":"M","non-dropping-particle":"","parse-names":false,"suffix":""},{"dropping-particle":"","family":"Murray","given":"M","non-dropping-particle":"","parse-names":false,"suffix":""},{"dropping-particle":"","family":"Twomey","given":"P","non-dropping-particle":"","parse-names":false,"suffix":""}],"container-title":"Clinical nutrition (Edinburgh, Scotland)","id":"ITEM-1","issue":"4","issued":{"date-parts":[["1997","8"]]},"language":"eng","page":"193-218","publisher-place":"England","title":"Nutrition support in clinical practice: review of published data and recommendations for future research directions.","type":"article-journal","volume":"16"},"uris":["http://www.mendeley.com/documents/?uuid=62916c9a-eadb-4c59-bba9-c25018ba4e7e","http://www.mendeley.com/documents/?uuid=20efb875-c4be-4c9b-9cbc-4d7639ffd0de"]},{"id":"ITEM-2","itemData":{"ISSN":"0008-428X (Print)","PMID":"11308231","abstract":"OBJECTIVE: To examine the relationship between total parenteral nutrition(TPN) and complication and death rates in surgical patients. DATA SOURCES: A computer search of published research on MEDLINE, personal files and a review of relevant reference lists. STUDY SELECTION: A review of 237 titles, abstracts or papers. Primary studies were included if they were randomized clinical trials of surgical patients that evaluated the effect of TPN (compared to no TPN or standard care) on complication and death rates. Studies comparing TPN to enteral nutrition (EN) were excluded. DATA EXTRACTION: Relevant data were abstracted on the methodology and outcomes of primary studies. Data were independently abstracted in duplicate. DATA SYNTHESIS: There were 27 randomized trials in surgical patients that compared the use of TPN to standard care (usual oral diet plus intravenous dextrose). When the results of these trials were aggregated, there was no effect on mortality (risk ratio = 0.97, 95% confidence intervals, 0.76 to 1.24). There were fewer major complications in patients who received TPN, although there was significant heterogeneity in the overall estimate (risk ratio = 0.81, 95% CI, 0.65 to 1.01). Because of this significant heterogeneity, several a priori hypotheses were examined. Studies that included only malnourished patients demonstrated a trend to a reduction in complication rates but no difference in death rate when compared with studies of patients who were not malnourished. Studies published in 1988 or earlier and studies with a lower methods score were associated with a significant reduction in complication rates and a trend to a reduction in death rate when compared with studies published after 1988 and studies with a higher methods score. There was no difference in studies that provided lipids as a component of TPN when compared with studies that did not. Studies that initiated TPN preoperatively demonstrated a trend to a reduction in complication rates but no difference in death rate when compared with studies that initiated TPN postoperatively. CONCLUSIONS: TPN does not influence the death rate of surgical patients. It may reduce the complication rate, especially in malnourished patients, but study results are influenced by methodologic quality and year of publication.","author":[{"dropping-particle":"","family":"Heyland","given":"D K","non-dropping-particle":"","parse-names":false,"suffix":""},{"dropping-particle":"","family":"Montalvo","given":"M","non-dropping-particle":"","parse-names":false,"suffix":""},{"dropping-particle":"","family":"MacDonald","given":"S","non-dropping-particle":"","parse-names":false,"suffix":""},{"dropping-particle":"","family":"Keefe","given":"L","non-dropping-particle":"","parse-names":false,"suffix":""},{"dropping-particle":"","family":"Su","given":"X Y","non-dropping-particle":"","parse-names":false,"suffix":""},{"dropping-particle":"","family":"Drover","given":"J W","non-dropping-particle":"","parse-names":false,"suffix":""}],"container-title":"Canadian journal of surgery. Journal canadien de chirurgie","id":"ITEM-2","issue":"2","issued":{"date-parts":[["2001","4"]]},"language":"eng","page":"102-111","publisher-place":"Canada","title":"Total parenteral nutrition in the surgical patient: a meta-analysis.","type":"article-journal","volume":"44"},"uris":["http://www.mendeley.com/documents/?uuid=1a074c89-179c-49bd-912b-7e18ded6285d","http://www.mendeley.com/documents/?uuid=9c9a2402-8e54-433b-9e08-6247e0d34b57"]}],"mendeley":{"formattedCitation":"(51,52)","plainTextFormattedCitation":"(51,52)","previouslyFormattedCitation":"(51,52)"},"properties":{"noteIndex":0},"schema":"https://github.com/citation-style-language/schema/raw/master/csl-citation.json"}</w:instrText>
      </w:r>
      <w:r w:rsidR="00287743" w:rsidRPr="00832327">
        <w:rPr>
          <w:rFonts w:asciiTheme="majorHAnsi" w:hAnsiTheme="majorHAnsi" w:cs="Arial"/>
          <w:sz w:val="22"/>
          <w:szCs w:val="22"/>
        </w:rPr>
        <w:fldChar w:fldCharType="separate"/>
      </w:r>
      <w:r w:rsidR="00287743" w:rsidRPr="00287743">
        <w:rPr>
          <w:rFonts w:asciiTheme="majorHAnsi" w:hAnsiTheme="majorHAnsi" w:cs="Arial"/>
          <w:noProof/>
          <w:sz w:val="22"/>
          <w:szCs w:val="22"/>
        </w:rPr>
        <w:t>(51,52)</w:t>
      </w:r>
      <w:r w:rsidR="00287743" w:rsidRPr="00832327">
        <w:rPr>
          <w:rFonts w:asciiTheme="majorHAnsi" w:hAnsiTheme="majorHAnsi" w:cs="Arial"/>
          <w:sz w:val="22"/>
          <w:szCs w:val="22"/>
        </w:rPr>
        <w:fldChar w:fldCharType="end"/>
      </w:r>
      <w:r w:rsidR="00287743">
        <w:rPr>
          <w:rFonts w:asciiTheme="majorHAnsi" w:hAnsiTheme="majorHAnsi" w:cs="Arial"/>
          <w:sz w:val="22"/>
          <w:szCs w:val="22"/>
        </w:rPr>
        <w:t>, especially</w:t>
      </w:r>
      <w:r w:rsidR="00AB723A" w:rsidRPr="00832327">
        <w:rPr>
          <w:rFonts w:asciiTheme="majorHAnsi" w:hAnsiTheme="majorHAnsi" w:cs="Arial"/>
          <w:sz w:val="22"/>
          <w:szCs w:val="22"/>
        </w:rPr>
        <w:t xml:space="preserve"> in cases of severe </w:t>
      </w:r>
      <w:r w:rsidR="00287743">
        <w:rPr>
          <w:rFonts w:asciiTheme="majorHAnsi" w:hAnsiTheme="majorHAnsi" w:cs="Arial"/>
          <w:sz w:val="22"/>
          <w:szCs w:val="22"/>
        </w:rPr>
        <w:t xml:space="preserve">preoperative </w:t>
      </w:r>
      <w:r w:rsidR="00182F5C">
        <w:rPr>
          <w:rFonts w:asciiTheme="majorHAnsi" w:hAnsiTheme="majorHAnsi" w:cs="Arial"/>
          <w:sz w:val="22"/>
          <w:szCs w:val="22"/>
        </w:rPr>
        <w:t>mal</w:t>
      </w:r>
      <w:r w:rsidR="00CD2C7D" w:rsidRPr="00832327">
        <w:rPr>
          <w:rFonts w:asciiTheme="majorHAnsi" w:hAnsiTheme="majorHAnsi" w:cs="Arial"/>
          <w:sz w:val="22"/>
          <w:szCs w:val="22"/>
        </w:rPr>
        <w:t>nutrition</w:t>
      </w:r>
      <w:r w:rsidR="00AB723A" w:rsidRPr="00832327">
        <w:rPr>
          <w:rFonts w:asciiTheme="majorHAnsi" w:hAnsiTheme="majorHAnsi" w:cs="Arial"/>
          <w:sz w:val="22"/>
          <w:szCs w:val="22"/>
        </w:rPr>
        <w:t xml:space="preserve"> </w:t>
      </w:r>
      <w:r w:rsidR="00CD2C7D" w:rsidRPr="00832327">
        <w:rPr>
          <w:rFonts w:asciiTheme="majorHAnsi" w:hAnsiTheme="majorHAnsi" w:cs="Arial"/>
          <w:sz w:val="22"/>
          <w:szCs w:val="22"/>
        </w:rPr>
        <w:fldChar w:fldCharType="begin" w:fldLock="1"/>
      </w:r>
      <w:r w:rsidR="00287743">
        <w:rPr>
          <w:rFonts w:asciiTheme="majorHAnsi" w:hAnsiTheme="majorHAnsi" w:cs="Arial"/>
          <w:sz w:val="22"/>
          <w:szCs w:val="22"/>
        </w:rPr>
        <w:instrText>ADDIN CSL_CITATION {"citationItems":[{"id":"ITEM-1","itemData":{"DOI":"10.1056/NEJM199108223250801","ISSN":"0028-4793 (Print)","PMID":"1906987","abstract":"BACKGROUND: We undertook this study to test the hypothesis that perioperative total parenteral nutrition (TPN) decreases the incidence of serious complications after major abdominal or thoracic surgical procedures in malnourished patients. METHODS: We studied 395 malnourished patients (99 percent of them male) who required laparotomy or noncardiac thoracotomy. They were randomly assigned to receive either TPN for 7 to 15 days before surgery and 3 days afterward (the TPN group) or no perioperative TPN (the control group). The patients were monitored for complications for 90 days after surgery. RESULTS: The rates of major complications during the first 30 days after surgery in the two groups were similar (TPN group, 25.5 percent; control group, 24.6 percent), as were the overall 90-day mortality rates (13.4 percent and 10.5 percent, respectively). There were more infectious complications in the TPN group than in the controls (14.1 vs. 6.4 percent; P = 0.01; relative risk, 2.20; 95 percent confidence interval, 1.19 to 4.05), but slightly more noninfectious complications in the control group (16.7 vs. 22.2 percent; P = 0.20; relative risk, 0.75; 95 percent confidence interval, 0.50 to 1.13). The increased rate of infections was confined to patients categorized as either borderline or mildly malnourished, according to Subjective Global Assessment or an objective nutritional assessment, and these patients had no demonstrable benefit from TPN. In contrast, severely malnourished patients who received TPN had fewer noninfectious complications than controls (5 vs. 43 percent; P = 0.03; relative risk, 0.12; 95 percent confidence interval, 0.02 to 0.91), with no concomitant increase in infectious complications. CONCLUSIONS: The use of preoperative TPN should be limited to patients who are severely malnourished unless there are other specific indications.","author":[{"dropping-particle":"","family":"Veterans Affairs Total Parenteral Nutrition Cooperative Study Group","given":"","non-dropping-particle":"","parse-names":false,"suffix":""}],"container-title":"The New England journal of medicine","id":"ITEM-1","issue":"8","issued":{"date-parts":[["1991","8"]]},"language":"eng","number-of-pages":"525-532","publisher-place":"United States","title":"Perioperative total parenteral nutrition in surgical patients.","type":"report","volume":"325"},"uris":["http://www.mendeley.com/documents/?uuid=bcd77c43-467e-46a2-9e18-94f441cf55af","http://www.mendeley.com/documents/?uuid=dd37a263-592e-4468-abb1-ce73c252b333"]},{"id":"ITEM-2","itemData":{"DOI":"10.1177/014860710002400107","ISSN":"0148-6071 (Print)","PMID":"10638466","abstract":"BACKGROUND: Clinical trials investigating the potential benefits of perioperative total parenteral nutrition (TPN) for reducing the risk of surgery in malnourished cancer patients have yielded controversial results. METHODS: Ninety elective surgical patients with gastric or colorectal tumors and weight loss of 10% or more of usual body weight were randomly assigned to 10 days of preoperative and 9 days of postoperative nutrition vs a simple control group. The daily per kilogram body weight TPN regimen included 34.6 +/- 6.3 kcal nonprotein and 0.25 +/- 0.04 g nitrogen per kilogram in a volume of 42.6 +/- 7.3 mL of fluid. The glucose-to-fat calorie ratio was 70:30. Control patients did not receive preoperative nutrition but received 940 kcal nonprotein plus 85 g amino acids postoperatively. RESULTS: Complications occurred in 37% of the patients receiving TPN vs 57% of the control patients (p = .03). Noninfectious complications mainly accounted for this difference, which was 12% vs 34%, respectively (p = .02). Mortality occurred in only 5 of the control group patients (p = .05). The total length of hospitalization for TPN patients was longer than for control (p = .00), whereas the length of postoperative stay in the two groups did not differ significantly. CONCLUSIONS: This study shows that 10 days of preoperative TPN that is continued postoperatively is able to reduce the complication rate by approximately one third and to prevent mortality in severely malnourished patients with gastrointestinal cancer.","author":[{"dropping-particle":"","family":"Bozzetti","given":"F","non-dropping-particle":"","parse-names":false,"suffix":""},{"dropping-particle":"","family":"Gavazzi","given":"C","non-dropping-particle":"","parse-names":false,"suffix":""},{"dropping-particle":"","family":"Miceli","given":"R","non-dropping-particle":"","parse-names":false,"suffix":""},{"dropping-particle":"","family":"Rossi","given":"N","non-dropping-particle":"","parse-names":false,"suffix":""},{"dropping-particle":"","family":"Mariani","given":"L","non-dropping-particle":"","parse-names":false,"suffix":""},{"dropping-particle":"","family":"Cozzaglio","given":"L","non-dropping-particle":"","parse-names":false,"suffix":""},{"dropping-particle":"","family":"Bonfanti","given":"G","non-dropping-particle":"","parse-names":false,"suffix":""},{"dropping-particle":"","family":"Piacenza","given":"S","non-dropping-particle":"","parse-names":false,"suffix":""}],"container-title":"JPEN. Journal of parenteral and enteral nutrition","id":"ITEM-2","issue":"1","issued":{"date-parts":[["2000"]]},"language":"eng","page":"7-14","publisher-place":"United States","title":"Perioperative total parenteral nutrition in malnourished, gastrointestinal cancer patients: a randomized, clinical trial.","type":"article-journal","volume":"24"},"uris":["http://www.mendeley.com/documents/?uuid=f2fa91b4-7d6a-4115-aa1e-16858e143c39","http://www.mendeley.com/documents/?uuid=01548f01-c3b9-4805-8cc6-916df1c4aede"]},{"id":"ITEM-3","itemData":{"ISSN":"0261-5614 (Print)","PMID":"16839996","abstract":"Ever since methods of artificial nutritional support became available, attempts have been made using this form of treatment to reduce mortality and morbidity in surgical patients. Many trials have addressed this question, but very few have given a meaningful answer because of conceptual and methodological flaws. We therefore undertook a prospective randomised trial investigating the effects of at least 10 days pre-operative total parenteral nutrition (TPN) (n = 51) or total enteral nutrition (TEN) (n = 50) providing 150% basal energy expenditure (BEE) non-protein energy, to reduce major postoperative complications and mortality in a homogeneous patient group with signs of depletion. 50 patients served as a depleted control group (D) and 49 patients served as a non-depleted reference group (ND) and were operated upon without delay. Depleted control patients suffered significantly more septic complications than did patients in the non-depleted reference group (p &lt; 0.05). There was no significant difference, however, in septic complications between either of the nutritional support groups and the non-depleted control group. In high risk patients, with weight loss &gt;10% of body weight and over 500 ml blood loss during operation, a significant decrease in major complications was observed (p &lt; 0.05) as a result of nutritional support. We conclude that pre-operative nutritional support, in patients with severe depletion, results in a reduction in major complications to a degree that justifies its routine use in this selected group of patients.","author":[{"dropping-particle":"","family":"Meyenfeldt","given":"M F","non-dropping-particle":"Von","parse-names":false,"suffix":""},{"dropping-particle":"","family":"Meijerink","given":"W J","non-dropping-particle":"","parse-names":false,"suffix":""},{"dropping-particle":"","family":"Rouflart","given":"M M","non-dropping-particle":"","parse-names":false,"suffix":""},{"dropping-particle":"","family":"Builmaassen","given":"M T","non-dropping-particle":"","parse-names":false,"suffix":""},{"dropping-particle":"","family":"Soeters","given":"P B","non-dropping-particle":"","parse-names":false,"suffix":""}],"container-title":"Clinical nutrition (Edinburgh, Scotland)","id":"ITEM-3","issue":"4","issued":{"date-parts":[["1992","8"]]},"language":"eng","page":"180-186","publisher-place":"England","title":"Perioperative nutritional support: a randomised clinical trial.","type":"article-journal","volume":"11"},"uris":["http://www.mendeley.com/documents/?uuid=784c4694-7e93-42c4-902e-d0ffe1cf6bed","http://www.mendeley.com/documents/?uuid=2829b8ce-4431-4627-b4a7-c03692b7a9db"]}],"mendeley":{"formattedCitation":"(53–55)","plainTextFormattedCitation":"(53–55)","previouslyFormattedCitation":"(53–55)"},"properties":{"noteIndex":0},"schema":"https://github.com/citation-style-language/schema/raw/master/csl-citation.json"}</w:instrText>
      </w:r>
      <w:r w:rsidR="00CD2C7D" w:rsidRPr="00832327">
        <w:rPr>
          <w:rFonts w:asciiTheme="majorHAnsi" w:hAnsiTheme="majorHAnsi" w:cs="Arial"/>
          <w:sz w:val="22"/>
          <w:szCs w:val="22"/>
        </w:rPr>
        <w:fldChar w:fldCharType="separate"/>
      </w:r>
      <w:r w:rsidR="00287743" w:rsidRPr="00287743">
        <w:rPr>
          <w:rFonts w:asciiTheme="majorHAnsi" w:hAnsiTheme="majorHAnsi" w:cs="Arial"/>
          <w:noProof/>
          <w:sz w:val="22"/>
          <w:szCs w:val="22"/>
        </w:rPr>
        <w:t>(53–55)</w:t>
      </w:r>
      <w:r w:rsidR="00CD2C7D" w:rsidRPr="00832327">
        <w:rPr>
          <w:rFonts w:asciiTheme="majorHAnsi" w:hAnsiTheme="majorHAnsi" w:cs="Arial"/>
          <w:sz w:val="22"/>
          <w:szCs w:val="22"/>
        </w:rPr>
        <w:fldChar w:fldCharType="end"/>
      </w:r>
      <w:r w:rsidR="00287743">
        <w:rPr>
          <w:rFonts w:asciiTheme="majorHAnsi" w:hAnsiTheme="majorHAnsi" w:cs="Arial"/>
          <w:sz w:val="22"/>
          <w:szCs w:val="22"/>
        </w:rPr>
        <w:t>.</w:t>
      </w:r>
    </w:p>
    <w:p w14:paraId="0492734A" w14:textId="77777777" w:rsidR="00287743" w:rsidRPr="00832327" w:rsidRDefault="00287743" w:rsidP="00303736">
      <w:pPr>
        <w:widowControl w:val="0"/>
        <w:autoSpaceDE w:val="0"/>
        <w:autoSpaceDN w:val="0"/>
        <w:adjustRightInd w:val="0"/>
        <w:spacing w:line="360" w:lineRule="auto"/>
        <w:jc w:val="both"/>
        <w:rPr>
          <w:rFonts w:asciiTheme="majorHAnsi" w:hAnsiTheme="majorHAnsi" w:cs="Arial"/>
          <w:sz w:val="22"/>
          <w:szCs w:val="22"/>
        </w:rPr>
      </w:pPr>
    </w:p>
    <w:p w14:paraId="3671ED21" w14:textId="76F2F190" w:rsidR="00896128" w:rsidRDefault="00896128" w:rsidP="00303736">
      <w:pPr>
        <w:widowControl w:val="0"/>
        <w:autoSpaceDE w:val="0"/>
        <w:autoSpaceDN w:val="0"/>
        <w:adjustRightInd w:val="0"/>
        <w:spacing w:line="360" w:lineRule="auto"/>
        <w:jc w:val="both"/>
        <w:rPr>
          <w:rFonts w:asciiTheme="majorHAnsi" w:hAnsiTheme="majorHAnsi" w:cs="Arial"/>
          <w:sz w:val="22"/>
          <w:szCs w:val="22"/>
        </w:rPr>
      </w:pPr>
      <w:r>
        <w:rPr>
          <w:rFonts w:asciiTheme="majorHAnsi" w:hAnsiTheme="majorHAnsi" w:cs="Arial"/>
          <w:sz w:val="22"/>
          <w:szCs w:val="22"/>
          <w:lang w:val="en-US"/>
        </w:rPr>
        <w:t>A</w:t>
      </w:r>
      <w:r w:rsidRPr="00832327">
        <w:rPr>
          <w:rFonts w:asciiTheme="majorHAnsi" w:hAnsiTheme="majorHAnsi" w:cs="Arial"/>
          <w:sz w:val="22"/>
          <w:szCs w:val="22"/>
          <w:lang w:val="en-US"/>
        </w:rPr>
        <w:t xml:space="preserve"> large body of data demonstrates benefits of high-protein ONS</w:t>
      </w:r>
      <w:r w:rsidRPr="00832327">
        <w:rPr>
          <w:rFonts w:asciiTheme="majorHAnsi" w:hAnsiTheme="majorHAnsi" w:cs="Arial"/>
          <w:sz w:val="22"/>
          <w:szCs w:val="22"/>
        </w:rPr>
        <w:t xml:space="preserve"> </w:t>
      </w:r>
      <w:r>
        <w:rPr>
          <w:rFonts w:asciiTheme="majorHAnsi" w:hAnsiTheme="majorHAnsi" w:cs="Arial"/>
          <w:sz w:val="22"/>
          <w:szCs w:val="22"/>
        </w:rPr>
        <w:t>with s</w:t>
      </w:r>
      <w:r w:rsidR="007854EE" w:rsidRPr="00832327">
        <w:rPr>
          <w:rFonts w:asciiTheme="majorHAnsi" w:hAnsiTheme="majorHAnsi" w:cs="Arial"/>
          <w:sz w:val="22"/>
          <w:szCs w:val="22"/>
        </w:rPr>
        <w:t xml:space="preserve">pecific benefits </w:t>
      </w:r>
      <w:r>
        <w:rPr>
          <w:rFonts w:asciiTheme="majorHAnsi" w:hAnsiTheme="majorHAnsi" w:cs="Arial"/>
          <w:sz w:val="22"/>
          <w:szCs w:val="22"/>
        </w:rPr>
        <w:t>to</w:t>
      </w:r>
      <w:r w:rsidR="007854EE" w:rsidRPr="00832327">
        <w:rPr>
          <w:rFonts w:asciiTheme="majorHAnsi" w:hAnsiTheme="majorHAnsi" w:cs="Arial"/>
          <w:sz w:val="22"/>
          <w:szCs w:val="22"/>
        </w:rPr>
        <w:t xml:space="preserve"> </w:t>
      </w:r>
      <w:r>
        <w:rPr>
          <w:rFonts w:asciiTheme="majorHAnsi" w:hAnsiTheme="majorHAnsi" w:cs="Arial"/>
          <w:sz w:val="22"/>
          <w:szCs w:val="22"/>
        </w:rPr>
        <w:t xml:space="preserve">all </w:t>
      </w:r>
      <w:r w:rsidR="007854EE" w:rsidRPr="00832327">
        <w:rPr>
          <w:rFonts w:asciiTheme="majorHAnsi" w:hAnsiTheme="majorHAnsi" w:cs="Arial"/>
          <w:sz w:val="22"/>
          <w:szCs w:val="22"/>
        </w:rPr>
        <w:t>patients undergoing surgery</w:t>
      </w:r>
      <w:r>
        <w:rPr>
          <w:rFonts w:asciiTheme="majorHAnsi" w:hAnsiTheme="majorHAnsi" w:cs="Arial"/>
          <w:sz w:val="22"/>
          <w:szCs w:val="22"/>
        </w:rPr>
        <w:t xml:space="preserve"> of all types</w:t>
      </w:r>
      <w:r w:rsidR="007854EE" w:rsidRPr="00832327">
        <w:rPr>
          <w:rFonts w:asciiTheme="majorHAnsi" w:hAnsiTheme="majorHAnsi" w:cs="Arial"/>
          <w:sz w:val="22"/>
          <w:szCs w:val="22"/>
        </w:rPr>
        <w:t xml:space="preserve"> requiring hospitalization</w:t>
      </w:r>
      <w:r w:rsidR="00D95529" w:rsidRPr="00832327">
        <w:rPr>
          <w:rFonts w:asciiTheme="majorHAnsi" w:hAnsiTheme="majorHAnsi" w:cs="Arial"/>
          <w:sz w:val="22"/>
          <w:szCs w:val="22"/>
          <w:lang w:val="en-US"/>
        </w:rPr>
        <w:t xml:space="preserve">. Meta-analysis </w:t>
      </w:r>
      <w:r w:rsidR="000F51EF">
        <w:rPr>
          <w:rFonts w:asciiTheme="majorHAnsi" w:hAnsiTheme="majorHAnsi" w:cs="Arial"/>
          <w:sz w:val="22"/>
          <w:szCs w:val="22"/>
          <w:lang w:val="en-US"/>
        </w:rPr>
        <w:t xml:space="preserve">of </w:t>
      </w:r>
      <w:r w:rsidR="00D95529" w:rsidRPr="00832327">
        <w:rPr>
          <w:rFonts w:asciiTheme="majorHAnsi" w:hAnsiTheme="majorHAnsi" w:cs="Arial"/>
          <w:sz w:val="22"/>
          <w:szCs w:val="22"/>
          <w:lang w:val="en-US"/>
        </w:rPr>
        <w:t>data in</w:t>
      </w:r>
      <w:r w:rsidR="000F51EF">
        <w:rPr>
          <w:rFonts w:asciiTheme="majorHAnsi" w:hAnsiTheme="majorHAnsi" w:cs="Arial"/>
          <w:sz w:val="22"/>
          <w:szCs w:val="22"/>
          <w:lang w:val="en-US"/>
        </w:rPr>
        <w:t>cluding</w:t>
      </w:r>
      <w:r w:rsidR="00D95529" w:rsidRPr="00832327">
        <w:rPr>
          <w:rFonts w:asciiTheme="majorHAnsi" w:hAnsiTheme="majorHAnsi" w:cs="Arial"/>
          <w:sz w:val="22"/>
          <w:szCs w:val="22"/>
          <w:lang w:val="en-US"/>
        </w:rPr>
        <w:t xml:space="preserve"> a range of hospitalized </w:t>
      </w:r>
      <w:r w:rsidR="00AD1346">
        <w:rPr>
          <w:rFonts w:asciiTheme="majorHAnsi" w:hAnsiTheme="majorHAnsi" w:cs="Arial"/>
          <w:sz w:val="22"/>
          <w:szCs w:val="22"/>
          <w:lang w:val="en-US"/>
        </w:rPr>
        <w:t xml:space="preserve">medical, </w:t>
      </w:r>
      <w:r w:rsidR="00AD1346" w:rsidRPr="00832327">
        <w:rPr>
          <w:rFonts w:asciiTheme="majorHAnsi" w:hAnsiTheme="majorHAnsi" w:cs="Arial"/>
          <w:sz w:val="22"/>
          <w:szCs w:val="22"/>
          <w:lang w:val="en-US"/>
        </w:rPr>
        <w:t>surg</w:t>
      </w:r>
      <w:r w:rsidR="00AD1346">
        <w:rPr>
          <w:rFonts w:asciiTheme="majorHAnsi" w:hAnsiTheme="majorHAnsi" w:cs="Arial"/>
          <w:sz w:val="22"/>
          <w:szCs w:val="22"/>
          <w:lang w:val="en-US"/>
        </w:rPr>
        <w:t>ical and orthopedic patients</w:t>
      </w:r>
      <w:r w:rsidR="002D5215" w:rsidRPr="00832327">
        <w:rPr>
          <w:rFonts w:asciiTheme="majorHAnsi" w:hAnsiTheme="majorHAnsi" w:cs="Arial"/>
          <w:sz w:val="22"/>
          <w:szCs w:val="22"/>
          <w:lang w:val="en-US"/>
        </w:rPr>
        <w:t xml:space="preserve">, </w:t>
      </w:r>
      <w:r w:rsidR="00D95529" w:rsidRPr="00832327">
        <w:rPr>
          <w:rFonts w:asciiTheme="majorHAnsi" w:hAnsiTheme="majorHAnsi" w:cs="Arial"/>
          <w:sz w:val="22"/>
          <w:szCs w:val="22"/>
          <w:lang w:val="en-US"/>
        </w:rPr>
        <w:t xml:space="preserve">demonstrates </w:t>
      </w:r>
      <w:r w:rsidR="00AD1346">
        <w:rPr>
          <w:rFonts w:asciiTheme="majorHAnsi" w:hAnsiTheme="majorHAnsi" w:cs="Arial"/>
          <w:sz w:val="22"/>
          <w:szCs w:val="22"/>
          <w:lang w:val="en-US"/>
        </w:rPr>
        <w:t>a clinically significant reduction in</w:t>
      </w:r>
      <w:r w:rsidR="00D95529" w:rsidRPr="00832327">
        <w:rPr>
          <w:rFonts w:asciiTheme="majorHAnsi" w:hAnsiTheme="majorHAnsi" w:cs="Arial"/>
          <w:sz w:val="22"/>
          <w:szCs w:val="22"/>
          <w:lang w:val="en-US"/>
        </w:rPr>
        <w:t xml:space="preserve"> mortality, </w:t>
      </w:r>
      <w:r w:rsidR="00AD1346">
        <w:rPr>
          <w:rFonts w:asciiTheme="majorHAnsi" w:hAnsiTheme="majorHAnsi" w:cs="Arial"/>
          <w:sz w:val="22"/>
          <w:szCs w:val="22"/>
          <w:lang w:val="en-US"/>
        </w:rPr>
        <w:t>in-</w:t>
      </w:r>
      <w:r w:rsidR="00D95529" w:rsidRPr="00832327">
        <w:rPr>
          <w:rFonts w:asciiTheme="majorHAnsi" w:hAnsiTheme="majorHAnsi" w:cs="Arial"/>
          <w:sz w:val="22"/>
          <w:szCs w:val="22"/>
          <w:lang w:val="en-US"/>
        </w:rPr>
        <w:t>hospital complications, readmissions, length of stay, and hospital costs</w:t>
      </w:r>
      <w:r w:rsidR="00AD1346">
        <w:rPr>
          <w:rFonts w:asciiTheme="majorHAnsi" w:hAnsiTheme="majorHAnsi" w:cs="Arial"/>
          <w:sz w:val="22"/>
          <w:szCs w:val="22"/>
          <w:lang w:val="en-US"/>
        </w:rPr>
        <w:t xml:space="preserve"> with ONS</w:t>
      </w:r>
      <w:r w:rsidR="00CD2C7D" w:rsidRPr="00832327">
        <w:rPr>
          <w:rFonts w:asciiTheme="majorHAnsi" w:hAnsiTheme="majorHAnsi" w:cs="Arial"/>
          <w:sz w:val="22"/>
          <w:szCs w:val="22"/>
          <w:lang w:val="en-US"/>
        </w:rPr>
        <w:t xml:space="preserve"> </w:t>
      </w:r>
      <w:r w:rsidR="00CD2C7D" w:rsidRPr="00832327">
        <w:rPr>
          <w:rFonts w:asciiTheme="majorHAnsi" w:hAnsiTheme="majorHAnsi" w:cs="Arial"/>
          <w:sz w:val="22"/>
          <w:szCs w:val="22"/>
          <w:lang w:val="en-US"/>
        </w:rPr>
        <w:fldChar w:fldCharType="begin" w:fldLock="1"/>
      </w:r>
      <w:r w:rsidR="000476E4">
        <w:rPr>
          <w:rFonts w:asciiTheme="majorHAnsi" w:hAnsiTheme="majorHAnsi" w:cs="Arial"/>
          <w:sz w:val="22"/>
          <w:szCs w:val="22"/>
          <w:lang w:val="en-US"/>
        </w:rPr>
        <w:instrText>ADDIN CSL_CITATION {"citationItems":[{"id":"ITEM-1","itemData":{"DOI":"10.1016/j.arr.2011.12.008","ISSN":"1872-9649 (Electronic)","PMID":"22212388","abstract":"Disease-related malnutrition is common, detrimentally affecting the patient and healthcare economy. Although use of high protein oral nutritional supplements (ONS) has been recommended to counteract the catabolic effects of disease and to facilitate recovery from illness, there is a lack of systematically obtained evidence to support these recommendations. This systematic review involving 36 randomised controlled trials (RCT) (n=3790) (mean age 74 years; 83% of trials in patients &gt;65 years) and a series of meta-analyses of high protein ONS (&gt;20% energy from protein) demonstrated a range of effects across settings and patient groups in favour of the high protein ONS group. These included reduced complications (odds ratio (OR) 0.68 (95%CI 0.55-0.83), p&lt;0.001, 10 RCT, n=1830); reduced readmissions to hospital (OR 0.59 (95%CI 0.41-0.84), p=0.004, 2 RCT, n=546); improved grip strength (1.76 kg (95%CI 0.36-3.17), p&lt;0.014, 4 RCT, n=219); increased intake of protein (p&lt;0.001) and energy (p&lt;0.001) with little reduction in normal food intake and improvements in weight (p&lt;0.001). There was inadequate information to compare standard ONS (&lt;20% energy from protein) with high protein ONS (&gt;20% energy from protein). The systematic review and meta-analysis provides evidence that high protein supplements produce clinical benefits, with economic implications.","author":[{"dropping-particle":"","family":"Cawood","given":"A L","non-dropping-particle":"","parse-names":false,"suffix":""},{"dropping-particle":"","family":"Elia","given":"M","non-dropping-particle":"","parse-names":false,"suffix":""},{"dropping-particle":"","family":"Stratton","given":"R J","non-dropping-particle":"","parse-names":false,"suffix":""}],"container-title":"Ageing research reviews","id":"ITEM-1","issue":"2","issued":{"date-parts":[["2012","4"]]},"language":"eng","page":"278-296","publisher-place":"England","title":"Systematic review and meta-analysis of the effects of high protein oral nutritional supplements.","type":"article-journal","volume":"11"},"uris":["http://www.mendeley.com/documents/?uuid=6da9fc9e-9a94-47ab-8580-a4a22a8d3712","http://www.mendeley.com/documents/?uuid=668f400a-8ab3-448f-9a0c-7d4a4e9cf6d6"]},{"id":"ITEM-2","itemData":{"DOI":"10.1016/j.clnu.2015.05.010","ISSN":"1532-1983 (Electronic)","PMID":"26123475","abstract":"BACKGROUND &amp; AIMS: There is limited information about the economic impact of nutritional support despite its known clinical benefits. This systematic review examined the cost and cost effectiveness of using standard (non-disease specific) oral nutritional supplements (ONS) administered in the hospital setting only. METHODS: A systematic literature search of multiple databases, data synthesis and analysis were undertaken according to recommended procedures. RESULTS: Nine publications comprising four full text papers, two abstracts and three reports, one of which contained 11 cost analyses of controlled cohort studies, were identified. Most of these were based on retrospective analyses of randomised controlled trials designed to assess clinically relevant outcomes. The sample sizes of patients with surgical, orthopaedic and medical problems and combinations of these varied from 40 to 1.16 million. Of 14 cost analyses comparing ONS with no ONS (or routine care), 12 favoured the ONS group, and among those with quantitative data (12 studies) the mean cost saving was 12.2%. In a meta-analysis of five abdominal surgical studies in the UK, the mean net cost saving was pound746 per patient (se pound338; P = 0.027). Cost savings were typically associated with significantly improved outcomes, demonstrated through the following meta-analyses: reduced mortality (Risk ratio 0.650, P &lt; 0.05; N = 5 studies), reduced complications (by 35% of the total; P &lt; 0.001, N = 7 studies) and reduced length of hospital stay (by approximately 2 days, P &lt; 0.05; N = 5 surgical studies) corresponding to approximately 13.0% reduction in hospital stay. Two studies also found ONS to be cost effective, one by avoiding development of pressure ulcers and releasing hospital beds, and the other by gaining quality adjusted life years. CONCLUSION: This review suggests that standard ONS in the hospital setting produce a cost saving and are cost effective. The evidence base could be further strengthened by prospective studies in which the primary outcome measures are economic.","author":[{"dropping-particle":"","family":"Elia","given":"M","non-dropping-particle":"","parse-names":false,"suffix":""},{"dropping-particle":"","family":"Normand","given":"C","non-dropping-particle":"","parse-names":false,"suffix":""},{"dropping-particle":"","family":"Norman","given":"K","non-dropping-particle":"","parse-names":false,"suffix":""},{"dropping-particle":"","family":"Laviano","given":"A","non-dropping-particle":"","parse-names":false,"suffix":""}],"container-title":"Clinical nutrition","id":"ITEM-2","issue":"2","issued":{"date-parts":[["2016","4"]]},"language":"eng","page":"370-380","publisher-place":"England","title":"A systematic review of the cost and cost effectiveness of using standard oral nutritional supplements in the hospital setting.","type":"article-journal","volume":"35"},"uris":["http://www.mendeley.com/documents/?uuid=95b13479-5ed9-4558-bb8d-ccffdf40aaee","http://www.mendeley.com/documents/?uuid=5855d3fe-31b3-4d34-927f-83eb47491bc9"]},{"id":"ITEM-3","itemData":{"DOI":"10.1016/j.arr.2013.07.002","ISSN":"1872-9649 (Electronic)","PMID":"23891685","abstract":"The adverse effects of disease-related malnutrition (DRM) on health care use and  costs are well substantiated. However, the impact of managing DRM with nutritional support on health care use, including hospital (re)admissions requires exploration. This systematic review (9 RCT, N=1190) examined the effects of oral nutritional supplements (ONS) on hospital (re)admissions. Meta-analysis of 6 RCT (N=852) with data on the proportion of patients (re)admitted to hospital showed significant reductions with ONS vs. routine care (OR 0.59, 95% CI 0.43-0.80, P=0.001), including 5 RCT (N=826) that recorded readmissions (OR 0.59, 95% CI 0.43-0.80, P=0.001). The significant reduction in (re)admissions was found in meta-analyses of ONS trials in various settings and in patients with DRM or of varied nutritional status. A larger meta-analysis (8 RCT, N=999) that combined other (re)admissions data using standardised differences also showed a significant reduction with ONS (effect size -0.23, 95% CI -0.36 to -0.10, P=0.001). Most of these trials (75%) were in older people aged &gt;/=65 years (6 RCT, N=834, effect size -0.18, 95% CI -0.31 to -0.04, P=0.011). This systematic review shows that ONS significantly reduce hospital (re)admissions, particularly in older patient groups, with economic implications for health care.","author":[{"dropping-particle":"","family":"Stratton","given":"Rebecca J","non-dropping-particle":"","parse-names":false,"suffix":""},{"dropping-particle":"","family":"Hebuterne","given":"X","non-dropping-particle":"","parse-names":false,"suffix":""},{"dropping-particle":"","family":"Elia","given":"M","non-dropping-particle":"","parse-names":false,"suffix":""}],"container-title":"Ageing research reviews","id":"ITEM-3","issue":"4","issued":{"date-parts":[["2013","9"]]},"language":"eng","page":"884-897","publisher-place":"England","title":"A systematic review and meta-analysis of the impact of oral nutritional supplements on hospital readmissions.","type":"article-journal","volume":"12"},"uris":["http://www.mendeley.com/documents/?uuid=df4339cf-87e4-4fbc-ae5f-12dfd258e73e","http://www.mendeley.com/documents/?uuid=eded56bc-a4b7-4a40-9d6c-54aa4bd2ba67"]}],"mendeley":{"formattedCitation":"(56–58)","plainTextFormattedCitation":"(56–58)","previouslyFormattedCitation":"(56–58)"},"properties":{"noteIndex":0},"schema":"https://github.com/citation-style-language/schema/raw/master/csl-citation.json"}</w:instrText>
      </w:r>
      <w:r w:rsidR="00CD2C7D" w:rsidRPr="00832327">
        <w:rPr>
          <w:rFonts w:asciiTheme="majorHAnsi" w:hAnsiTheme="majorHAnsi" w:cs="Arial"/>
          <w:sz w:val="22"/>
          <w:szCs w:val="22"/>
          <w:lang w:val="en-US"/>
        </w:rPr>
        <w:fldChar w:fldCharType="separate"/>
      </w:r>
      <w:r w:rsidR="00297A30" w:rsidRPr="00297A30">
        <w:rPr>
          <w:rFonts w:asciiTheme="majorHAnsi" w:hAnsiTheme="majorHAnsi" w:cs="Arial"/>
          <w:noProof/>
          <w:sz w:val="22"/>
          <w:szCs w:val="22"/>
          <w:lang w:val="en-US"/>
        </w:rPr>
        <w:t>(56–58)</w:t>
      </w:r>
      <w:r w:rsidR="00CD2C7D" w:rsidRPr="00832327">
        <w:rPr>
          <w:rFonts w:asciiTheme="majorHAnsi" w:hAnsiTheme="majorHAnsi" w:cs="Arial"/>
          <w:sz w:val="22"/>
          <w:szCs w:val="22"/>
          <w:lang w:val="en-US"/>
        </w:rPr>
        <w:fldChar w:fldCharType="end"/>
      </w:r>
      <w:r w:rsidR="00D95529" w:rsidRPr="00832327">
        <w:rPr>
          <w:rFonts w:asciiTheme="majorHAnsi" w:hAnsiTheme="majorHAnsi" w:cs="Arial"/>
          <w:sz w:val="22"/>
          <w:szCs w:val="22"/>
          <w:lang w:val="en-US"/>
        </w:rPr>
        <w:t xml:space="preserve">. ONS use in 724,000 patients matched with controls </w:t>
      </w:r>
      <w:r>
        <w:rPr>
          <w:rFonts w:asciiTheme="majorHAnsi" w:hAnsiTheme="majorHAnsi" w:cs="Arial"/>
          <w:sz w:val="22"/>
          <w:szCs w:val="22"/>
          <w:lang w:val="en-US"/>
        </w:rPr>
        <w:t>(</w:t>
      </w:r>
      <w:proofErr w:type="spellStart"/>
      <w:r>
        <w:rPr>
          <w:rFonts w:asciiTheme="majorHAnsi" w:hAnsiTheme="majorHAnsi" w:cs="Arial"/>
          <w:sz w:val="22"/>
          <w:szCs w:val="22"/>
          <w:lang w:val="en-US"/>
        </w:rPr>
        <w:t>i.e</w:t>
      </w:r>
      <w:proofErr w:type="spellEnd"/>
      <w:r>
        <w:rPr>
          <w:rFonts w:asciiTheme="majorHAnsi" w:hAnsiTheme="majorHAnsi" w:cs="Arial"/>
          <w:sz w:val="22"/>
          <w:szCs w:val="22"/>
          <w:lang w:val="en-US"/>
        </w:rPr>
        <w:t xml:space="preserve"> </w:t>
      </w:r>
      <w:r w:rsidR="00D95529" w:rsidRPr="00832327">
        <w:rPr>
          <w:rFonts w:asciiTheme="majorHAnsi" w:hAnsiTheme="majorHAnsi" w:cs="Arial"/>
          <w:sz w:val="22"/>
          <w:szCs w:val="22"/>
          <w:lang w:val="en-US"/>
        </w:rPr>
        <w:t>not receiving ONS</w:t>
      </w:r>
      <w:r>
        <w:rPr>
          <w:rFonts w:asciiTheme="majorHAnsi" w:hAnsiTheme="majorHAnsi" w:cs="Arial"/>
          <w:sz w:val="22"/>
          <w:szCs w:val="22"/>
          <w:lang w:val="en-US"/>
        </w:rPr>
        <w:t xml:space="preserve">) </w:t>
      </w:r>
      <w:r w:rsidR="00D95529" w:rsidRPr="00832327">
        <w:rPr>
          <w:rFonts w:asciiTheme="majorHAnsi" w:hAnsiTheme="majorHAnsi" w:cs="Arial"/>
          <w:sz w:val="22"/>
          <w:szCs w:val="22"/>
          <w:lang w:val="en-US"/>
        </w:rPr>
        <w:t>showed a 21% reduction in hospital LOS and for every $1 (US</w:t>
      </w:r>
      <w:r w:rsidR="00AD1346">
        <w:rPr>
          <w:rFonts w:asciiTheme="majorHAnsi" w:hAnsiTheme="majorHAnsi" w:cs="Arial"/>
          <w:sz w:val="22"/>
          <w:szCs w:val="22"/>
          <w:lang w:val="en-US"/>
        </w:rPr>
        <w:t xml:space="preserve"> Dollar</w:t>
      </w:r>
      <w:r w:rsidR="00D95529" w:rsidRPr="00832327">
        <w:rPr>
          <w:rFonts w:asciiTheme="majorHAnsi" w:hAnsiTheme="majorHAnsi" w:cs="Arial"/>
          <w:sz w:val="22"/>
          <w:szCs w:val="22"/>
          <w:lang w:val="en-US"/>
        </w:rPr>
        <w:t>) spent on ONS, $52.63 was saved in hospital costs</w:t>
      </w:r>
      <w:r w:rsidR="00CD2C7D" w:rsidRPr="00832327">
        <w:rPr>
          <w:rFonts w:asciiTheme="majorHAnsi" w:hAnsiTheme="majorHAnsi" w:cs="Arial"/>
          <w:sz w:val="22"/>
          <w:szCs w:val="22"/>
          <w:lang w:val="en-US"/>
        </w:rPr>
        <w:t xml:space="preserve"> </w:t>
      </w:r>
      <w:r w:rsidR="00CD2C7D" w:rsidRPr="00832327">
        <w:rPr>
          <w:rFonts w:asciiTheme="majorHAnsi" w:hAnsiTheme="majorHAnsi" w:cs="Arial"/>
          <w:sz w:val="22"/>
          <w:szCs w:val="22"/>
          <w:lang w:val="en-US"/>
        </w:rPr>
        <w:fldChar w:fldCharType="begin" w:fldLock="1"/>
      </w:r>
      <w:r w:rsidR="00297A30">
        <w:rPr>
          <w:rFonts w:asciiTheme="majorHAnsi" w:hAnsiTheme="majorHAnsi" w:cs="Arial"/>
          <w:sz w:val="22"/>
          <w:szCs w:val="22"/>
          <w:lang w:val="en-US"/>
        </w:rPr>
        <w:instrText>ADDIN CSL_CITATION {"citationItems":[{"id":"ITEM-1","itemData":{"ISSN":"1936-2692 (Electronic)","PMID":"23448109","abstract":"OBJECTIVES: To assess the effect of inpatient oral nutritional supplement (ONS) use on length of stay, episode cost, and 30-day readmission probability. STUDY DESIGN: Eleven-year retrospective study (2000 to 2010). METHODS: Analyses were conducted using the Premier Perspectives Database, which contained information on 44.0 million adult inpatient episodes. Using a matched sample of ONS and non-ONS episodes for any inpatient diagnosis, instrumental variables regression analysis was performed to quantify the effect of ONS use on length of stay, episode cost, and probability of approximate 30-day readmission. For the readmission outcome, the matched sample was restricted to episodes where the patient was known to be at risk of readmission. The fraction of a hospital's episodes in a given quarter involving ONS was used as an instrumental variable. RESULTS: Within the database, 1.6% of 44.0 million adult inpatient episodes involved ONS use. Based on a matched sample of 1.2 million episodes, ONS patients had a shorter length of stay by 2.3 days (95% confidence interval [CI] - 2.42 to -2.16), from 10.9 to 8.6 days (21.0% decline), and decreased episode cost of $4734 (95% CI - $4754 to - $4714), from $21,950 to $17,216 (21.6% decline). Restricting the matched sample to the 862,960 episodes where patients were readmitted at some point, ONS patients had a reduced probability of early readmission (within 30 days) of 2.3 percentage points (95% CI - 0.027 to - 0.019), from 34.3% to 32.0% (6.7% decline). CONCLUSIONS: Use of ONS decreases length of stay, episode cost, and 30-day readmission risk in the inpatient population.","author":[{"dropping-particle":"","family":"Philipson","given":"Thomas J","non-dropping-particle":"","parse-names":false,"suffix":""},{"dropping-particle":"","family":"Snider","given":"Julia Thornton","non-dropping-particle":"","parse-names":false,"suffix":""},{"dropping-particle":"","family":"Lakdawalla","given":"Darius N","non-dropping-particle":"","parse-names":false,"suffix":""},{"dropping-particle":"","family":"Stryckman","given":"Benoit","non-dropping-particle":"","parse-names":false,"suffix":""},{"dropping-particle":"","family":"Goldman","given":"Dana P","non-dropping-particle":"","parse-names":false,"suffix":""}],"container-title":"The American journal of managed care","id":"ITEM-1","issue":"2","issued":{"date-parts":[["2013","2"]]},"language":"eng","page":"121-128","publisher-place":"United States","title":"Impact of oral nutritional supplementation on hospital outcomes.","type":"article-journal","volume":"19"},"uris":["http://www.mendeley.com/documents/?uuid=089c049d-6aef-438c-86e8-5101142860c1","http://www.mendeley.com/documents/?uuid=de55aca1-9b2c-45e1-8cd0-f0fb9a23b6ef"]}],"mendeley":{"formattedCitation":"(59)","plainTextFormattedCitation":"(59)","previouslyFormattedCitation":"(59)"},"properties":{"noteIndex":0},"schema":"https://github.com/citation-style-language/schema/raw/master/csl-citation.json"}</w:instrText>
      </w:r>
      <w:r w:rsidR="00CD2C7D" w:rsidRPr="00832327">
        <w:rPr>
          <w:rFonts w:asciiTheme="majorHAnsi" w:hAnsiTheme="majorHAnsi" w:cs="Arial"/>
          <w:sz w:val="22"/>
          <w:szCs w:val="22"/>
          <w:lang w:val="en-US"/>
        </w:rPr>
        <w:fldChar w:fldCharType="separate"/>
      </w:r>
      <w:r w:rsidR="00297A30" w:rsidRPr="00297A30">
        <w:rPr>
          <w:rFonts w:asciiTheme="majorHAnsi" w:hAnsiTheme="majorHAnsi" w:cs="Arial"/>
          <w:noProof/>
          <w:sz w:val="22"/>
          <w:szCs w:val="22"/>
          <w:lang w:val="en-US"/>
        </w:rPr>
        <w:t>(59)</w:t>
      </w:r>
      <w:r w:rsidR="00CD2C7D" w:rsidRPr="00832327">
        <w:rPr>
          <w:rFonts w:asciiTheme="majorHAnsi" w:hAnsiTheme="majorHAnsi" w:cs="Arial"/>
          <w:sz w:val="22"/>
          <w:szCs w:val="22"/>
          <w:lang w:val="en-US"/>
        </w:rPr>
        <w:fldChar w:fldCharType="end"/>
      </w:r>
      <w:r w:rsidR="00D95529" w:rsidRPr="00832327">
        <w:rPr>
          <w:rFonts w:asciiTheme="majorHAnsi" w:hAnsiTheme="majorHAnsi" w:cs="Arial"/>
          <w:sz w:val="22"/>
          <w:szCs w:val="22"/>
          <w:lang w:val="en-US"/>
        </w:rPr>
        <w:t xml:space="preserve">. </w:t>
      </w:r>
      <w:r w:rsidR="00D95529" w:rsidRPr="00832327">
        <w:rPr>
          <w:rFonts w:asciiTheme="majorHAnsi" w:hAnsiTheme="majorHAnsi" w:cs="Arial"/>
          <w:sz w:val="22"/>
          <w:szCs w:val="22"/>
        </w:rPr>
        <w:t>Further research focused on</w:t>
      </w:r>
      <w:r w:rsidR="00792E4A" w:rsidRPr="00832327">
        <w:rPr>
          <w:rFonts w:asciiTheme="majorHAnsi" w:hAnsiTheme="majorHAnsi" w:cs="Arial"/>
          <w:sz w:val="22"/>
          <w:szCs w:val="22"/>
        </w:rPr>
        <w:t xml:space="preserve"> the</w:t>
      </w:r>
      <w:r w:rsidR="00D95529" w:rsidRPr="00832327">
        <w:rPr>
          <w:rFonts w:asciiTheme="majorHAnsi" w:hAnsiTheme="majorHAnsi" w:cs="Arial"/>
          <w:sz w:val="22"/>
          <w:szCs w:val="22"/>
        </w:rPr>
        <w:t xml:space="preserve"> </w:t>
      </w:r>
      <w:r>
        <w:rPr>
          <w:rFonts w:asciiTheme="majorHAnsi" w:hAnsiTheme="majorHAnsi" w:cs="Arial"/>
          <w:sz w:val="22"/>
          <w:szCs w:val="22"/>
        </w:rPr>
        <w:t xml:space="preserve">assessment, screening and intervention of </w:t>
      </w:r>
      <w:r w:rsidR="00792E4A" w:rsidRPr="00832327">
        <w:rPr>
          <w:rFonts w:asciiTheme="majorHAnsi" w:hAnsiTheme="majorHAnsi" w:cs="Arial"/>
          <w:sz w:val="22"/>
          <w:szCs w:val="22"/>
        </w:rPr>
        <w:t>peri</w:t>
      </w:r>
      <w:r w:rsidR="00D95529" w:rsidRPr="00832327">
        <w:rPr>
          <w:rFonts w:asciiTheme="majorHAnsi" w:hAnsiTheme="majorHAnsi" w:cs="Arial"/>
          <w:sz w:val="22"/>
          <w:szCs w:val="22"/>
        </w:rPr>
        <w:t xml:space="preserve">operative patients is </w:t>
      </w:r>
      <w:r>
        <w:rPr>
          <w:rFonts w:asciiTheme="majorHAnsi" w:hAnsiTheme="majorHAnsi" w:cs="Arial"/>
          <w:sz w:val="22"/>
          <w:szCs w:val="22"/>
        </w:rPr>
        <w:t xml:space="preserve">urgently </w:t>
      </w:r>
      <w:r w:rsidR="00D95529" w:rsidRPr="00832327">
        <w:rPr>
          <w:rFonts w:asciiTheme="majorHAnsi" w:hAnsiTheme="majorHAnsi" w:cs="Arial"/>
          <w:sz w:val="22"/>
          <w:szCs w:val="22"/>
        </w:rPr>
        <w:t xml:space="preserve">needed </w:t>
      </w:r>
      <w:r w:rsidR="00C3303F" w:rsidRPr="00832327">
        <w:rPr>
          <w:rFonts w:asciiTheme="majorHAnsi" w:hAnsiTheme="majorHAnsi" w:cs="Arial"/>
          <w:sz w:val="22"/>
          <w:szCs w:val="22"/>
        </w:rPr>
        <w:t xml:space="preserve">to optimize perioperative </w:t>
      </w:r>
      <w:r w:rsidR="00835588" w:rsidRPr="00832327">
        <w:rPr>
          <w:rFonts w:asciiTheme="majorHAnsi" w:hAnsiTheme="majorHAnsi" w:cs="Arial"/>
          <w:sz w:val="22"/>
          <w:szCs w:val="22"/>
        </w:rPr>
        <w:t>nutrition</w:t>
      </w:r>
      <w:r w:rsidR="00C3303F" w:rsidRPr="00832327">
        <w:rPr>
          <w:rFonts w:asciiTheme="majorHAnsi" w:hAnsiTheme="majorHAnsi" w:cs="Arial"/>
          <w:sz w:val="22"/>
          <w:szCs w:val="22"/>
        </w:rPr>
        <w:t xml:space="preserve"> delivery.</w:t>
      </w:r>
    </w:p>
    <w:p w14:paraId="38C0A33F" w14:textId="77777777" w:rsidR="00AD1346" w:rsidRDefault="00AD1346" w:rsidP="00303736">
      <w:pPr>
        <w:widowControl w:val="0"/>
        <w:autoSpaceDE w:val="0"/>
        <w:autoSpaceDN w:val="0"/>
        <w:adjustRightInd w:val="0"/>
        <w:spacing w:line="360" w:lineRule="auto"/>
        <w:jc w:val="both"/>
        <w:rPr>
          <w:rFonts w:asciiTheme="majorHAnsi" w:hAnsiTheme="majorHAnsi" w:cs="Arial"/>
          <w:sz w:val="22"/>
          <w:szCs w:val="22"/>
        </w:rPr>
      </w:pPr>
    </w:p>
    <w:p w14:paraId="73893902" w14:textId="48606DAF" w:rsidR="00896128" w:rsidRPr="00832327" w:rsidRDefault="00896128" w:rsidP="00896128">
      <w:pPr>
        <w:widowControl w:val="0"/>
        <w:autoSpaceDE w:val="0"/>
        <w:autoSpaceDN w:val="0"/>
        <w:adjustRightInd w:val="0"/>
        <w:spacing w:line="360" w:lineRule="auto"/>
        <w:jc w:val="both"/>
        <w:rPr>
          <w:rFonts w:asciiTheme="majorHAnsi" w:hAnsiTheme="majorHAnsi"/>
          <w:sz w:val="22"/>
          <w:szCs w:val="22"/>
        </w:rPr>
      </w:pPr>
      <w:r w:rsidRPr="00832327">
        <w:rPr>
          <w:rFonts w:asciiTheme="majorHAnsi" w:hAnsiTheme="majorHAnsi" w:cs="Arial"/>
          <w:sz w:val="22"/>
          <w:szCs w:val="22"/>
        </w:rPr>
        <w:t xml:space="preserve">Unfortunately, the success of surgery does not exclusively </w:t>
      </w:r>
      <w:r>
        <w:rPr>
          <w:rFonts w:asciiTheme="majorHAnsi" w:hAnsiTheme="majorHAnsi" w:cs="Arial"/>
          <w:sz w:val="22"/>
          <w:szCs w:val="22"/>
        </w:rPr>
        <w:t xml:space="preserve">depend </w:t>
      </w:r>
      <w:r w:rsidRPr="00832327">
        <w:rPr>
          <w:rFonts w:asciiTheme="majorHAnsi" w:hAnsiTheme="majorHAnsi" w:cs="Arial"/>
          <w:sz w:val="22"/>
          <w:szCs w:val="22"/>
        </w:rPr>
        <w:t xml:space="preserve">on technical surgical skills, but </w:t>
      </w:r>
      <w:r>
        <w:rPr>
          <w:rFonts w:asciiTheme="majorHAnsi" w:hAnsiTheme="majorHAnsi" w:cs="Arial"/>
          <w:sz w:val="22"/>
          <w:szCs w:val="22"/>
        </w:rPr>
        <w:t xml:space="preserve">on a multitude of factors mainly </w:t>
      </w:r>
      <w:r w:rsidRPr="00832327">
        <w:rPr>
          <w:rFonts w:asciiTheme="majorHAnsi" w:hAnsiTheme="majorHAnsi" w:cs="Arial"/>
          <w:sz w:val="22"/>
          <w:szCs w:val="22"/>
        </w:rPr>
        <w:t>on how patients respond to surgical and physiological stressors</w:t>
      </w:r>
      <w:r>
        <w:rPr>
          <w:rFonts w:asciiTheme="majorHAnsi" w:hAnsiTheme="majorHAnsi" w:cs="Arial"/>
          <w:sz w:val="22"/>
          <w:szCs w:val="22"/>
        </w:rPr>
        <w:t>. D</w:t>
      </w:r>
      <w:r w:rsidRPr="00832327">
        <w:rPr>
          <w:rFonts w:asciiTheme="majorHAnsi" w:hAnsiTheme="majorHAnsi" w:cs="Arial"/>
          <w:sz w:val="22"/>
          <w:szCs w:val="22"/>
        </w:rPr>
        <w:t xml:space="preserve">elivering </w:t>
      </w:r>
      <w:r w:rsidR="00AD1346">
        <w:rPr>
          <w:rFonts w:asciiTheme="majorHAnsi" w:hAnsiTheme="majorHAnsi" w:cs="Arial"/>
          <w:sz w:val="22"/>
          <w:szCs w:val="22"/>
        </w:rPr>
        <w:t xml:space="preserve">personalised </w:t>
      </w:r>
      <w:r w:rsidRPr="00832327">
        <w:rPr>
          <w:rFonts w:asciiTheme="majorHAnsi" w:hAnsiTheme="majorHAnsi" w:cs="Arial"/>
          <w:sz w:val="22"/>
          <w:szCs w:val="22"/>
        </w:rPr>
        <w:t xml:space="preserve">nutrition, ideally pre-emptively (beginning pre-operatively) and not reactively in the </w:t>
      </w:r>
      <w:r>
        <w:rPr>
          <w:rFonts w:asciiTheme="majorHAnsi" w:hAnsiTheme="majorHAnsi" w:cs="Arial"/>
          <w:sz w:val="22"/>
          <w:szCs w:val="22"/>
        </w:rPr>
        <w:t>post</w:t>
      </w:r>
      <w:r w:rsidRPr="00832327">
        <w:rPr>
          <w:rFonts w:asciiTheme="majorHAnsi" w:hAnsiTheme="majorHAnsi" w:cs="Arial"/>
          <w:sz w:val="22"/>
          <w:szCs w:val="22"/>
        </w:rPr>
        <w:t>operative period is of utmost importance.</w:t>
      </w:r>
      <w:r w:rsidRPr="00832327">
        <w:rPr>
          <w:rFonts w:asciiTheme="majorHAnsi" w:hAnsiTheme="majorHAnsi"/>
          <w:sz w:val="22"/>
          <w:szCs w:val="22"/>
        </w:rPr>
        <w:t xml:space="preserve"> The major </w:t>
      </w:r>
      <w:r w:rsidR="00AD1346" w:rsidRPr="00832327">
        <w:rPr>
          <w:rFonts w:asciiTheme="majorHAnsi" w:hAnsiTheme="majorHAnsi"/>
          <w:sz w:val="22"/>
          <w:szCs w:val="22"/>
        </w:rPr>
        <w:t xml:space="preserve">protein catabolism </w:t>
      </w:r>
      <w:r w:rsidRPr="00832327">
        <w:rPr>
          <w:rFonts w:asciiTheme="majorHAnsi" w:hAnsiTheme="majorHAnsi"/>
          <w:sz w:val="22"/>
          <w:szCs w:val="22"/>
        </w:rPr>
        <w:t xml:space="preserve">effect of surgery and critical illness needs to be understood and </w:t>
      </w:r>
      <w:r w:rsidR="00AD1346">
        <w:rPr>
          <w:rFonts w:asciiTheme="majorHAnsi" w:hAnsiTheme="majorHAnsi"/>
          <w:sz w:val="22"/>
          <w:szCs w:val="22"/>
        </w:rPr>
        <w:t xml:space="preserve">its impact </w:t>
      </w:r>
      <w:r w:rsidRPr="00832327">
        <w:rPr>
          <w:rFonts w:asciiTheme="majorHAnsi" w:hAnsiTheme="majorHAnsi"/>
          <w:sz w:val="22"/>
          <w:szCs w:val="22"/>
        </w:rPr>
        <w:t xml:space="preserve">emphasised. </w:t>
      </w:r>
      <w:r w:rsidRPr="00832327">
        <w:rPr>
          <w:rFonts w:asciiTheme="majorHAnsi" w:hAnsiTheme="majorHAnsi" w:cs="Arial"/>
          <w:sz w:val="22"/>
          <w:szCs w:val="22"/>
          <w:lang w:eastAsia="ja-JP"/>
        </w:rPr>
        <w:t xml:space="preserve">Provision of protein, independent of whether energy or total calorie </w:t>
      </w:r>
      <w:r w:rsidRPr="00832327">
        <w:rPr>
          <w:rFonts w:asciiTheme="majorHAnsi" w:hAnsiTheme="majorHAnsi" w:cs="Arial"/>
          <w:sz w:val="22"/>
          <w:szCs w:val="22"/>
          <w:lang w:eastAsia="ja-JP"/>
        </w:rPr>
        <w:lastRenderedPageBreak/>
        <w:t>requirements are met, can maintain lean muscle mass</w:t>
      </w:r>
      <w:r>
        <w:rPr>
          <w:rFonts w:asciiTheme="majorHAnsi" w:hAnsiTheme="majorHAnsi" w:cs="Arial"/>
          <w:sz w:val="22"/>
          <w:szCs w:val="22"/>
          <w:lang w:eastAsia="ja-JP"/>
        </w:rPr>
        <w:t>, induce anabolism</w:t>
      </w:r>
      <w:r w:rsidRPr="00832327">
        <w:rPr>
          <w:rFonts w:asciiTheme="majorHAnsi" w:hAnsiTheme="majorHAnsi" w:cs="Arial"/>
          <w:sz w:val="22"/>
          <w:szCs w:val="22"/>
          <w:lang w:eastAsia="ja-JP"/>
        </w:rPr>
        <w:t xml:space="preserve"> and reduce the risk of subsequent frailty in the elderly </w:t>
      </w:r>
      <w:r w:rsidRPr="00832327">
        <w:rPr>
          <w:rFonts w:asciiTheme="majorHAnsi" w:hAnsiTheme="majorHAnsi" w:cs="Arial"/>
          <w:sz w:val="22"/>
          <w:szCs w:val="22"/>
          <w:lang w:eastAsia="ja-JP"/>
        </w:rPr>
        <w:fldChar w:fldCharType="begin" w:fldLock="1"/>
      </w:r>
      <w:r w:rsidR="000C3DCA">
        <w:rPr>
          <w:rFonts w:asciiTheme="majorHAnsi" w:hAnsiTheme="majorHAnsi" w:cs="Arial"/>
          <w:sz w:val="22"/>
          <w:szCs w:val="22"/>
          <w:lang w:eastAsia="ja-JP"/>
        </w:rPr>
        <w:instrText>ADDIN CSL_CITATION {"citationItems":[{"id":"ITEM-1","itemData":{"DOI":"10.1016/j.clnu.2009.03.009","ISSN":"1532-1983 (Electronic)","PMID":"19419806","abstract":"BACKGROUND &amp; AIMS: Older individuals are more likely to experience extended hospitalization and become protein malnourished during hospitalization. The concomitant compulsory inactivity results in functional decline. Increasing protein intake in hospitalized patients improves nitrogen balance, but effects on function are unknown. In the present study, we examined the effects of increasing protein intake by essential amino acid (EAA) supplementation in older individuals subjected to 10 d bed rest on LBM and muscle function. METHODS: Subjects were given a placebo (n=12, 68+/-5 (SD) yrs, 83+/-19 kg) or 15 g of EAA (n=10, 71+/-6, 72+/-8 kg) 3 times per day throughout 10d of bed rest. LBM, muscle protein synthesis, and muscle function were determined before and after bed rest. Due to an imbalance in randomized gender distribution between groups, gender and beginning functional and LBM measures were utilized for analyses by repeated measures analysis of covariance (RMANCOVA). RESULTS: Analyses revealed the potential for the preservation of functional outcomes with EAA supplementation. CONCLUSIONS: Increasing protein intake above the RDA may preserve muscle function in the elderly during compulsory inactivity. EAA supplementation is potentially an efficient method of increasing protein intake without affecting satiety.","author":[{"dropping-particle":"","family":"Ferrando","given":"Arny A","non-dropping-particle":"","parse-names":false,"suffix":""},{"dropping-particle":"","family":"Paddon-Jones","given":"Doug","non-dropping-particle":"","parse-names":false,"suffix":""},{"dropping-particle":"","family":"Hays","given":"Nicholas P","non-dropping-particle":"","parse-names":false,"suffix":""},{"dropping-particle":"","family":"Kortebein","given":"Patrick","non-dropping-particle":"","parse-names":false,"suffix":""},{"dropping-particle":"","family":"Ronsen","given":"Ola","non-dropping-particle":"","parse-names":false,"suffix":""},{"dropping-particle":"","family":"Williams","given":"Rick H","non-dropping-particle":"","parse-names":false,"suffix":""},{"dropping-particle":"","family":"McComb","given":"Ashley","non-dropping-particle":"","parse-names":false,"suffix":""},{"dropping-particle":"","family":"Symons","given":"T Brock","non-dropping-particle":"","parse-names":false,"suffix":""},{"dropping-particle":"","family":"Wolfe","given":"Robert R","non-dropping-particle":"","parse-names":false,"suffix":""},{"dropping-particle":"","family":"Evans","given":"William","non-dropping-particle":"","parse-names":false,"suffix":""}],"container-title":"Clinical nutrition (Edinburgh, Scotland)","id":"ITEM-1","issue":"1","issued":{"date-parts":[["2010","2"]]},"language":"eng","page":"18-23","publisher-place":"England","title":"EAA supplementation to increase nitrogen intake improves muscle function during bed rest in the elderly.","type":"article-journal","volume":"29"},"uris":["http://www.mendeley.com/documents/?uuid=92fd3ab6-0c6b-438b-ac6c-6a8f905e5144","http://www.mendeley.com/documents/?uuid=0150f8be-1bec-4b53-96c4-5c791a716b88"]},{"id":"ITEM-2","itemData":{"DOI":"10.1111/j.1532-5415.2010.02866.x","ISSN":"15325415","PMID":"20487071","abstract":"Objectives: To evaluate the association between protein intake and incident frailty. Design: Prospective cohort study. Setting: Subset of the Women's Health Initiative Observational Study conducted at 40 clinical centers. Participants: Twenty-four thousand four hundred seventeen women aged 65 to 79 who were free of frailty at baseline with plausible self-reported energy intakes (600-5,000 kcal/day) according to the Food Frequency Questionnaire (FFQ). Measurements: Baseline protein intake was estimated from the FFQ. Calibrated estimates of energy and protein intake were corrected for measurement error using regression calibration equations estimated from objective measures of total energy expenditure (doubly labeled water) and dietary protein (24-hour urinary nitrogen). After 3 years of follow-up, frailty was defined as having at least three of the following components: low physical function (measured using the Rand-36 questionnaire), exhaustion, low physical activity, and unintended weight loss. Multinomial logistic regression models estimated associations for uncalibrated and calibrated protein intake. Results: Of the 24,417 eligible women, 3,298 (13.5%) developed frailty over 3 years. After adjustment for confounders, a 20% increase in uncalibrated protein intake (%kcal) was associated with a 12% (95% confidence interval (CI)=8-16%) lower risk of frailty, and a 20% increase in calibrated protein intake was associated with a 32% (95% CI=23-50%) lower risk of frailty. Conclusion: Higher protein consumption, as a fraction of energy, is associated with a strong, independent, dose-responsive lower risk of incident frailty in older women. Using uncalibrated measures underestimated the strength of the association. Incorporating more protein into the diet may be an intervention target for frailty prevention. © 2010, The American Geriatrics Society.","author":[{"dropping-particle":"","family":"Beasley","given":"Jeannette M","non-dropping-particle":"","parse-names":false,"suffix":""},{"dropping-particle":"","family":"Lacroix","given":"Andrea Z.","non-dropping-particle":"","parse-names":false,"suffix":""},{"dropping-particle":"","family":"Neuhouser","given":"Marian L","non-dropping-particle":"","parse-names":false,"suffix":""},{"dropping-particle":"","family":"Huang","given":"Ying","non-dropping-particle":"","parse-names":false,"suffix":""},{"dropping-particle":"","family":"Tinker","given":"Lesley","non-dropping-particle":"","parse-names":false,"suffix":""},{"dropping-particle":"","family":"Woods","given":"Nancy","non-dropping-particle":"","parse-names":false,"suffix":""},{"dropping-particle":"","family":"Michael","given":"Yvonne","non-dropping-particle":"","parse-names":false,"suffix":""},{"dropping-particle":"","family":"Curb","given":"J David","non-dropping-particle":"","parse-names":false,"suffix":""},{"dropping-particle":"","family":"Prentice","given":"Ross L","non-dropping-particle":"","parse-names":false,"suffix":""}],"container-title":"Journal of the American Geriatrics Society","id":"ITEM-2","issue":"6","issued":{"date-parts":[["2010","6"]]},"language":"eng","page":"1063-1071","publisher-place":"United States","title":"Protein intake and incident frailty in the women's health initiative observational study","type":"article-journal","volume":"58"},"uris":["http://www.mendeley.com/documents/?uuid=13b0dc41-d5b1-4bb6-8a92-54f50e8face5","http://www.mendeley.com/documents/?uuid=19b92c85-e726-402b-af72-f0033e2efca9"]}],"mendeley":{"formattedCitation":"(60,61)","plainTextFormattedCitation":"(60,61)","previouslyFormattedCitation":"(60,61)"},"properties":{"noteIndex":0},"schema":"https://github.com/citation-style-language/schema/raw/master/csl-citation.json"}</w:instrText>
      </w:r>
      <w:r w:rsidRPr="00832327">
        <w:rPr>
          <w:rFonts w:asciiTheme="majorHAnsi" w:hAnsiTheme="majorHAnsi" w:cs="Arial"/>
          <w:sz w:val="22"/>
          <w:szCs w:val="22"/>
          <w:lang w:eastAsia="ja-JP"/>
        </w:rPr>
        <w:fldChar w:fldCharType="separate"/>
      </w:r>
      <w:r w:rsidR="00297A30" w:rsidRPr="00297A30">
        <w:rPr>
          <w:rFonts w:asciiTheme="majorHAnsi" w:hAnsiTheme="majorHAnsi" w:cs="Arial"/>
          <w:noProof/>
          <w:sz w:val="22"/>
          <w:szCs w:val="22"/>
          <w:lang w:eastAsia="ja-JP"/>
        </w:rPr>
        <w:t>(60,61)</w:t>
      </w:r>
      <w:r w:rsidRPr="00832327">
        <w:rPr>
          <w:rFonts w:asciiTheme="majorHAnsi" w:hAnsiTheme="majorHAnsi" w:cs="Arial"/>
          <w:sz w:val="22"/>
          <w:szCs w:val="22"/>
          <w:lang w:eastAsia="ja-JP"/>
        </w:rPr>
        <w:fldChar w:fldCharType="end"/>
      </w:r>
      <w:r w:rsidRPr="00832327">
        <w:rPr>
          <w:rFonts w:asciiTheme="majorHAnsi" w:hAnsiTheme="majorHAnsi" w:cs="Arial"/>
          <w:sz w:val="22"/>
          <w:szCs w:val="22"/>
          <w:lang w:eastAsia="ja-JP"/>
        </w:rPr>
        <w:t xml:space="preserve">. </w:t>
      </w:r>
      <w:r>
        <w:rPr>
          <w:rFonts w:asciiTheme="majorHAnsi" w:hAnsiTheme="majorHAnsi" w:cs="Arial"/>
          <w:sz w:val="22"/>
          <w:szCs w:val="22"/>
          <w:lang w:eastAsia="ja-JP"/>
        </w:rPr>
        <w:t xml:space="preserve">These are simple interventions that can be built into any prehabilitation programme for any patient cohort to improve outcome and value-based healthcare. </w:t>
      </w:r>
    </w:p>
    <w:p w14:paraId="429BF16A" w14:textId="77777777" w:rsidR="00896128" w:rsidRPr="00832327" w:rsidRDefault="00896128" w:rsidP="00303736">
      <w:pPr>
        <w:widowControl w:val="0"/>
        <w:autoSpaceDE w:val="0"/>
        <w:autoSpaceDN w:val="0"/>
        <w:adjustRightInd w:val="0"/>
        <w:spacing w:line="360" w:lineRule="auto"/>
        <w:jc w:val="both"/>
        <w:rPr>
          <w:rFonts w:asciiTheme="majorHAnsi" w:hAnsiTheme="majorHAnsi" w:cs="Arial"/>
          <w:sz w:val="22"/>
          <w:szCs w:val="22"/>
          <w:lang w:val="en-US"/>
        </w:rPr>
      </w:pPr>
    </w:p>
    <w:p w14:paraId="68D1BFFF" w14:textId="01925C67" w:rsidR="00AB723A" w:rsidRPr="00832327" w:rsidRDefault="00AB723A" w:rsidP="00303736">
      <w:pPr>
        <w:widowControl w:val="0"/>
        <w:autoSpaceDE w:val="0"/>
        <w:autoSpaceDN w:val="0"/>
        <w:adjustRightInd w:val="0"/>
        <w:spacing w:line="360" w:lineRule="auto"/>
        <w:jc w:val="both"/>
        <w:rPr>
          <w:rFonts w:asciiTheme="majorHAnsi" w:hAnsiTheme="majorHAnsi" w:cs="Arial"/>
          <w:sz w:val="22"/>
          <w:szCs w:val="22"/>
        </w:rPr>
      </w:pPr>
    </w:p>
    <w:p w14:paraId="39BAD59D" w14:textId="315687E0" w:rsidR="00AB723A" w:rsidRPr="00297A30" w:rsidRDefault="0059034E" w:rsidP="00303736">
      <w:pPr>
        <w:widowControl w:val="0"/>
        <w:autoSpaceDE w:val="0"/>
        <w:autoSpaceDN w:val="0"/>
        <w:adjustRightInd w:val="0"/>
        <w:spacing w:line="360" w:lineRule="auto"/>
        <w:jc w:val="both"/>
        <w:rPr>
          <w:rFonts w:asciiTheme="majorHAnsi" w:hAnsiTheme="majorHAnsi" w:cstheme="majorHAnsi"/>
          <w:b/>
          <w:i/>
          <w:sz w:val="22"/>
          <w:szCs w:val="22"/>
        </w:rPr>
      </w:pPr>
      <w:r w:rsidRPr="00297A30">
        <w:rPr>
          <w:rFonts w:asciiTheme="majorHAnsi" w:hAnsiTheme="majorHAnsi" w:cstheme="majorHAnsi"/>
          <w:b/>
          <w:i/>
          <w:sz w:val="22"/>
          <w:szCs w:val="22"/>
        </w:rPr>
        <w:t>Multimodal Prehabilitation</w:t>
      </w:r>
    </w:p>
    <w:p w14:paraId="3D935C61" w14:textId="294086D3" w:rsidR="00297A30" w:rsidRPr="00297A30" w:rsidRDefault="0059034E" w:rsidP="00303736">
      <w:pPr>
        <w:widowControl w:val="0"/>
        <w:autoSpaceDE w:val="0"/>
        <w:autoSpaceDN w:val="0"/>
        <w:adjustRightInd w:val="0"/>
        <w:spacing w:line="360" w:lineRule="auto"/>
        <w:jc w:val="both"/>
        <w:rPr>
          <w:rFonts w:asciiTheme="majorHAnsi" w:hAnsiTheme="majorHAnsi" w:cstheme="majorHAnsi"/>
          <w:sz w:val="22"/>
          <w:szCs w:val="22"/>
          <w:lang w:val="en-US"/>
        </w:rPr>
      </w:pPr>
      <w:r w:rsidRPr="00297A30">
        <w:rPr>
          <w:rFonts w:asciiTheme="majorHAnsi" w:hAnsiTheme="majorHAnsi" w:cstheme="majorHAnsi"/>
          <w:sz w:val="22"/>
          <w:szCs w:val="22"/>
          <w:lang w:val="en-US"/>
        </w:rPr>
        <w:t>Early prehabilitation studies were focus</w:t>
      </w:r>
      <w:r w:rsidR="00FA14EC">
        <w:rPr>
          <w:rFonts w:asciiTheme="majorHAnsi" w:hAnsiTheme="majorHAnsi" w:cstheme="majorHAnsi"/>
          <w:sz w:val="22"/>
          <w:szCs w:val="22"/>
          <w:lang w:val="en-US"/>
        </w:rPr>
        <w:t>ed</w:t>
      </w:r>
      <w:r w:rsidRPr="00297A30">
        <w:rPr>
          <w:rFonts w:asciiTheme="majorHAnsi" w:hAnsiTheme="majorHAnsi" w:cstheme="majorHAnsi"/>
          <w:sz w:val="22"/>
          <w:szCs w:val="22"/>
          <w:lang w:val="en-US"/>
        </w:rPr>
        <w:t xml:space="preserve"> on unimodal interventions (either exercise alone or nutrition alone). A contemporary model has adopted a multimodal approach, attempting to address complex needs in patients having complex treatment pathways.  </w:t>
      </w:r>
      <w:r w:rsidRPr="00297A30">
        <w:rPr>
          <w:rFonts w:asciiTheme="majorHAnsi" w:hAnsiTheme="majorHAnsi" w:cstheme="majorHAnsi"/>
          <w:sz w:val="22"/>
          <w:szCs w:val="22"/>
        </w:rPr>
        <w:t xml:space="preserve">Multimodal prehabilitation may be defined as the ‘incorporation of two or more intervention components specifically selected for their potential cumulative or synergistic effects on health outcomes’. Multimodal prehabilitation interventions have often comprised of two or more of the following: </w:t>
      </w:r>
      <w:proofErr w:type="spellStart"/>
      <w:r w:rsidRPr="00297A30">
        <w:rPr>
          <w:rFonts w:asciiTheme="majorHAnsi" w:hAnsiTheme="majorHAnsi" w:cstheme="majorHAnsi"/>
          <w:color w:val="000000"/>
          <w:sz w:val="22"/>
          <w:szCs w:val="22"/>
          <w:lang w:val="en-CA" w:eastAsia="en-CA"/>
        </w:rPr>
        <w:t>i</w:t>
      </w:r>
      <w:proofErr w:type="spellEnd"/>
      <w:r w:rsidRPr="00297A30">
        <w:rPr>
          <w:rFonts w:asciiTheme="majorHAnsi" w:hAnsiTheme="majorHAnsi" w:cstheme="majorHAnsi"/>
          <w:color w:val="000000"/>
          <w:sz w:val="22"/>
          <w:szCs w:val="22"/>
          <w:lang w:val="en-CA" w:eastAsia="en-CA"/>
        </w:rPr>
        <w:t xml:space="preserve">) aerobic and resistance training to attenuate cardiorespiratory and musculoskeletal deconditioning, respectively; ii) dietary interventions to counteract disease and/or treatment-related malnutrition and to support anabolism and the metabolic cost of exercise; iii) psychological interventions to reduce stress and associated morbidity; iv) cessation of adverse health behaviours (e.g., alcohol abuse, smoking); v) medical optimization (e.g., assessing/treating anemia; medication corrections); and vi) behavioural counseling </w:t>
      </w:r>
      <w:r w:rsidRPr="00297A30">
        <w:rPr>
          <w:rFonts w:asciiTheme="majorHAnsi" w:hAnsiTheme="majorHAnsi" w:cstheme="majorHAnsi"/>
          <w:sz w:val="22"/>
          <w:szCs w:val="22"/>
        </w:rPr>
        <w:t xml:space="preserve">to support intervention initiation and adherence in the </w:t>
      </w:r>
      <w:r w:rsidR="00297A30" w:rsidRPr="00297A30">
        <w:rPr>
          <w:rFonts w:asciiTheme="majorHAnsi" w:hAnsiTheme="majorHAnsi" w:cstheme="majorHAnsi"/>
          <w:sz w:val="22"/>
          <w:szCs w:val="22"/>
        </w:rPr>
        <w:t>perioperative setting</w:t>
      </w:r>
      <w:r w:rsidRPr="00297A30">
        <w:rPr>
          <w:rFonts w:asciiTheme="majorHAnsi" w:hAnsiTheme="majorHAnsi" w:cstheme="majorHAnsi"/>
          <w:sz w:val="22"/>
          <w:szCs w:val="22"/>
        </w:rPr>
        <w:t xml:space="preserve"> and establish self-management skills for long-term health behaviour maintenance</w:t>
      </w:r>
      <w:r w:rsidR="002C44B4" w:rsidRPr="00297A30">
        <w:rPr>
          <w:rFonts w:asciiTheme="majorHAnsi" w:hAnsiTheme="majorHAnsi" w:cstheme="majorHAnsi"/>
          <w:sz w:val="22"/>
          <w:szCs w:val="22"/>
          <w:lang w:val="en-US"/>
        </w:rPr>
        <w:t xml:space="preserve">. </w:t>
      </w:r>
      <w:r w:rsidR="00297A30" w:rsidRPr="00297A30">
        <w:rPr>
          <w:rFonts w:asciiTheme="majorHAnsi" w:hAnsiTheme="majorHAnsi" w:cstheme="majorHAnsi"/>
          <w:sz w:val="22"/>
          <w:szCs w:val="22"/>
          <w:lang w:val="en-US"/>
        </w:rPr>
        <w:t xml:space="preserve">Multimodality prehabilitation is a complex intervention that </w:t>
      </w:r>
      <w:r w:rsidR="00FA14EC">
        <w:rPr>
          <w:rFonts w:asciiTheme="majorHAnsi" w:hAnsiTheme="majorHAnsi" w:cstheme="majorHAnsi"/>
          <w:sz w:val="22"/>
          <w:szCs w:val="22"/>
          <w:lang w:val="en-US"/>
        </w:rPr>
        <w:t>is</w:t>
      </w:r>
      <w:r w:rsidR="00297A30" w:rsidRPr="00297A30">
        <w:rPr>
          <w:rFonts w:asciiTheme="majorHAnsi" w:hAnsiTheme="majorHAnsi" w:cstheme="majorHAnsi"/>
          <w:sz w:val="22"/>
          <w:szCs w:val="22"/>
          <w:lang w:val="en-US"/>
        </w:rPr>
        <w:t xml:space="preserve"> able to enhance fitness, nutrition, psychological resilience  </w:t>
      </w:r>
      <w:r w:rsidR="00297A30" w:rsidRPr="00297A30">
        <w:rPr>
          <w:rFonts w:asciiTheme="majorHAnsi" w:hAnsiTheme="majorHAnsi" w:cstheme="majorHAnsi"/>
          <w:sz w:val="22"/>
          <w:szCs w:val="22"/>
          <w:lang w:val="en-US"/>
        </w:rPr>
        <w:fldChar w:fldCharType="begin" w:fldLock="1"/>
      </w:r>
      <w:r w:rsidR="00297A30" w:rsidRPr="00297A30">
        <w:rPr>
          <w:rFonts w:asciiTheme="majorHAnsi" w:hAnsiTheme="majorHAnsi" w:cstheme="majorHAnsi"/>
          <w:sz w:val="22"/>
          <w:szCs w:val="22"/>
          <w:lang w:val="en-US"/>
        </w:rPr>
        <w:instrText>ADDIN CSL_CITATION {"citationItems":[{"id":"ITEM-1","itemData":{"DOI":"10.1007/s00464-012-2560-5","ISBN":"1432-2218 (Electronic)\\r0930-2794 (Linking)","ISSN":"09302794","PMID":"23052535","abstract":"BACKGROUND: Patients undergoing colorectal cancer resections are at risk for delayed recovery. Prehabilitation aims to enhance functional capacity preoperatively for better toleration of surgery and to facilitate recovery. The authors previously demonstrated the limited impact of a prehabilitation program using exercise alone. They propose an expanded trimodal prehabilitation program that adds nutritional counseling, protein supplementation, and anxiety reduction to a moderate exercise program. This study aimed to estimate the impact of this trimodal program on the recovery of functional capacity compared with standard surgical care. METHODS: Consecutive patients were enrolled in this pre- and postintervention study over a 23-month period. The postoperative recovery for 42 consecutive patients enrolled in the prehabilitation program was compared with that of 45 patients assessed before the intervention began. The primary outcome was functional walking capacity (6-min walk test [6MWT]). The secondary outcomes included self-reported physical activity (CHAMPS questionnaire) and health-related quality of life (SF-36). Data are expressed as mean ± standard deviation or median (interquartile range [IQR]) and were analyzed using Chi-square and Student's t test. All p values lower than 0.05 were considered significant. RESULTS: The prehabilitation and control groups were comparable in terms of age, gender, body mass index (BMI) and American Society of Anesthesiology (ASA) class. There was no difference in walking capacity at the first assessment (6MWT distance, 422 ± 87 vs 402 ± 57 m; p = 0.21). During the prehabilitation period lasting a median of 33 days (range, 21-46 days), functional walking capacity improved by 40 ± 40 m (p &lt; 0.01). The postoperative complication rates and the hospital length of stay were similar. The patients in the prehabilitation program had better postoperative walking capacity at both 4 weeks (mean difference, 51.5 ± 93 m; p = 0.01) and 8 weeks (mean difference, 84.5 ± 83 m; p &lt; 0.01). At 8 weeks, 81 % of the prehabilitated patients were recovered compared with 40 % of the control group (p &lt; 0.01). The prehabilitation group also reported higher levels of physical activity before and after surgery. CONCLUSION: In this pilot study, a 1-month trimodal prehabilitation program improved postoperative functional recovery. A randomized trial is ongoing (NCT01356264).","author":[{"dropping-particle":"","family":"Li","given":"Chao","non-dropping-particle":"","parse-names":false,"suffix":""},{"dropping-particle":"","family":"Carli","given":"Francesco","non-dropping-particle":"","parse-names":false,"suffix":""},{"dropping-particle":"","family":"Lee","given":"Lawrence","non-dropping-particle":"","parse-names":false,"suffix":""},{"dropping-particle":"","family":"Charlebois","given":"Patrick","non-dropping-particle":"","parse-names":false,"suffix":""},{"dropping-particle":"","family":"Stein","given":"Barry","non-dropping-particle":"","parse-names":false,"suffix":""},{"dropping-particle":"","family":"Liberman","given":"Alexander S.","non-dropping-particle":"","parse-names":false,"suffix":""},{"dropping-particle":"","family":"Kaneva","given":"Pepa","non-dropping-particle":"","parse-names":false,"suffix":""},{"dropping-particle":"","family":"Augustin","given":"Berson","non-dropping-particle":"","parse-names":false,"suffix":""},{"dropping-particle":"","family":"Wongyingsinn","given":"Mingkwan","non-dropping-particle":"","parse-names":false,"suffix":""},{"dropping-particle":"","family":"Gamsa","given":"Ann","non-dropping-particle":"","parse-names":false,"suffix":""},{"dropping-particle":"","family":"Kim","given":"Do Jun","non-dropping-particle":"","parse-names":false,"suffix":""},{"dropping-particle":"","family":"Vassiliou","given":"Melina C.","non-dropping-particle":"","parse-names":false,"suffix":""},{"dropping-particle":"","family":"Feldman","given":"Liane S.","non-dropping-particle":"","parse-names":false,"suffix":""}],"container-title":"Surgical Endoscopy and Other Interventional Techniques","id":"ITEM-1","issue":"4","issued":{"date-parts":[["2013"]]},"page":"1072-1082","title":"Impact of a trimodal prehabilitation program on functional recovery after colorectal cancer surgery: A pilot study","type":"article-journal","volume":"27"},"uris":["http://www.mendeley.com/documents/?uuid=7a29e154-49b3-4cd7-8834-842d45f486d7"]},{"id":"ITEM-2","itemData":{"DOI":"10.1016/j.jand.2015.06.007","ISBN":"22122672","ISSN":"2212-2672","PMID":"26208743","abstract":"BACKGROUND A previous comprehensive prehabilitation program, providing nutrition counseling with whey protein supplementation, exercise, and psychological care, initiated 4 weeks before colorectal surgery for cancer, improved functional capacity before surgery and accelerated functional recovery. Those receiving standard of care deteriorated. The specific role of nutritional prehabilitation alone on functional recovery is unknown. OBJECTIVE This study was undertaken to estimate the impact of nutrition counseling with whey protein on preoperative functional walking capacity and recovery in patients undergoing colorectal resection for cancer. DESIGN We conducted a double-blinded randomized controlled trial at a single university-affiliated tertiary center located in Montreal, Quebec, Canada. Colon cancer patients (n=48) awaiting elective surgery for nonmetastatic disease were randomized to receive either individualized nutrition counseling with whey protein supplementation to meet protein needs or individualized nutrition counseling with a nonnutritive placebo. Counseling and supplementation began 4 weeks before surgery and continued for 4 weeks after surgery. MAIN OUTCOME MEASURE The primary outcome was change in functional walking capacity as measured with the 6-minute walk test. The distance was recorded at baseline, the day of surgery, and 4 weeks after surgery. A change of 20 m was considered clinically meaningful. RESULTS The whey group experienced a mean improvement in functional walking capacity before surgery of +20.8 m, with a standard deviation of 42.6 m, and the placebo group improved by +1.2 (65.5) m (P=0.27). Four weeks after surgery, recovery rates were similar between groups (P=0.81). CONCLUSION Clinically meaningful improvements in functional walking capacity were achieved before surgery with whey protein supplementation. These pilot results are encouraging and justify larger-scale trials to define the specific role of nutrition prehabilitation on functional recovery after surgery.","author":[{"dropping-particle":"","family":"Gillis","given":"Chelsia","non-dropping-particle":"","parse-names":false,"suffix":""},{"dropping-particle":"","family":"Loiselle","given":"Sarah-Eve","non-dropping-particle":"","parse-names":false,"suffix":""},{"dropping-particle":"","family":"Fiore","given":"Julio F.","non-dropping-particle":"","parse-names":false,"suffix":""},{"dropping-particle":"","family":"Awasthi","given":"Rashami","non-dropping-particle":"","parse-names":false,"suffix":""},{"dropping-particle":"","family":"Wykes","given":"Linda","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Carli","given":"Francesco","non-dropping-particle":"","parse-names":false,"suffix":""}],"container-title":"Journal of the Academy of Nutrition and Dietetics","id":"ITEM-2","issue":"5","issued":{"date-parts":[["2015"]]},"page":"802-812","publisher":"Elsevier Inc","title":"Prehabilitation with Whey Protein Supplementation on Perioperative Functional Exercise Capacity in Patients Undergoing Colorectal Resection for Cancer: A Pilot Double-Blinded Randomized Placebo-Controlled Trial.","type":"article-journal","volume":"116"},"uris":["http://www.mendeley.com/documents/?uuid=43475622-7c55-409f-9652-d85996039b02","http://www.mendeley.com/documents/?uuid=0329e788-59e3-47c3-8791-63ad6a4e6e74"]},{"id":"ITEM-3","itemData":{"DOI":"10.1097/ALN.0000000000000393","ISBN":"0000000000000","ISSN":"1528-1175","PMID":"25076007","abstract":"Background: The preoperative period (prehabilitation) may represent a more appropriate time than the postoperative period to implement an intervention. The impact of prehabilitation on recovery of functional exercise capacity was thus studied in patients undergoing colorectal resection for cancer. Methods: A parallel-arm single-blind superiority randomized controlled trial was conducted. Seventy-seven patients were ran- domized to receive either prehabilitation (n = 38) or rehabilitation (n = 39). Both groups received a home-based intervention of moderate aerobic and resistance exercises, nutritional counseling with protein supplementation, and relaxation exercises ini- 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3","issue":"6","issued":{"date-parts":[["2015"]]},"page":"1438","title":"Prehabilitation versus Rehabilitation","type":"article-journal","volume":"122"},"uris":["http://www.mendeley.com/documents/?uuid=9a1a7223-a121-41dc-ba3a-dca5a38e59f7","http://www.mendeley.com/documents/?uuid=15df0009-73bb-4df6-a83c-daba6f56c36a"]},{"id":"ITEM-4","itemData":{"DOI":"10.1111/j.1365-277X.2011.01188.x","ISBN":"0952-3871","ISSN":"09523871","PMID":"21699587","abstract":"Background:  Perioperative oral supplementation has been shown to reduce post-operative complications. However, the use of preoperative standard oral supplements in a cohort of colorectal cancer patients has not been evaluated. The present study examined whether preoperative supplements are beneficial in this group. Methods:  In a randomised controlled trial, patients were assigned to receive 400 mL of oral supplement and dietary advice or dietary advice alone. Primary outcome was the number of post-operative complications. One hundred and twenty-five patients were recruited (59 randomised to the intervention group and 66 to the control group) and nine were excluded. Results:  In the intervention group, 24 (44%) patients had a complication compared to 26 (42%) in the control group (P = 0.780). In the intervention and control groups, there were eight (15%) and 16 (25%) surgical site infections, respectively (P = 0.140) and seven (13%) and 11 (17%) chest infections, respectively (P = 0.470). Subgroup analysis for hypothesis generation included 83 (71%) weight-losing patients, where there was a significant reduction in surgical site infections using the Buzby definition (P = 0.034), although this was not the case for the Centre for Disease Control definition (P = 0.052). Conclusions:  There was no evidence that preoperative supplements were beneficial in reducing the number of complications, although there may be some benefit for surgical site infections in selected weight-losing preoperative patients.","author":[{"dropping-particle":"","family":"Burden","given":"S. T.","non-dropping-particle":"","parse-names":false,"suffix":""},{"dropping-particle":"","family":"Hill","given":"J.","non-dropping-particle":"","parse-names":false,"suffix":""},{"dropping-particle":"","family":"Shaffer","given":"J. L.","non-dropping-particle":"","parse-names":false,"suffix":""},{"dropping-particle":"","family":"Campbell","given":"M.","non-dropping-particle":"","parse-names":false,"suffix":""},{"dropping-particle":"","family":"Todd","given":"C.","non-dropping-particle":"","parse-names":false,"suffix":""}],"container-title":"Journal of Human Nutrition and Dietetics","id":"ITEM-4","issue":"5","issued":{"date-parts":[["2011"]]},"page":"441-448","title":"An unblinded randomised controlled trial of preoperative oral supplements in colorectal cancer patients","type":"article-journal","volume":"24"},"uris":["http://www.mendeley.com/documents/?uuid=d929c147-3778-406f-9b47-30f30418587d","http://www.mendeley.com/documents/?uuid=f6d2ba29-3b63-4e96-9afc-b7637b48d0f7"]},{"id":"ITEM-5","itemData":{"DOI":"10.1002/bjs.4578","ISBN":"0007-1323","ISSN":"00071323","PMID":"15286958","abstract":"XST: This is a critical abstract of an economic evaluation that meets the criteria for inclusion on NHS EED. Each abstract contains a brief summary of the methods, the results and conclusions followed by a detailed critical assessment on the reliability of the study and the conclusions drawnXHT: The use of pre- and postoperative oral nutritional supplementation (ONS) among patients undergoing lower gastrointestinal tract surgery. Four groups (CC, SS, CS and SC) were compared. CC received no nutritional supplement. SS received supplements both before and after surgery. CS received postoperative supplements only. SC received supplements only before surgery. Fortisip, a drink containing 1.5 kcal and 0.05 g protein per mL, was used for ONSXTI: Primary preventionXEC: Cost-effectiveness analysisXPA: The study population comprised patients undergoing elective moderate to major lower gastrointestinal tract surgery. The exclusion criteria included age younger than 18 years, pregnancy, overt dementia, and emergency or laparoscopic surgery. Other exclusion were the receipt of other forms of preoperative nutritional support and the inability to take ONS for at least 7 days before the operation. Patients were also not included if they refused to participate in the studyXSG: The setting was primary and secondary care. The economic study was carried out across three sites in England (two in London and one in Stoke-on-Trent)XDD: The study was published in 2004, but the dates to which the data related were not given. No price year was statedXDR: Discounting was not undertaken, which was appropriate given the short timeframe of the study. The quantity/cost boundary adopted was that of the health service. The details of the resource and cost data collected were limited, as the authors stated that further details of the costing methodology would be presented elsewhere. They asserted that \"all resource elements in both primary and secondary care\" were costed, which included the use of consumables, staff time, ward costs and specific ward-based tasks. The resource quantities were derived using actual data from the trial and were collected from the beginning of the hospital stay until 28 days after discharge. The costs were obtained from the University Hospital of North Staffordshire and/or national sources. The cost of surgery was excluded from the analysis as it was common to all groups. No price year was statedXMB: No summary measure of benefit was used in the analysis. In…","author":[{"dropping-particle":"","family":"Smedley","given":"F.","non-dropping-particle":"","parse-names":false,"suffix":""},{"dropping-particle":"","family":"Bowling","given":"T.","non-dropping-particle":"","parse-names":false,"suffix":""},{"dropping-particle":"","family":"James","given":"M.","non-dropping-particle":"","parse-names":false,"suffix":""},{"dropping-particle":"","family":"Stokes","given":"E.","non-dropping-particle":"","parse-names":false,"suffix":""},{"dropping-particle":"","family":"Goodger","given":"C.","non-dropping-particle":"","parse-names":false,"suffix":""},{"dropping-particle":"","family":"O'Connor","given":"O.","non-dropping-particle":"","parse-names":false,"suffix":""},{"dropping-particle":"","family":"Oldale","given":"C.","non-dropping-particle":"","parse-names":false,"suffix":""},{"dropping-particle":"","family":"Jones","given":"P.","non-dropping-particle":"","parse-names":false,"suffix":""},{"dropping-particle":"","family":"Silk","given":"D.","non-dropping-particle":"","parse-names":false,"suffix":""}],"container-title":"British Journal of Surgery","id":"ITEM-5","issue":"8","issued":{"date-parts":[["2004"]]},"page":"983-990","title":"Randomized clinical trial of the effects of preoperative and postoperative oral nutritional supplements on clinical course and cost of care","type":"article-journal","volume":"91"},"uris":["http://www.mendeley.com/documents/?uuid=42605a8e-3f63-43d4-9c10-ead55904d19a","http://www.mendeley.com/documents/?uuid=babf1b0a-70e3-4a2b-ac0c-84a28a3a14ff"]}],"mendeley":{"formattedCitation":"(62–66)","plainTextFormattedCitation":"(62–66)","previouslyFormattedCitation":"(62–66)"},"properties":{"noteIndex":0},"schema":"https://github.com/citation-style-language/schema/raw/master/csl-citation.json"}</w:instrText>
      </w:r>
      <w:r w:rsidR="00297A30" w:rsidRPr="00297A30">
        <w:rPr>
          <w:rFonts w:asciiTheme="majorHAnsi" w:hAnsiTheme="majorHAnsi" w:cstheme="majorHAnsi"/>
          <w:sz w:val="22"/>
          <w:szCs w:val="22"/>
          <w:lang w:val="en-US"/>
        </w:rPr>
        <w:fldChar w:fldCharType="separate"/>
      </w:r>
      <w:r w:rsidR="00297A30" w:rsidRPr="00297A30">
        <w:rPr>
          <w:rFonts w:asciiTheme="majorHAnsi" w:hAnsiTheme="majorHAnsi" w:cstheme="majorHAnsi"/>
          <w:noProof/>
          <w:sz w:val="22"/>
          <w:szCs w:val="22"/>
          <w:lang w:val="en-US"/>
        </w:rPr>
        <w:t>(62–66)</w:t>
      </w:r>
      <w:r w:rsidR="00297A30" w:rsidRPr="00297A30">
        <w:rPr>
          <w:rFonts w:asciiTheme="majorHAnsi" w:hAnsiTheme="majorHAnsi" w:cstheme="majorHAnsi"/>
          <w:sz w:val="22"/>
          <w:szCs w:val="22"/>
          <w:lang w:val="en-US"/>
        </w:rPr>
        <w:fldChar w:fldCharType="end"/>
      </w:r>
      <w:r w:rsidR="00297A30" w:rsidRPr="00297A30">
        <w:rPr>
          <w:rFonts w:asciiTheme="majorHAnsi" w:hAnsiTheme="majorHAnsi" w:cstheme="majorHAnsi"/>
          <w:sz w:val="22"/>
          <w:szCs w:val="22"/>
          <w:lang w:val="en-US"/>
        </w:rPr>
        <w:t>.</w:t>
      </w:r>
    </w:p>
    <w:p w14:paraId="390B8AF1" w14:textId="77777777" w:rsidR="00297A30" w:rsidRDefault="00297A30" w:rsidP="00303736">
      <w:pPr>
        <w:widowControl w:val="0"/>
        <w:autoSpaceDE w:val="0"/>
        <w:autoSpaceDN w:val="0"/>
        <w:adjustRightInd w:val="0"/>
        <w:spacing w:line="360" w:lineRule="auto"/>
        <w:jc w:val="both"/>
        <w:rPr>
          <w:rFonts w:asciiTheme="majorHAnsi" w:hAnsiTheme="majorHAnsi"/>
          <w:sz w:val="22"/>
          <w:szCs w:val="22"/>
          <w:lang w:val="en-US"/>
        </w:rPr>
      </w:pPr>
    </w:p>
    <w:p w14:paraId="3A57BE0D" w14:textId="6328D7CA" w:rsidR="00691A14" w:rsidRDefault="00094EB6" w:rsidP="00303736">
      <w:pPr>
        <w:widowControl w:val="0"/>
        <w:autoSpaceDE w:val="0"/>
        <w:autoSpaceDN w:val="0"/>
        <w:adjustRightInd w:val="0"/>
        <w:spacing w:line="360" w:lineRule="auto"/>
        <w:jc w:val="both"/>
        <w:rPr>
          <w:rFonts w:asciiTheme="majorHAnsi" w:hAnsiTheme="majorHAnsi"/>
          <w:sz w:val="22"/>
          <w:szCs w:val="22"/>
          <w:lang w:val="en-US"/>
        </w:rPr>
      </w:pPr>
      <w:r w:rsidRPr="00832327">
        <w:rPr>
          <w:rFonts w:asciiTheme="majorHAnsi" w:hAnsiTheme="majorHAnsi"/>
          <w:sz w:val="22"/>
          <w:szCs w:val="22"/>
          <w:lang w:val="en-US"/>
        </w:rPr>
        <w:t xml:space="preserve">Denison and colleagues </w:t>
      </w:r>
      <w:r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http://dx.doi.org/10.2147/CIA.S55842","ISBN":"1176-9092","ISSN":"1178-1998","PMID":"25999704","abstract":"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gt;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author":[{"dropping-particle":"","family":"Denison","given":"Hayley","non-dropping-particle":"","parse-names":false,"suffix":""},{"dropping-particle":"","family":"Cooper","given":"Cyrus","non-dropping-particle":"","parse-names":false,"suffix":""},{"dropping-particle":"","family":"Sayer","given":"Avan A.","non-dropping-particle":"","parse-names":false,"suffix":""},{"dropping-particle":"","family":"Robinson","given":"Sian M","non-dropping-particle":"","parse-names":false,"suffix":""}],"container-title":"Clinical Interventions In Aging","id":"ITEM-1","issued":{"date-parts":[["2015"]]},"page":"859-869","title":"Prevention and optimal management of sarcopenia: a review of combined exercise and nutrition interventions to improve muscle outcomes in older people. [Review]","type":"article-journal","volume":"10"},"uris":["http://www.mendeley.com/documents/?uuid=6a20ce61-6a27-45bd-b066-b389e50579d1","http://www.mendeley.com/documents/?uuid=422e11c6-1db7-4fe6-839f-831c651be39f"]}],"mendeley":{"formattedCitation":"(67)","plainTextFormattedCitation":"(67)","previouslyFormattedCitation":"(67)"},"properties":{"noteIndex":0},"schema":"https://github.com/citation-style-language/schema/raw/master/csl-citation.json"}</w:instrText>
      </w:r>
      <w:r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67)</w:t>
      </w:r>
      <w:r w:rsidRPr="00832327">
        <w:rPr>
          <w:rFonts w:asciiTheme="majorHAnsi" w:hAnsiTheme="majorHAnsi"/>
          <w:sz w:val="22"/>
          <w:szCs w:val="22"/>
          <w:lang w:val="en-US"/>
        </w:rPr>
        <w:fldChar w:fldCharType="end"/>
      </w:r>
      <w:r w:rsidR="006E4787" w:rsidRPr="00832327">
        <w:rPr>
          <w:rFonts w:asciiTheme="majorHAnsi" w:hAnsiTheme="majorHAnsi"/>
          <w:sz w:val="22"/>
          <w:szCs w:val="22"/>
          <w:lang w:val="en-US"/>
        </w:rPr>
        <w:t xml:space="preserve"> conducted a systematic</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review including 17 randomized controlled trials</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RCTs) to explore the effect of combined exercise and</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nutrition intervention to improve muscle mass, muscle</w:t>
      </w:r>
      <w:r w:rsidRPr="00832327">
        <w:rPr>
          <w:rFonts w:asciiTheme="majorHAnsi" w:hAnsiTheme="majorHAnsi"/>
          <w:sz w:val="22"/>
          <w:szCs w:val="22"/>
          <w:lang w:val="en-US"/>
        </w:rPr>
        <w:t xml:space="preserve"> </w:t>
      </w:r>
      <w:r w:rsidR="000476E4">
        <w:rPr>
          <w:rFonts w:asciiTheme="majorHAnsi" w:hAnsiTheme="majorHAnsi"/>
          <w:sz w:val="22"/>
          <w:szCs w:val="22"/>
          <w:lang w:val="en-US"/>
        </w:rPr>
        <w:t>composition</w:t>
      </w:r>
      <w:r w:rsidR="00D96E24" w:rsidRPr="00832327">
        <w:rPr>
          <w:rFonts w:asciiTheme="majorHAnsi" w:hAnsiTheme="majorHAnsi"/>
          <w:sz w:val="22"/>
          <w:szCs w:val="22"/>
          <w:lang w:val="en-US"/>
        </w:rPr>
        <w:t xml:space="preserve"> (measures of sarcopenia), and</w:t>
      </w:r>
      <w:r w:rsidR="006E4787" w:rsidRPr="00832327">
        <w:rPr>
          <w:rFonts w:asciiTheme="majorHAnsi" w:hAnsiTheme="majorHAnsi"/>
          <w:sz w:val="22"/>
          <w:szCs w:val="22"/>
          <w:lang w:val="en-US"/>
        </w:rPr>
        <w:t xml:space="preserve"> physical performance in older people</w:t>
      </w:r>
      <w:r w:rsidRPr="00832327">
        <w:rPr>
          <w:rFonts w:asciiTheme="majorHAnsi" w:hAnsiTheme="majorHAnsi"/>
          <w:sz w:val="22"/>
          <w:szCs w:val="22"/>
          <w:lang w:val="en-US"/>
        </w:rPr>
        <w:t xml:space="preserve"> (</w:t>
      </w:r>
      <w:r w:rsidR="00D96E24" w:rsidRPr="00832327">
        <w:rPr>
          <w:rFonts w:asciiTheme="majorHAnsi" w:hAnsiTheme="majorHAnsi"/>
          <w:sz w:val="22"/>
          <w:szCs w:val="22"/>
          <w:lang w:val="en-US"/>
        </w:rPr>
        <w:t xml:space="preserve">all </w:t>
      </w:r>
      <w:r w:rsidRPr="00832327">
        <w:rPr>
          <w:rFonts w:asciiTheme="majorHAnsi" w:hAnsiTheme="majorHAnsi"/>
          <w:sz w:val="22"/>
          <w:szCs w:val="22"/>
          <w:lang w:val="en-US"/>
        </w:rPr>
        <w:t>over 60 years old)</w:t>
      </w:r>
      <w:r w:rsidR="006E4787" w:rsidRPr="00832327">
        <w:rPr>
          <w:rFonts w:asciiTheme="majorHAnsi" w:hAnsiTheme="majorHAnsi"/>
          <w:sz w:val="22"/>
          <w:szCs w:val="22"/>
          <w:lang w:val="en-US"/>
        </w:rPr>
        <w:t>.</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They concluded that further studies were needed to provide</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evidence upon which public health and clinical</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 xml:space="preserve">recommendations could be based. </w:t>
      </w:r>
      <w:r w:rsidRPr="00832327">
        <w:rPr>
          <w:rFonts w:asciiTheme="majorHAnsi" w:hAnsiTheme="majorHAnsi"/>
          <w:sz w:val="22"/>
          <w:szCs w:val="22"/>
          <w:lang w:val="en-US"/>
        </w:rPr>
        <w:t xml:space="preserve">A recently updated systematic review from the same group </w:t>
      </w:r>
      <w:r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10.1007/s00198-017-3980-9","ISSN":"14332965","PMID":"28251287","abstract":"Summary This systematic review summarizes the effect of\\r\\ncombined exercise and nutrition intervention on muscle mass\\r\\nand muscle function. A total of 37 RCTs were identified.\\r\\nResults indicate that physical exercise has a positive impact\\r\\non muscle mass and muscle function in subjects aged 65 years\\r\\nand older. However, any interactive effect of dietary supplementation\\r\\nappears to be limited.\\r\\nIntroduction In 2013, Denison et al. conducted a systematic\\r\\nreview including 17 randomized controlled trials\\r\\n(RCTs) to explore the effect of combined exercise and\\r\\nnutrition intervention to improve muscle mass, muscle\\r\\nstrength, or physical performance in older people.\\r\\nThey concluded that further studies were needed to provide\\r\\nevidence upon which public health and clinical\\r\\nrecommendations could be based. The purpose of the\\r\\npresent work was to update the prior systematic review\\r\\nand include studies published up to October 2015.\\r\\nMethods Using the electronic databases MEDLINE and\\r\\nEMBASE, we identified RCTs which assessed the combined\\r\\neffect of exercise training and nutritional supplementation on\\r\\nmuscle strength, muscle mass, or physical performance in\\r\\nsubjects aged 60 years and over. Study selection and data\\r\\nextraction were performed by two independent reviewers.\\r\\nResults The search strategy identified 21 additional RCTs giving\\r\\na total of 37 RCTs. Studies were heterogeneous in terms of\\r\\nprotocols for physical exercise and dietary supplementation\\r\\n(proteins, essential amino acids, creatine, β-hydroxy-β-methylbuthyrate, vitamin D, multi-nutrients, or other). In 79%\\r\\nof the studies (27/34 RCTs), muscle mass increased with exercise\\r\\nbut an additional effect of nutrition was only found in 8\\r\\nRCTs (23.5%). Muscle strength increased in 82.8% of the\\r\\nstudies (29/35 RCTs) following exercise intervention, and dietary\\r\\nsupplementation showed additional benefits in only a\\r\\nsmall number of studies (8/35 RCTS, 22.8%). Finally, the\\r\\nmajority of studies showed an increase of physical performance\\r\\nfollowing exercise intervention (26/28 RCTs, 92.8%)\\r\\nbut interaction with nutrition supplementation was only found\\r\\nin 14.3% of these studies (4/28 RCTs).\\r\\nConclusion Physical exercise has a positive impact on muscle\\r\\nmass and muscle function in healthy subjects aged 60 years\\r\\nand older. The biggest effect of exercise intervention, of any\\r\\ntype, has been seen on physical performance (gait speed, chai…","author":[{"dropping-particle":"","family":"Beaudart","given":"C.","non-dropping-particle":"","parse-names":false,"suffix":""},{"dropping-particle":"","family":"Dawson","given":"A.","non-dropping-particle":"","parse-names":false,"suffix":""},{"dropping-particle":"","family":"Shaw","given":"S. C.","non-dropping-particle":"","parse-names":false,"suffix":""},{"dropping-particle":"","family":"Harvey","given":"N. C.","non-dropping-particle":"","parse-names":false,"suffix":""},{"dropping-particle":"","family":"Kanis","given":"J. A.","non-dropping-particle":"","parse-names":false,"suffix":""},{"dropping-particle":"","family":"Binkley","given":"N.","non-dropping-particle":"","parse-names":false,"suffix":""},{"dropping-particle":"","family":"Reginster","given":"J. Y.","non-dropping-particle":"","parse-names":false,"suffix":""},{"dropping-particle":"","family":"Chapurlat","given":"R.","non-dropping-particle":"","parse-names":false,"suffix":""},{"dropping-particle":"","family":"Chan","given":"D. C.","non-dropping-particle":"","parse-names":false,"suffix":""},{"dropping-particle":"","family":"Bruyère","given":"O.","non-dropping-particle":"","parse-names":false,"suffix":""},{"dropping-particle":"","family":"Rizzoli","given":"R.","non-dropping-particle":"","parse-names":false,"suffix":""},{"dropping-particle":"","family":"Cooper","given":"C.","non-dropping-particle":"","parse-names":false,"suffix":""},{"dropping-particle":"","family":"Dennison","given":"E. M.","non-dropping-particle":"","parse-names":false,"suffix":""},{"dropping-particle":"","family":"Adib","given":"G.","non-dropping-particle":"","parse-names":false,"suffix":""},{"dropping-particle":"","family":"Brandi","given":"M. L.","non-dropping-particle":"","parse-names":false,"suffix":""},{"dropping-particle":"","family":"Chevalley","given":"T.","non-dropping-particle":"","parse-names":false,"suffix":""},{"dropping-particle":"","family":"Clark","given":"P.","non-dropping-particle":"","parse-names":false,"suffix":""},{"dropping-particle":"","family":"Dawson-Hughes","given":"B.","non-dropping-particle":"","parse-names":false,"suffix":""},{"dropping-particle":"","family":"Maghraoui","given":"A.","non-dropping-particle":"El","parse-names":false,"suffix":""},{"dropping-particle":"","family":"Engelke","given":"K.","non-dropping-particle":"","parse-names":false,"suffix":""},{"dropping-particle":"","family":"Fielding","given":"R.","non-dropping-particle":"","parse-names":false,"suffix":""},{"dropping-particle":"","family":"Foldes","given":"A. J.","non-dropping-particle":"","parse-names":false,"suffix":""},{"dropping-particle":"","family":"Gugliemi","given":"G.","non-dropping-particle":"","parse-names":false,"suffix":""},{"dropping-particle":"","family":"Kaufman","given":"J. M.","non-dropping-particle":"","parse-names":false,"suffix":""},{"dropping-particle":"","family":"Larijani","given":"B.","non-dropping-particle":"","parse-names":false,"suffix":""},{"dropping-particle":"","family":"Lems","given":"W.","non-dropping-particle":"","parse-names":false,"suffix":""},{"dropping-particle":"","family":"Loon","given":"L. J.C.","non-dropping-particle":"van","parse-names":false,"suffix":""},{"dropping-particle":"","family":"Lyritis","given":"G. P.","non-dropping-particle":"","parse-names":false,"suffix":""},{"dropping-particle":"","family":"Maggi","given":"S.","non-dropping-particle":"","parse-names":false,"suffix":""},{"dropping-particle":"","family":"Masi","given":"L.","non-dropping-particle":"","parse-names":false,"suffix":""},{"dropping-particle":"","family":"McCloskey","given":"E.","non-dropping-particle":"","parse-names":false,"suffix":""},{"dropping-particle":"","family":"Messina","given":"O. D.","non-dropping-particle":"","parse-names":false,"suffix":""},{"dropping-particle":"","family":"Papaioannou","given":"A.","non-dropping-particle":"","parse-names":false,"suffix":""},{"dropping-particle":"","family":"Szulc","given":"P.","non-dropping-particle":"","parse-names":false,"suffix":""},{"dropping-particle":"","family":"Veronese","given":"N.","non-dropping-particle":"","parse-names":false,"suffix":""}],"container-title":"Osteoporosis International","id":"ITEM-1","issue":"6","issued":{"date-parts":[["2017"]]},"page":"1817-1833","publisher":"Osteoporosis International","title":"Nutrition and physical activity in the prevention and treatment of sarcopenia: systematic review","type":"article-journal","volume":"28"},"uris":["http://www.mendeley.com/documents/?uuid=2cf57537-cd2a-4330-a568-bfdeae64f584","http://www.mendeley.com/documents/?uuid=cad155fa-c279-4a32-bc5b-25869f670291"]}],"mendeley":{"formattedCitation":"(68)","plainTextFormattedCitation":"(68)","previouslyFormattedCitation":"(68)"},"properties":{"noteIndex":0},"schema":"https://github.com/citation-style-language/schema/raw/master/csl-citation.json"}</w:instrText>
      </w:r>
      <w:r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68)</w:t>
      </w:r>
      <w:r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was published </w:t>
      </w:r>
      <w:r w:rsidR="00D96E24" w:rsidRPr="00832327">
        <w:rPr>
          <w:rFonts w:asciiTheme="majorHAnsi" w:hAnsiTheme="majorHAnsi"/>
          <w:sz w:val="22"/>
          <w:szCs w:val="22"/>
          <w:lang w:val="en-US"/>
        </w:rPr>
        <w:t>identifying</w:t>
      </w:r>
      <w:r w:rsidR="006E4787" w:rsidRPr="00832327">
        <w:rPr>
          <w:rFonts w:asciiTheme="majorHAnsi" w:hAnsiTheme="majorHAnsi"/>
          <w:sz w:val="22"/>
          <w:szCs w:val="22"/>
          <w:lang w:val="en-US"/>
        </w:rPr>
        <w:t xml:space="preserve"> 21 additional RCTs </w:t>
      </w:r>
      <w:r w:rsidR="00B5154B" w:rsidRPr="00832327">
        <w:rPr>
          <w:rFonts w:asciiTheme="majorHAnsi" w:hAnsiTheme="majorHAnsi"/>
          <w:sz w:val="22"/>
          <w:szCs w:val="22"/>
          <w:lang w:val="en-US"/>
        </w:rPr>
        <w:t>(</w:t>
      </w:r>
      <w:r w:rsidR="006E4787" w:rsidRPr="00832327">
        <w:rPr>
          <w:rFonts w:asciiTheme="majorHAnsi" w:hAnsiTheme="majorHAnsi"/>
          <w:sz w:val="22"/>
          <w:szCs w:val="22"/>
          <w:lang w:val="en-US"/>
        </w:rPr>
        <w:t>total of 37 RCTs</w:t>
      </w:r>
      <w:r w:rsidR="00B5154B" w:rsidRPr="00832327">
        <w:rPr>
          <w:rFonts w:asciiTheme="majorHAnsi" w:hAnsiTheme="majorHAnsi"/>
          <w:sz w:val="22"/>
          <w:szCs w:val="22"/>
          <w:lang w:val="en-US"/>
        </w:rPr>
        <w:t>)</w:t>
      </w:r>
      <w:r w:rsidR="006E4787" w:rsidRPr="00832327">
        <w:rPr>
          <w:rFonts w:asciiTheme="majorHAnsi" w:hAnsiTheme="majorHAnsi"/>
          <w:sz w:val="22"/>
          <w:szCs w:val="22"/>
          <w:lang w:val="en-US"/>
        </w:rPr>
        <w:t xml:space="preserve">. </w:t>
      </w:r>
      <w:r w:rsidR="0069330F" w:rsidRPr="00832327">
        <w:rPr>
          <w:rFonts w:asciiTheme="majorHAnsi" w:hAnsiTheme="majorHAnsi"/>
          <w:sz w:val="22"/>
          <w:szCs w:val="22"/>
          <w:lang w:val="en-US"/>
        </w:rPr>
        <w:t>I</w:t>
      </w:r>
      <w:r w:rsidR="006E4787" w:rsidRPr="00832327">
        <w:rPr>
          <w:rFonts w:asciiTheme="majorHAnsi" w:hAnsiTheme="majorHAnsi"/>
          <w:sz w:val="22"/>
          <w:szCs w:val="22"/>
          <w:lang w:val="en-US"/>
        </w:rPr>
        <w:t>n 79%</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 xml:space="preserve">of the studies (27/34 RCTs), muscle mass increased with </w:t>
      </w:r>
      <w:r w:rsidR="00297A30" w:rsidRPr="00832327">
        <w:rPr>
          <w:rFonts w:asciiTheme="majorHAnsi" w:hAnsiTheme="majorHAnsi"/>
          <w:sz w:val="22"/>
          <w:szCs w:val="22"/>
          <w:lang w:val="en-US"/>
        </w:rPr>
        <w:t>exercise,</w:t>
      </w:r>
      <w:r w:rsidRPr="00832327">
        <w:rPr>
          <w:rFonts w:asciiTheme="majorHAnsi" w:hAnsiTheme="majorHAnsi"/>
          <w:sz w:val="22"/>
          <w:szCs w:val="22"/>
          <w:lang w:val="en-US"/>
        </w:rPr>
        <w:t xml:space="preserve"> </w:t>
      </w:r>
      <w:r w:rsidR="00B5154B" w:rsidRPr="00832327">
        <w:rPr>
          <w:rFonts w:asciiTheme="majorHAnsi" w:hAnsiTheme="majorHAnsi"/>
          <w:sz w:val="22"/>
          <w:szCs w:val="22"/>
          <w:lang w:val="en-US"/>
        </w:rPr>
        <w:t xml:space="preserve">but an additional </w:t>
      </w:r>
      <w:r w:rsidR="006E4787" w:rsidRPr="00832327">
        <w:rPr>
          <w:rFonts w:asciiTheme="majorHAnsi" w:hAnsiTheme="majorHAnsi"/>
          <w:sz w:val="22"/>
          <w:szCs w:val="22"/>
          <w:lang w:val="en-US"/>
        </w:rPr>
        <w:t>effect of nutrition was only found in 8</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RCTs (23.5%). Muscle strength increased in 82.8% of the</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studies (29/35 RCTs) following exercise intervention, and dietary</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 xml:space="preserve">supplementation </w:t>
      </w:r>
      <w:r w:rsidR="000476E4">
        <w:rPr>
          <w:rFonts w:asciiTheme="majorHAnsi" w:hAnsiTheme="majorHAnsi"/>
          <w:sz w:val="22"/>
          <w:szCs w:val="22"/>
          <w:lang w:val="en-US"/>
        </w:rPr>
        <w:t>showing</w:t>
      </w:r>
      <w:r w:rsidR="006E4787" w:rsidRPr="00832327">
        <w:rPr>
          <w:rFonts w:asciiTheme="majorHAnsi" w:hAnsiTheme="majorHAnsi"/>
          <w:sz w:val="22"/>
          <w:szCs w:val="22"/>
          <w:lang w:val="en-US"/>
        </w:rPr>
        <w:t xml:space="preserve"> additional benefits in only a</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 xml:space="preserve">small number </w:t>
      </w:r>
      <w:r w:rsidR="006E4787" w:rsidRPr="00832327">
        <w:rPr>
          <w:rFonts w:asciiTheme="majorHAnsi" w:hAnsiTheme="majorHAnsi"/>
          <w:sz w:val="22"/>
          <w:szCs w:val="22"/>
          <w:lang w:val="en-US"/>
        </w:rPr>
        <w:lastRenderedPageBreak/>
        <w:t xml:space="preserve">of studies (8/35 RCTS, 22.8%). </w:t>
      </w:r>
      <w:r w:rsidRPr="00832327">
        <w:rPr>
          <w:rFonts w:asciiTheme="majorHAnsi" w:hAnsiTheme="majorHAnsi"/>
          <w:sz w:val="22"/>
          <w:szCs w:val="22"/>
          <w:lang w:val="en-US"/>
        </w:rPr>
        <w:t>T</w:t>
      </w:r>
      <w:r w:rsidR="006E4787" w:rsidRPr="00832327">
        <w:rPr>
          <w:rFonts w:asciiTheme="majorHAnsi" w:hAnsiTheme="majorHAnsi"/>
          <w:sz w:val="22"/>
          <w:szCs w:val="22"/>
          <w:lang w:val="en-US"/>
        </w:rPr>
        <w:t>he</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 xml:space="preserve">majority of studies increase </w:t>
      </w:r>
      <w:r w:rsidR="000476E4">
        <w:rPr>
          <w:rFonts w:asciiTheme="majorHAnsi" w:hAnsiTheme="majorHAnsi"/>
          <w:sz w:val="22"/>
          <w:szCs w:val="22"/>
          <w:lang w:val="en-US"/>
        </w:rPr>
        <w:t>p</w:t>
      </w:r>
      <w:r w:rsidR="006E4787" w:rsidRPr="00832327">
        <w:rPr>
          <w:rFonts w:asciiTheme="majorHAnsi" w:hAnsiTheme="majorHAnsi"/>
          <w:sz w:val="22"/>
          <w:szCs w:val="22"/>
          <w:lang w:val="en-US"/>
        </w:rPr>
        <w:t>hysical performance</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following exercise intervention (26/28 RCTs, 92.8%)</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but interaction with nutrition supplementation was only found</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in 14.3% of these studies (4/28 RCTs).</w:t>
      </w:r>
      <w:r w:rsidRPr="00832327">
        <w:rPr>
          <w:rFonts w:asciiTheme="majorHAnsi" w:hAnsiTheme="majorHAnsi"/>
          <w:sz w:val="22"/>
          <w:szCs w:val="22"/>
          <w:lang w:val="en-US"/>
        </w:rPr>
        <w:t xml:space="preserve"> The review concludes that p</w:t>
      </w:r>
      <w:r w:rsidR="006E4787" w:rsidRPr="00832327">
        <w:rPr>
          <w:rFonts w:asciiTheme="majorHAnsi" w:hAnsiTheme="majorHAnsi"/>
          <w:sz w:val="22"/>
          <w:szCs w:val="22"/>
          <w:lang w:val="en-US"/>
        </w:rPr>
        <w:t>hysical exercise has a positive impact on muscle</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mass and muscle function in healthy subjects aged 60 years</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and older</w:t>
      </w:r>
      <w:r w:rsidRPr="00832327">
        <w:rPr>
          <w:rFonts w:asciiTheme="majorHAnsi" w:hAnsiTheme="majorHAnsi"/>
          <w:sz w:val="22"/>
          <w:szCs w:val="22"/>
          <w:lang w:val="en-US"/>
        </w:rPr>
        <w:t xml:space="preserve"> with a large effect seen with </w:t>
      </w:r>
      <w:r w:rsidR="006E4787" w:rsidRPr="00832327">
        <w:rPr>
          <w:rFonts w:asciiTheme="majorHAnsi" w:hAnsiTheme="majorHAnsi"/>
          <w:sz w:val="22"/>
          <w:szCs w:val="22"/>
          <w:lang w:val="en-US"/>
        </w:rPr>
        <w:t>exercise intervention</w:t>
      </w:r>
      <w:r w:rsidRPr="00832327">
        <w:rPr>
          <w:rFonts w:asciiTheme="majorHAnsi" w:hAnsiTheme="majorHAnsi"/>
          <w:sz w:val="22"/>
          <w:szCs w:val="22"/>
          <w:lang w:val="en-US"/>
        </w:rPr>
        <w:t>s</w:t>
      </w:r>
      <w:r w:rsidR="006E4787" w:rsidRPr="00832327">
        <w:rPr>
          <w:rFonts w:asciiTheme="majorHAnsi" w:hAnsiTheme="majorHAnsi"/>
          <w:sz w:val="22"/>
          <w:szCs w:val="22"/>
          <w:lang w:val="en-US"/>
        </w:rPr>
        <w:t xml:space="preserve"> of any</w:t>
      </w:r>
      <w:r w:rsidRPr="00832327">
        <w:rPr>
          <w:rFonts w:asciiTheme="majorHAnsi" w:hAnsiTheme="majorHAnsi"/>
          <w:sz w:val="22"/>
          <w:szCs w:val="22"/>
          <w:lang w:val="en-US"/>
        </w:rPr>
        <w:t xml:space="preserve"> </w:t>
      </w:r>
      <w:r w:rsidR="006E4787" w:rsidRPr="00832327">
        <w:rPr>
          <w:rFonts w:asciiTheme="majorHAnsi" w:hAnsiTheme="majorHAnsi"/>
          <w:sz w:val="22"/>
          <w:szCs w:val="22"/>
          <w:lang w:val="en-US"/>
        </w:rPr>
        <w:t>type</w:t>
      </w:r>
      <w:r w:rsidRPr="00832327">
        <w:rPr>
          <w:rFonts w:asciiTheme="majorHAnsi" w:hAnsiTheme="majorHAnsi"/>
          <w:sz w:val="22"/>
          <w:szCs w:val="22"/>
          <w:lang w:val="en-US"/>
        </w:rPr>
        <w:t xml:space="preserve">. </w:t>
      </w:r>
      <w:r w:rsidR="00297A30">
        <w:rPr>
          <w:rFonts w:asciiTheme="majorHAnsi" w:hAnsiTheme="majorHAnsi"/>
          <w:sz w:val="22"/>
          <w:szCs w:val="22"/>
          <w:lang w:val="en-US"/>
        </w:rPr>
        <w:t>However, u</w:t>
      </w:r>
      <w:r w:rsidRPr="00832327">
        <w:rPr>
          <w:rFonts w:asciiTheme="majorHAnsi" w:hAnsiTheme="majorHAnsi"/>
          <w:sz w:val="22"/>
          <w:szCs w:val="22"/>
          <w:lang w:val="en-US"/>
        </w:rPr>
        <w:t xml:space="preserve">sing the </w:t>
      </w:r>
      <w:r w:rsidR="000476E4">
        <w:rPr>
          <w:rFonts w:asciiTheme="majorHAnsi" w:hAnsiTheme="majorHAnsi"/>
          <w:sz w:val="22"/>
          <w:szCs w:val="22"/>
          <w:lang w:val="en-US"/>
        </w:rPr>
        <w:t xml:space="preserve">predefined </w:t>
      </w:r>
      <w:r w:rsidRPr="00832327">
        <w:rPr>
          <w:rFonts w:asciiTheme="majorHAnsi" w:hAnsiTheme="majorHAnsi"/>
          <w:sz w:val="22"/>
          <w:szCs w:val="22"/>
          <w:lang w:val="en-US"/>
        </w:rPr>
        <w:t>inclusion criteria</w:t>
      </w:r>
      <w:r w:rsidR="00B5154B" w:rsidRPr="00832327">
        <w:rPr>
          <w:rFonts w:asciiTheme="majorHAnsi" w:hAnsiTheme="majorHAnsi"/>
          <w:sz w:val="22"/>
          <w:szCs w:val="22"/>
          <w:lang w:val="en-US"/>
        </w:rPr>
        <w:t>,</w:t>
      </w:r>
      <w:r w:rsidR="00C6316E" w:rsidRPr="00832327">
        <w:rPr>
          <w:rFonts w:asciiTheme="majorHAnsi" w:hAnsiTheme="majorHAnsi"/>
          <w:sz w:val="22"/>
          <w:szCs w:val="22"/>
          <w:lang w:val="en-US"/>
        </w:rPr>
        <w:t xml:space="preserve"> studies t</w:t>
      </w:r>
      <w:r w:rsidR="000476E4">
        <w:rPr>
          <w:rFonts w:asciiTheme="majorHAnsi" w:hAnsiTheme="majorHAnsi"/>
          <w:sz w:val="22"/>
          <w:szCs w:val="22"/>
          <w:lang w:val="en-US"/>
        </w:rPr>
        <w:t xml:space="preserve">hat were captured in this </w:t>
      </w:r>
      <w:r w:rsidR="00C6316E" w:rsidRPr="00832327">
        <w:rPr>
          <w:rFonts w:asciiTheme="majorHAnsi" w:hAnsiTheme="majorHAnsi"/>
          <w:sz w:val="22"/>
          <w:szCs w:val="22"/>
          <w:lang w:val="en-US"/>
        </w:rPr>
        <w:t xml:space="preserve">review mostly included well-nourished elderly </w:t>
      </w:r>
      <w:r w:rsidR="006E4787" w:rsidRPr="00832327">
        <w:rPr>
          <w:rFonts w:asciiTheme="majorHAnsi" w:hAnsiTheme="majorHAnsi"/>
          <w:sz w:val="22"/>
          <w:szCs w:val="22"/>
          <w:lang w:val="en-US"/>
        </w:rPr>
        <w:t>subjects</w:t>
      </w:r>
      <w:r w:rsidR="000476E4">
        <w:rPr>
          <w:rFonts w:asciiTheme="majorHAnsi" w:hAnsiTheme="majorHAnsi"/>
          <w:sz w:val="22"/>
          <w:szCs w:val="22"/>
          <w:lang w:val="en-US"/>
        </w:rPr>
        <w:t xml:space="preserve">. Albeit an important addition to the literature, the </w:t>
      </w:r>
      <w:r w:rsidR="00C6316E" w:rsidRPr="00832327">
        <w:rPr>
          <w:rFonts w:asciiTheme="majorHAnsi" w:hAnsiTheme="majorHAnsi"/>
          <w:sz w:val="22"/>
          <w:szCs w:val="22"/>
          <w:lang w:val="en-US"/>
        </w:rPr>
        <w:t>translatability to a</w:t>
      </w:r>
      <w:r w:rsidR="00460493" w:rsidRPr="00832327">
        <w:rPr>
          <w:rFonts w:asciiTheme="majorHAnsi" w:hAnsiTheme="majorHAnsi"/>
          <w:sz w:val="22"/>
          <w:szCs w:val="22"/>
          <w:lang w:val="en-US"/>
        </w:rPr>
        <w:t xml:space="preserve">n </w:t>
      </w:r>
      <w:r w:rsidR="00297A30" w:rsidRPr="00832327">
        <w:rPr>
          <w:rFonts w:asciiTheme="majorHAnsi" w:hAnsiTheme="majorHAnsi"/>
          <w:sz w:val="22"/>
          <w:szCs w:val="22"/>
          <w:lang w:val="en-US"/>
        </w:rPr>
        <w:t>often-malnourished</w:t>
      </w:r>
      <w:r w:rsidR="00C6316E" w:rsidRPr="00832327">
        <w:rPr>
          <w:rFonts w:asciiTheme="majorHAnsi" w:hAnsiTheme="majorHAnsi"/>
          <w:sz w:val="22"/>
          <w:szCs w:val="22"/>
          <w:lang w:val="en-US"/>
        </w:rPr>
        <w:t xml:space="preserve"> surgical population is limited</w:t>
      </w:r>
      <w:r w:rsidR="006E4787" w:rsidRPr="00832327">
        <w:rPr>
          <w:rFonts w:asciiTheme="majorHAnsi" w:hAnsiTheme="majorHAnsi"/>
          <w:sz w:val="22"/>
          <w:szCs w:val="22"/>
          <w:lang w:val="en-US"/>
        </w:rPr>
        <w:t>.</w:t>
      </w:r>
      <w:r w:rsidR="00DA3D21" w:rsidRPr="00832327">
        <w:rPr>
          <w:rFonts w:asciiTheme="majorHAnsi" w:hAnsiTheme="majorHAnsi"/>
          <w:sz w:val="22"/>
          <w:szCs w:val="22"/>
          <w:lang w:val="en-US"/>
        </w:rPr>
        <w:t xml:space="preserve"> </w:t>
      </w:r>
    </w:p>
    <w:p w14:paraId="1A22EB70" w14:textId="77777777" w:rsidR="00297A30" w:rsidRPr="00297A30" w:rsidRDefault="00297A30" w:rsidP="00303736">
      <w:pPr>
        <w:widowControl w:val="0"/>
        <w:autoSpaceDE w:val="0"/>
        <w:autoSpaceDN w:val="0"/>
        <w:adjustRightInd w:val="0"/>
        <w:spacing w:line="360" w:lineRule="auto"/>
        <w:jc w:val="both"/>
        <w:rPr>
          <w:rFonts w:asciiTheme="majorHAnsi" w:hAnsiTheme="majorHAnsi"/>
          <w:sz w:val="22"/>
          <w:szCs w:val="22"/>
          <w:lang w:val="en-US"/>
        </w:rPr>
      </w:pPr>
    </w:p>
    <w:p w14:paraId="7B45A5A1" w14:textId="438D5A87" w:rsidR="00155419" w:rsidRDefault="00DA3D21" w:rsidP="00303736">
      <w:pPr>
        <w:pStyle w:val="NoSpacing"/>
        <w:spacing w:line="360" w:lineRule="auto"/>
        <w:jc w:val="both"/>
        <w:rPr>
          <w:rFonts w:asciiTheme="majorHAnsi" w:hAnsiTheme="majorHAnsi"/>
          <w:sz w:val="22"/>
          <w:szCs w:val="22"/>
          <w:lang w:val="en-US"/>
        </w:rPr>
      </w:pPr>
      <w:r w:rsidRPr="00832327">
        <w:rPr>
          <w:rFonts w:asciiTheme="majorHAnsi" w:hAnsiTheme="majorHAnsi"/>
          <w:sz w:val="22"/>
          <w:szCs w:val="22"/>
          <w:lang w:val="en-US"/>
        </w:rPr>
        <w:t>Very f</w:t>
      </w:r>
      <w:r w:rsidR="00C6316E" w:rsidRPr="00832327">
        <w:rPr>
          <w:rFonts w:asciiTheme="majorHAnsi" w:hAnsiTheme="majorHAnsi"/>
          <w:sz w:val="22"/>
          <w:szCs w:val="22"/>
          <w:lang w:val="en-US"/>
        </w:rPr>
        <w:t xml:space="preserve">ew </w:t>
      </w:r>
      <w:r w:rsidR="00EE232D" w:rsidRPr="00832327">
        <w:rPr>
          <w:rFonts w:asciiTheme="majorHAnsi" w:hAnsiTheme="majorHAnsi"/>
          <w:sz w:val="22"/>
          <w:szCs w:val="22"/>
          <w:lang w:val="en-US"/>
        </w:rPr>
        <w:t>well-designed</w:t>
      </w:r>
      <w:r w:rsidR="00C6316E" w:rsidRPr="00832327">
        <w:rPr>
          <w:rFonts w:asciiTheme="majorHAnsi" w:hAnsiTheme="majorHAnsi"/>
          <w:sz w:val="22"/>
          <w:szCs w:val="22"/>
          <w:lang w:val="en-US"/>
        </w:rPr>
        <w:t xml:space="preserve"> multimodal </w:t>
      </w:r>
      <w:r w:rsidR="00362508" w:rsidRPr="00832327">
        <w:rPr>
          <w:rFonts w:asciiTheme="majorHAnsi" w:hAnsiTheme="majorHAnsi"/>
          <w:sz w:val="22"/>
          <w:szCs w:val="22"/>
          <w:lang w:val="en-US"/>
        </w:rPr>
        <w:t xml:space="preserve">exercise and nutrition </w:t>
      </w:r>
      <w:r w:rsidR="00C6316E" w:rsidRPr="00832327">
        <w:rPr>
          <w:rFonts w:asciiTheme="majorHAnsi" w:hAnsiTheme="majorHAnsi"/>
          <w:sz w:val="22"/>
          <w:szCs w:val="22"/>
          <w:lang w:val="en-US"/>
        </w:rPr>
        <w:t xml:space="preserve">prehabilitation studies have been undertaken. </w:t>
      </w:r>
      <w:r w:rsidRPr="00832327">
        <w:rPr>
          <w:rFonts w:asciiTheme="majorHAnsi" w:hAnsiTheme="majorHAnsi"/>
          <w:sz w:val="22"/>
          <w:szCs w:val="22"/>
          <w:lang w:val="en-US"/>
        </w:rPr>
        <w:t xml:space="preserve">Gillis and colleagues </w:t>
      </w:r>
      <w:r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10.1097/ALN.0000000000000393","ISBN":"0000000000000","ISSN":"1528-1175","PMID":"25076007","abstract":"Background: The preoperative period (prehabilitation) may represent a more appropriate time than the postoperative period to implement an intervention. The impact of prehabilitation on recovery of functional exercise capacity was thus studied in patients undergoing colorectal resection for cancer. Methods: A parallel-arm single-blind superiority randomized controlled trial was conducted. Seventy-seven patients were ran- domized to receive either prehabilitation (n = 38) or rehabilitation (n = 39). Both groups received a home-based intervention of moderate aerobic and resistance exercises, nutritional counseling with protein supplementation, and relaxation exercises ini- tiated either 4 weeks before surgery (prehabilitation) or immediately after surgery (rehabilitation), and continued for 8 weeks after surgery. Patients were managed with an enhanced recovery pathway. Primary outcome was functional exercise capacity measured using the validated 6-min walk test. Results: Median duration of prehabilitation was 24.5 days. While awaiting surgery, functional walking capacity increased (≥20 m) in a higher proportion of the prehabilitation group compared with the rehabilitation group (53 vs. 15%, adjusted P = 0.006). Complication rates and duration of hospital stay were similar. The difference between baseline and 8-week 6-min walking test was significantly higher in the prehabilitation compared with the rehabilitation group (+23.7 m [SD, 54.8] vs. −21.8 m [SD, 80.7]; mean difference 45.4 m [95% CI, 13.9 to 77.0]). A higher proportion of the prehabilitation group were also recovered to or above baseline exercise capacity at 8 weeks compared with the rehabilitation group (84 vs. 62%, adjusted P = 0.049). Conclusion: Meaningful changes in postoperative functional exercise capacity can be achieved with a prehabilitation program.","author":[{"dropping-particle":"","family":"Gillis","given":"Chelsia","non-dropping-particle":"","parse-names":false,"suffix":""},{"dropping-particle":"","family":"Li","given":"Chao","non-dropping-particle":"","parse-names":false,"suffix":""},{"dropping-particle":"","family":"Lee","given":"Lawrence","non-dropping-particle":"","parse-names":false,"suffix":""},{"dropping-particle":"","family":"Awasthi","given":"Rashami","non-dropping-particle":"","parse-names":false,"suffix":""},{"dropping-particle":"","family":"Augustin","given":"Berson","non-dropping-particle":"","parse-names":false,"suffix":""},{"dropping-particle":"","family":"Gamsa","given":"Ann","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Feldman","given":"Liane S.","non-dropping-particle":"","parse-names":false,"suffix":""},{"dropping-particle":"","family":"Carli","given":"Francesco","non-dropping-particle":"","parse-names":false,"suffix":""}],"container-title":"Anesthesiology","id":"ITEM-1","issue":"6","issued":{"date-parts":[["2015"]]},"page":"1438","title":"Prehabilitation versus Rehabilitation","type":"article-journal","volume":"122"},"uris":["http://www.mendeley.com/documents/?uuid=15df0009-73bb-4df6-a83c-daba6f56c36a","http://www.mendeley.com/documents/?uuid=084e6edd-91fc-464c-9334-4609ad004458"]}],"mendeley":{"formattedCitation":"(64)","plainTextFormattedCitation":"(64)","previouslyFormattedCitation":"(64)"},"properties":{"noteIndex":0},"schema":"https://github.com/citation-style-language/schema/raw/master/csl-citation.json"}</w:instrText>
      </w:r>
      <w:r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64)</w:t>
      </w:r>
      <w:r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w:t>
      </w:r>
      <w:r w:rsidR="00155419">
        <w:rPr>
          <w:rFonts w:asciiTheme="majorHAnsi" w:hAnsiTheme="majorHAnsi"/>
          <w:sz w:val="22"/>
          <w:szCs w:val="22"/>
          <w:lang w:val="en-US"/>
        </w:rPr>
        <w:t>showed that</w:t>
      </w:r>
      <w:r w:rsidRPr="00832327">
        <w:rPr>
          <w:rFonts w:asciiTheme="majorHAnsi" w:hAnsiTheme="majorHAnsi"/>
          <w:sz w:val="22"/>
          <w:szCs w:val="22"/>
          <w:lang w:val="en-US"/>
        </w:rPr>
        <w:t xml:space="preserve"> </w:t>
      </w:r>
      <w:r w:rsidR="00C6316E" w:rsidRPr="00832327">
        <w:rPr>
          <w:rFonts w:asciiTheme="majorHAnsi" w:hAnsiTheme="majorHAnsi"/>
          <w:sz w:val="22"/>
          <w:szCs w:val="22"/>
          <w:lang w:val="en-US"/>
        </w:rPr>
        <w:t>prehabilitation increased</w:t>
      </w:r>
      <w:r w:rsidRPr="00832327">
        <w:rPr>
          <w:rFonts w:asciiTheme="majorHAnsi" w:hAnsiTheme="majorHAnsi"/>
          <w:sz w:val="22"/>
          <w:szCs w:val="22"/>
          <w:lang w:val="en-US"/>
        </w:rPr>
        <w:t xml:space="preserve"> functional walking capacity </w:t>
      </w:r>
      <w:r w:rsidR="00C6316E" w:rsidRPr="00832327">
        <w:rPr>
          <w:rFonts w:asciiTheme="majorHAnsi" w:hAnsiTheme="majorHAnsi"/>
          <w:sz w:val="22"/>
          <w:szCs w:val="22"/>
          <w:lang w:val="en-US"/>
        </w:rPr>
        <w:t xml:space="preserve">compared with </w:t>
      </w:r>
      <w:r w:rsidRPr="00832327">
        <w:rPr>
          <w:rFonts w:asciiTheme="majorHAnsi" w:hAnsiTheme="majorHAnsi"/>
          <w:sz w:val="22"/>
          <w:szCs w:val="22"/>
          <w:lang w:val="en-US"/>
        </w:rPr>
        <w:t>rehabilitation</w:t>
      </w:r>
      <w:r w:rsidR="00565080" w:rsidRPr="00832327">
        <w:rPr>
          <w:rFonts w:asciiTheme="majorHAnsi" w:hAnsiTheme="majorHAnsi"/>
          <w:sz w:val="22"/>
          <w:szCs w:val="22"/>
          <w:lang w:val="en-US"/>
        </w:rPr>
        <w:t xml:space="preserve"> alone</w:t>
      </w:r>
      <w:r w:rsidR="00C6316E" w:rsidRPr="00832327">
        <w:rPr>
          <w:rFonts w:asciiTheme="majorHAnsi" w:hAnsiTheme="majorHAnsi"/>
          <w:sz w:val="22"/>
          <w:szCs w:val="22"/>
          <w:lang w:val="en-US"/>
        </w:rPr>
        <w:t>.</w:t>
      </w:r>
      <w:r w:rsidRPr="00832327">
        <w:rPr>
          <w:rFonts w:asciiTheme="majorHAnsi" w:hAnsiTheme="majorHAnsi"/>
          <w:sz w:val="22"/>
          <w:szCs w:val="22"/>
          <w:lang w:val="en-US"/>
        </w:rPr>
        <w:t xml:space="preserve"> </w:t>
      </w:r>
      <w:r w:rsidR="00C6316E" w:rsidRPr="00832327">
        <w:rPr>
          <w:rFonts w:asciiTheme="majorHAnsi" w:hAnsiTheme="majorHAnsi"/>
          <w:sz w:val="22"/>
          <w:szCs w:val="22"/>
          <w:lang w:val="en-US"/>
        </w:rPr>
        <w:t xml:space="preserve">Complication rates and duration of hospital stay </w:t>
      </w:r>
      <w:r w:rsidR="000476E4">
        <w:rPr>
          <w:rFonts w:asciiTheme="majorHAnsi" w:hAnsiTheme="majorHAnsi"/>
          <w:sz w:val="22"/>
          <w:szCs w:val="22"/>
          <w:lang w:val="en-US"/>
        </w:rPr>
        <w:t xml:space="preserve">were similar </w:t>
      </w:r>
      <w:r w:rsidRPr="00832327">
        <w:rPr>
          <w:rFonts w:asciiTheme="majorHAnsi" w:hAnsiTheme="majorHAnsi"/>
          <w:sz w:val="22"/>
          <w:szCs w:val="22"/>
          <w:lang w:val="en-US"/>
        </w:rPr>
        <w:t>between the groups</w:t>
      </w:r>
      <w:r w:rsidR="0093119E" w:rsidRPr="00832327">
        <w:rPr>
          <w:rFonts w:asciiTheme="majorHAnsi" w:hAnsiTheme="majorHAnsi"/>
          <w:sz w:val="22"/>
          <w:szCs w:val="22"/>
          <w:lang w:val="en-US"/>
        </w:rPr>
        <w:t>.</w:t>
      </w:r>
      <w:r w:rsidRPr="00832327">
        <w:rPr>
          <w:rFonts w:asciiTheme="majorHAnsi" w:hAnsiTheme="majorHAnsi"/>
          <w:sz w:val="22"/>
          <w:szCs w:val="22"/>
          <w:lang w:val="en-US"/>
        </w:rPr>
        <w:t xml:space="preserve"> </w:t>
      </w:r>
      <w:r w:rsidR="000476E4">
        <w:rPr>
          <w:rFonts w:asciiTheme="majorHAnsi" w:hAnsiTheme="majorHAnsi"/>
          <w:sz w:val="22"/>
          <w:szCs w:val="22"/>
          <w:lang w:val="en-US"/>
        </w:rPr>
        <w:t>T</w:t>
      </w:r>
      <w:r w:rsidRPr="00832327">
        <w:rPr>
          <w:rFonts w:asciiTheme="majorHAnsi" w:hAnsiTheme="majorHAnsi"/>
          <w:sz w:val="22"/>
          <w:szCs w:val="22"/>
          <w:lang w:val="en-US"/>
        </w:rPr>
        <w:t xml:space="preserve">he same group </w:t>
      </w:r>
      <w:r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10.1016/j.jand.2015.06.007","ISBN":"22122672","ISSN":"2212-2672","PMID":"26208743","abstract":"BACKGROUND A previous comprehensive prehabilitation program, providing nutrition counseling with whey protein supplementation, exercise, and psychological care, initiated 4 weeks before colorectal surgery for cancer, improved functional capacity before surgery and accelerated functional recovery. Those receiving standard of care deteriorated. The specific role of nutritional prehabilitation alone on functional recovery is unknown. OBJECTIVE This study was undertaken to estimate the impact of nutrition counseling with whey protein on preoperative functional walking capacity and recovery in patients undergoing colorectal resection for cancer. DESIGN We conducted a double-blinded randomized controlled trial at a single university-affiliated tertiary center located in Montreal, Quebec, Canada. Colon cancer patients (n=48) awaiting elective surgery for nonmetastatic disease were randomized to receive either individualized nutrition counseling with whey protein supplementation to meet protein needs or individualized nutrition counseling with a nonnutritive placebo. Counseling and supplementation began 4 weeks before surgery and continued for 4 weeks after surgery. MAIN OUTCOME MEASURE The primary outcome was change in functional walking capacity as measured with the 6-minute walk test. The distance was recorded at baseline, the day of surgery, and 4 weeks after surgery. A change of 20 m was considered clinically meaningful. RESULTS The whey group experienced a mean improvement in functional walking capacity before surgery of +20.8 m, with a standard deviation of 42.6 m, and the placebo group improved by +1.2 (65.5) m (P=0.27). Four weeks after surgery, recovery rates were similar between groups (P=0.81). CONCLUSION Clinically meaningful improvements in functional walking capacity were achieved before surgery with whey protein supplementation. These pilot results are encouraging and justify larger-scale trials to define the specific role of nutrition prehabilitation on functional recovery after surgery.","author":[{"dropping-particle":"","family":"Gillis","given":"Chelsia","non-dropping-particle":"","parse-names":false,"suffix":""},{"dropping-particle":"","family":"Loiselle","given":"Sarah-Eve","non-dropping-particle":"","parse-names":false,"suffix":""},{"dropping-particle":"","family":"Fiore","given":"Julio F.","non-dropping-particle":"","parse-names":false,"suffix":""},{"dropping-particle":"","family":"Awasthi","given":"Rashami","non-dropping-particle":"","parse-names":false,"suffix":""},{"dropping-particle":"","family":"Wykes","given":"Linda","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Carli","given":"Francesco","non-dropping-particle":"","parse-names":false,"suffix":""}],"container-title":"Journal of the Academy of Nutrition and Dietetics","id":"ITEM-1","issue":"5","issued":{"date-parts":[["2015"]]},"page":"802-812","publisher":"Elsevier Inc","title":"Prehabilitation with Whey Protein Supplementation on Perioperative Functional Exercise Capacity in Patients Undergoing Colorectal Resection for Cancer: A Pilot Double-Blinded Randomized Placebo-Controlled Trial.","type":"article-journal","volume":"116"},"uris":["http://www.mendeley.com/documents/?uuid=0329e788-59e3-47c3-8791-63ad6a4e6e74","http://www.mendeley.com/documents/?uuid=3a20a37f-7639-41f6-a9b0-f202d21fb7ad"]}],"mendeley":{"formattedCitation":"(63)","plainTextFormattedCitation":"(63)","previouslyFormattedCitation":"(63)"},"properties":{"noteIndex":0},"schema":"https://github.com/citation-style-language/schema/raw/master/csl-citation.json"}</w:instrText>
      </w:r>
      <w:r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63)</w:t>
      </w:r>
      <w:r w:rsidRPr="00832327">
        <w:rPr>
          <w:rFonts w:asciiTheme="majorHAnsi" w:hAnsiTheme="majorHAnsi"/>
          <w:sz w:val="22"/>
          <w:szCs w:val="22"/>
          <w:lang w:val="en-US"/>
        </w:rPr>
        <w:fldChar w:fldCharType="end"/>
      </w:r>
      <w:r w:rsidRPr="00832327">
        <w:rPr>
          <w:rFonts w:asciiTheme="majorHAnsi" w:hAnsiTheme="majorHAnsi"/>
          <w:sz w:val="22"/>
          <w:szCs w:val="22"/>
          <w:lang w:val="en-US"/>
        </w:rPr>
        <w:t xml:space="preserve"> undertook a study to interrogate the impact of nutrition counseling </w:t>
      </w:r>
      <w:r w:rsidR="00362508" w:rsidRPr="00832327">
        <w:rPr>
          <w:rFonts w:asciiTheme="majorHAnsi" w:hAnsiTheme="majorHAnsi"/>
          <w:sz w:val="22"/>
          <w:szCs w:val="22"/>
          <w:lang w:val="en-US"/>
        </w:rPr>
        <w:t>and</w:t>
      </w:r>
      <w:r w:rsidRPr="00832327">
        <w:rPr>
          <w:rFonts w:asciiTheme="majorHAnsi" w:hAnsiTheme="majorHAnsi"/>
          <w:sz w:val="22"/>
          <w:szCs w:val="22"/>
          <w:lang w:val="en-US"/>
        </w:rPr>
        <w:t xml:space="preserve"> whey protein</w:t>
      </w:r>
      <w:r w:rsidR="00362508" w:rsidRPr="00832327">
        <w:rPr>
          <w:rFonts w:asciiTheme="majorHAnsi" w:hAnsiTheme="majorHAnsi"/>
          <w:sz w:val="22"/>
          <w:szCs w:val="22"/>
          <w:lang w:val="en-US"/>
        </w:rPr>
        <w:t xml:space="preserve"> supplementation</w:t>
      </w:r>
      <w:r w:rsidRPr="00832327">
        <w:rPr>
          <w:rFonts w:asciiTheme="majorHAnsi" w:hAnsiTheme="majorHAnsi"/>
          <w:sz w:val="22"/>
          <w:szCs w:val="22"/>
          <w:lang w:val="en-US"/>
        </w:rPr>
        <w:t xml:space="preserve"> on preoperative functional walking capacity and recovery in patients undergoing colorectal </w:t>
      </w:r>
      <w:r w:rsidR="000476E4">
        <w:rPr>
          <w:rFonts w:asciiTheme="majorHAnsi" w:hAnsiTheme="majorHAnsi"/>
          <w:sz w:val="22"/>
          <w:szCs w:val="22"/>
          <w:lang w:val="en-US"/>
        </w:rPr>
        <w:t xml:space="preserve">cancer </w:t>
      </w:r>
      <w:r w:rsidRPr="00832327">
        <w:rPr>
          <w:rFonts w:asciiTheme="majorHAnsi" w:hAnsiTheme="majorHAnsi"/>
          <w:sz w:val="22"/>
          <w:szCs w:val="22"/>
          <w:lang w:val="en-US"/>
        </w:rPr>
        <w:t>resection. A double-blind</w:t>
      </w:r>
      <w:r w:rsidR="003C24CE" w:rsidRPr="00832327">
        <w:rPr>
          <w:rFonts w:asciiTheme="majorHAnsi" w:hAnsiTheme="majorHAnsi"/>
          <w:sz w:val="22"/>
          <w:szCs w:val="22"/>
          <w:lang w:val="en-US"/>
        </w:rPr>
        <w:t xml:space="preserve">ed randomized controlled trial </w:t>
      </w:r>
      <w:r w:rsidR="00467974" w:rsidRPr="00832327">
        <w:rPr>
          <w:rFonts w:asciiTheme="majorHAnsi" w:hAnsiTheme="majorHAnsi"/>
          <w:sz w:val="22"/>
          <w:szCs w:val="22"/>
          <w:lang w:val="en-US"/>
        </w:rPr>
        <w:t xml:space="preserve">in </w:t>
      </w:r>
      <w:r w:rsidRPr="00832327">
        <w:rPr>
          <w:rFonts w:asciiTheme="majorHAnsi" w:hAnsiTheme="majorHAnsi"/>
          <w:sz w:val="22"/>
          <w:szCs w:val="22"/>
          <w:lang w:val="en-US"/>
        </w:rPr>
        <w:t>48 patients scheduled for elective colon cancer surgery were randomized to receive either individualized nutrition counseling with whey protein supplementation to meet protein needs or individualized nutrition counseling with a nonnutritive placebo. Clinically meaningful improvements in functional walking capacity were</w:t>
      </w:r>
      <w:r w:rsidR="00ED328A" w:rsidRPr="00832327">
        <w:rPr>
          <w:rFonts w:asciiTheme="majorHAnsi" w:hAnsiTheme="majorHAnsi"/>
          <w:sz w:val="22"/>
          <w:szCs w:val="22"/>
          <w:lang w:val="en-US"/>
        </w:rPr>
        <w:t xml:space="preserve"> </w:t>
      </w:r>
      <w:r w:rsidRPr="00832327">
        <w:rPr>
          <w:rFonts w:asciiTheme="majorHAnsi" w:hAnsiTheme="majorHAnsi"/>
          <w:sz w:val="22"/>
          <w:szCs w:val="22"/>
          <w:lang w:val="en-US"/>
        </w:rPr>
        <w:t xml:space="preserve">achieved before surgery with whey protein supplementation. </w:t>
      </w:r>
      <w:r w:rsidR="00E44B4F" w:rsidRPr="00832327">
        <w:rPr>
          <w:rFonts w:asciiTheme="majorHAnsi" w:hAnsiTheme="majorHAnsi"/>
          <w:sz w:val="22"/>
          <w:szCs w:val="22"/>
          <w:lang w:val="en-US"/>
        </w:rPr>
        <w:t xml:space="preserve">Burden </w:t>
      </w:r>
      <w:r w:rsidR="00E44B4F" w:rsidRPr="00832327">
        <w:rPr>
          <w:rFonts w:asciiTheme="majorHAnsi" w:hAnsiTheme="majorHAnsi"/>
          <w:sz w:val="22"/>
          <w:szCs w:val="22"/>
          <w:lang w:val="en-US"/>
        </w:rPr>
        <w:fldChar w:fldCharType="begin" w:fldLock="1"/>
      </w:r>
      <w:r w:rsidR="00297A30">
        <w:rPr>
          <w:rFonts w:asciiTheme="majorHAnsi" w:hAnsiTheme="majorHAnsi"/>
          <w:sz w:val="22"/>
          <w:szCs w:val="22"/>
          <w:lang w:val="en-US"/>
        </w:rPr>
        <w:instrText>ADDIN CSL_CITATION {"citationItems":[{"id":"ITEM-1","itemData":{"DOI":"10.1111/j.1365-277X.2011.01188.x","ISBN":"0952-3871","ISSN":"09523871","PMID":"21699587","abstract":"Background:  Perioperative oral supplementation has been shown to reduce post-operative complications. However, the use of preoperative standard oral supplements in a cohort of colorectal cancer patients has not been evaluated. The present study examined whether preoperative supplements are beneficial in this group. Methods:  In a randomised controlled trial, patients were assigned to receive 400 mL of oral supplement and dietary advice or dietary advice alone. Primary outcome was the number of post-operative complications. One hundred and twenty-five patients were recruited (59 randomised to the intervention group and 66 to the control group) and nine were excluded. Results:  In the intervention group, 24 (44%) patients had a complication compared to 26 (42%) in the control group (P = 0.780). In the intervention and control groups, there were eight (15%) and 16 (25%) surgical site infections, respectively (P = 0.140) and seven (13%) and 11 (17%) chest infections, respectively (P = 0.470). Subgroup analysis for hypothesis generation included 83 (71%) weight-losing patients, where there was a significant reduction in surgical site infections using the Buzby definition (P = 0.034), although this was not the case for the Centre for Disease Control definition (P = 0.052). Conclusions:  There was no evidence that preoperative supplements were beneficial in reducing the number of complications, although there may be some benefit for surgical site infections in selected weight-losing preoperative patients.","author":[{"dropping-particle":"","family":"Burden","given":"S. T.","non-dropping-particle":"","parse-names":false,"suffix":""},{"dropping-particle":"","family":"Hill","given":"J.","non-dropping-particle":"","parse-names":false,"suffix":""},{"dropping-particle":"","family":"Shaffer","given":"J. L.","non-dropping-particle":"","parse-names":false,"suffix":""},{"dropping-particle":"","family":"Campbell","given":"M.","non-dropping-particle":"","parse-names":false,"suffix":""},{"dropping-particle":"","family":"Todd","given":"C.","non-dropping-particle":"","parse-names":false,"suffix":""}],"container-title":"Journal of Human Nutrition and Dietetics","id":"ITEM-1","issue":"5","issued":{"date-parts":[["2011"]]},"page":"441-448","title":"An unblinded randomised controlled trial of preoperative oral supplements in colorectal cancer patients","type":"article-journal","volume":"24"},"uris":["http://www.mendeley.com/documents/?uuid=f6d2ba29-3b63-4e96-9afc-b7637b48d0f7","http://www.mendeley.com/documents/?uuid=d929c147-3778-406f-9b47-30f30418587d"]}],"mendeley":{"formattedCitation":"(65)","plainTextFormattedCitation":"(65)","previouslyFormattedCitation":"(65)"},"properties":{"noteIndex":0},"schema":"https://github.com/citation-style-language/schema/raw/master/csl-citation.json"}</w:instrText>
      </w:r>
      <w:r w:rsidR="00E44B4F" w:rsidRPr="00832327">
        <w:rPr>
          <w:rFonts w:asciiTheme="majorHAnsi" w:hAnsiTheme="majorHAnsi"/>
          <w:sz w:val="22"/>
          <w:szCs w:val="22"/>
          <w:lang w:val="en-US"/>
        </w:rPr>
        <w:fldChar w:fldCharType="separate"/>
      </w:r>
      <w:r w:rsidR="00297A30" w:rsidRPr="00297A30">
        <w:rPr>
          <w:rFonts w:asciiTheme="majorHAnsi" w:hAnsiTheme="majorHAnsi"/>
          <w:noProof/>
          <w:sz w:val="22"/>
          <w:szCs w:val="22"/>
          <w:lang w:val="en-US"/>
        </w:rPr>
        <w:t>(65)</w:t>
      </w:r>
      <w:r w:rsidR="00E44B4F" w:rsidRPr="00832327">
        <w:rPr>
          <w:rFonts w:asciiTheme="majorHAnsi" w:hAnsiTheme="majorHAnsi"/>
          <w:sz w:val="22"/>
          <w:szCs w:val="22"/>
          <w:lang w:val="en-US"/>
        </w:rPr>
        <w:fldChar w:fldCharType="end"/>
      </w:r>
      <w:r w:rsidR="00E44B4F" w:rsidRPr="00832327">
        <w:rPr>
          <w:rFonts w:asciiTheme="majorHAnsi" w:hAnsiTheme="majorHAnsi"/>
          <w:sz w:val="22"/>
          <w:szCs w:val="22"/>
          <w:lang w:val="en-US"/>
        </w:rPr>
        <w:t xml:space="preserve"> evaluated the effect of p</w:t>
      </w:r>
      <w:r w:rsidR="00521025" w:rsidRPr="00832327">
        <w:rPr>
          <w:rFonts w:asciiTheme="majorHAnsi" w:hAnsiTheme="majorHAnsi"/>
          <w:sz w:val="22"/>
          <w:szCs w:val="22"/>
          <w:lang w:val="en-US"/>
        </w:rPr>
        <w:t xml:space="preserve">reoperative </w:t>
      </w:r>
      <w:r w:rsidR="00E44B4F" w:rsidRPr="00832327">
        <w:rPr>
          <w:rFonts w:asciiTheme="majorHAnsi" w:hAnsiTheme="majorHAnsi"/>
          <w:sz w:val="22"/>
          <w:szCs w:val="22"/>
          <w:lang w:val="en-US"/>
        </w:rPr>
        <w:t>standardized</w:t>
      </w:r>
      <w:r w:rsidR="00521025" w:rsidRPr="00832327">
        <w:rPr>
          <w:rFonts w:asciiTheme="majorHAnsi" w:hAnsiTheme="majorHAnsi"/>
          <w:sz w:val="22"/>
          <w:szCs w:val="22"/>
          <w:lang w:val="en-US"/>
        </w:rPr>
        <w:t xml:space="preserve"> </w:t>
      </w:r>
      <w:r w:rsidR="000476E4">
        <w:rPr>
          <w:rFonts w:asciiTheme="majorHAnsi" w:hAnsiTheme="majorHAnsi"/>
          <w:sz w:val="22"/>
          <w:szCs w:val="22"/>
          <w:lang w:val="en-US"/>
        </w:rPr>
        <w:t>ONS</w:t>
      </w:r>
      <w:r w:rsidR="00521025" w:rsidRPr="00832327">
        <w:rPr>
          <w:rFonts w:asciiTheme="majorHAnsi" w:hAnsiTheme="majorHAnsi"/>
          <w:sz w:val="22"/>
          <w:szCs w:val="22"/>
          <w:lang w:val="en-US"/>
        </w:rPr>
        <w:t xml:space="preserve"> in a cohort of colorectal cancer patients</w:t>
      </w:r>
      <w:r w:rsidR="00E44B4F" w:rsidRPr="00832327">
        <w:rPr>
          <w:rFonts w:asciiTheme="majorHAnsi" w:hAnsiTheme="majorHAnsi"/>
          <w:sz w:val="22"/>
          <w:szCs w:val="22"/>
          <w:lang w:val="en-US"/>
        </w:rPr>
        <w:t>.</w:t>
      </w:r>
      <w:r w:rsidR="00521025" w:rsidRPr="00832327">
        <w:rPr>
          <w:rFonts w:asciiTheme="majorHAnsi" w:hAnsiTheme="majorHAnsi"/>
          <w:sz w:val="22"/>
          <w:szCs w:val="22"/>
          <w:lang w:val="en-US"/>
        </w:rPr>
        <w:t xml:space="preserve"> </w:t>
      </w:r>
      <w:r w:rsidR="00E44B4F" w:rsidRPr="00832327">
        <w:rPr>
          <w:rFonts w:asciiTheme="majorHAnsi" w:hAnsiTheme="majorHAnsi"/>
          <w:sz w:val="22"/>
          <w:szCs w:val="22"/>
          <w:lang w:val="en-US"/>
        </w:rPr>
        <w:t>I</w:t>
      </w:r>
      <w:r w:rsidR="00521025" w:rsidRPr="00832327">
        <w:rPr>
          <w:rFonts w:asciiTheme="majorHAnsi" w:hAnsiTheme="majorHAnsi"/>
          <w:sz w:val="22"/>
          <w:szCs w:val="22"/>
          <w:lang w:val="en-US"/>
        </w:rPr>
        <w:t xml:space="preserve">n a </w:t>
      </w:r>
      <w:proofErr w:type="spellStart"/>
      <w:r w:rsidR="00521025" w:rsidRPr="00832327">
        <w:rPr>
          <w:rFonts w:asciiTheme="majorHAnsi" w:hAnsiTheme="majorHAnsi"/>
          <w:sz w:val="22"/>
          <w:szCs w:val="22"/>
          <w:lang w:val="en-US"/>
        </w:rPr>
        <w:t>randomised</w:t>
      </w:r>
      <w:proofErr w:type="spellEnd"/>
      <w:r w:rsidR="00521025" w:rsidRPr="00832327">
        <w:rPr>
          <w:rFonts w:asciiTheme="majorHAnsi" w:hAnsiTheme="majorHAnsi"/>
          <w:sz w:val="22"/>
          <w:szCs w:val="22"/>
          <w:lang w:val="en-US"/>
        </w:rPr>
        <w:t xml:space="preserve"> controlled trial, patients were assigned to receive</w:t>
      </w:r>
      <w:r w:rsidR="00E44B4F" w:rsidRPr="00832327">
        <w:rPr>
          <w:rFonts w:asciiTheme="majorHAnsi" w:hAnsiTheme="majorHAnsi"/>
          <w:sz w:val="22"/>
          <w:szCs w:val="22"/>
          <w:lang w:val="en-US"/>
        </w:rPr>
        <w:t xml:space="preserve"> 4</w:t>
      </w:r>
      <w:r w:rsidR="00521025" w:rsidRPr="00832327">
        <w:rPr>
          <w:rFonts w:asciiTheme="majorHAnsi" w:hAnsiTheme="majorHAnsi"/>
          <w:sz w:val="22"/>
          <w:szCs w:val="22"/>
          <w:lang w:val="en-US"/>
        </w:rPr>
        <w:t xml:space="preserve">00 mL of oral supplement and dietary advice or dietary advice alone. </w:t>
      </w:r>
      <w:r w:rsidR="00C83127" w:rsidRPr="00832327">
        <w:rPr>
          <w:rFonts w:asciiTheme="majorHAnsi" w:hAnsiTheme="majorHAnsi"/>
          <w:sz w:val="22"/>
          <w:szCs w:val="22"/>
          <w:lang w:val="en-US"/>
        </w:rPr>
        <w:t>The intention-to-treat analysis identified no statistically significant difference between the intervention and control groups for the primary outcome (i.e. total postoperative complications).</w:t>
      </w:r>
      <w:r w:rsidR="00E71585" w:rsidRPr="00832327">
        <w:rPr>
          <w:rFonts w:asciiTheme="majorHAnsi" w:hAnsiTheme="majorHAnsi"/>
          <w:sz w:val="22"/>
          <w:szCs w:val="22"/>
          <w:lang w:val="en-US"/>
        </w:rPr>
        <w:t xml:space="preserve"> </w:t>
      </w:r>
      <w:proofErr w:type="spellStart"/>
      <w:r w:rsidR="000C3DCA">
        <w:rPr>
          <w:rFonts w:asciiTheme="majorHAnsi" w:hAnsiTheme="majorHAnsi"/>
          <w:sz w:val="22"/>
          <w:szCs w:val="22"/>
          <w:lang w:val="en-US"/>
        </w:rPr>
        <w:t>Minnella</w:t>
      </w:r>
      <w:proofErr w:type="spellEnd"/>
      <w:r w:rsidR="000C3DCA">
        <w:rPr>
          <w:rFonts w:asciiTheme="majorHAnsi" w:hAnsiTheme="majorHAnsi"/>
          <w:sz w:val="22"/>
          <w:szCs w:val="22"/>
          <w:lang w:val="en-US"/>
        </w:rPr>
        <w:t xml:space="preserve"> and colleagues </w:t>
      </w:r>
      <w:r w:rsidR="000C3DCA">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01/jamasurg.2018.1645","ISSN":"21686254","abstract":"Importance: Preserving functional capacity is a key element in the care continuum for patients with esophagogastric cancer. Prehabilitation, a preoperative conditioning intervention aiming to optimize physical status, has not been tested in upper gastrointestinal surgery to date. Objective: To investigate whether prehabilitation is effective in improving functional status in patients undergoing esophagogastric cancer resection. Design, Setting, and Participants: A randomized clinical trial (available-case analysis based on completed assessments) was conducted at McGill University Health Centre (Montreal, Quebec, Canada) comparing prehabilitation with a control group. Intervention consisted of preoperative exercise and nutrition optimization. Participants were adults awaiting elective esophagogastric resection for cancer. The study dates were February 13, 2013, to February 10, 2017. Main Outcomes and Measures: The primary outcome was change in functional capacity, measured with absolute change in 6-minute walk distance (6MWD). Preoperative (end of the prehabilitation period) and postoperative (from 4 to 8 weeks after surgery) data were compared between groups. Results: Sixty-eight patients were randomized, and 51 were included in the primary analysis. The control group were a mean (SD) age, 68.0 (11.6) years and 20 (80%) men. Patients in the prehabilitation group were a mean (SD) age, 67.3 (7.4) years and 18 (69%) men. Compared with the control group, the prehabilitation group had improved functional capacity both before surgery (mean [SD] 6MWD change, 36.9 [51.4] vs -22.8 [52.5] m; P &lt;.001) and after surgery (mean [SD] 6MWD change, 15.4 [65.6] vs -81.8 [87.0] m; P &lt;.001). Conclusions and Relevance: Prehabilitation improves perioperative functional capacity in esophagogastric surgery. Keeping patients from physical and nutritional status decline could have a significant effect on the cancer care continuum. Trial Registration: ClinicalTrials.gov Identifier: NCT01666158.","author":[{"dropping-particle":"","family":"Minnella","given":"Enrico M","non-dropping-particle":"","parse-names":false,"suffix":""},{"dropping-particle":"","family":"Awasthi","given":"Rashami","non-dropping-particle":"","parse-names":false,"suffix":""},{"dropping-particle":"","family":"Loiselle","given":"Sarah Eve","non-dropping-particle":"","parse-names":false,"suffix":""},{"dropping-particle":"V","family":"Agnihotram","given":"Ramanakumar","non-dropping-particle":"","parse-names":false,"suffix":""},{"dropping-particle":"","family":"Ferri","given":"Lorenzo E.","non-dropping-particle":"","parse-names":false,"suffix":""},{"dropping-particle":"","family":"Carli","given":"Francesco","non-dropping-particle":"","parse-names":false,"suffix":""}],"container-title":"JAMA Surgery","id":"ITEM-1","issue":"12","issued":{"date-parts":[["2018"]]},"page":"1081-1089","title":"Effect of Exercise and Nutrition Prehabilitation on Functional Capacity in Esophagogastric Cancer Surgery: A Randomized Clinical Trial","type":"article-journal","volume":"153"},"uris":["http://www.mendeley.com/documents/?uuid=1befa15f-dd18-40be-b95d-7667b1fb77e5"]}],"mendeley":{"formattedCitation":"(69)","plainTextFormattedCitation":"(69)","previouslyFormattedCitation":"(69)"},"properties":{"noteIndex":0},"schema":"https://github.com/citation-style-language/schema/raw/master/csl-citation.json"}</w:instrText>
      </w:r>
      <w:r w:rsidR="000C3DCA">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69)</w:t>
      </w:r>
      <w:r w:rsidR="000C3DCA">
        <w:rPr>
          <w:rFonts w:asciiTheme="majorHAnsi" w:hAnsiTheme="majorHAnsi"/>
          <w:sz w:val="22"/>
          <w:szCs w:val="22"/>
          <w:lang w:val="en-US"/>
        </w:rPr>
        <w:fldChar w:fldCharType="end"/>
      </w:r>
      <w:r w:rsidR="000C3DCA">
        <w:rPr>
          <w:rFonts w:asciiTheme="majorHAnsi" w:hAnsiTheme="majorHAnsi"/>
          <w:sz w:val="22"/>
          <w:szCs w:val="22"/>
          <w:lang w:val="en-US"/>
        </w:rPr>
        <w:t xml:space="preserve"> recently published on the utility of multimodal prehabilitation in improving functional capacity when delivered during neoadjuvant chemotherapy for esophageal cancer patients. This is the first time that prehabilitation was </w:t>
      </w:r>
      <w:r w:rsidR="00546800">
        <w:rPr>
          <w:rFonts w:asciiTheme="majorHAnsi" w:hAnsiTheme="majorHAnsi"/>
          <w:sz w:val="22"/>
          <w:szCs w:val="22"/>
          <w:lang w:val="en-US"/>
        </w:rPr>
        <w:t xml:space="preserve">delivered during neoadjuvant esophageal cancer treatment in this high risk (of poor fitness and </w:t>
      </w:r>
      <w:proofErr w:type="spellStart"/>
      <w:r w:rsidR="00546800">
        <w:rPr>
          <w:rFonts w:asciiTheme="majorHAnsi" w:hAnsiTheme="majorHAnsi"/>
          <w:sz w:val="22"/>
          <w:szCs w:val="22"/>
          <w:lang w:val="en-US"/>
        </w:rPr>
        <w:t>malnurtiriton</w:t>
      </w:r>
      <w:proofErr w:type="spellEnd"/>
      <w:r w:rsidR="00546800">
        <w:rPr>
          <w:rFonts w:asciiTheme="majorHAnsi" w:hAnsiTheme="majorHAnsi"/>
          <w:sz w:val="22"/>
          <w:szCs w:val="22"/>
          <w:lang w:val="en-US"/>
        </w:rPr>
        <w:t xml:space="preserve">) cohort. </w:t>
      </w:r>
    </w:p>
    <w:p w14:paraId="2981B09F" w14:textId="6F6181F3" w:rsidR="00D36E9F" w:rsidRDefault="00D36E9F" w:rsidP="00303736">
      <w:pPr>
        <w:pStyle w:val="NoSpacing"/>
        <w:spacing w:line="360" w:lineRule="auto"/>
        <w:jc w:val="both"/>
        <w:rPr>
          <w:rFonts w:asciiTheme="majorHAnsi" w:hAnsiTheme="majorHAnsi"/>
          <w:sz w:val="22"/>
          <w:szCs w:val="22"/>
          <w:lang w:val="en-US"/>
        </w:rPr>
      </w:pPr>
    </w:p>
    <w:p w14:paraId="0AC33E58" w14:textId="61211BCF" w:rsidR="00D36E9F" w:rsidRDefault="00D36E9F" w:rsidP="000C3DCA">
      <w:pPr>
        <w:pStyle w:val="NoSpacing"/>
        <w:spacing w:line="360" w:lineRule="auto"/>
        <w:jc w:val="both"/>
        <w:rPr>
          <w:rFonts w:asciiTheme="majorHAnsi" w:hAnsiTheme="majorHAnsi"/>
          <w:sz w:val="22"/>
          <w:szCs w:val="22"/>
          <w:lang w:val="en-US"/>
        </w:rPr>
      </w:pPr>
      <w:r>
        <w:rPr>
          <w:rFonts w:asciiTheme="majorHAnsi" w:hAnsiTheme="majorHAnsi"/>
          <w:sz w:val="22"/>
          <w:szCs w:val="22"/>
          <w:lang w:val="en-US"/>
        </w:rPr>
        <w:t>Meta-analyses of RC</w:t>
      </w:r>
      <w:r w:rsidR="006E70DF">
        <w:rPr>
          <w:rFonts w:asciiTheme="majorHAnsi" w:hAnsiTheme="majorHAnsi"/>
          <w:sz w:val="22"/>
          <w:szCs w:val="22"/>
          <w:lang w:val="en-US"/>
        </w:rPr>
        <w:t>T</w:t>
      </w:r>
      <w:r>
        <w:rPr>
          <w:rFonts w:asciiTheme="majorHAnsi" w:hAnsiTheme="majorHAnsi"/>
          <w:sz w:val="22"/>
          <w:szCs w:val="22"/>
          <w:lang w:val="en-US"/>
        </w:rPr>
        <w:t xml:space="preserve">s comparing </w:t>
      </w:r>
      <w:r w:rsidR="006E70DF">
        <w:rPr>
          <w:rFonts w:asciiTheme="majorHAnsi" w:hAnsiTheme="majorHAnsi"/>
          <w:sz w:val="22"/>
          <w:szCs w:val="22"/>
          <w:lang w:val="en-US"/>
        </w:rPr>
        <w:t>nutrition</w:t>
      </w:r>
      <w:r>
        <w:rPr>
          <w:rFonts w:asciiTheme="majorHAnsi" w:hAnsiTheme="majorHAnsi"/>
          <w:sz w:val="22"/>
          <w:szCs w:val="22"/>
          <w:lang w:val="en-US"/>
        </w:rPr>
        <w:t xml:space="preserve"> prehabilitation alone or in combination with exercise sho</w:t>
      </w:r>
      <w:r w:rsidR="006E70DF">
        <w:rPr>
          <w:rFonts w:asciiTheme="majorHAnsi" w:hAnsiTheme="majorHAnsi"/>
          <w:sz w:val="22"/>
          <w:szCs w:val="22"/>
          <w:lang w:val="en-US"/>
        </w:rPr>
        <w:t>w</w:t>
      </w:r>
      <w:r>
        <w:rPr>
          <w:rFonts w:asciiTheme="majorHAnsi" w:hAnsiTheme="majorHAnsi"/>
          <w:sz w:val="22"/>
          <w:szCs w:val="22"/>
          <w:lang w:val="en-US"/>
        </w:rPr>
        <w:t>ed that multimodal prehabilitation significantly d</w:t>
      </w:r>
      <w:r w:rsidR="006E70DF">
        <w:rPr>
          <w:rFonts w:asciiTheme="majorHAnsi" w:hAnsiTheme="majorHAnsi"/>
          <w:sz w:val="22"/>
          <w:szCs w:val="22"/>
          <w:lang w:val="en-US"/>
        </w:rPr>
        <w:t>ec</w:t>
      </w:r>
      <w:r>
        <w:rPr>
          <w:rFonts w:asciiTheme="majorHAnsi" w:hAnsiTheme="majorHAnsi"/>
          <w:sz w:val="22"/>
          <w:szCs w:val="22"/>
          <w:lang w:val="en-US"/>
        </w:rPr>
        <w:t xml:space="preserve">reased length of hospital stay in </w:t>
      </w:r>
      <w:r w:rsidR="006E70DF">
        <w:rPr>
          <w:rFonts w:asciiTheme="majorHAnsi" w:hAnsiTheme="majorHAnsi"/>
          <w:sz w:val="22"/>
          <w:szCs w:val="22"/>
          <w:lang w:val="en-US"/>
        </w:rPr>
        <w:t>patients</w:t>
      </w:r>
      <w:r>
        <w:rPr>
          <w:rFonts w:asciiTheme="majorHAnsi" w:hAnsiTheme="majorHAnsi"/>
          <w:sz w:val="22"/>
          <w:szCs w:val="22"/>
          <w:lang w:val="en-US"/>
        </w:rPr>
        <w:t xml:space="preserve"> undergoing colorectal surgery </w:t>
      </w:r>
      <w:r>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53/j.gastro.2018.05.012","ISBN":"4201605388","author":[{"dropping-particle":"","family":"Gillis","given":"Chelsia","non-dropping-particle":"","parse-names":false,"suffix":""},{"dropping-particle":"","family":"Buhler","given":"Katherine","non-dropping-particle":"","parse-names":false,"suffix":""},{"dropping-particle":"","family":"Bresee","given":"Lauren","non-dropping-particle":"","parse-names":false,"suffix":""},{"dropping-particle":"","family":"Carli","given":"Francesco","non-dropping-particle":"","parse-names":false,"suffix":""},{"dropping-particle":"","family":"Gramlich","given":"Leah","non-dropping-particle":"","parse-names":false,"suffix":""},{"dropping-particle":"","family":"Culos-reed","given":"Nicole","non-dropping-particle":"","parse-names":false,"suffix":""},{"dropping-particle":"","family":"Sajobi","given":"Tolulope T","non-dropping-particle":"","parse-names":false,"suffix":""},{"dropping-particle":"","family":"Fenton","given":"Tanis R","non-dropping-particle":"","parse-names":false,"suffix":""}],"container-title":"Gastroenterology","id":"ITEM-1","issued":{"date-parts":[["2018"]]},"page":"391-410","publisher":"Elsevier, Inc","title":"Effects of nutritional prehabiliation, with and without exercise on outcomes of patients who undergo colorectal surgery: A systematic review and meta-analysis","type":"article-journal","volume":"155"},"uris":["http://www.mendeley.com/documents/?uuid=a5b1bfec-275e-4bab-8900-33c030330e52"]}],"mendeley":{"formattedCitation":"(70)","plainTextFormattedCitation":"(70)","previouslyFormattedCitation":"(70)"},"properties":{"noteIndex":0},"schema":"https://github.com/citation-style-language/schema/raw/master/csl-citation.json"}</w:instrText>
      </w:r>
      <w:r>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70)</w:t>
      </w:r>
      <w:r>
        <w:rPr>
          <w:rFonts w:asciiTheme="majorHAnsi" w:hAnsiTheme="majorHAnsi"/>
          <w:sz w:val="22"/>
          <w:szCs w:val="22"/>
          <w:lang w:val="en-US"/>
        </w:rPr>
        <w:fldChar w:fldCharType="end"/>
      </w:r>
      <w:r w:rsidR="006E70DF">
        <w:rPr>
          <w:rFonts w:asciiTheme="majorHAnsi" w:hAnsiTheme="majorHAnsi"/>
          <w:sz w:val="22"/>
          <w:szCs w:val="22"/>
          <w:lang w:val="en-US"/>
        </w:rPr>
        <w:t xml:space="preserve">. </w:t>
      </w:r>
      <w:r>
        <w:rPr>
          <w:rFonts w:asciiTheme="majorHAnsi" w:hAnsiTheme="majorHAnsi"/>
          <w:sz w:val="22"/>
          <w:szCs w:val="22"/>
          <w:lang w:val="en-US"/>
        </w:rPr>
        <w:t xml:space="preserve">Pooled analyses of RCTs from the Carli </w:t>
      </w:r>
      <w:r>
        <w:rPr>
          <w:rFonts w:asciiTheme="majorHAnsi" w:hAnsiTheme="majorHAnsi"/>
          <w:sz w:val="22"/>
          <w:szCs w:val="22"/>
          <w:lang w:val="en-US"/>
        </w:rPr>
        <w:lastRenderedPageBreak/>
        <w:t xml:space="preserve">group </w:t>
      </w:r>
      <w:r>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16/j.clnu.2018.06.982","ISSN":"15321983","PMID":"30025745","abstract":"Background &amp; aims: Preservation of lean body mass is an important cancer care objective. The capacity for prehabilitation interventions to modulate the lean body mass (LBM) of colorectal cancer patients before and after surgery is unknown. Methods: A pooled analysis of two randomized controlled trials of trimodal prehabilitation vs. trimodal rehabilitation at a single university-affiliated tertiary center employing Enhanced Recovery After Surgery (ERAS) care was conducted. The prehabilitation interventions included exercise, nutrition, and anxiety-reduction elements that began approximately four weeks before surgery and continued for eight weeks after surgery. The rehabilitation interventions were identical to the prehabilitation interventions but were initiated only after surgery. Body composition, measured using multifrequency bioelectrical impedance analysis, was recorded at baseline, pre-surgery, 4 and 8 weeks after surgery. The primary outcome was change in LBM before and after colorectal surgery for cancer. A mixed effects regression model was used to estimate changes in body mass and body composition over time controlling for age, sex, baseline body mass index (BMI), baseline six-minute walk test (6MWT), and postoperative compliance to the interventions. NCT02586701 &amp; NCT01356264. Results: Pooled data included 76 patients who followed prehabilitation and 63 patients who followed rehabilitation (n = 139). Neither group experienced changes in preoperative LBM. Compared to rehabilitated patients, prehabilitated patients had significantly more absolute and relative LBM at four and eight-weeks post-surgery in models controlling for age, sex, baseline BMI, baseline 6MWT, and compliance to the postoperative intervention. Conclusion: Trimodal prehabilitation attenuated the post-surgical LBM loss compared to the loss observed in patients who received the rehabilitation intervention. Patients who receive neither intervention (i.e., standard of care) would be likely to lose more LBM. Offering a prehabilitation program to colorectal cancer patients awaiting resection is a useful strategy to mitigate the impact of the surgical stress response on lean tissue in an ERAS setting, and, in turn, might have a positive impact on the cancer care course. Clinical trial registration: NCT02586701 &amp; NCT01356264 (clinicaltrials.gov).","author":[{"dropping-particle":"","family":"Gillis","given":"Chelsia","non-dropping-particle":"","parse-names":false,"suffix":""},{"dropping-particle":"","family":"Fenton","given":"Tanis R","non-dropping-particle":"","parse-names":false,"suffix":""},{"dropping-particle":"","family":"Sajobi","given":"Tolulope T","non-dropping-particle":"","parse-names":false,"suffix":""},{"dropping-particle":"","family":"Minnella","given":"Enrico Maria","non-dropping-particle":"","parse-names":false,"suffix":""},{"dropping-particle":"","family":"Awasthi","given":"Rashami","non-dropping-particle":"","parse-names":false,"suffix":""},{"dropping-particle":"","family":"Loiselle","given":"Sarah Ève","non-dropping-particle":"","parse-names":false,"suffix":""},{"dropping-particle":"","family":"Liberman","given":"A Sender","non-dropping-particle":"","parse-names":false,"suffix":""},{"dropping-particle":"","family":"Stein","given":"Barry","non-dropping-particle":"","parse-names":false,"suffix":""},{"dropping-particle":"","family":"Charlebois","given":"Patrick","non-dropping-particle":"","parse-names":false,"suffix":""},{"dropping-particle":"","family":"Carli","given":"Francesco","non-dropping-particle":"","parse-names":false,"suffix":""}],"container-title":"Clinical Nutrition","id":"ITEM-1","issue":"3","issued":{"date-parts":[["2019"]]},"page":"1053-1060","title":"Trimodal prehabilitation for colorectal surgery attenuates post-surgical losses in lean body mass: A pooled analysis of randomized controlled trials","type":"article-journal","volume":"38"},"uris":["http://www.mendeley.com/documents/?uuid=a7ca4857-03b7-4550-bdf7-840cbdc8189e"]}],"mendeley":{"formattedCitation":"(71)","plainTextFormattedCitation":"(71)","previouslyFormattedCitation":"(71)"},"properties":{"noteIndex":0},"schema":"https://github.com/citation-style-language/schema/raw/master/csl-citation.json"}</w:instrText>
      </w:r>
      <w:r>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71)</w:t>
      </w:r>
      <w:r>
        <w:rPr>
          <w:rFonts w:asciiTheme="majorHAnsi" w:hAnsiTheme="majorHAnsi"/>
          <w:sz w:val="22"/>
          <w:szCs w:val="22"/>
          <w:lang w:val="en-US"/>
        </w:rPr>
        <w:fldChar w:fldCharType="end"/>
      </w:r>
      <w:r w:rsidR="006E70DF">
        <w:rPr>
          <w:rFonts w:asciiTheme="majorHAnsi" w:hAnsiTheme="majorHAnsi"/>
          <w:sz w:val="22"/>
          <w:szCs w:val="22"/>
          <w:lang w:val="en-US"/>
        </w:rPr>
        <w:t xml:space="preserve"> using trimodal </w:t>
      </w:r>
      <w:r w:rsidR="00D45319">
        <w:rPr>
          <w:rFonts w:asciiTheme="majorHAnsi" w:hAnsiTheme="majorHAnsi"/>
          <w:sz w:val="22"/>
          <w:szCs w:val="22"/>
          <w:lang w:val="en-US"/>
        </w:rPr>
        <w:t>prehabilitation</w:t>
      </w:r>
      <w:r w:rsidR="006E70DF">
        <w:rPr>
          <w:rFonts w:asciiTheme="majorHAnsi" w:hAnsiTheme="majorHAnsi"/>
          <w:sz w:val="22"/>
          <w:szCs w:val="22"/>
          <w:lang w:val="en-US"/>
        </w:rPr>
        <w:t xml:space="preserve"> (exercise, nutrition and anxiety-reduction interventions) show that </w:t>
      </w:r>
      <w:r w:rsidR="00E02896">
        <w:rPr>
          <w:rFonts w:asciiTheme="majorHAnsi" w:hAnsiTheme="majorHAnsi"/>
          <w:sz w:val="22"/>
          <w:szCs w:val="22"/>
          <w:lang w:val="en-US"/>
        </w:rPr>
        <w:t xml:space="preserve">patients undergoing prehabilitation had significantly more absolute and relative lean body mass at 4 and 8-weeks post-operatively, attenuating the post-surgical los of lean mass compared to controls. </w:t>
      </w:r>
      <w:r w:rsidR="00BA5A5A">
        <w:rPr>
          <w:rFonts w:asciiTheme="majorHAnsi" w:hAnsiTheme="majorHAnsi"/>
          <w:sz w:val="22"/>
          <w:szCs w:val="22"/>
          <w:lang w:val="en-US"/>
        </w:rPr>
        <w:t xml:space="preserve">Interestingly, Carli an colleagues assessed the extent to which a prehabilitation program affected 30-day operative complications in frail patients undergoing colorectal cancer surgery compared with postoperative rehabilitation alone </w:t>
      </w:r>
      <w:r w:rsidR="00BA5A5A">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01/jamasurg.2019.5474","ISSN":"2168-6262 (Electronic)","PMID":"31968063","abstract":"Importance: Research supports use of prehabilitation to optimize physical status  before and after colorectal cancer resection, but its effect on postoperative complications remains unclear. Frail patients are a target for prehabilitation interventions owing to increased risk for poor postoperative outcomes. Objective: To assess the extent to which a prehabilitation program affects 30-day postoperative complications in frail patients undergoing colorectal cancer resection compared with postoperative rehabilitation. Design, Setting, and Participants: This single-blind, parallel-arm, superiority randomized clinical trial recruited patients undergoing colorectal cancer resection from September 7, 2015, through June 19, 2019. Patients were followed up for 4 weeks before surgery and 4 weeks after surgery at 2 university-affiliated tertiary hospitals. A total of 418 patients 65 years or older were assessed for eligibility. Of these, 298 patients were excluded (not frail [n = 290], unable to exercise [n = 3], and planned neoadjuvant treatment [n = 5]), and 120 frail patients (Fried Frailty Index,&gt;/=2) were randomized. Ten patients were excluded after randomization because they refused surgery (n = 3), died before surgery (n = 3), had no cancer (n = 1), had surgery without bowel resection (n = 1), or were switched to palliative care (n = 2). Hence, 110 patients were included in the intention-to-treat analysis (55 in the prehabilitation [Prehab] and 55 in the rehabilitation [Rehab] groups). Data were analyzed from July 25 through August 21, 2019. Interventions: Multimodal program involving exercise, nutritional, and psychological interventions initiated before (Prehab group) or after (Rehab group) surgery. All patients were treated within a standardized enhanced recovery pathway. Main Outcomes and Measures: The primary outcome included the Comprehensive Complications Index measured at 30 days after surgery. Secondary outcomes were 30-day overall and severe complications, primary and total length of hospital stay, 30-day emergency department visits and hospital readmissions, recovery of walking capacity, and patient-reported outcome measures. Results: Of 110 patients randomized, mean (SD) age was 78 (7) years; 52 (47.3%) were men and 58 (52.7%) were women; 31 (28.2%) had rectal cancer; and 87 (79.1%) underwent minimally invasive surgery. There was no between-group difference in the primary outcome measure, 30-day Comprehensive Complications Index (adjusted mean d…","author":[{"dropping-particle":"","family":"Carli","given":"Francesco","non-dropping-particle":"","parse-names":false,"suffix":""},{"dropping-particle":"","family":"Bousquet-Dion","given":"Guillaume","non-dropping-particle":"","parse-names":false,"suffix":""},{"dropping-particle":"","family":"Awasthi","given":"Rashami","non-dropping-particle":"","parse-names":false,"suffix":""},{"dropping-particle":"","family":"Elsherbini","given":"Noha","non-dropping-particle":"","parse-names":false,"suffix":""},{"dropping-particle":"","family":"Liberman","given":"Sender","non-dropping-particle":"","parse-names":false,"suffix":""},{"dropping-particle":"","family":"Boutros","given":"Marylise","non-dropping-particle":"","parse-names":false,"suffix":""},{"dropping-particle":"","family":"Stein","given":"Barry","non-dropping-particle":"","parse-names":false,"suffix":""},{"dropping-particle":"","family":"Charlebois","given":"Patrick","non-dropping-particle":"","parse-names":false,"suffix":""},{"dropping-particle":"","family":"Ghitulescu","given":"Gabriela","non-dropping-particle":"","parse-names":false,"suffix":""},{"dropping-particle":"","family":"Morin","given":"Nancy","non-dropping-particle":"","parse-names":false,"suffix":""},{"dropping-particle":"","family":"Jagoe","given":"Thomas","non-dropping-particle":"","parse-names":false,"suffix":""},{"dropping-particle":"","family":"Scheede-Bergdahl","given":"Celena","non-dropping-particle":"","parse-names":false,"suffix":""},{"dropping-particle":"","family":"Minnella","given":"Enrico Maria","non-dropping-particle":"","parse-names":false,"suffix":""},{"dropping-particle":"","family":"Fiore","given":"Julio F Jr","non-dropping-particle":"","parse-names":false,"suffix":""}],"container-title":"JAMA surgery","id":"ITEM-1","issued":{"date-parts":[["2020","1"]]},"language":"eng","publisher-place":"United States","title":"Effect of Multimodal Prehabilitation vs Postoperative Rehabilitation on 30-Day Postoperative Complications for Frail Patients Undergoing Resection of Colorectal Cancer: A Randomized Clinical Trial.","type":"article-journal"},"uris":["http://www.mendeley.com/documents/?uuid=071f9a5a-a443-45c6-a59f-b8d8a01f99df"]}],"mendeley":{"formattedCitation":"(72)","plainTextFormattedCitation":"(72)","previouslyFormattedCitation":"(72)"},"properties":{"noteIndex":0},"schema":"https://github.com/citation-style-language/schema/raw/master/csl-citation.json"}</w:instrText>
      </w:r>
      <w:r w:rsidR="00BA5A5A">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72)</w:t>
      </w:r>
      <w:r w:rsidR="00BA5A5A">
        <w:rPr>
          <w:rFonts w:asciiTheme="majorHAnsi" w:hAnsiTheme="majorHAnsi"/>
          <w:sz w:val="22"/>
          <w:szCs w:val="22"/>
          <w:lang w:val="en-US"/>
        </w:rPr>
        <w:fldChar w:fldCharType="end"/>
      </w:r>
      <w:r w:rsidR="00BA5A5A">
        <w:rPr>
          <w:rFonts w:asciiTheme="majorHAnsi" w:hAnsiTheme="majorHAnsi"/>
          <w:sz w:val="22"/>
          <w:szCs w:val="22"/>
          <w:lang w:val="en-US"/>
        </w:rPr>
        <w:t xml:space="preserve">. No difference in the comprehensive complication index measured at 30-days after surgery was found between the groups.  </w:t>
      </w:r>
      <w:r w:rsidR="000C3DCA">
        <w:rPr>
          <w:rFonts w:asciiTheme="majorHAnsi" w:hAnsiTheme="majorHAnsi"/>
          <w:sz w:val="22"/>
          <w:szCs w:val="22"/>
          <w:lang w:val="en-US"/>
        </w:rPr>
        <w:t xml:space="preserve">Using the same pooled RCT data the same group reported that prehabilitation independently predicted improved 5-year disease-free survival in stage III colorectal cancer </w:t>
      </w:r>
      <w:r w:rsidR="000C3DCA">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97/SLA.0000000000003465","ISBN":"0000000000","ISSN":"15281140","PMID":"31318793","abstract":"Objective:The objective of this study was to investigate the effect of prehabilitation on survival after colorectal cancer surgery.Summary of Background Data:Preoperative multimodal exercise and nutritional programs (prehabilitation) improve functional capacity and recovery following colorectal surgery. Exercise may also affect cancer outcomes by mediating the systemic inflammatory response. The effect of prehabilitation on cancer outcomes is unknown.Methods:Pooled data from 3 prehabilitation trials (2 randomized controlled trials, 1 cohort) in patients undergoing elective, biopsy-proven, primary non-metastatic colorectal cancer surgery from 2009 to 2014 within an enhanced recovery program were analyzed. Patients were grouped into +prehab or-prehab. The primary outcomes were 5-year disease-free (DFS) and overall survival (OS). DFS and OS were analyzed using Kaplan-Meier curves and multiple Cox regression.Results:A total of 202 patients were included (+prehab 104,-prehab 98). Median prehabilitation duration was 29 days (interquartile range 20-40). Patient and tumor characteristics were well-balanced (33% stage III). Postoperative complications and time to adjuvant chemotherapy were similar. Mean duration of follow-up was 60.3 months (standard deviation 26.2). DFS was similar for the combined group of stage I-III patients (P = 0.244). For stage III patients, prehabilitation was associated with improved DFS (73.4% vs 50.9%, P = 0.044). There were no differences in OS (P = 0.226). Prehabilitation independently predicted improved DFS (hazard ratio 0.45; 95% confidence interval, 0.21-0.93), adjusting for stage and other confounders. Prehabilitation did not independently predict OS.Conclusion:In this report, prehabilitation is associated with improved 5-year DFS in stage III colorectal cancer. This finding should be confirmed in future trials.","author":[{"dropping-particle":"","family":"Trépanier","given":"Maude","non-dropping-particle":"","parse-names":false,"suffix":""},{"dropping-particle":"","family":"Minnella","given":"Enrico M.","non-dropping-particle":"","parse-names":false,"suffix":""},{"dropping-particle":"","family":"Paradis","given":"Tiffany","non-dropping-particle":"","parse-names":false,"suffix":""},{"dropping-particle":"","family":"Awasthi","given":"Rashami","non-dropping-particle":"","parse-names":false,"suffix":""},{"dropping-particle":"","family":"Kaneva","given":"Pepa","non-dropping-particle":"","parse-names":false,"suffix":""},{"dropping-particle":"","family":"Schwartzman","given":"Kevin","non-dropping-particle":"","parse-names":false,"suffix":""},{"dropping-particle":"","family":"Carli","given":"Franco","non-dropping-particle":"","parse-names":false,"suffix":""},{"dropping-particle":"","family":"Fried","given":"Gerald M.","non-dropping-particle":"","parse-names":false,"suffix":""},{"dropping-particle":"","family":"Feldman","given":"Liane S.","non-dropping-particle":"","parse-names":false,"suffix":""},{"dropping-particle":"","family":"Lee","given":"Lawrence","non-dropping-particle":"","parse-names":false,"suffix":""}],"container-title":"Annals of Surgery","id":"ITEM-1","issue":"3","issued":{"date-parts":[["2019"]]},"page":"493-501","title":"Improved Disease-free Survival after Prehabilitation for Colorectal Cancer Surgery","type":"article-journal","volume":"270"},"uris":["http://www.mendeley.com/documents/?uuid=03fe258d-7784-4786-b5ba-38d4bd4d22a8"]}],"mendeley":{"formattedCitation":"(73)","plainTextFormattedCitation":"(73)","previouslyFormattedCitation":"(73)"},"properties":{"noteIndex":0},"schema":"https://github.com/citation-style-language/schema/raw/master/csl-citation.json"}</w:instrText>
      </w:r>
      <w:r w:rsidR="000C3DCA">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73)</w:t>
      </w:r>
      <w:r w:rsidR="000C3DCA">
        <w:rPr>
          <w:rFonts w:asciiTheme="majorHAnsi" w:hAnsiTheme="majorHAnsi"/>
          <w:sz w:val="22"/>
          <w:szCs w:val="22"/>
          <w:lang w:val="en-US"/>
        </w:rPr>
        <w:fldChar w:fldCharType="end"/>
      </w:r>
      <w:r w:rsidR="000C3DCA">
        <w:rPr>
          <w:rFonts w:asciiTheme="majorHAnsi" w:hAnsiTheme="majorHAnsi"/>
          <w:sz w:val="22"/>
          <w:szCs w:val="22"/>
          <w:lang w:val="en-US"/>
        </w:rPr>
        <w:t xml:space="preserve">. Together with these data, encouraging data from our group reveled that exercise prehabilitation improves pathological and radiological determined tumor regression in locally advanced rectal cancer patients undergoing neoadjuvant chemoradiotherapy </w:t>
      </w:r>
      <w:r w:rsidR="000C3DCA">
        <w:rPr>
          <w:rFonts w:asciiTheme="majorHAnsi" w:hAnsiTheme="majorHAnsi"/>
          <w:sz w:val="22"/>
          <w:szCs w:val="22"/>
          <w:lang w:val="en-US"/>
        </w:rPr>
        <w:fldChar w:fldCharType="begin" w:fldLock="1"/>
      </w:r>
      <w:r w:rsidR="00287743">
        <w:rPr>
          <w:rFonts w:asciiTheme="majorHAnsi" w:hAnsiTheme="majorHAnsi"/>
          <w:sz w:val="22"/>
          <w:szCs w:val="22"/>
          <w:lang w:val="en-US"/>
        </w:rPr>
        <w:instrText>ADDIN CSL_CITATION {"citationItems":[{"id":"ITEM-1","itemData":{"DOI":"10.1080/0284186X.2019.1566775","ISSN":"1651226X","PMID":"30724668","abstract":"  Purpose: We evaluate the effect of an exercised prehabilitation programme on tumour response in rectal cancer patients following neoadjuvant chemoradiotherapy (NACRT). Patients and Methods: Rectal cancer patients with (MRI-defined) threatened resection margins who completed standardized NACRT were prospectively studied in a post hoc, explorative analysis of two previously reported clinical trials. MRI was performed at Weeks 9 and 14 post-NACRT, with surgery at Week 15. Patients undertook a 6-week preoperative exercise-training programme. Oxygen uptake (VO2) at anaerobic threshold (AT) wasmeasured at baseline (pre-NACRT), after completion of NACRT and at week 6 (post-NACRT). Tumour related outcome variables: MRI tumour regression grading (ymrTRG) at Week 9 and 14; histopathological T-stage (ypT); and tumour regression grading (ypTRG)) were compared. Results: 35 patients (26 males) were recruited. 26 patients undertook tailored exercise-training with 9 unmatched controls. NACRT resulted in a fall in VO2 at AT −2.0 ml/kg−1/min−1(−1.3,−2.6), p &lt; 0.001. Exercise was shown to reverse this effect. VO2 at AT increased between groups, (post-NACRT vs. week 6) by +1.9 ml/kg−1/min−1(0.6, 3.2), p = 0.007. A significantly greater ypTRG in the exercise group at the time of surgery was found (p = 0.02). Conclusion: Following completion of NACRT, exercise resulted in significant improvements in fitness and augmented pathological tumour regression.","author":[{"dropping-particle":"","family":"West","given":"M. A.","non-dropping-particle":"","parse-names":false,"suffix":""},{"dropping-particle":"","family":"Astin","given":"R.","non-dropping-particle":"","parse-names":false,"suffix":""},{"dropping-particle":"","family":"Moyses","given":"H. E.","non-dropping-particle":"","parse-names":false,"suffix":""},{"dropping-particle":"","family":"Cave","given":"J.","non-dropping-particle":"","parse-names":false,"suffix":""},{"dropping-particle":"","family":"White","given":"D.","non-dropping-particle":"","parse-names":false,"suffix":""},{"dropping-particle":"","family":"Levett","given":"D. Z.H.","non-dropping-particle":"","parse-names":false,"suffix":""},{"dropping-particle":"","family":"Bates","given":"A.","non-dropping-particle":"","parse-names":false,"suffix":""},{"dropping-particle":"","family":"Brown","given":"G.","non-dropping-particle":"","parse-names":false,"suffix":""},{"dropping-particle":"","family":"Grocott","given":"M. P.W.","non-dropping-particle":"","parse-names":false,"suffix":""},{"dropping-particle":"","family":"Jack","given":"S.","non-dropping-particle":"","parse-names":false,"suffix":""}],"container-title":"Acta Oncologica","id":"ITEM-1","issue":"5","issued":{"date-parts":[["2019"]]},"page":"588-595","publisher":"Taylor &amp; Francis","title":"Exercise prehabilitation may lead to augmented tumor regression following neoadjuvant chemoradiotherapy in locally advanced rectal cancer","type":"article-journal","volume":"58"},"uris":["http://www.mendeley.com/documents/?uuid=dd8fbce2-a2e1-49d7-87a0-c4a98c886492"]}],"mendeley":{"formattedCitation":"(74)","plainTextFormattedCitation":"(74)","previouslyFormattedCitation":"(74)"},"properties":{"noteIndex":0},"schema":"https://github.com/citation-style-language/schema/raw/master/csl-citation.json"}</w:instrText>
      </w:r>
      <w:r w:rsidR="000C3DCA">
        <w:rPr>
          <w:rFonts w:asciiTheme="majorHAnsi" w:hAnsiTheme="majorHAnsi"/>
          <w:sz w:val="22"/>
          <w:szCs w:val="22"/>
          <w:lang w:val="en-US"/>
        </w:rPr>
        <w:fldChar w:fldCharType="separate"/>
      </w:r>
      <w:r w:rsidR="000C3DCA" w:rsidRPr="000C3DCA">
        <w:rPr>
          <w:rFonts w:asciiTheme="majorHAnsi" w:hAnsiTheme="majorHAnsi"/>
          <w:noProof/>
          <w:sz w:val="22"/>
          <w:szCs w:val="22"/>
          <w:lang w:val="en-US"/>
        </w:rPr>
        <w:t>(74)</w:t>
      </w:r>
      <w:r w:rsidR="000C3DCA">
        <w:rPr>
          <w:rFonts w:asciiTheme="majorHAnsi" w:hAnsiTheme="majorHAnsi"/>
          <w:sz w:val="22"/>
          <w:szCs w:val="22"/>
          <w:lang w:val="en-US"/>
        </w:rPr>
        <w:fldChar w:fldCharType="end"/>
      </w:r>
      <w:r w:rsidR="000C3DCA">
        <w:rPr>
          <w:rFonts w:asciiTheme="majorHAnsi" w:hAnsiTheme="majorHAnsi"/>
          <w:sz w:val="22"/>
          <w:szCs w:val="22"/>
          <w:lang w:val="en-US"/>
        </w:rPr>
        <w:t xml:space="preserve">. This together with pre-clinical </w:t>
      </w:r>
      <w:r w:rsidR="000476E4">
        <w:rPr>
          <w:rFonts w:asciiTheme="majorHAnsi" w:hAnsiTheme="majorHAnsi"/>
          <w:sz w:val="22"/>
          <w:szCs w:val="22"/>
          <w:lang w:val="en-US"/>
        </w:rPr>
        <w:t xml:space="preserve">animal </w:t>
      </w:r>
      <w:r w:rsidR="000C3DCA">
        <w:rPr>
          <w:rFonts w:asciiTheme="majorHAnsi" w:hAnsiTheme="majorHAnsi"/>
          <w:sz w:val="22"/>
          <w:szCs w:val="22"/>
          <w:lang w:val="en-US"/>
        </w:rPr>
        <w:t xml:space="preserve">data from our group </w:t>
      </w:r>
      <w:r w:rsidR="000476E4">
        <w:rPr>
          <w:rFonts w:asciiTheme="majorHAnsi" w:hAnsiTheme="majorHAnsi"/>
          <w:sz w:val="22"/>
          <w:szCs w:val="22"/>
          <w:lang w:val="en-US"/>
        </w:rPr>
        <w:fldChar w:fldCharType="begin" w:fldLock="1"/>
      </w:r>
      <w:r w:rsidR="000476E4">
        <w:rPr>
          <w:rFonts w:asciiTheme="majorHAnsi" w:hAnsiTheme="majorHAnsi"/>
          <w:sz w:val="22"/>
          <w:szCs w:val="22"/>
          <w:lang w:val="en-US"/>
        </w:rPr>
        <w:instrText>ADDIN CSL_CITATION {"citationItems":[{"id":"ITEM-1","itemData":{"DOI":"10.1158/1538-7445.AM2017-1488","abstract":"Purpose: Chemotherapy improves outcomes for patients with colorectal cancer(CRC), but adversely affects physical ﬁtness and mitochondrial function. Exerciseinterventions mitigate against this, but mechanisms are poorly understood. We inves-tigated changes in skeletal muscle oxidative phosphorylation (OxPhos) capacity withchemotherapy and exercise using a CRC mouse model.Methods: Forty-eight SCID mice were randomized to laparotomy +/- caecalDLD-1 CRC cell injection. CRC established over 8 weeks. Mice were then ran-domized to 3 cycles of FOLFOX intra-peritoneal chemotherapy or no chemother-apy, and re-randomised to an interval exercise training or sedentary. Soleus musclemitochondrial function was analysed using high-resolution respirometry. Measure-ments included OxPhos, Complex I and II and fatty acid: carbohydrate respiration(FAO). Histopathological caecal examination was undertaken to determine cancerresponse.Results: Chemotherapy alone resulted in 52% lower OxPhos capacities in shammice (P = 0.009), whilst FAO was 64% lower (P = 0.001). Cancer and chemother-apy resulted in 56% lower OxPhos in mice with cancer but no chemotherapy(P = 0.006), along with 43% lower Complex I (P &lt; 0.001) and 35% lower ComplexII (P = 0.010). In sham mice with chemotherapy, exercise resulted in 54% greaterOxPhos (P = 0.014), 23% greater FAO (P = 0.0001) and 41% greater Complex II(P &lt; 0.001). In cancer mice with chemotherapy, exercise resulted in 27% greaterComplex II (P = 0.02). Complete histopathological response was seen in 2 of 6 can-cer/chemotherapy/exercise animals.Conclusion: Chemotherapy alone caused a signiﬁcant reduction in OxPhos and ashift away from FAO. Chemotherapy and cancer alone were associated with areduction in OxPhos, Complex I and II. Exercise did rescue OxPhos and ComplexII after chemotherapy.","author":[{"dropping-particle":"","family":"West","given":"Malcolm Andrew","non-dropping-particle":"","parse-names":false,"suffix":""},{"dropping-particle":"","family":"Roman","given":"I","non-dropping-particle":"","parse-names":false,"suffix":""},{"dropping-particle":"","family":"Ball","given":"D","non-dropping-particle":"","parse-names":false,"suffix":""},{"dropping-particle":"","family":"Pugh","given":"S","non-dropping-particle":"","parse-names":false,"suffix":""},{"dropping-particle":"","family":"Astin","given":"Ronan","non-dropping-particle":"","parse-names":false,"suffix":""},{"dropping-particle":"","family":"Hayden","given":"A","non-dropping-particle":"","parse-names":false,"suffix":""},{"dropping-particle":"","family":"Murray","given":"Andrew","non-dropping-particle":"","parse-names":false,"suffix":""},{"dropping-particle":"","family":"Cave","given":"Judith","non-dropping-particle":"","parse-names":false,"suffix":""},{"dropping-particle":"","family":"Feelisch","given":"Martin","non-dropping-particle":"","parse-names":false,"suffix":""},{"dropping-particle":"","family":"Primrose","given":"John N","non-dropping-particle":"","parse-names":false,"suffix":""},{"dropping-particle":"","family":"Jaynes","given":"Eleanor","non-dropping-particle":"","parse-names":false,"suffix":""},{"dropping-particle":"","family":"Jack","given":"Sandy","non-dropping-particle":"","parse-names":false,"suffix":""},{"dropping-particle":"","family":"Grocott","given":"Michael P","non-dropping-particle":"","parse-names":false,"suffix":""},{"dropping-particle":"","family":"Underwood","given":"Timothy","non-dropping-particle":"","parse-names":false,"suffix":""},{"dropping-particle":"","family":"Mirnezami","given":"Alexander","non-dropping-particle":"","parse-names":false,"suffix":""}],"container-title":"Colorectal Disease","id":"ITEM-1","issue":"4","issued":{"date-parts":[["2017","7","1"]]},"page":"14-64","title":"Changes in skeletal muscle mitochondrial function withchemotherapy and exercise in a colorectal cancer mouse model –A feasibility window study","type":"article-journal","volume":"19"},"uris":["http://www.mendeley.com/documents/?uuid=4159a21f-3e19-4b80-8a9f-00abf0fa5d4c"]}],"mendeley":{"formattedCitation":"(75)","plainTextFormattedCitation":"(75)","previouslyFormattedCitation":"(75)"},"properties":{"noteIndex":0},"schema":"https://github.com/citation-style-language/schema/raw/master/csl-citation.json"}</w:instrText>
      </w:r>
      <w:r w:rsidR="000476E4">
        <w:rPr>
          <w:rFonts w:asciiTheme="majorHAnsi" w:hAnsiTheme="majorHAnsi"/>
          <w:sz w:val="22"/>
          <w:szCs w:val="22"/>
          <w:lang w:val="en-US"/>
        </w:rPr>
        <w:fldChar w:fldCharType="separate"/>
      </w:r>
      <w:r w:rsidR="000476E4" w:rsidRPr="000476E4">
        <w:rPr>
          <w:rFonts w:asciiTheme="majorHAnsi" w:hAnsiTheme="majorHAnsi"/>
          <w:noProof/>
          <w:sz w:val="22"/>
          <w:szCs w:val="22"/>
          <w:lang w:val="en-US"/>
        </w:rPr>
        <w:t>(75)</w:t>
      </w:r>
      <w:r w:rsidR="000476E4">
        <w:rPr>
          <w:rFonts w:asciiTheme="majorHAnsi" w:hAnsiTheme="majorHAnsi"/>
          <w:sz w:val="22"/>
          <w:szCs w:val="22"/>
          <w:lang w:val="en-US"/>
        </w:rPr>
        <w:fldChar w:fldCharType="end"/>
      </w:r>
      <w:r w:rsidR="000476E4">
        <w:rPr>
          <w:rFonts w:asciiTheme="majorHAnsi" w:hAnsiTheme="majorHAnsi"/>
          <w:sz w:val="22"/>
          <w:szCs w:val="22"/>
          <w:lang w:val="en-US"/>
        </w:rPr>
        <w:t xml:space="preserve"> </w:t>
      </w:r>
      <w:r w:rsidR="000C3DCA">
        <w:rPr>
          <w:rFonts w:asciiTheme="majorHAnsi" w:hAnsiTheme="majorHAnsi"/>
          <w:sz w:val="22"/>
          <w:szCs w:val="22"/>
          <w:lang w:val="en-US"/>
        </w:rPr>
        <w:t xml:space="preserve">and others </w:t>
      </w:r>
      <w:r w:rsidR="000476E4">
        <w:rPr>
          <w:rFonts w:asciiTheme="majorHAnsi" w:hAnsiTheme="majorHAnsi"/>
          <w:sz w:val="22"/>
          <w:szCs w:val="22"/>
          <w:lang w:val="en-US"/>
        </w:rPr>
        <w:fldChar w:fldCharType="begin" w:fldLock="1"/>
      </w:r>
      <w:r w:rsidR="000476E4">
        <w:rPr>
          <w:rFonts w:asciiTheme="majorHAnsi" w:hAnsiTheme="majorHAnsi"/>
          <w:sz w:val="22"/>
          <w:szCs w:val="22"/>
          <w:lang w:val="en-US"/>
        </w:rPr>
        <w:instrText>ADDIN CSL_CITATION {"citationItems":[{"id":"ITEM-1","itemData":{"DOI":"10.1016/j.cmet.2017.09.015","ISSN":"19327420","PMID":"29056514","abstract":"The benefits of exercise training for cancer patients are becoming increasingly evident. Physical exercise has been shown to reduce cancer incidence and inhibit tumor growth. Here we provide the status of the current molecular understanding of the effect of exercise on cancer. We propose that exercise has a role in controlling cancer progression through a direct effect on tumor-intrinsic factors, interplay with whole-body exercise effects, alleviation of cancer-related adverse events, and improvement of anti-cancer treatment efficacy. These findings have wide-ranging societal implications, as this understanding may lead to changes in cancer treatment strategies. Hojman et al. discuss the role of exercise in controlling cancer progression through direct effects on tumor-intrinsic factors, interplay with whole-body exercise effects, alleviation of cancer-related adverse events, and improvement of cancer treatment efficacy. Understanding these mechanistic interactions is warranted for pursuing exercise as cancer medicine.","author":[{"dropping-particle":"","family":"Hojman","given":"Pernille","non-dropping-particle":"","parse-names":false,"suffix":""},{"dropping-particle":"","family":"Gehl","given":"Julie","non-dropping-particle":"","parse-names":false,"suffix":""},{"dropping-particle":"","family":"Christensen","given":"Jesper F.","non-dropping-particle":"","parse-names":false,"suffix":""},{"dropping-particle":"","family":"Pedersen","given":"Bente K.","non-dropping-particle":"","parse-names":false,"suffix":""}],"container-title":"Cell Metabolism","id":"ITEM-1","issue":"1","issued":{"date-parts":[["2018"]]},"page":"10-21","publisher":"Elsevier Inc.","title":"Molecular Mechanisms Linking Exercise to Cancer Prevention and Treatment","type":"article-journal","volume":"27"},"uris":["http://www.mendeley.com/documents/?uuid=48cc09d3-d2d9-4713-a314-737dbcd90903"]}],"mendeley":{"formattedCitation":"(76)","plainTextFormattedCitation":"(76)"},"properties":{"noteIndex":0},"schema":"https://github.com/citation-style-language/schema/raw/master/csl-citation.json"}</w:instrText>
      </w:r>
      <w:r w:rsidR="000476E4">
        <w:rPr>
          <w:rFonts w:asciiTheme="majorHAnsi" w:hAnsiTheme="majorHAnsi"/>
          <w:sz w:val="22"/>
          <w:szCs w:val="22"/>
          <w:lang w:val="en-US"/>
        </w:rPr>
        <w:fldChar w:fldCharType="separate"/>
      </w:r>
      <w:r w:rsidR="000476E4" w:rsidRPr="000476E4">
        <w:rPr>
          <w:rFonts w:asciiTheme="majorHAnsi" w:hAnsiTheme="majorHAnsi"/>
          <w:noProof/>
          <w:sz w:val="22"/>
          <w:szCs w:val="22"/>
          <w:lang w:val="en-US"/>
        </w:rPr>
        <w:t>(76)</w:t>
      </w:r>
      <w:r w:rsidR="000476E4">
        <w:rPr>
          <w:rFonts w:asciiTheme="majorHAnsi" w:hAnsiTheme="majorHAnsi"/>
          <w:sz w:val="22"/>
          <w:szCs w:val="22"/>
          <w:lang w:val="en-US"/>
        </w:rPr>
        <w:fldChar w:fldCharType="end"/>
      </w:r>
      <w:r w:rsidR="000476E4">
        <w:rPr>
          <w:rFonts w:asciiTheme="majorHAnsi" w:hAnsiTheme="majorHAnsi"/>
          <w:sz w:val="22"/>
          <w:szCs w:val="22"/>
          <w:lang w:val="en-US"/>
        </w:rPr>
        <w:t xml:space="preserve"> </w:t>
      </w:r>
      <w:r w:rsidR="000C3DCA">
        <w:rPr>
          <w:rFonts w:asciiTheme="majorHAnsi" w:hAnsiTheme="majorHAnsi"/>
          <w:sz w:val="22"/>
          <w:szCs w:val="22"/>
          <w:lang w:val="en-US"/>
        </w:rPr>
        <w:t xml:space="preserve">are very exciting and warrant further validation. </w:t>
      </w:r>
    </w:p>
    <w:p w14:paraId="2298C386" w14:textId="5991A526" w:rsidR="00155419" w:rsidRDefault="00155419" w:rsidP="00303736">
      <w:pPr>
        <w:pStyle w:val="NoSpacing"/>
        <w:spacing w:line="360" w:lineRule="auto"/>
        <w:jc w:val="both"/>
        <w:rPr>
          <w:rFonts w:asciiTheme="majorHAnsi" w:hAnsiTheme="majorHAnsi"/>
          <w:sz w:val="22"/>
          <w:szCs w:val="22"/>
          <w:lang w:val="en-US"/>
        </w:rPr>
      </w:pPr>
    </w:p>
    <w:p w14:paraId="437988DB" w14:textId="1FC0F24B" w:rsidR="00155419" w:rsidRDefault="00E02896" w:rsidP="00303736">
      <w:pPr>
        <w:pStyle w:val="NoSpacing"/>
        <w:spacing w:line="360" w:lineRule="auto"/>
        <w:jc w:val="both"/>
        <w:rPr>
          <w:rFonts w:asciiTheme="majorHAnsi" w:hAnsiTheme="majorHAnsi"/>
          <w:sz w:val="22"/>
          <w:szCs w:val="22"/>
          <w:lang w:val="en-US"/>
        </w:rPr>
      </w:pPr>
      <w:r w:rsidRPr="00E02896">
        <w:rPr>
          <w:rFonts w:asciiTheme="majorHAnsi" w:hAnsiTheme="majorHAnsi"/>
          <w:sz w:val="22"/>
          <w:szCs w:val="22"/>
          <w:lang w:val="en-US"/>
        </w:rPr>
        <w:t>There is also</w:t>
      </w:r>
      <w:r>
        <w:rPr>
          <w:rFonts w:asciiTheme="majorHAnsi" w:hAnsiTheme="majorHAnsi"/>
          <w:sz w:val="22"/>
          <w:szCs w:val="22"/>
          <w:lang w:val="en-US"/>
        </w:rPr>
        <w:t xml:space="preserve"> a growing concern about the importance of </w:t>
      </w:r>
      <w:r w:rsidR="00F9466B" w:rsidRPr="00E02896">
        <w:rPr>
          <w:rFonts w:asciiTheme="majorHAnsi" w:hAnsiTheme="majorHAnsi"/>
          <w:sz w:val="22"/>
          <w:szCs w:val="22"/>
          <w:lang w:val="en-US"/>
        </w:rPr>
        <w:t xml:space="preserve">psychological </w:t>
      </w:r>
      <w:r>
        <w:rPr>
          <w:rFonts w:asciiTheme="majorHAnsi" w:hAnsiTheme="majorHAnsi"/>
          <w:sz w:val="22"/>
          <w:szCs w:val="22"/>
          <w:lang w:val="en-US"/>
        </w:rPr>
        <w:t>morbidity in patients undergoing surgery. Surgery</w:t>
      </w:r>
      <w:r w:rsidR="00D45319">
        <w:rPr>
          <w:rFonts w:asciiTheme="majorHAnsi" w:hAnsiTheme="majorHAnsi"/>
          <w:sz w:val="22"/>
          <w:szCs w:val="22"/>
          <w:lang w:val="en-US"/>
        </w:rPr>
        <w:t>,</w:t>
      </w:r>
      <w:r>
        <w:rPr>
          <w:rFonts w:asciiTheme="majorHAnsi" w:hAnsiTheme="majorHAnsi"/>
          <w:sz w:val="22"/>
          <w:szCs w:val="22"/>
          <w:lang w:val="en-US"/>
        </w:rPr>
        <w:t xml:space="preserve"> as discussed</w:t>
      </w:r>
      <w:r w:rsidR="00D45319">
        <w:rPr>
          <w:rFonts w:asciiTheme="majorHAnsi" w:hAnsiTheme="majorHAnsi"/>
          <w:sz w:val="22"/>
          <w:szCs w:val="22"/>
          <w:lang w:val="en-US"/>
        </w:rPr>
        <w:t>,</w:t>
      </w:r>
      <w:r>
        <w:rPr>
          <w:rFonts w:asciiTheme="majorHAnsi" w:hAnsiTheme="majorHAnsi"/>
          <w:sz w:val="22"/>
          <w:szCs w:val="22"/>
          <w:lang w:val="en-US"/>
        </w:rPr>
        <w:t xml:space="preserve"> is a potentially life-altering stage in a patient’s life especially when undergoing complex cancer surgery</w:t>
      </w:r>
      <w:r w:rsidR="0026569A">
        <w:rPr>
          <w:rFonts w:asciiTheme="majorHAnsi" w:hAnsiTheme="majorHAnsi"/>
          <w:sz w:val="22"/>
          <w:szCs w:val="22"/>
          <w:lang w:val="en-US"/>
        </w:rPr>
        <w:t xml:space="preserve">, especially </w:t>
      </w:r>
      <w:r>
        <w:rPr>
          <w:rFonts w:asciiTheme="majorHAnsi" w:hAnsiTheme="majorHAnsi"/>
          <w:sz w:val="22"/>
          <w:szCs w:val="22"/>
          <w:lang w:val="en-US"/>
        </w:rPr>
        <w:t xml:space="preserve">if perioperative morbidity is encountered. </w:t>
      </w:r>
      <w:r w:rsidR="00995DB2" w:rsidRPr="00995DB2">
        <w:rPr>
          <w:rFonts w:asciiTheme="majorHAnsi" w:hAnsiTheme="majorHAnsi"/>
          <w:sz w:val="22"/>
          <w:szCs w:val="22"/>
          <w:lang w:val="en-US"/>
        </w:rPr>
        <w:t xml:space="preserve">﻿This has led to the emergence of psychological prehabilitation and the trimodal approach to prehabilitation incorporating psychological intervention, predominantly addressing anxiety and depression and enhancing coping skills, as well as exercise and nutritional </w:t>
      </w:r>
      <w:r w:rsidR="00995DB2">
        <w:rPr>
          <w:rFonts w:asciiTheme="majorHAnsi" w:hAnsiTheme="majorHAnsi"/>
          <w:sz w:val="22"/>
          <w:szCs w:val="22"/>
          <w:lang w:val="en-US"/>
        </w:rPr>
        <w:t xml:space="preserve">optimization. A recent review </w:t>
      </w:r>
      <w:r w:rsidR="00995DB2">
        <w:rPr>
          <w:rFonts w:asciiTheme="majorHAnsi" w:hAnsiTheme="majorHAnsi"/>
          <w:sz w:val="22"/>
          <w:szCs w:val="22"/>
          <w:lang w:val="en-US"/>
        </w:rPr>
        <w:fldChar w:fldCharType="begin" w:fldLock="1"/>
      </w:r>
      <w:r w:rsidR="000476E4">
        <w:rPr>
          <w:rFonts w:asciiTheme="majorHAnsi" w:hAnsiTheme="majorHAnsi"/>
          <w:sz w:val="22"/>
          <w:szCs w:val="22"/>
          <w:lang w:val="en-US"/>
        </w:rPr>
        <w:instrText>ADDIN CSL_CITATION {"citationItems":[{"id":"ITEM-1","itemData":{"DOI":"10.1111/anae.14507","ISSN":"00032409","author":[{"dropping-particle":"","family":"Levett","given":"D. Z. H.","non-dropping-particle":"","parse-names":false,"suffix":""},{"dropping-particle":"","family":"Grimmett","given":"C.","non-dropping-particle":"","parse-names":false,"suffix":""}],"container-title":"Anaesthesia","id":"ITEM-1","issued":{"date-parts":[["2019"]]},"page":"36-42","title":"Psychological factors, prehabilitation and surgical outcomes: evidence and future directions","type":"article-journal","volume":"74"},"uris":["http://www.mendeley.com/documents/?uuid=d033da81-5568-445c-8823-94005505cf95"]}],"mendeley":{"formattedCitation":"(77)","plainTextFormattedCitation":"(77)","previouslyFormattedCitation":"(76)"},"properties":{"noteIndex":0},"schema":"https://github.com/citation-style-language/schema/raw/master/csl-citation.json"}</w:instrText>
      </w:r>
      <w:r w:rsidR="00995DB2">
        <w:rPr>
          <w:rFonts w:asciiTheme="majorHAnsi" w:hAnsiTheme="majorHAnsi"/>
          <w:sz w:val="22"/>
          <w:szCs w:val="22"/>
          <w:lang w:val="en-US"/>
        </w:rPr>
        <w:fldChar w:fldCharType="separate"/>
      </w:r>
      <w:r w:rsidR="000476E4" w:rsidRPr="000476E4">
        <w:rPr>
          <w:rFonts w:asciiTheme="majorHAnsi" w:hAnsiTheme="majorHAnsi"/>
          <w:noProof/>
          <w:sz w:val="22"/>
          <w:szCs w:val="22"/>
          <w:lang w:val="en-US"/>
        </w:rPr>
        <w:t>(77)</w:t>
      </w:r>
      <w:r w:rsidR="00995DB2">
        <w:rPr>
          <w:rFonts w:asciiTheme="majorHAnsi" w:hAnsiTheme="majorHAnsi"/>
          <w:sz w:val="22"/>
          <w:szCs w:val="22"/>
          <w:lang w:val="en-US"/>
        </w:rPr>
        <w:fldChar w:fldCharType="end"/>
      </w:r>
      <w:r w:rsidR="00995DB2">
        <w:rPr>
          <w:rFonts w:asciiTheme="majorHAnsi" w:hAnsiTheme="majorHAnsi"/>
          <w:sz w:val="22"/>
          <w:szCs w:val="22"/>
          <w:lang w:val="en-US"/>
        </w:rPr>
        <w:t xml:space="preserve"> found that </w:t>
      </w:r>
      <w:r w:rsidR="00995DB2" w:rsidRPr="00995DB2">
        <w:rPr>
          <w:rFonts w:asciiTheme="majorHAnsi" w:hAnsiTheme="majorHAnsi"/>
          <w:sz w:val="22"/>
          <w:szCs w:val="22"/>
          <w:lang w:val="en-US"/>
        </w:rPr>
        <w:t>﻿</w:t>
      </w:r>
      <w:r w:rsidR="00995DB2">
        <w:rPr>
          <w:rFonts w:asciiTheme="majorHAnsi" w:hAnsiTheme="majorHAnsi"/>
          <w:sz w:val="22"/>
          <w:szCs w:val="22"/>
          <w:lang w:val="en-US"/>
        </w:rPr>
        <w:t>p</w:t>
      </w:r>
      <w:r w:rsidR="00995DB2" w:rsidRPr="00995DB2">
        <w:rPr>
          <w:rFonts w:asciiTheme="majorHAnsi" w:hAnsiTheme="majorHAnsi"/>
          <w:sz w:val="22"/>
          <w:szCs w:val="22"/>
          <w:lang w:val="en-US"/>
        </w:rPr>
        <w:t>atients need to be mentally fit</w:t>
      </w:r>
      <w:r w:rsidR="00995DB2">
        <w:rPr>
          <w:rFonts w:asciiTheme="majorHAnsi" w:hAnsiTheme="majorHAnsi"/>
          <w:sz w:val="22"/>
          <w:szCs w:val="22"/>
          <w:lang w:val="en-US"/>
        </w:rPr>
        <w:t xml:space="preserve"> prior to surgery</w:t>
      </w:r>
      <w:r w:rsidR="00995DB2" w:rsidRPr="00995DB2">
        <w:rPr>
          <w:rFonts w:asciiTheme="majorHAnsi" w:hAnsiTheme="majorHAnsi"/>
          <w:sz w:val="22"/>
          <w:szCs w:val="22"/>
          <w:lang w:val="en-US"/>
        </w:rPr>
        <w:t>; it is increasingly acknowledged that prehabilitation should include psychological components</w:t>
      </w:r>
      <w:r w:rsidR="00995DB2">
        <w:rPr>
          <w:rFonts w:asciiTheme="majorHAnsi" w:hAnsiTheme="majorHAnsi"/>
          <w:sz w:val="22"/>
          <w:szCs w:val="22"/>
          <w:lang w:val="en-US"/>
        </w:rPr>
        <w:t xml:space="preserve"> mitigating anxiety, depression and low self-efficacy. </w:t>
      </w:r>
      <w:r w:rsidR="00995DB2" w:rsidRPr="00995DB2">
        <w:rPr>
          <w:rFonts w:asciiTheme="majorHAnsi" w:hAnsiTheme="majorHAnsi"/>
          <w:sz w:val="22"/>
          <w:szCs w:val="22"/>
          <w:lang w:val="en-US"/>
        </w:rPr>
        <w:t>﻿</w:t>
      </w:r>
      <w:r w:rsidR="00995DB2">
        <w:rPr>
          <w:rFonts w:asciiTheme="majorHAnsi" w:hAnsiTheme="majorHAnsi"/>
          <w:sz w:val="22"/>
          <w:szCs w:val="22"/>
          <w:lang w:val="en-US"/>
        </w:rPr>
        <w:t>T</w:t>
      </w:r>
      <w:r w:rsidR="00995DB2" w:rsidRPr="00995DB2">
        <w:rPr>
          <w:rFonts w:asciiTheme="majorHAnsi" w:hAnsiTheme="majorHAnsi"/>
          <w:sz w:val="22"/>
          <w:szCs w:val="22"/>
          <w:lang w:val="en-US"/>
        </w:rPr>
        <w:t xml:space="preserve">here is currently insufficient evidence to be sure that pre-operative psychological interventions are of benefit, or which interventions are most effective. </w:t>
      </w:r>
    </w:p>
    <w:p w14:paraId="656555D9" w14:textId="7B9B558C" w:rsidR="005762D1" w:rsidRDefault="005762D1" w:rsidP="00303736">
      <w:pPr>
        <w:pStyle w:val="NoSpacing"/>
        <w:spacing w:line="360" w:lineRule="auto"/>
        <w:jc w:val="both"/>
        <w:rPr>
          <w:rFonts w:asciiTheme="majorHAnsi" w:hAnsiTheme="majorHAnsi"/>
          <w:sz w:val="22"/>
          <w:szCs w:val="22"/>
          <w:lang w:val="en-US"/>
        </w:rPr>
      </w:pPr>
    </w:p>
    <w:p w14:paraId="167DBB75" w14:textId="77777777" w:rsidR="002C44B4" w:rsidRPr="00832327" w:rsidRDefault="002C44B4" w:rsidP="00303736">
      <w:pPr>
        <w:pStyle w:val="NoSpacing"/>
        <w:spacing w:line="360" w:lineRule="auto"/>
        <w:jc w:val="both"/>
        <w:rPr>
          <w:rFonts w:asciiTheme="majorHAnsi" w:hAnsiTheme="majorHAnsi"/>
          <w:sz w:val="22"/>
          <w:szCs w:val="22"/>
          <w:lang w:val="en-US"/>
        </w:rPr>
      </w:pPr>
    </w:p>
    <w:p w14:paraId="5D30F6A7" w14:textId="3A735A02" w:rsidR="00EE232D" w:rsidRPr="00832327" w:rsidRDefault="00EE232D" w:rsidP="00303736">
      <w:pPr>
        <w:pStyle w:val="NoSpacing"/>
        <w:spacing w:line="360" w:lineRule="auto"/>
        <w:jc w:val="both"/>
        <w:rPr>
          <w:rFonts w:asciiTheme="majorHAnsi" w:hAnsiTheme="majorHAnsi"/>
          <w:b/>
          <w:i/>
          <w:sz w:val="22"/>
          <w:szCs w:val="22"/>
        </w:rPr>
      </w:pPr>
      <w:r w:rsidRPr="00832327">
        <w:rPr>
          <w:rFonts w:asciiTheme="majorHAnsi" w:hAnsiTheme="majorHAnsi"/>
          <w:b/>
          <w:i/>
          <w:sz w:val="22"/>
          <w:szCs w:val="22"/>
          <w:lang w:val="en-US"/>
        </w:rPr>
        <w:t>Future Direction</w:t>
      </w:r>
    </w:p>
    <w:p w14:paraId="6B58050A" w14:textId="0E80E803" w:rsidR="00832327" w:rsidRPr="00DC6A4E" w:rsidRDefault="00995DB2" w:rsidP="00DC6A4E">
      <w:pPr>
        <w:widowControl w:val="0"/>
        <w:autoSpaceDE w:val="0"/>
        <w:autoSpaceDN w:val="0"/>
        <w:adjustRightInd w:val="0"/>
        <w:spacing w:line="360" w:lineRule="auto"/>
        <w:jc w:val="both"/>
        <w:rPr>
          <w:rFonts w:asciiTheme="majorHAnsi" w:hAnsiTheme="majorHAnsi"/>
          <w:i/>
          <w:sz w:val="22"/>
          <w:szCs w:val="22"/>
        </w:rPr>
      </w:pPr>
      <w:r>
        <w:rPr>
          <w:rFonts w:asciiTheme="majorHAnsi" w:hAnsiTheme="majorHAnsi"/>
          <w:sz w:val="22"/>
          <w:szCs w:val="22"/>
        </w:rPr>
        <w:t>Despite s</w:t>
      </w:r>
      <w:r w:rsidR="00EE232D" w:rsidRPr="00832327">
        <w:rPr>
          <w:rFonts w:asciiTheme="majorHAnsi" w:hAnsiTheme="majorHAnsi"/>
          <w:sz w:val="22"/>
          <w:szCs w:val="22"/>
        </w:rPr>
        <w:t xml:space="preserve">ubstantial gains to improve surgical outcomes </w:t>
      </w:r>
      <w:r>
        <w:rPr>
          <w:rFonts w:asciiTheme="majorHAnsi" w:hAnsiTheme="majorHAnsi"/>
          <w:sz w:val="22"/>
          <w:szCs w:val="22"/>
        </w:rPr>
        <w:t>using improved perioperative and surgical techniques,</w:t>
      </w:r>
      <w:r w:rsidR="00BA42B3" w:rsidRPr="00832327">
        <w:rPr>
          <w:rFonts w:asciiTheme="majorHAnsi" w:hAnsiTheme="majorHAnsi"/>
          <w:sz w:val="22"/>
          <w:szCs w:val="22"/>
        </w:rPr>
        <w:t xml:space="preserve"> optimisation</w:t>
      </w:r>
      <w:r w:rsidR="00D42571" w:rsidRPr="00832327">
        <w:rPr>
          <w:rFonts w:asciiTheme="majorHAnsi" w:hAnsiTheme="majorHAnsi"/>
          <w:sz w:val="22"/>
          <w:szCs w:val="22"/>
        </w:rPr>
        <w:t xml:space="preserve"> </w:t>
      </w:r>
      <w:r w:rsidR="00EE232D" w:rsidRPr="00832327">
        <w:rPr>
          <w:rFonts w:asciiTheme="majorHAnsi" w:hAnsiTheme="majorHAnsi"/>
          <w:sz w:val="22"/>
          <w:szCs w:val="22"/>
        </w:rPr>
        <w:t xml:space="preserve">utilising multimodal prehabilitation </w:t>
      </w:r>
      <w:r>
        <w:rPr>
          <w:rFonts w:asciiTheme="majorHAnsi" w:hAnsiTheme="majorHAnsi"/>
          <w:sz w:val="22"/>
          <w:szCs w:val="22"/>
        </w:rPr>
        <w:t xml:space="preserve">demonstrate efficacy but not yet effectiveness. </w:t>
      </w:r>
      <w:r w:rsidR="00EE232D" w:rsidRPr="00832327">
        <w:rPr>
          <w:rFonts w:asciiTheme="majorHAnsi" w:hAnsiTheme="majorHAnsi"/>
          <w:sz w:val="22"/>
          <w:szCs w:val="22"/>
        </w:rPr>
        <w:t>We know that</w:t>
      </w:r>
      <w:r>
        <w:rPr>
          <w:rFonts w:asciiTheme="majorHAnsi" w:hAnsiTheme="majorHAnsi"/>
          <w:sz w:val="22"/>
          <w:szCs w:val="22"/>
        </w:rPr>
        <w:t xml:space="preserve"> patients exhibiting poor </w:t>
      </w:r>
      <w:r w:rsidR="00EE232D" w:rsidRPr="00832327">
        <w:rPr>
          <w:rFonts w:asciiTheme="majorHAnsi" w:hAnsiTheme="majorHAnsi"/>
          <w:sz w:val="22"/>
          <w:szCs w:val="22"/>
        </w:rPr>
        <w:t>preoperative fitness,</w:t>
      </w:r>
      <w:r>
        <w:rPr>
          <w:rFonts w:asciiTheme="majorHAnsi" w:hAnsiTheme="majorHAnsi"/>
          <w:sz w:val="22"/>
          <w:szCs w:val="22"/>
        </w:rPr>
        <w:t xml:space="preserve"> nutrition and mental state</w:t>
      </w:r>
      <w:r w:rsidR="00EE232D" w:rsidRPr="00832327">
        <w:rPr>
          <w:rFonts w:asciiTheme="majorHAnsi" w:hAnsiTheme="majorHAnsi"/>
          <w:sz w:val="22"/>
          <w:szCs w:val="22"/>
        </w:rPr>
        <w:t xml:space="preserve"> </w:t>
      </w:r>
      <w:r>
        <w:rPr>
          <w:rFonts w:asciiTheme="majorHAnsi" w:hAnsiTheme="majorHAnsi"/>
          <w:sz w:val="22"/>
          <w:szCs w:val="22"/>
        </w:rPr>
        <w:t>do badly. Attempting to rescue these modifiable risks with p</w:t>
      </w:r>
      <w:r w:rsidR="00EE232D" w:rsidRPr="00832327">
        <w:rPr>
          <w:rFonts w:asciiTheme="majorHAnsi" w:hAnsiTheme="majorHAnsi"/>
          <w:sz w:val="22"/>
          <w:szCs w:val="22"/>
        </w:rPr>
        <w:t>rehabilitation can improve fitness</w:t>
      </w:r>
      <w:r>
        <w:rPr>
          <w:rFonts w:asciiTheme="majorHAnsi" w:hAnsiTheme="majorHAnsi"/>
          <w:sz w:val="22"/>
          <w:szCs w:val="22"/>
        </w:rPr>
        <w:t>, nutrition</w:t>
      </w:r>
      <w:r w:rsidR="00EE232D" w:rsidRPr="00832327">
        <w:rPr>
          <w:rFonts w:asciiTheme="majorHAnsi" w:hAnsiTheme="majorHAnsi"/>
          <w:sz w:val="22"/>
          <w:szCs w:val="22"/>
        </w:rPr>
        <w:t xml:space="preserve"> and quality of life. </w:t>
      </w:r>
      <w:r w:rsidR="00EE232D" w:rsidRPr="00832327">
        <w:rPr>
          <w:rFonts w:asciiTheme="majorHAnsi" w:hAnsiTheme="majorHAnsi"/>
          <w:sz w:val="22"/>
          <w:szCs w:val="22"/>
          <w:lang w:val="en-US"/>
        </w:rPr>
        <w:t xml:space="preserve">A number of </w:t>
      </w:r>
      <w:r w:rsidR="00694151" w:rsidRPr="00832327">
        <w:rPr>
          <w:rFonts w:asciiTheme="majorHAnsi" w:hAnsiTheme="majorHAnsi"/>
          <w:sz w:val="22"/>
          <w:szCs w:val="22"/>
          <w:lang w:val="en-US"/>
        </w:rPr>
        <w:t xml:space="preserve">promising </w:t>
      </w:r>
      <w:r w:rsidR="00EE232D" w:rsidRPr="00832327">
        <w:rPr>
          <w:rFonts w:asciiTheme="majorHAnsi" w:hAnsiTheme="majorHAnsi"/>
          <w:sz w:val="22"/>
          <w:szCs w:val="22"/>
          <w:lang w:val="en-US"/>
        </w:rPr>
        <w:lastRenderedPageBreak/>
        <w:t xml:space="preserve">opportunities are </w:t>
      </w:r>
      <w:r w:rsidR="0007408B" w:rsidRPr="00832327">
        <w:rPr>
          <w:rFonts w:asciiTheme="majorHAnsi" w:hAnsiTheme="majorHAnsi"/>
          <w:sz w:val="22"/>
          <w:szCs w:val="22"/>
          <w:lang w:val="en-US"/>
        </w:rPr>
        <w:t xml:space="preserve">being </w:t>
      </w:r>
      <w:r w:rsidR="00EE232D" w:rsidRPr="00832327">
        <w:rPr>
          <w:rFonts w:asciiTheme="majorHAnsi" w:hAnsiTheme="majorHAnsi"/>
          <w:sz w:val="22"/>
          <w:szCs w:val="22"/>
          <w:lang w:val="en-US"/>
        </w:rPr>
        <w:t>develop</w:t>
      </w:r>
      <w:r w:rsidR="0007408B" w:rsidRPr="00832327">
        <w:rPr>
          <w:rFonts w:asciiTheme="majorHAnsi" w:hAnsiTheme="majorHAnsi"/>
          <w:sz w:val="22"/>
          <w:szCs w:val="22"/>
          <w:lang w:val="en-US"/>
        </w:rPr>
        <w:t>ed</w:t>
      </w:r>
      <w:r w:rsidR="00EE232D" w:rsidRPr="00832327">
        <w:rPr>
          <w:rFonts w:asciiTheme="majorHAnsi" w:hAnsiTheme="majorHAnsi"/>
          <w:sz w:val="22"/>
          <w:szCs w:val="22"/>
          <w:lang w:val="en-US"/>
        </w:rPr>
        <w:t xml:space="preserve"> in perioperative medicine, including increasingly</w:t>
      </w:r>
      <w:r w:rsidR="00EE232D" w:rsidRPr="00832327">
        <w:rPr>
          <w:rFonts w:asciiTheme="majorHAnsi" w:hAnsiTheme="majorHAnsi"/>
          <w:sz w:val="22"/>
          <w:szCs w:val="22"/>
        </w:rPr>
        <w:t xml:space="preserve"> </w:t>
      </w:r>
      <w:r w:rsidR="00EE232D" w:rsidRPr="00832327">
        <w:rPr>
          <w:rFonts w:asciiTheme="majorHAnsi" w:hAnsiTheme="majorHAnsi"/>
          <w:sz w:val="22"/>
          <w:szCs w:val="22"/>
          <w:lang w:val="en-US"/>
        </w:rPr>
        <w:t xml:space="preserve">sophisticated risk prediction, collaborative decision-making, personalized </w:t>
      </w:r>
      <w:r>
        <w:rPr>
          <w:rFonts w:asciiTheme="majorHAnsi" w:hAnsiTheme="majorHAnsi"/>
          <w:sz w:val="22"/>
          <w:szCs w:val="22"/>
          <w:lang w:val="en-US"/>
        </w:rPr>
        <w:t>co-morbidity mitigation, and anemia management need to be bundled together with</w:t>
      </w:r>
      <w:r w:rsidR="00EE232D" w:rsidRPr="00832327">
        <w:rPr>
          <w:rFonts w:asciiTheme="majorHAnsi" w:hAnsiTheme="majorHAnsi"/>
          <w:sz w:val="22"/>
          <w:szCs w:val="22"/>
          <w:lang w:val="en-US"/>
        </w:rPr>
        <w:t xml:space="preserve"> targeted multimodal</w:t>
      </w:r>
      <w:r>
        <w:rPr>
          <w:rFonts w:asciiTheme="majorHAnsi" w:hAnsiTheme="majorHAnsi"/>
          <w:sz w:val="22"/>
          <w:szCs w:val="22"/>
          <w:lang w:val="en-US"/>
        </w:rPr>
        <w:t xml:space="preserve"> prehabilitation</w:t>
      </w:r>
      <w:r w:rsidR="00EE232D" w:rsidRPr="00832327">
        <w:rPr>
          <w:rFonts w:asciiTheme="majorHAnsi" w:hAnsiTheme="majorHAnsi"/>
          <w:sz w:val="22"/>
          <w:szCs w:val="22"/>
          <w:lang w:val="en-US"/>
        </w:rPr>
        <w:t xml:space="preserve"> interventions. </w:t>
      </w:r>
      <w:r>
        <w:rPr>
          <w:rFonts w:asciiTheme="majorHAnsi" w:hAnsiTheme="majorHAnsi"/>
          <w:sz w:val="22"/>
          <w:szCs w:val="22"/>
        </w:rPr>
        <w:t>E</w:t>
      </w:r>
      <w:r w:rsidR="00EE232D" w:rsidRPr="00832327">
        <w:rPr>
          <w:rFonts w:asciiTheme="majorHAnsi" w:hAnsiTheme="majorHAnsi"/>
          <w:sz w:val="22"/>
          <w:szCs w:val="22"/>
        </w:rPr>
        <w:t>nhanc</w:t>
      </w:r>
      <w:r>
        <w:rPr>
          <w:rFonts w:asciiTheme="majorHAnsi" w:hAnsiTheme="majorHAnsi"/>
          <w:sz w:val="22"/>
          <w:szCs w:val="22"/>
        </w:rPr>
        <w:t xml:space="preserve">ing screening and assessment methods in order to fine tune perioperative risk prediction and direct prehabilitation interventions is urgent. </w:t>
      </w:r>
      <w:r w:rsidR="00EE232D" w:rsidRPr="00832327">
        <w:rPr>
          <w:rFonts w:asciiTheme="majorHAnsi" w:hAnsiTheme="majorHAnsi"/>
          <w:sz w:val="22"/>
          <w:szCs w:val="22"/>
          <w:lang w:val="en-US"/>
        </w:rPr>
        <w:t xml:space="preserve">The idea of ‘‘fitness for surgery’’ is </w:t>
      </w:r>
      <w:r w:rsidR="00047451" w:rsidRPr="00832327">
        <w:rPr>
          <w:rFonts w:asciiTheme="majorHAnsi" w:hAnsiTheme="majorHAnsi"/>
          <w:sz w:val="22"/>
          <w:szCs w:val="22"/>
          <w:lang w:val="en-US"/>
        </w:rPr>
        <w:t>essential</w:t>
      </w:r>
      <w:r w:rsidR="00EE232D" w:rsidRPr="00832327">
        <w:rPr>
          <w:rFonts w:asciiTheme="majorHAnsi" w:hAnsiTheme="majorHAnsi"/>
          <w:sz w:val="22"/>
          <w:szCs w:val="22"/>
          <w:lang w:val="en-US"/>
        </w:rPr>
        <w:t xml:space="preserve"> for discussion</w:t>
      </w:r>
      <w:r w:rsidR="00E10D13" w:rsidRPr="00832327">
        <w:rPr>
          <w:rFonts w:asciiTheme="majorHAnsi" w:hAnsiTheme="majorHAnsi"/>
          <w:sz w:val="22"/>
          <w:szCs w:val="22"/>
          <w:lang w:val="en-US"/>
        </w:rPr>
        <w:t>s</w:t>
      </w:r>
      <w:r w:rsidR="00EE232D" w:rsidRPr="00832327">
        <w:rPr>
          <w:rFonts w:asciiTheme="majorHAnsi" w:hAnsiTheme="majorHAnsi"/>
          <w:sz w:val="22"/>
          <w:szCs w:val="22"/>
          <w:lang w:val="en-US"/>
        </w:rPr>
        <w:t xml:space="preserve"> about the specific risks and benefits of a particular procedure for a particular patient. </w:t>
      </w:r>
      <w:r w:rsidR="00EE232D" w:rsidRPr="00832327">
        <w:rPr>
          <w:rFonts w:asciiTheme="majorHAnsi" w:hAnsiTheme="majorHAnsi"/>
          <w:sz w:val="22"/>
          <w:szCs w:val="22"/>
        </w:rPr>
        <w:t xml:space="preserve">Personalised </w:t>
      </w:r>
      <w:r>
        <w:rPr>
          <w:rFonts w:asciiTheme="majorHAnsi" w:hAnsiTheme="majorHAnsi"/>
          <w:sz w:val="22"/>
          <w:szCs w:val="22"/>
        </w:rPr>
        <w:t>interventions</w:t>
      </w:r>
      <w:r w:rsidR="00EE232D" w:rsidRPr="00832327">
        <w:rPr>
          <w:rFonts w:asciiTheme="majorHAnsi" w:hAnsiTheme="majorHAnsi"/>
          <w:sz w:val="22"/>
          <w:szCs w:val="22"/>
        </w:rPr>
        <w:t xml:space="preserve"> </w:t>
      </w:r>
      <w:r>
        <w:rPr>
          <w:rFonts w:asciiTheme="majorHAnsi" w:hAnsiTheme="majorHAnsi"/>
          <w:sz w:val="22"/>
          <w:szCs w:val="22"/>
        </w:rPr>
        <w:t>that are</w:t>
      </w:r>
      <w:r w:rsidR="00EE232D" w:rsidRPr="00832327">
        <w:rPr>
          <w:rFonts w:asciiTheme="majorHAnsi" w:hAnsiTheme="majorHAnsi"/>
          <w:sz w:val="22"/>
          <w:szCs w:val="22"/>
        </w:rPr>
        <w:t xml:space="preserve"> prescrib</w:t>
      </w:r>
      <w:r>
        <w:rPr>
          <w:rFonts w:asciiTheme="majorHAnsi" w:hAnsiTheme="majorHAnsi"/>
          <w:sz w:val="22"/>
          <w:szCs w:val="22"/>
        </w:rPr>
        <w:t>ed and tailored to the individual</w:t>
      </w:r>
      <w:r w:rsidR="00DC6A4E">
        <w:rPr>
          <w:rFonts w:asciiTheme="majorHAnsi" w:hAnsiTheme="majorHAnsi"/>
          <w:sz w:val="22"/>
          <w:szCs w:val="22"/>
        </w:rPr>
        <w:t xml:space="preserve">, aiming to </w:t>
      </w:r>
      <w:r w:rsidR="00EE232D" w:rsidRPr="00832327">
        <w:rPr>
          <w:rFonts w:asciiTheme="majorHAnsi" w:hAnsiTheme="majorHAnsi"/>
          <w:sz w:val="22"/>
          <w:szCs w:val="22"/>
          <w:lang w:val="en-US"/>
        </w:rPr>
        <w:t xml:space="preserve">guide operative interventions, post-operative care, cancer therapies (including the selection of chemotherapy and timing of cancer treatments in relation to surgery), and </w:t>
      </w:r>
      <w:r w:rsidR="00DC6A4E">
        <w:rPr>
          <w:rFonts w:asciiTheme="majorHAnsi" w:hAnsiTheme="majorHAnsi"/>
          <w:sz w:val="22"/>
          <w:szCs w:val="22"/>
          <w:lang w:val="en-US"/>
        </w:rPr>
        <w:t>long-term outcomes are clinically urgent</w:t>
      </w:r>
      <w:r w:rsidR="00EE232D" w:rsidRPr="00832327">
        <w:rPr>
          <w:rFonts w:asciiTheme="majorHAnsi" w:hAnsiTheme="majorHAnsi"/>
          <w:sz w:val="22"/>
          <w:szCs w:val="22"/>
          <w:lang w:val="en-US"/>
        </w:rPr>
        <w:t>.</w:t>
      </w:r>
      <w:r w:rsidR="00DC6A4E">
        <w:rPr>
          <w:rFonts w:asciiTheme="majorHAnsi" w:hAnsiTheme="majorHAnsi"/>
          <w:sz w:val="22"/>
          <w:szCs w:val="22"/>
          <w:lang w:val="en-US"/>
        </w:rPr>
        <w:t xml:space="preserve"> Exploring intervention generalizability both as research interventions delivered in multi-center settings and more importantly as ‘business as usual’ incorporation into routine clinical care is now vital.</w:t>
      </w:r>
    </w:p>
    <w:p w14:paraId="2AC62F0B" w14:textId="742C6512" w:rsidR="00832327" w:rsidRPr="00832327" w:rsidRDefault="00832327" w:rsidP="00303736">
      <w:pPr>
        <w:spacing w:before="100" w:beforeAutospacing="1" w:after="100" w:afterAutospacing="1" w:line="360" w:lineRule="auto"/>
        <w:jc w:val="both"/>
        <w:rPr>
          <w:rFonts w:asciiTheme="majorHAnsi" w:hAnsiTheme="majorHAnsi"/>
          <w:sz w:val="22"/>
          <w:szCs w:val="22"/>
        </w:rPr>
      </w:pPr>
      <w:r w:rsidRPr="00832327">
        <w:rPr>
          <w:rFonts w:asciiTheme="majorHAnsi" w:hAnsiTheme="majorHAnsi"/>
          <w:b/>
          <w:bCs/>
          <w:sz w:val="22"/>
          <w:szCs w:val="22"/>
          <w:lang w:val="en-US"/>
        </w:rPr>
        <w:t>CONCLUSION</w:t>
      </w:r>
      <w:r w:rsidR="00DC6A4E">
        <w:rPr>
          <w:rFonts w:asciiTheme="majorHAnsi" w:hAnsiTheme="majorHAnsi"/>
          <w:b/>
          <w:bCs/>
          <w:sz w:val="22"/>
          <w:szCs w:val="22"/>
          <w:lang w:val="en-US"/>
        </w:rPr>
        <w:t>S</w:t>
      </w:r>
    </w:p>
    <w:p w14:paraId="546854B2" w14:textId="6742048B" w:rsidR="00420122" w:rsidRDefault="00832327" w:rsidP="00303736">
      <w:pPr>
        <w:spacing w:before="100" w:beforeAutospacing="1" w:after="100" w:afterAutospacing="1" w:line="360" w:lineRule="auto"/>
        <w:jc w:val="both"/>
        <w:rPr>
          <w:rFonts w:asciiTheme="majorHAnsi" w:hAnsiTheme="majorHAnsi"/>
          <w:sz w:val="22"/>
          <w:szCs w:val="22"/>
        </w:rPr>
      </w:pPr>
      <w:r w:rsidRPr="00832327">
        <w:rPr>
          <w:rFonts w:asciiTheme="majorHAnsi" w:hAnsiTheme="majorHAnsi"/>
          <w:sz w:val="22"/>
          <w:szCs w:val="22"/>
        </w:rPr>
        <w:t xml:space="preserve">Improving resilience to the physiological stresses of surgery, anaesthesia and the perioperative journey is an attractive approach to improving </w:t>
      </w:r>
      <w:r w:rsidR="00DC6A4E">
        <w:rPr>
          <w:rFonts w:asciiTheme="majorHAnsi" w:hAnsiTheme="majorHAnsi"/>
          <w:sz w:val="22"/>
          <w:szCs w:val="22"/>
        </w:rPr>
        <w:t xml:space="preserve">long-term </w:t>
      </w:r>
      <w:r w:rsidRPr="00832327">
        <w:rPr>
          <w:rFonts w:asciiTheme="majorHAnsi" w:hAnsiTheme="majorHAnsi"/>
          <w:sz w:val="22"/>
          <w:szCs w:val="22"/>
        </w:rPr>
        <w:t>outcome</w:t>
      </w:r>
      <w:r w:rsidR="00DC6A4E">
        <w:rPr>
          <w:rFonts w:asciiTheme="majorHAnsi" w:hAnsiTheme="majorHAnsi"/>
          <w:sz w:val="22"/>
          <w:szCs w:val="22"/>
        </w:rPr>
        <w:t>s</w:t>
      </w:r>
      <w:r w:rsidRPr="00832327">
        <w:rPr>
          <w:rFonts w:asciiTheme="majorHAnsi" w:hAnsiTheme="majorHAnsi"/>
          <w:sz w:val="22"/>
          <w:szCs w:val="22"/>
        </w:rPr>
        <w:t xml:space="preserve"> following surgery.</w:t>
      </w:r>
      <w:r w:rsidR="00DC6A4E">
        <w:rPr>
          <w:rFonts w:asciiTheme="majorHAnsi" w:hAnsiTheme="majorHAnsi"/>
          <w:sz w:val="22"/>
          <w:szCs w:val="22"/>
        </w:rPr>
        <w:t xml:space="preserve"> Multimodal prehabilitation interventions</w:t>
      </w:r>
      <w:r w:rsidRPr="00832327">
        <w:rPr>
          <w:rFonts w:asciiTheme="majorHAnsi" w:hAnsiTheme="majorHAnsi"/>
          <w:sz w:val="22"/>
          <w:szCs w:val="22"/>
        </w:rPr>
        <w:t xml:space="preserve"> are important candidates </w:t>
      </w:r>
      <w:r w:rsidR="00DC6A4E">
        <w:rPr>
          <w:rFonts w:asciiTheme="majorHAnsi" w:hAnsiTheme="majorHAnsi"/>
          <w:sz w:val="22"/>
          <w:szCs w:val="22"/>
        </w:rPr>
        <w:t>that fulfil</w:t>
      </w:r>
      <w:r w:rsidRPr="00832327">
        <w:rPr>
          <w:rFonts w:asciiTheme="majorHAnsi" w:hAnsiTheme="majorHAnsi"/>
          <w:sz w:val="22"/>
          <w:szCs w:val="22"/>
        </w:rPr>
        <w:t xml:space="preserve"> this role.  </w:t>
      </w:r>
      <w:r w:rsidR="00DC6A4E">
        <w:rPr>
          <w:rFonts w:asciiTheme="majorHAnsi" w:hAnsiTheme="majorHAnsi"/>
          <w:sz w:val="22"/>
          <w:szCs w:val="22"/>
        </w:rPr>
        <w:t>Efficacy around</w:t>
      </w:r>
      <w:r w:rsidRPr="00832327">
        <w:rPr>
          <w:rFonts w:asciiTheme="majorHAnsi" w:hAnsiTheme="majorHAnsi"/>
          <w:sz w:val="22"/>
          <w:szCs w:val="22"/>
        </w:rPr>
        <w:t xml:space="preserve"> feasib</w:t>
      </w:r>
      <w:r w:rsidR="00DC6A4E">
        <w:rPr>
          <w:rFonts w:asciiTheme="majorHAnsi" w:hAnsiTheme="majorHAnsi"/>
          <w:sz w:val="22"/>
          <w:szCs w:val="22"/>
        </w:rPr>
        <w:t>ility</w:t>
      </w:r>
      <w:r w:rsidRPr="00832327">
        <w:rPr>
          <w:rFonts w:asciiTheme="majorHAnsi" w:hAnsiTheme="majorHAnsi"/>
          <w:sz w:val="22"/>
          <w:szCs w:val="22"/>
        </w:rPr>
        <w:t>, safe</w:t>
      </w:r>
      <w:r w:rsidR="00DC6A4E">
        <w:rPr>
          <w:rFonts w:asciiTheme="majorHAnsi" w:hAnsiTheme="majorHAnsi"/>
          <w:sz w:val="22"/>
          <w:szCs w:val="22"/>
        </w:rPr>
        <w:t>ty</w:t>
      </w:r>
      <w:r w:rsidRPr="00832327">
        <w:rPr>
          <w:rFonts w:asciiTheme="majorHAnsi" w:hAnsiTheme="majorHAnsi"/>
          <w:sz w:val="22"/>
          <w:szCs w:val="22"/>
        </w:rPr>
        <w:t xml:space="preserve"> and </w:t>
      </w:r>
      <w:r w:rsidR="00DC6A4E">
        <w:rPr>
          <w:rFonts w:asciiTheme="majorHAnsi" w:hAnsiTheme="majorHAnsi"/>
          <w:sz w:val="22"/>
          <w:szCs w:val="22"/>
        </w:rPr>
        <w:t>improvement in fitness has been achieved,</w:t>
      </w:r>
      <w:r w:rsidRPr="00832327">
        <w:rPr>
          <w:rFonts w:asciiTheme="majorHAnsi" w:hAnsiTheme="majorHAnsi"/>
          <w:sz w:val="22"/>
          <w:szCs w:val="22"/>
        </w:rPr>
        <w:t xml:space="preserve"> but the clinical effectiveness remains uncertain.  Early data suggests a reduction in morbidity, length of stay and quality of life</w:t>
      </w:r>
      <w:r w:rsidR="00DC6A4E">
        <w:rPr>
          <w:rFonts w:asciiTheme="majorHAnsi" w:hAnsiTheme="majorHAnsi"/>
          <w:sz w:val="22"/>
          <w:szCs w:val="22"/>
        </w:rPr>
        <w:t>,</w:t>
      </w:r>
      <w:r w:rsidRPr="00832327">
        <w:rPr>
          <w:rFonts w:asciiTheme="majorHAnsi" w:hAnsiTheme="majorHAnsi"/>
          <w:sz w:val="22"/>
          <w:szCs w:val="22"/>
        </w:rPr>
        <w:t xml:space="preserve"> but the results of larger definitive studies are awaited.  Nutritional </w:t>
      </w:r>
      <w:r w:rsidR="00DC6A4E">
        <w:rPr>
          <w:rFonts w:asciiTheme="majorHAnsi" w:hAnsiTheme="majorHAnsi"/>
          <w:sz w:val="22"/>
          <w:szCs w:val="22"/>
        </w:rPr>
        <w:t xml:space="preserve">and psychological </w:t>
      </w:r>
      <w:r w:rsidRPr="00832327">
        <w:rPr>
          <w:rFonts w:asciiTheme="majorHAnsi" w:hAnsiTheme="majorHAnsi"/>
          <w:sz w:val="22"/>
          <w:szCs w:val="22"/>
        </w:rPr>
        <w:t xml:space="preserve">interventions are less well evaluated and when they are, it is often in combination with exercise interventions as part of a prehabilitation package.  These encouraging early results merit further evaluation that should focus on refining interventions, </w:t>
      </w:r>
      <w:r w:rsidR="004413C2">
        <w:rPr>
          <w:rFonts w:asciiTheme="majorHAnsi" w:hAnsiTheme="majorHAnsi"/>
          <w:sz w:val="22"/>
          <w:szCs w:val="22"/>
        </w:rPr>
        <w:t xml:space="preserve">defining a minimum clinically important dose, </w:t>
      </w:r>
      <w:r w:rsidRPr="00832327">
        <w:rPr>
          <w:rFonts w:asciiTheme="majorHAnsi" w:hAnsiTheme="majorHAnsi"/>
          <w:sz w:val="22"/>
          <w:szCs w:val="22"/>
        </w:rPr>
        <w:t>exploring mechanism</w:t>
      </w:r>
      <w:r w:rsidR="00DC6A4E">
        <w:rPr>
          <w:rFonts w:asciiTheme="majorHAnsi" w:hAnsiTheme="majorHAnsi"/>
          <w:sz w:val="22"/>
          <w:szCs w:val="22"/>
        </w:rPr>
        <w:t>s</w:t>
      </w:r>
      <w:r w:rsidRPr="00832327">
        <w:rPr>
          <w:rFonts w:asciiTheme="majorHAnsi" w:hAnsiTheme="majorHAnsi"/>
          <w:sz w:val="22"/>
          <w:szCs w:val="22"/>
        </w:rPr>
        <w:t>,</w:t>
      </w:r>
      <w:r w:rsidR="00DC6A4E">
        <w:rPr>
          <w:rFonts w:asciiTheme="majorHAnsi" w:hAnsiTheme="majorHAnsi"/>
          <w:sz w:val="22"/>
          <w:szCs w:val="22"/>
        </w:rPr>
        <w:t xml:space="preserve"> </w:t>
      </w:r>
      <w:r w:rsidRPr="00832327">
        <w:rPr>
          <w:rFonts w:asciiTheme="majorHAnsi" w:hAnsiTheme="majorHAnsi"/>
          <w:sz w:val="22"/>
          <w:szCs w:val="22"/>
        </w:rPr>
        <w:t xml:space="preserve">evaluating </w:t>
      </w:r>
      <w:r w:rsidR="00DC6A4E">
        <w:rPr>
          <w:rFonts w:asciiTheme="majorHAnsi" w:hAnsiTheme="majorHAnsi"/>
          <w:sz w:val="22"/>
          <w:szCs w:val="22"/>
        </w:rPr>
        <w:t>i</w:t>
      </w:r>
      <w:r w:rsidRPr="00832327">
        <w:rPr>
          <w:rFonts w:asciiTheme="majorHAnsi" w:hAnsiTheme="majorHAnsi"/>
          <w:sz w:val="22"/>
          <w:szCs w:val="22"/>
        </w:rPr>
        <w:t xml:space="preserve">nteractions between therapies and </w:t>
      </w:r>
      <w:r w:rsidR="00DC6A4E">
        <w:rPr>
          <w:rFonts w:asciiTheme="majorHAnsi" w:hAnsiTheme="majorHAnsi"/>
          <w:sz w:val="22"/>
          <w:szCs w:val="22"/>
        </w:rPr>
        <w:t xml:space="preserve">most importantly </w:t>
      </w:r>
      <w:r w:rsidR="004413C2">
        <w:rPr>
          <w:rFonts w:asciiTheme="majorHAnsi" w:hAnsiTheme="majorHAnsi"/>
          <w:sz w:val="22"/>
          <w:szCs w:val="22"/>
        </w:rPr>
        <w:t xml:space="preserve">undertaking </w:t>
      </w:r>
      <w:r w:rsidRPr="00832327">
        <w:rPr>
          <w:rFonts w:asciiTheme="majorHAnsi" w:hAnsiTheme="majorHAnsi"/>
          <w:sz w:val="22"/>
          <w:szCs w:val="22"/>
        </w:rPr>
        <w:t>large-scale clinical effectiveness studies.</w:t>
      </w:r>
    </w:p>
    <w:p w14:paraId="6AB526FA" w14:textId="42A546E5" w:rsidR="004413C2" w:rsidRDefault="004413C2" w:rsidP="00303736">
      <w:pPr>
        <w:spacing w:before="100" w:beforeAutospacing="1" w:after="100" w:afterAutospacing="1" w:line="360" w:lineRule="auto"/>
        <w:jc w:val="both"/>
        <w:rPr>
          <w:rFonts w:asciiTheme="majorHAnsi" w:hAnsiTheme="majorHAnsi"/>
          <w:sz w:val="22"/>
          <w:szCs w:val="22"/>
        </w:rPr>
      </w:pPr>
    </w:p>
    <w:p w14:paraId="599DA59E" w14:textId="0FE783DB" w:rsidR="004413C2" w:rsidRDefault="004413C2" w:rsidP="00303736">
      <w:pPr>
        <w:spacing w:before="100" w:beforeAutospacing="1" w:after="100" w:afterAutospacing="1" w:line="360" w:lineRule="auto"/>
        <w:jc w:val="both"/>
        <w:rPr>
          <w:rFonts w:asciiTheme="majorHAnsi" w:hAnsiTheme="majorHAnsi"/>
          <w:sz w:val="22"/>
          <w:szCs w:val="22"/>
        </w:rPr>
      </w:pPr>
    </w:p>
    <w:p w14:paraId="3FBA19C9" w14:textId="617C1AD2" w:rsidR="004413C2" w:rsidRDefault="004413C2" w:rsidP="00303736">
      <w:pPr>
        <w:spacing w:before="100" w:beforeAutospacing="1" w:after="100" w:afterAutospacing="1" w:line="360" w:lineRule="auto"/>
        <w:jc w:val="both"/>
        <w:rPr>
          <w:rFonts w:asciiTheme="majorHAnsi" w:hAnsiTheme="majorHAnsi"/>
          <w:sz w:val="22"/>
          <w:szCs w:val="22"/>
        </w:rPr>
      </w:pPr>
    </w:p>
    <w:p w14:paraId="711DCC38" w14:textId="77777777" w:rsidR="004413C2" w:rsidRPr="00832327" w:rsidRDefault="004413C2" w:rsidP="00303736">
      <w:pPr>
        <w:spacing w:before="100" w:beforeAutospacing="1" w:after="100" w:afterAutospacing="1" w:line="360" w:lineRule="auto"/>
        <w:jc w:val="both"/>
        <w:rPr>
          <w:rFonts w:asciiTheme="majorHAnsi" w:hAnsiTheme="majorHAnsi"/>
          <w:sz w:val="22"/>
          <w:szCs w:val="22"/>
        </w:rPr>
      </w:pPr>
    </w:p>
    <w:p w14:paraId="41860628" w14:textId="77777777" w:rsidR="00420122" w:rsidRPr="00832327" w:rsidRDefault="00420122" w:rsidP="00303736">
      <w:pPr>
        <w:pStyle w:val="NoSpacing"/>
        <w:spacing w:line="360" w:lineRule="auto"/>
        <w:jc w:val="both"/>
        <w:rPr>
          <w:rFonts w:asciiTheme="majorHAnsi" w:hAnsiTheme="majorHAnsi"/>
          <w:i/>
          <w:sz w:val="22"/>
          <w:szCs w:val="22"/>
        </w:rPr>
      </w:pPr>
    </w:p>
    <w:p w14:paraId="39F08920" w14:textId="56F540B2" w:rsidR="00FC655B" w:rsidRPr="00832327" w:rsidRDefault="00FC655B" w:rsidP="00303736">
      <w:pPr>
        <w:pStyle w:val="NoSpacing"/>
        <w:spacing w:line="360" w:lineRule="auto"/>
        <w:jc w:val="both"/>
        <w:rPr>
          <w:rFonts w:asciiTheme="majorHAnsi" w:hAnsiTheme="majorHAnsi"/>
          <w:b/>
          <w:i/>
          <w:sz w:val="22"/>
          <w:szCs w:val="22"/>
        </w:rPr>
      </w:pPr>
      <w:r w:rsidRPr="00832327">
        <w:rPr>
          <w:rFonts w:asciiTheme="majorHAnsi" w:hAnsiTheme="majorHAnsi"/>
          <w:b/>
          <w:i/>
          <w:sz w:val="22"/>
          <w:szCs w:val="22"/>
        </w:rPr>
        <w:lastRenderedPageBreak/>
        <w:t>References</w:t>
      </w:r>
    </w:p>
    <w:p w14:paraId="5BC95CAD" w14:textId="77777777" w:rsidR="00FC655B" w:rsidRPr="00832327" w:rsidRDefault="00FC655B" w:rsidP="00303736">
      <w:pPr>
        <w:pStyle w:val="NoSpacing"/>
        <w:spacing w:line="360" w:lineRule="auto"/>
        <w:jc w:val="both"/>
        <w:rPr>
          <w:rFonts w:asciiTheme="majorHAnsi" w:hAnsiTheme="majorHAnsi"/>
          <w:sz w:val="22"/>
          <w:szCs w:val="22"/>
        </w:rPr>
      </w:pPr>
    </w:p>
    <w:p w14:paraId="26D42FCC" w14:textId="22639392" w:rsidR="000476E4" w:rsidRPr="000476E4" w:rsidRDefault="001C2725" w:rsidP="000476E4">
      <w:pPr>
        <w:widowControl w:val="0"/>
        <w:autoSpaceDE w:val="0"/>
        <w:autoSpaceDN w:val="0"/>
        <w:adjustRightInd w:val="0"/>
        <w:spacing w:line="360" w:lineRule="auto"/>
        <w:ind w:left="640" w:hanging="640"/>
        <w:rPr>
          <w:rFonts w:ascii="Calibri" w:hAnsi="Calibri" w:cs="Calibri"/>
          <w:noProof/>
          <w:sz w:val="22"/>
        </w:rPr>
      </w:pPr>
      <w:r w:rsidRPr="00832327">
        <w:rPr>
          <w:rFonts w:asciiTheme="majorHAnsi" w:hAnsiTheme="majorHAnsi"/>
          <w:sz w:val="22"/>
          <w:szCs w:val="22"/>
        </w:rPr>
        <w:fldChar w:fldCharType="begin" w:fldLock="1"/>
      </w:r>
      <w:r w:rsidRPr="00832327">
        <w:rPr>
          <w:rFonts w:asciiTheme="majorHAnsi" w:hAnsiTheme="majorHAnsi"/>
          <w:sz w:val="22"/>
          <w:szCs w:val="22"/>
        </w:rPr>
        <w:instrText xml:space="preserve">ADDIN Mendeley Bibliography CSL_BIBLIOGRAPHY </w:instrText>
      </w:r>
      <w:r w:rsidRPr="00832327">
        <w:rPr>
          <w:rFonts w:asciiTheme="majorHAnsi" w:hAnsiTheme="majorHAnsi"/>
          <w:sz w:val="22"/>
          <w:szCs w:val="22"/>
        </w:rPr>
        <w:fldChar w:fldCharType="separate"/>
      </w:r>
      <w:r w:rsidR="000476E4" w:rsidRPr="000476E4">
        <w:rPr>
          <w:rFonts w:ascii="Calibri" w:hAnsi="Calibri" w:cs="Calibri"/>
          <w:noProof/>
          <w:sz w:val="22"/>
        </w:rPr>
        <w:t xml:space="preserve">1. </w:t>
      </w:r>
      <w:r w:rsidR="000476E4" w:rsidRPr="000476E4">
        <w:rPr>
          <w:rFonts w:ascii="Calibri" w:hAnsi="Calibri" w:cs="Calibri"/>
          <w:noProof/>
          <w:sz w:val="22"/>
        </w:rPr>
        <w:tab/>
        <w:t xml:space="preserve">Carli F, Zavorsky GS. Optimizing functional exercise capacity in the elderly surgical population. Curr Opin Clin Nutr Metab Care. 2005;8(1):23–32. </w:t>
      </w:r>
    </w:p>
    <w:p w14:paraId="353A6F8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 </w:t>
      </w:r>
      <w:r w:rsidRPr="000476E4">
        <w:rPr>
          <w:rFonts w:ascii="Calibri" w:hAnsi="Calibri" w:cs="Calibri"/>
          <w:noProof/>
          <w:sz w:val="22"/>
        </w:rPr>
        <w:tab/>
        <w:t>Lassen K. Consensus Review of Optimal Perioperative Care in Colorectal Surgery. Arch Surg [Internet]. 2009;144(10):961. Available from: http://archsurg.jamanetwork.com/article.aspx?doi=10.1001/archsurg.2009.170</w:t>
      </w:r>
    </w:p>
    <w:p w14:paraId="1DD4DC98"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 </w:t>
      </w:r>
      <w:r w:rsidRPr="000476E4">
        <w:rPr>
          <w:rFonts w:ascii="Calibri" w:hAnsi="Calibri" w:cs="Calibri"/>
          <w:noProof/>
          <w:sz w:val="22"/>
        </w:rPr>
        <w:tab/>
        <w:t>Pearse R, Moreno RP, Bauer P, Pelosi P, Metnitz P, Spies C, et al. Mortality after surgery in Europe: A 7 day cohort study. Lancet [Internet]. 2012;380(9847):1059–65. Available from: http://dx.doi.org/10.1016/S0140-6736(12)61148-9</w:t>
      </w:r>
    </w:p>
    <w:p w14:paraId="0A1F6B3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 </w:t>
      </w:r>
      <w:r w:rsidRPr="000476E4">
        <w:rPr>
          <w:rFonts w:ascii="Calibri" w:hAnsi="Calibri" w:cs="Calibri"/>
          <w:noProof/>
          <w:sz w:val="22"/>
        </w:rPr>
        <w:tab/>
        <w:t xml:space="preserve">Nepogodiev D, Martin J, Biccard B, Makupe A, Bhangu A, Ademuyiwa A, et al. Global burden of postoperative death. Lancet. 2019;393(10170):401. </w:t>
      </w:r>
    </w:p>
    <w:p w14:paraId="72600493"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 </w:t>
      </w:r>
      <w:r w:rsidRPr="000476E4">
        <w:rPr>
          <w:rFonts w:ascii="Calibri" w:hAnsi="Calibri" w:cs="Calibri"/>
          <w:noProof/>
          <w:sz w:val="22"/>
        </w:rPr>
        <w:tab/>
        <w:t xml:space="preserve">Pearse RM, Clavien PA, Demartines N, Fleisher LA, Grocott M, Haddow J, et al. Global patient outcomes after elective surgery: Prospective cohort study in 27 low-, middle- and high-income countries. Br J Anaesth. 2016;117(5):601–9. </w:t>
      </w:r>
    </w:p>
    <w:p w14:paraId="689C6A1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 </w:t>
      </w:r>
      <w:r w:rsidRPr="000476E4">
        <w:rPr>
          <w:rFonts w:ascii="Calibri" w:hAnsi="Calibri" w:cs="Calibri"/>
          <w:noProof/>
          <w:sz w:val="22"/>
        </w:rPr>
        <w:tab/>
        <w:t xml:space="preserve">Meara JG, Leather AJM, Hagander L, Alkire BC, Alonso N, Ameh EA, et al. Global Surgery 2030: Evidence and solutions for achieving health, welfare, and economic development. Lancet. 2015;386(9993):569–624. </w:t>
      </w:r>
    </w:p>
    <w:p w14:paraId="539E195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 </w:t>
      </w:r>
      <w:r w:rsidRPr="000476E4">
        <w:rPr>
          <w:rFonts w:ascii="Calibri" w:hAnsi="Calibri" w:cs="Calibri"/>
          <w:noProof/>
          <w:sz w:val="22"/>
        </w:rPr>
        <w:tab/>
        <w:t xml:space="preserve">Khuri SF, Henderson WG, DePalma RG, Mosca C, Healey NA, Kumbhani DJ. Determinants of Long-Term Survival After Major Surgery and the Adverse Effect of Postoperative Complications. Ann Surg. 2005;242:326–43. </w:t>
      </w:r>
    </w:p>
    <w:p w14:paraId="733E1E07"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8. </w:t>
      </w:r>
      <w:r w:rsidRPr="000476E4">
        <w:rPr>
          <w:rFonts w:ascii="Calibri" w:hAnsi="Calibri" w:cs="Calibri"/>
          <w:noProof/>
          <w:sz w:val="22"/>
        </w:rPr>
        <w:tab/>
        <w:t xml:space="preserve">Cornellà N, Sancho J, Sitges-Serra A. Short and Long-Term Outcomes after Surgical Procedures Lasting for More Than Six Hours. Sci Rep. 2017;7(1):1–8. </w:t>
      </w:r>
    </w:p>
    <w:p w14:paraId="3112D81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9. </w:t>
      </w:r>
      <w:r w:rsidRPr="000476E4">
        <w:rPr>
          <w:rFonts w:ascii="Calibri" w:hAnsi="Calibri" w:cs="Calibri"/>
          <w:noProof/>
          <w:sz w:val="22"/>
        </w:rPr>
        <w:tab/>
        <w:t>Grocott MPW, Plumb JOM, Edwards M, Fecher-Jones I, Levett DZH. Re-designing the pathway to surgery: better care and added value. Perioper Med [Internet]. 2017;6(1):9. Available from: http://perioperativemedicinejournal.biomedcentral.com/articles/10.1186/s13741-017-0065-4</w:t>
      </w:r>
    </w:p>
    <w:p w14:paraId="3AF8092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0. </w:t>
      </w:r>
      <w:r w:rsidRPr="000476E4">
        <w:rPr>
          <w:rFonts w:ascii="Calibri" w:hAnsi="Calibri" w:cs="Calibri"/>
          <w:noProof/>
          <w:sz w:val="22"/>
        </w:rPr>
        <w:tab/>
        <w:t>Robertson R, Boyce T, Dixon A. Commissioning and behaviour change: kicking bad habits final report. King’s Fund [Internet]. 2008;1–33. Available from: http://www.kingsfund.org.uk/publications/the_kings_fund_publications/kbh_final_report.htm</w:t>
      </w:r>
    </w:p>
    <w:p w14:paraId="5884C6A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1. </w:t>
      </w:r>
      <w:r w:rsidRPr="000476E4">
        <w:rPr>
          <w:rFonts w:ascii="Calibri" w:hAnsi="Calibri" w:cs="Calibri"/>
          <w:noProof/>
          <w:sz w:val="22"/>
        </w:rPr>
        <w:tab/>
        <w:t xml:space="preserve">Bozzetti F, Gianotti L, Braga M, Di Carlo V, Mariani L. Postoperative complications in gastrointestinal cancer patients: the joint role of the nutritional status and the </w:t>
      </w:r>
      <w:r w:rsidRPr="000476E4">
        <w:rPr>
          <w:rFonts w:ascii="Calibri" w:hAnsi="Calibri" w:cs="Calibri"/>
          <w:noProof/>
          <w:sz w:val="22"/>
        </w:rPr>
        <w:lastRenderedPageBreak/>
        <w:t xml:space="preserve">nutritional support. Clin Nutr. 2007 Dec;26(6):698–709. </w:t>
      </w:r>
    </w:p>
    <w:p w14:paraId="78C51309"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2. </w:t>
      </w:r>
      <w:r w:rsidRPr="000476E4">
        <w:rPr>
          <w:rFonts w:ascii="Calibri" w:hAnsi="Calibri" w:cs="Calibri"/>
          <w:noProof/>
          <w:sz w:val="22"/>
        </w:rPr>
        <w:tab/>
        <w:t>Fiuza-Luces C, Garatachea N, Berger N a, Lucia A. Exercise is the Real Polypill. Physiology [Internet]. 2013;28(5):330–58. Available from: http://physiologyonline.physiology.org/cgi/doi/10.1152/physiol.00019.2013</w:t>
      </w:r>
    </w:p>
    <w:p w14:paraId="3B782679"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3. </w:t>
      </w:r>
      <w:r w:rsidRPr="000476E4">
        <w:rPr>
          <w:rFonts w:ascii="Calibri" w:hAnsi="Calibri" w:cs="Calibri"/>
          <w:noProof/>
          <w:sz w:val="22"/>
        </w:rPr>
        <w:tab/>
        <w:t xml:space="preserve">Kerr J, Anderson C, Lippman SM. Physical activity, sedentary behaviour, diet, and cancer: an update and emerging new evidence. Lancet Oncol. 2017;18(8):e457–71. </w:t>
      </w:r>
    </w:p>
    <w:p w14:paraId="0B68C08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4. </w:t>
      </w:r>
      <w:r w:rsidRPr="000476E4">
        <w:rPr>
          <w:rFonts w:ascii="Calibri" w:hAnsi="Calibri" w:cs="Calibri"/>
          <w:noProof/>
          <w:sz w:val="22"/>
        </w:rPr>
        <w:tab/>
        <w:t xml:space="preserve">Lee IM, Shiroma EJ, Lobelo F, Puska P, Blair SN, Katzmarzyk PT, et al. Effect of physical inactivity on major non-communicable diseases worldwide: An analysis of burden of disease and life expectancy. Lancet. 2012;380(9838):219–29. </w:t>
      </w:r>
    </w:p>
    <w:p w14:paraId="4CADF8D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5. </w:t>
      </w:r>
      <w:r w:rsidRPr="000476E4">
        <w:rPr>
          <w:rFonts w:ascii="Calibri" w:hAnsi="Calibri" w:cs="Calibri"/>
          <w:noProof/>
          <w:sz w:val="22"/>
        </w:rPr>
        <w:tab/>
        <w:t>Kohl HW, Craig CL, Lambert EV, Inoue S, Alkandari JR, Leetongin G, et al. The pandemic of physical inactivity: Global action for public health. Lancet [Internet]. 2012;380(9838):294–305. Available from: http://dx.doi.org/10.1016/S0140-6736(12)60898-8</w:t>
      </w:r>
    </w:p>
    <w:p w14:paraId="492F4F9A"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6. </w:t>
      </w:r>
      <w:r w:rsidRPr="000476E4">
        <w:rPr>
          <w:rFonts w:ascii="Calibri" w:hAnsi="Calibri" w:cs="Calibri"/>
          <w:noProof/>
          <w:sz w:val="22"/>
        </w:rPr>
        <w:tab/>
        <w:t xml:space="preserve">Moore SC, Lee I-M, Weiderpass E, Campbell PT, Sampson JN, Kitahara CM, et al. Association of Leisure-Time Physical Activity With Risk of 26 Types of Cancer in 1.44 Million Adults. JAMA Intern Med. 2016;176(6):816–25. </w:t>
      </w:r>
    </w:p>
    <w:p w14:paraId="370DB37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7. </w:t>
      </w:r>
      <w:r w:rsidRPr="000476E4">
        <w:rPr>
          <w:rFonts w:ascii="Calibri" w:hAnsi="Calibri" w:cs="Calibri"/>
          <w:noProof/>
          <w:sz w:val="22"/>
        </w:rPr>
        <w:tab/>
        <w:t xml:space="preserve">Liu L, Shi Y, Li T, Qin Q, Yin J, Pang S, et al. Leisure time physical activity and cancer risk: evaluation of the WHO’s recommendation based on 126 high-quality epidemiological studies. Br J Sports Med. 2016;50(7):1–9. </w:t>
      </w:r>
    </w:p>
    <w:p w14:paraId="23A9D07E"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8. </w:t>
      </w:r>
      <w:r w:rsidRPr="000476E4">
        <w:rPr>
          <w:rFonts w:ascii="Calibri" w:hAnsi="Calibri" w:cs="Calibri"/>
          <w:noProof/>
          <w:sz w:val="22"/>
        </w:rPr>
        <w:tab/>
        <w:t xml:space="preserve">Moran J, Wilson F, Guinan E, McCormick P, Hussey J, Moriarty J. Role of cardiopulmonary exercise testing as a risk-assessment method in patients undergoing intra-abdominal surgery: A systematic review. Br J Anaesth. 2016;116(2):177–91. </w:t>
      </w:r>
    </w:p>
    <w:p w14:paraId="44B02E77"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19. </w:t>
      </w:r>
      <w:r w:rsidRPr="000476E4">
        <w:rPr>
          <w:rFonts w:ascii="Calibri" w:hAnsi="Calibri" w:cs="Calibri"/>
          <w:noProof/>
          <w:sz w:val="22"/>
        </w:rPr>
        <w:tab/>
        <w:t>Wijeysundera DN, Pearse RM, Shulman MA, Abbott TEF, Torres E, Ambosta A, et al. Assessment of functional capacity before major non-cardiac surgery: an international, prospective cohort study. Lancet [Internet]. 2018;391(10140):2631–40. Available from: https://linkinghub.elsevier.com/retrieve/pii/S0140673618311310</w:t>
      </w:r>
    </w:p>
    <w:p w14:paraId="35F36A0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0. </w:t>
      </w:r>
      <w:r w:rsidRPr="000476E4">
        <w:rPr>
          <w:rFonts w:ascii="Calibri" w:hAnsi="Calibri" w:cs="Calibri"/>
          <w:noProof/>
          <w:sz w:val="22"/>
        </w:rPr>
        <w:tab/>
        <w:t xml:space="preserve">West M, Asher R, Browning M, Minto G, Swart M, Richardson K, et al. Validation of preoperative cardiopulmonary exercise testing‐derived variables to predict in‐hospital morbidity after major colorectal surgery. Br J Surg. 2016;103:744–52. </w:t>
      </w:r>
    </w:p>
    <w:p w14:paraId="5636ECA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1. </w:t>
      </w:r>
      <w:r w:rsidRPr="000476E4">
        <w:rPr>
          <w:rFonts w:ascii="Calibri" w:hAnsi="Calibri" w:cs="Calibri"/>
          <w:noProof/>
          <w:sz w:val="22"/>
        </w:rPr>
        <w:tab/>
        <w:t xml:space="preserve">Valkenet K, Van De Port IGL, Dronkers JJ, De Vries WR, Lindeman E, Backx FJG. The effects of preoperative exercise therapy on postoperative outcome: A systematic review. Clin Rehabil. 2011;25(2):99–111. </w:t>
      </w:r>
    </w:p>
    <w:p w14:paraId="14227ECB"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2. </w:t>
      </w:r>
      <w:r w:rsidRPr="000476E4">
        <w:rPr>
          <w:rFonts w:ascii="Calibri" w:hAnsi="Calibri" w:cs="Calibri"/>
          <w:noProof/>
          <w:sz w:val="22"/>
        </w:rPr>
        <w:tab/>
        <w:t xml:space="preserve">Mayo NE, Feldman L, Scott S, Zavorsky G, Kim DJ, Charlebois P, et al. Impact of preoperative change in physical function on postoperative recovery: Argument </w:t>
      </w:r>
      <w:r w:rsidRPr="000476E4">
        <w:rPr>
          <w:rFonts w:ascii="Calibri" w:hAnsi="Calibri" w:cs="Calibri"/>
          <w:noProof/>
          <w:sz w:val="22"/>
        </w:rPr>
        <w:lastRenderedPageBreak/>
        <w:t>supporting prehabilitation for colorectal surgery. Surgery [Internet]. 2011;150(3):505–14. Available from: http://dx.doi.org/10.1016/j.surg.2011.07.045</w:t>
      </w:r>
    </w:p>
    <w:p w14:paraId="0A66F256"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3. </w:t>
      </w:r>
      <w:r w:rsidRPr="000476E4">
        <w:rPr>
          <w:rFonts w:ascii="Calibri" w:hAnsi="Calibri" w:cs="Calibri"/>
          <w:noProof/>
          <w:sz w:val="22"/>
        </w:rPr>
        <w:tab/>
        <w:t xml:space="preserve">West M a, Loughney L, Lythgoe D, Barben CP, Sripadam R, Kemp GJ, et al. Effect of prehabilitation on objectively measured physical fitness after neoadjuvant treatment in preoperative rectal cancer patients: a blinded interventional pilot study. Br J Anaesth. 2015 Oct;114(2):244–51. </w:t>
      </w:r>
    </w:p>
    <w:p w14:paraId="2A6B96C0"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4. </w:t>
      </w:r>
      <w:r w:rsidRPr="000476E4">
        <w:rPr>
          <w:rFonts w:ascii="Calibri" w:hAnsi="Calibri" w:cs="Calibri"/>
          <w:noProof/>
          <w:sz w:val="22"/>
        </w:rPr>
        <w:tab/>
        <w:t xml:space="preserve">Doherty AFO, West M, Jack S, Grocott MPW. Preoperative aerobic exercise training in elective intra-cavity surgery : a systematic review. 2013;1–11. </w:t>
      </w:r>
    </w:p>
    <w:p w14:paraId="7C82FE7E"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5. </w:t>
      </w:r>
      <w:r w:rsidRPr="000476E4">
        <w:rPr>
          <w:rFonts w:ascii="Calibri" w:hAnsi="Calibri" w:cs="Calibri"/>
          <w:noProof/>
          <w:sz w:val="22"/>
        </w:rPr>
        <w:tab/>
        <w:t>Singh F, Newton RU, Galvão DA, Spry N, Baker MK. A systematic review of pre-surgical exercise intervention studies with cancer patients. Surg Oncol [Internet]. 2013;22(2):92–104. Available from: http://dx.doi.org/10.1016/j.suronc.2013.01.004</w:t>
      </w:r>
    </w:p>
    <w:p w14:paraId="486A1133"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6. </w:t>
      </w:r>
      <w:r w:rsidRPr="000476E4">
        <w:rPr>
          <w:rFonts w:ascii="Calibri" w:hAnsi="Calibri" w:cs="Calibri"/>
          <w:noProof/>
          <w:sz w:val="22"/>
        </w:rPr>
        <w:tab/>
        <w:t xml:space="preserve">van Rooijen SJ, Engelen MA, Scheede-Bergdahl C, Carli F, Roumen RMH, Slooter GD, et al. Systematic review of exercise training in colorectal cancer patients during treatment. Scand J Med Sci Sport. 2018;28(2):360–70. </w:t>
      </w:r>
    </w:p>
    <w:p w14:paraId="28229AE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7. </w:t>
      </w:r>
      <w:r w:rsidRPr="000476E4">
        <w:rPr>
          <w:rFonts w:ascii="Calibri" w:hAnsi="Calibri" w:cs="Calibri"/>
          <w:noProof/>
          <w:sz w:val="22"/>
        </w:rPr>
        <w:tab/>
        <w:t xml:space="preserve">Thomas G, Tahir MR, Bongers BC, Kallen VL, Slooter GD, Van Meeteren NL. Prehabilitation before major intra-abdominal cancer surgery: A systematic review of randomised controlled trials. Eur J Anaesthesiol. 2019;36(12):933–45. </w:t>
      </w:r>
    </w:p>
    <w:p w14:paraId="529CA345"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8. </w:t>
      </w:r>
      <w:r w:rsidRPr="000476E4">
        <w:rPr>
          <w:rFonts w:ascii="Calibri" w:hAnsi="Calibri" w:cs="Calibri"/>
          <w:noProof/>
          <w:sz w:val="22"/>
        </w:rPr>
        <w:tab/>
        <w:t xml:space="preserve">Loughney L, West M, Kemp G, Grocott M, Jack S. Exercise interventions for people undergoing multimodal cancer treatment that includes surgery. Cochrane Database Syst Rev. 2018;(12). </w:t>
      </w:r>
    </w:p>
    <w:p w14:paraId="5E307FBB"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29. </w:t>
      </w:r>
      <w:r w:rsidRPr="000476E4">
        <w:rPr>
          <w:rFonts w:ascii="Calibri" w:hAnsi="Calibri" w:cs="Calibri"/>
          <w:noProof/>
          <w:sz w:val="22"/>
        </w:rPr>
        <w:tab/>
        <w:t xml:space="preserve">Hornsby WE, Douglas PS, West MJ, Kenjale AA, Lane AR, Schwitzer ER, et al. Safety and efficacy of aerobic training in operable breast cancer patients receiving neoadjuvant chemotherapy: A phase II randomized trial. Acta Oncol (Madr). 2014;53(1):65–74. </w:t>
      </w:r>
    </w:p>
    <w:p w14:paraId="05A117D5"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0. </w:t>
      </w:r>
      <w:r w:rsidRPr="000476E4">
        <w:rPr>
          <w:rFonts w:ascii="Calibri" w:hAnsi="Calibri" w:cs="Calibri"/>
          <w:noProof/>
          <w:sz w:val="22"/>
        </w:rPr>
        <w:tab/>
        <w:t xml:space="preserve">Weston M, Weston KL, Prentis JM, Snowden CP. High-intensity interval training (HIT) for effective and time-efficient pre-surgical exercise interventions. Perioper Med. 2016;5(1). </w:t>
      </w:r>
    </w:p>
    <w:p w14:paraId="101BF34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1. </w:t>
      </w:r>
      <w:r w:rsidRPr="000476E4">
        <w:rPr>
          <w:rFonts w:ascii="Calibri" w:hAnsi="Calibri" w:cs="Calibri"/>
          <w:noProof/>
          <w:sz w:val="22"/>
        </w:rPr>
        <w:tab/>
        <w:t>Elliott AD, Rajopadhyaya K, Bentley DJ, Beltrame JF, Aromataris EC. Interval Training Versus Continuous Exercise in Patients with Coronary Artery Disease: A Meta-Analysis. Hear Lung Circ [Internet]. 2015;24(2):149–57. Available from: http://dx.doi.org/10.1016/j.hlc.2014.09.001</w:t>
      </w:r>
    </w:p>
    <w:p w14:paraId="1B50239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2. </w:t>
      </w:r>
      <w:r w:rsidRPr="000476E4">
        <w:rPr>
          <w:rFonts w:ascii="Calibri" w:hAnsi="Calibri" w:cs="Calibri"/>
          <w:noProof/>
          <w:sz w:val="22"/>
        </w:rPr>
        <w:tab/>
        <w:t xml:space="preserve">Moug SJ, Mutrie N, Barry SJE, Mackay G, Steele RJC, Boachie C, et al. Prehabilitation is feasible in patients with rectal cancer undergoing neoadjuvant chemoradiotherapy and may minimize physical deterioration: results from the REx trial. Color Dis. </w:t>
      </w:r>
      <w:r w:rsidRPr="000476E4">
        <w:rPr>
          <w:rFonts w:ascii="Calibri" w:hAnsi="Calibri" w:cs="Calibri"/>
          <w:noProof/>
          <w:sz w:val="22"/>
        </w:rPr>
        <w:lastRenderedPageBreak/>
        <w:t xml:space="preserve">2019;21(5):548–62. </w:t>
      </w:r>
    </w:p>
    <w:p w14:paraId="6C73027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3. </w:t>
      </w:r>
      <w:r w:rsidRPr="000476E4">
        <w:rPr>
          <w:rFonts w:ascii="Calibri" w:hAnsi="Calibri" w:cs="Calibri"/>
          <w:noProof/>
          <w:sz w:val="22"/>
        </w:rPr>
        <w:tab/>
        <w:t>K.S. C, C.M. B, S. G, P. O, J. V, C.M. F, et al. The Colon Health and Life-Long Exercise Change trial: A randomized trial of the National Cancer Institute of Canada Clinical Trials Group. Curr Oncol [Internet]. 2008;15(6):8–16. Available from: http://www.current-oncology.com/index.php/oncology/article/view/378/300%5Cnhttp://ovidsp.ovid.com/ovidweb.cgi?T=JS&amp;PAGE=reference&amp;D=emed11&amp;NEWS=N&amp;AN=355096146</w:t>
      </w:r>
    </w:p>
    <w:p w14:paraId="1331A309"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4. </w:t>
      </w:r>
      <w:r w:rsidRPr="000476E4">
        <w:rPr>
          <w:rFonts w:ascii="Calibri" w:hAnsi="Calibri" w:cs="Calibri"/>
          <w:noProof/>
          <w:sz w:val="22"/>
        </w:rPr>
        <w:tab/>
        <w:t>Weimann A, Braga M, Carli F, Higashiguchi T, Hübner M, Klek S, et al. ESPEN guideline: Clinical nutrition in surgery. Clin Nutr [Internet]. 2017;36(3):623–50. Available from: http://dx.doi.org/10.1016/j.clnu.2017.02.013</w:t>
      </w:r>
    </w:p>
    <w:p w14:paraId="72485F0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5. </w:t>
      </w:r>
      <w:r w:rsidRPr="000476E4">
        <w:rPr>
          <w:rFonts w:ascii="Calibri" w:hAnsi="Calibri" w:cs="Calibri"/>
          <w:noProof/>
          <w:sz w:val="22"/>
        </w:rPr>
        <w:tab/>
        <w:t xml:space="preserve">Agarwal E, Ferguson M, Banks M, Batterham M, Bauer J, Capra S, et al. Malnutrition and poor food intake are associated with prolonged hospital stay,  frequent readmissions, and greater in-hospital mortality: results from the Nutrition Care Day Survey 2010. Clin Nutr. 2013 Oct;32(5):737–45. </w:t>
      </w:r>
    </w:p>
    <w:p w14:paraId="5D7218FC"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6. </w:t>
      </w:r>
      <w:r w:rsidRPr="000476E4">
        <w:rPr>
          <w:rFonts w:ascii="Calibri" w:hAnsi="Calibri" w:cs="Calibri"/>
          <w:noProof/>
          <w:sz w:val="22"/>
        </w:rPr>
        <w:tab/>
        <w:t xml:space="preserve">Tangvik RJ, Tell GS, Eisman JA, Guttormsen AB, Henriksen A, Nilsen RM, et al. The nutritional strategy: four questions predict morbidity, mortality and health  care costs. Clin Nutr. 2014 Aug;33(4):634–41. </w:t>
      </w:r>
    </w:p>
    <w:p w14:paraId="7D355130"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7. </w:t>
      </w:r>
      <w:r w:rsidRPr="000476E4">
        <w:rPr>
          <w:rFonts w:ascii="Calibri" w:hAnsi="Calibri" w:cs="Calibri"/>
          <w:noProof/>
          <w:sz w:val="22"/>
        </w:rPr>
        <w:tab/>
        <w:t xml:space="preserve">Sun Z, Kong X-J, Jing X, Deng R-J, Tian Z-B. Nutritional Risk Screening 2002 as a Predictor of Postoperative Outcomes in Patients  Undergoing Abdominal Surgery: A Systematic Review and Meta-Analysis of Prospective Cohort Studies. PLoS One. 2015;10(7):e0132857. </w:t>
      </w:r>
    </w:p>
    <w:p w14:paraId="01788FE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8. </w:t>
      </w:r>
      <w:r w:rsidRPr="000476E4">
        <w:rPr>
          <w:rFonts w:ascii="Calibri" w:hAnsi="Calibri" w:cs="Calibri"/>
          <w:noProof/>
          <w:sz w:val="22"/>
        </w:rPr>
        <w:tab/>
        <w:t xml:space="preserve">Curtis LJ, Bernier P, Jeejeebhoy K, Allard J, Duerksen D, Gramlich L, et al. Costs of hospital malnutrition. Clin Nutr. 2017 Oct;36(5):1391–6. </w:t>
      </w:r>
    </w:p>
    <w:p w14:paraId="093484E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39. </w:t>
      </w:r>
      <w:r w:rsidRPr="000476E4">
        <w:rPr>
          <w:rFonts w:ascii="Calibri" w:hAnsi="Calibri" w:cs="Calibri"/>
          <w:noProof/>
          <w:sz w:val="22"/>
        </w:rPr>
        <w:tab/>
        <w:t>Ligthart-Melis GC, Luiking YC, Kakourou A, Cederholm T, Maier AB, de van der Schueren MAE. Frailty, Sarcopenia, and Malnutrition Frequently (Co-)occur in Hospitalized Older Adults: A Systematic Review and Meta-analysis. J Am Med Dir Assoc [Internet]. 2020; Available from: http://www.sciencedirect.com/science/article/pii/S1525861020302516</w:t>
      </w:r>
    </w:p>
    <w:p w14:paraId="3EDA72EC"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0. </w:t>
      </w:r>
      <w:r w:rsidRPr="000476E4">
        <w:rPr>
          <w:rFonts w:ascii="Calibri" w:hAnsi="Calibri" w:cs="Calibri"/>
          <w:noProof/>
          <w:sz w:val="22"/>
        </w:rPr>
        <w:tab/>
        <w:t xml:space="preserve">Gillis C, Wischmeyer PE. Pre-operative nutrition and the elective surgical patient: why, how and what? Anaesthesia. 2019;74:27–35. </w:t>
      </w:r>
    </w:p>
    <w:p w14:paraId="5D779C2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1. </w:t>
      </w:r>
      <w:r w:rsidRPr="000476E4">
        <w:rPr>
          <w:rFonts w:ascii="Calibri" w:hAnsi="Calibri" w:cs="Calibri"/>
          <w:noProof/>
          <w:sz w:val="22"/>
        </w:rPr>
        <w:tab/>
        <w:t xml:space="preserve">Thomas MN, Kufeldt J, Kisser U, Hornung H-M, Hoffmann J, Andraschko M, et al. Effects of malnutrition on complication rates, length of hospital stay, and revenue in elective surgical patients in the G-DRG-system. Nutrition. 2016 Feb;32(2):249–54. </w:t>
      </w:r>
    </w:p>
    <w:p w14:paraId="50ADEF7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2. </w:t>
      </w:r>
      <w:r w:rsidRPr="000476E4">
        <w:rPr>
          <w:rFonts w:ascii="Calibri" w:hAnsi="Calibri" w:cs="Calibri"/>
          <w:noProof/>
          <w:sz w:val="22"/>
        </w:rPr>
        <w:tab/>
        <w:t xml:space="preserve">Drover JW, Cahill NE, Kutsogiannis J, Pagliarello G, Wischmeyer P, Wang M, et al. </w:t>
      </w:r>
      <w:r w:rsidRPr="000476E4">
        <w:rPr>
          <w:rFonts w:ascii="Calibri" w:hAnsi="Calibri" w:cs="Calibri"/>
          <w:noProof/>
          <w:sz w:val="22"/>
        </w:rPr>
        <w:lastRenderedPageBreak/>
        <w:t xml:space="preserve">Nutrition therapy for the critically ill surgical patient: we need to do better! J Parenter Enter Nutr. 2010;34(6):644–52. </w:t>
      </w:r>
    </w:p>
    <w:p w14:paraId="3BC96328"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3. </w:t>
      </w:r>
      <w:r w:rsidRPr="000476E4">
        <w:rPr>
          <w:rFonts w:ascii="Calibri" w:hAnsi="Calibri" w:cs="Calibri"/>
          <w:noProof/>
          <w:sz w:val="22"/>
        </w:rPr>
        <w:tab/>
        <w:t xml:space="preserve">Awad S, Lobo DN. What’s new in perioperative nutritional support? Curr Opin Anaesthesiol. 2011 Jun;24(3):339–48. </w:t>
      </w:r>
    </w:p>
    <w:p w14:paraId="37EDB9B8"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4. </w:t>
      </w:r>
      <w:r w:rsidRPr="000476E4">
        <w:rPr>
          <w:rFonts w:ascii="Calibri" w:hAnsi="Calibri" w:cs="Calibri"/>
          <w:noProof/>
          <w:sz w:val="22"/>
        </w:rPr>
        <w:tab/>
        <w:t xml:space="preserve">Drover JW, Cahill NE, Kutsogiannis J, Pagliarello G, Wischmeyer P, Wang M, et al. Nutrition therapy for the critically ill surgical patient: we need to do better! J Parenter Enter Nutr. 2010;34(6):644–52. </w:t>
      </w:r>
    </w:p>
    <w:p w14:paraId="35FA868F"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5. </w:t>
      </w:r>
      <w:r w:rsidRPr="000476E4">
        <w:rPr>
          <w:rFonts w:ascii="Calibri" w:hAnsi="Calibri" w:cs="Calibri"/>
          <w:noProof/>
          <w:sz w:val="22"/>
        </w:rPr>
        <w:tab/>
        <w:t xml:space="preserve">Prado CM, Purcell SA, Laviano A. Nutrition interventions to treat low muscle mass in cancer. J Cachexia Sarcopenia Muscle. 2020;(Mm). </w:t>
      </w:r>
    </w:p>
    <w:p w14:paraId="6708F70F"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6. </w:t>
      </w:r>
      <w:r w:rsidRPr="000476E4">
        <w:rPr>
          <w:rFonts w:ascii="Calibri" w:hAnsi="Calibri" w:cs="Calibri"/>
          <w:noProof/>
          <w:sz w:val="22"/>
        </w:rPr>
        <w:tab/>
        <w:t xml:space="preserve">Correia MITD, Waitzberg DL. The impact of malnutrition on morbidity, mortality, length of hospital stay and costs evaluated through a multivariate model analysis. Clin Nutr. 2003 Jun;22(3):235–9. </w:t>
      </w:r>
    </w:p>
    <w:p w14:paraId="5DFAF5DB"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7. </w:t>
      </w:r>
      <w:r w:rsidRPr="000476E4">
        <w:rPr>
          <w:rFonts w:ascii="Calibri" w:hAnsi="Calibri" w:cs="Calibri"/>
          <w:noProof/>
          <w:sz w:val="22"/>
        </w:rPr>
        <w:tab/>
        <w:t xml:space="preserve">Kassin MT, Owen RM, Perez SD, Leeds I, Cox JC, Schnier K, et al. Risk factors for 30-day hospital readmission among general surgery patients. J Am Coll Surg. 2012 Sep;215(3):322–30. </w:t>
      </w:r>
    </w:p>
    <w:p w14:paraId="7FB6B29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8. </w:t>
      </w:r>
      <w:r w:rsidRPr="000476E4">
        <w:rPr>
          <w:rFonts w:ascii="Calibri" w:hAnsi="Calibri" w:cs="Calibri"/>
          <w:noProof/>
          <w:sz w:val="22"/>
        </w:rPr>
        <w:tab/>
        <w:t xml:space="preserve">Osland E, Yunus RM, Khan S, Memon MA. Early versus traditional postoperative feeding in patients undergoing resectional gastrointestinal surgery: a meta-analysis. J Parenter Enter Nutr. 2011;35(4):473–87. </w:t>
      </w:r>
    </w:p>
    <w:p w14:paraId="1EEF2BFF"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49. </w:t>
      </w:r>
      <w:r w:rsidRPr="000476E4">
        <w:rPr>
          <w:rFonts w:ascii="Calibri" w:hAnsi="Calibri" w:cs="Calibri"/>
          <w:noProof/>
          <w:sz w:val="22"/>
        </w:rPr>
        <w:tab/>
        <w:t xml:space="preserve">Burden S, Todd C, Hill J, Lal S. Pre-operative nutrition support in patients undergoing gastrointestinal surgery. Cochrane database Syst Rev. 2012 Nov;11:CD008879. </w:t>
      </w:r>
    </w:p>
    <w:p w14:paraId="58778BF5"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0. </w:t>
      </w:r>
      <w:r w:rsidRPr="000476E4">
        <w:rPr>
          <w:rFonts w:ascii="Calibri" w:hAnsi="Calibri" w:cs="Calibri"/>
          <w:noProof/>
          <w:sz w:val="22"/>
        </w:rPr>
        <w:tab/>
        <w:t xml:space="preserve">Fukuda Y, Yamamoto K, Hirao M, Nishikawa K, Maeda S, Haraguchi N, et al. Prevalence of Malnutrition Among Gastric Cancer Patients Undergoing Gastrectomy and Optimal Preoperative Nutritional Support for Preventing Surgical Site Infections. Ann Surg Oncol. 2015 Dec;22 Suppl 3:S778-85. </w:t>
      </w:r>
    </w:p>
    <w:p w14:paraId="7D412A4A"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1. </w:t>
      </w:r>
      <w:r w:rsidRPr="000476E4">
        <w:rPr>
          <w:rFonts w:ascii="Calibri" w:hAnsi="Calibri" w:cs="Calibri"/>
          <w:noProof/>
          <w:sz w:val="22"/>
        </w:rPr>
        <w:tab/>
        <w:t xml:space="preserve">Klein S, Kinney J, Jeejeebhoy K, Alpers D, Hellerstein M, Murray M, et al. Nutrition support in clinical practice: review of published data and recommendations for future research directions. Clin Nutr. 1997 Aug;16(4):193–218. </w:t>
      </w:r>
    </w:p>
    <w:p w14:paraId="4800557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2. </w:t>
      </w:r>
      <w:r w:rsidRPr="000476E4">
        <w:rPr>
          <w:rFonts w:ascii="Calibri" w:hAnsi="Calibri" w:cs="Calibri"/>
          <w:noProof/>
          <w:sz w:val="22"/>
        </w:rPr>
        <w:tab/>
        <w:t xml:space="preserve">Heyland DK, Montalvo M, MacDonald S, Keefe L, Su XY, Drover JW. Total parenteral nutrition in the surgical patient: a meta-analysis. Can J Surg. 2001 Apr;44(2):102–11. </w:t>
      </w:r>
    </w:p>
    <w:p w14:paraId="4FDC78F2"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3. </w:t>
      </w:r>
      <w:r w:rsidRPr="000476E4">
        <w:rPr>
          <w:rFonts w:ascii="Calibri" w:hAnsi="Calibri" w:cs="Calibri"/>
          <w:noProof/>
          <w:sz w:val="22"/>
        </w:rPr>
        <w:tab/>
        <w:t xml:space="preserve">Veterans Affairs Total Parenteral Nutrition Cooperative Study Group. Perioperative total parenteral nutrition in surgical patients. Vol. 325, The New England journal of medicine. United States; 1991 Aug. </w:t>
      </w:r>
    </w:p>
    <w:p w14:paraId="5818C24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4. </w:t>
      </w:r>
      <w:r w:rsidRPr="000476E4">
        <w:rPr>
          <w:rFonts w:ascii="Calibri" w:hAnsi="Calibri" w:cs="Calibri"/>
          <w:noProof/>
          <w:sz w:val="22"/>
        </w:rPr>
        <w:tab/>
        <w:t xml:space="preserve">Bozzetti F, Gavazzi C, Miceli R, Rossi N, Mariani L, Cozzaglio L, et al. Perioperative total parenteral nutrition in malnourished, gastrointestinal cancer patients: a </w:t>
      </w:r>
      <w:r w:rsidRPr="000476E4">
        <w:rPr>
          <w:rFonts w:ascii="Calibri" w:hAnsi="Calibri" w:cs="Calibri"/>
          <w:noProof/>
          <w:sz w:val="22"/>
        </w:rPr>
        <w:lastRenderedPageBreak/>
        <w:t xml:space="preserve">randomized, clinical trial. JPEN J Parenter Enteral Nutr. 2000;24(1):7–14. </w:t>
      </w:r>
    </w:p>
    <w:p w14:paraId="48E18930"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5. </w:t>
      </w:r>
      <w:r w:rsidRPr="000476E4">
        <w:rPr>
          <w:rFonts w:ascii="Calibri" w:hAnsi="Calibri" w:cs="Calibri"/>
          <w:noProof/>
          <w:sz w:val="22"/>
        </w:rPr>
        <w:tab/>
        <w:t xml:space="preserve">Von Meyenfeldt MF, Meijerink WJ, Rouflart MM, Builmaassen MT, Soeters PB. Perioperative nutritional support: a randomised clinical trial. Clin Nutr. 1992 Aug;11(4):180–6. </w:t>
      </w:r>
    </w:p>
    <w:p w14:paraId="0F58D227"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6. </w:t>
      </w:r>
      <w:r w:rsidRPr="000476E4">
        <w:rPr>
          <w:rFonts w:ascii="Calibri" w:hAnsi="Calibri" w:cs="Calibri"/>
          <w:noProof/>
          <w:sz w:val="22"/>
        </w:rPr>
        <w:tab/>
        <w:t xml:space="preserve">Cawood AL, Elia M, Stratton RJ. Systematic review and meta-analysis of the effects of high protein oral nutritional supplements. Ageing Res Rev. 2012 Apr;11(2):278–96. </w:t>
      </w:r>
    </w:p>
    <w:p w14:paraId="5D82E23B"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7. </w:t>
      </w:r>
      <w:r w:rsidRPr="000476E4">
        <w:rPr>
          <w:rFonts w:ascii="Calibri" w:hAnsi="Calibri" w:cs="Calibri"/>
          <w:noProof/>
          <w:sz w:val="22"/>
        </w:rPr>
        <w:tab/>
        <w:t xml:space="preserve">Elia M, Normand C, Norman K, Laviano A. A systematic review of the cost and cost effectiveness of using standard oral nutritional supplements in the hospital setting. Clin Nutr. 2016 Apr;35(2):370–80. </w:t>
      </w:r>
    </w:p>
    <w:p w14:paraId="012DD6E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8. </w:t>
      </w:r>
      <w:r w:rsidRPr="000476E4">
        <w:rPr>
          <w:rFonts w:ascii="Calibri" w:hAnsi="Calibri" w:cs="Calibri"/>
          <w:noProof/>
          <w:sz w:val="22"/>
        </w:rPr>
        <w:tab/>
        <w:t xml:space="preserve">Stratton RJ, Hebuterne X, Elia M. A systematic review and meta-analysis of the impact of oral nutritional supplements on hospital readmissions. Ageing Res Rev. 2013 Sep;12(4):884–97. </w:t>
      </w:r>
    </w:p>
    <w:p w14:paraId="56999A0E"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59. </w:t>
      </w:r>
      <w:r w:rsidRPr="000476E4">
        <w:rPr>
          <w:rFonts w:ascii="Calibri" w:hAnsi="Calibri" w:cs="Calibri"/>
          <w:noProof/>
          <w:sz w:val="22"/>
        </w:rPr>
        <w:tab/>
        <w:t xml:space="preserve">Philipson TJ, Snider JT, Lakdawalla DN, Stryckman B, Goldman DP. Impact of oral nutritional supplementation on hospital outcomes. Am J Manag Care. 2013 Feb;19(2):121–8. </w:t>
      </w:r>
    </w:p>
    <w:p w14:paraId="5DB7F1E3"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0. </w:t>
      </w:r>
      <w:r w:rsidRPr="000476E4">
        <w:rPr>
          <w:rFonts w:ascii="Calibri" w:hAnsi="Calibri" w:cs="Calibri"/>
          <w:noProof/>
          <w:sz w:val="22"/>
        </w:rPr>
        <w:tab/>
        <w:t xml:space="preserve">Ferrando AA, Paddon-Jones D, Hays NP, Kortebein P, Ronsen O, Williams RH, et al. EAA supplementation to increase nitrogen intake improves muscle function during bed rest in the elderly. Clin Nutr. 2010 Feb;29(1):18–23. </w:t>
      </w:r>
    </w:p>
    <w:p w14:paraId="74C77EDB"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1. </w:t>
      </w:r>
      <w:r w:rsidRPr="000476E4">
        <w:rPr>
          <w:rFonts w:ascii="Calibri" w:hAnsi="Calibri" w:cs="Calibri"/>
          <w:noProof/>
          <w:sz w:val="22"/>
        </w:rPr>
        <w:tab/>
        <w:t xml:space="preserve">Beasley JM, Lacroix AZ, Neuhouser ML, Huang Y, Tinker L, Woods N, et al. Protein intake and incident frailty in the women’s health initiative observational study. J Am Geriatr Soc. 2010 Jun;58(6):1063–71. </w:t>
      </w:r>
    </w:p>
    <w:p w14:paraId="245A9F41"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2. </w:t>
      </w:r>
      <w:r w:rsidRPr="000476E4">
        <w:rPr>
          <w:rFonts w:ascii="Calibri" w:hAnsi="Calibri" w:cs="Calibri"/>
          <w:noProof/>
          <w:sz w:val="22"/>
        </w:rPr>
        <w:tab/>
        <w:t xml:space="preserve">Li C, Carli F, Lee L, Charlebois P, Stein B, Liberman AS, et al. Impact of a trimodal prehabilitation program on functional recovery after colorectal cancer surgery: A pilot study. Surg Endosc Other Interv Tech. 2013;27(4):1072–82. </w:t>
      </w:r>
    </w:p>
    <w:p w14:paraId="439C58A7"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3. </w:t>
      </w:r>
      <w:r w:rsidRPr="000476E4">
        <w:rPr>
          <w:rFonts w:ascii="Calibri" w:hAnsi="Calibri" w:cs="Calibri"/>
          <w:noProof/>
          <w:sz w:val="22"/>
        </w:rPr>
        <w:tab/>
        <w:t xml:space="preserve">Gillis C, Loiselle S-E, Fiore JF, Awasthi R, Wykes L, Liberman  a. S, et al. Prehabilitation with Whey Protein Supplementation on Perioperative Functional Exercise Capacity in Patients Undergoing Colorectal Resection for Cancer: A Pilot Double-Blinded Randomized Placebo-Controlled Trial. J Acad Nutr Diet. 2015;116(5):802–12. </w:t>
      </w:r>
    </w:p>
    <w:p w14:paraId="6001E8EA"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4. </w:t>
      </w:r>
      <w:r w:rsidRPr="000476E4">
        <w:rPr>
          <w:rFonts w:ascii="Calibri" w:hAnsi="Calibri" w:cs="Calibri"/>
          <w:noProof/>
          <w:sz w:val="22"/>
        </w:rPr>
        <w:tab/>
        <w:t xml:space="preserve">Gillis C, Li C, Lee L, Awasthi R, Augustin B, Gamsa A, et al. Prehabilitation versus Rehabilitation. Anesthesiology. 2015;122(6):1438. </w:t>
      </w:r>
    </w:p>
    <w:p w14:paraId="44514893"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5. </w:t>
      </w:r>
      <w:r w:rsidRPr="000476E4">
        <w:rPr>
          <w:rFonts w:ascii="Calibri" w:hAnsi="Calibri" w:cs="Calibri"/>
          <w:noProof/>
          <w:sz w:val="22"/>
        </w:rPr>
        <w:tab/>
        <w:t xml:space="preserve">Burden ST, Hill J, Shaffer JL, Campbell M, Todd C. An unblinded randomised controlled trial of preoperative oral supplements in colorectal cancer patients. J Hum Nutr Diet. 2011;24(5):441–8. </w:t>
      </w:r>
    </w:p>
    <w:p w14:paraId="7D5A1AFF"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6. </w:t>
      </w:r>
      <w:r w:rsidRPr="000476E4">
        <w:rPr>
          <w:rFonts w:ascii="Calibri" w:hAnsi="Calibri" w:cs="Calibri"/>
          <w:noProof/>
          <w:sz w:val="22"/>
        </w:rPr>
        <w:tab/>
        <w:t xml:space="preserve">Smedley F, Bowling T, James M, Stokes E, Goodger C, O’Connor O, et al. Randomized </w:t>
      </w:r>
      <w:r w:rsidRPr="000476E4">
        <w:rPr>
          <w:rFonts w:ascii="Calibri" w:hAnsi="Calibri" w:cs="Calibri"/>
          <w:noProof/>
          <w:sz w:val="22"/>
        </w:rPr>
        <w:lastRenderedPageBreak/>
        <w:t xml:space="preserve">clinical trial of the effects of preoperative and postoperative oral nutritional supplements on clinical course and cost of care. Br J Surg. 2004;91(8):983–90. </w:t>
      </w:r>
    </w:p>
    <w:p w14:paraId="04CAA28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7. </w:t>
      </w:r>
      <w:r w:rsidRPr="000476E4">
        <w:rPr>
          <w:rFonts w:ascii="Calibri" w:hAnsi="Calibri" w:cs="Calibri"/>
          <w:noProof/>
          <w:sz w:val="22"/>
        </w:rPr>
        <w:tab/>
        <w:t xml:space="preserve">Denison H, Cooper C, Sayer AA, Robinson SM. Prevention and optimal management of sarcopenia: a review of combined exercise and nutrition interventions to improve muscle outcomes in older people. [Review]. Clin Interv Aging. 2015;10:859–69. </w:t>
      </w:r>
    </w:p>
    <w:p w14:paraId="6CCA9CB7"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8. </w:t>
      </w:r>
      <w:r w:rsidRPr="000476E4">
        <w:rPr>
          <w:rFonts w:ascii="Calibri" w:hAnsi="Calibri" w:cs="Calibri"/>
          <w:noProof/>
          <w:sz w:val="22"/>
        </w:rPr>
        <w:tab/>
        <w:t xml:space="preserve">Beaudart C, Dawson A, Shaw SC, Harvey NC, Kanis JA, Binkley N, et al. Nutrition and physical activity in the prevention and treatment of sarcopenia: systematic review. Osteoporos Int. 2017;28(6):1817–33. </w:t>
      </w:r>
    </w:p>
    <w:p w14:paraId="33EAF9B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69. </w:t>
      </w:r>
      <w:r w:rsidRPr="000476E4">
        <w:rPr>
          <w:rFonts w:ascii="Calibri" w:hAnsi="Calibri" w:cs="Calibri"/>
          <w:noProof/>
          <w:sz w:val="22"/>
        </w:rPr>
        <w:tab/>
        <w:t xml:space="preserve">Minnella EM, Awasthi R, Loiselle SE, Agnihotram R V, Ferri LE, Carli F. Effect of Exercise and Nutrition Prehabilitation on Functional Capacity in Esophagogastric Cancer Surgery: A Randomized Clinical Trial. JAMA Surg. 2018;153(12):1081–9. </w:t>
      </w:r>
    </w:p>
    <w:p w14:paraId="587B98CE"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0. </w:t>
      </w:r>
      <w:r w:rsidRPr="000476E4">
        <w:rPr>
          <w:rFonts w:ascii="Calibri" w:hAnsi="Calibri" w:cs="Calibri"/>
          <w:noProof/>
          <w:sz w:val="22"/>
        </w:rPr>
        <w:tab/>
        <w:t xml:space="preserve">Gillis C, Buhler K, Bresee L, Carli F, Gramlich L, Culos-reed N, et al. Effects of nutritional prehabiliation, with and without exercise on outcomes of patients who undergo colorectal surgery: A systematic review and meta-analysis. Gastroenterology. 2018;155:391–410. </w:t>
      </w:r>
    </w:p>
    <w:p w14:paraId="18A20C2D"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1. </w:t>
      </w:r>
      <w:r w:rsidRPr="000476E4">
        <w:rPr>
          <w:rFonts w:ascii="Calibri" w:hAnsi="Calibri" w:cs="Calibri"/>
          <w:noProof/>
          <w:sz w:val="22"/>
        </w:rPr>
        <w:tab/>
        <w:t xml:space="preserve">Gillis C, Fenton TR, Sajobi TT, Minnella EM, Awasthi R, Loiselle SÈ, et al. Trimodal prehabilitation for colorectal surgery attenuates post-surgical losses in lean body mass: A pooled analysis of randomized controlled trials. Clin Nutr. 2019;38(3):1053–60. </w:t>
      </w:r>
    </w:p>
    <w:p w14:paraId="1BB9DF0F"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2. </w:t>
      </w:r>
      <w:r w:rsidRPr="000476E4">
        <w:rPr>
          <w:rFonts w:ascii="Calibri" w:hAnsi="Calibri" w:cs="Calibri"/>
          <w:noProof/>
          <w:sz w:val="22"/>
        </w:rPr>
        <w:tab/>
        <w:t xml:space="preserve">Carli F, Bousquet-Dion G, Awasthi R, Elsherbini N, Liberman S, Boutros M, et al. Effect of Multimodal Prehabilitation vs Postoperative Rehabilitation on 30-Day Postoperative Complications for Frail Patients Undergoing Resection of Colorectal Cancer: A Randomized Clinical Trial. JAMA Surg. 2020 Jan; </w:t>
      </w:r>
    </w:p>
    <w:p w14:paraId="44AF0B9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3. </w:t>
      </w:r>
      <w:r w:rsidRPr="000476E4">
        <w:rPr>
          <w:rFonts w:ascii="Calibri" w:hAnsi="Calibri" w:cs="Calibri"/>
          <w:noProof/>
          <w:sz w:val="22"/>
        </w:rPr>
        <w:tab/>
        <w:t xml:space="preserve">Trépanier M, Minnella EM, Paradis T, Awasthi R, Kaneva P, Schwartzman K, et al. Improved Disease-free Survival after Prehabilitation for Colorectal Cancer Surgery. Ann Surg. 2019;270(3):493–501. </w:t>
      </w:r>
    </w:p>
    <w:p w14:paraId="0A5C1166"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4. </w:t>
      </w:r>
      <w:r w:rsidRPr="000476E4">
        <w:rPr>
          <w:rFonts w:ascii="Calibri" w:hAnsi="Calibri" w:cs="Calibri"/>
          <w:noProof/>
          <w:sz w:val="22"/>
        </w:rPr>
        <w:tab/>
        <w:t xml:space="preserve">West MA, Astin R, Moyses HE, Cave J, White D, Levett DZH, et al. Exercise prehabilitation may lead to augmented tumor regression following neoadjuvant chemoradiotherapy in locally advanced rectal cancer. Acta Oncol (Madr). 2019;58(5):588–95. </w:t>
      </w:r>
    </w:p>
    <w:p w14:paraId="0914275C"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5. </w:t>
      </w:r>
      <w:r w:rsidRPr="000476E4">
        <w:rPr>
          <w:rFonts w:ascii="Calibri" w:hAnsi="Calibri" w:cs="Calibri"/>
          <w:noProof/>
          <w:sz w:val="22"/>
        </w:rPr>
        <w:tab/>
        <w:t xml:space="preserve">West MA, Roman I, Ball D, Pugh S, Astin R, Hayden A, et al. Changes in skeletal muscle mitochondrial function withchemotherapy and exercise in a colorectal cancer mouse model –A feasibility window study. Color Dis [Internet]. 2017 Jul 1;19(4):14–64. Available from: </w:t>
      </w:r>
      <w:r w:rsidRPr="000476E4">
        <w:rPr>
          <w:rFonts w:ascii="Calibri" w:hAnsi="Calibri" w:cs="Calibri"/>
          <w:noProof/>
          <w:sz w:val="22"/>
        </w:rPr>
        <w:lastRenderedPageBreak/>
        <w:t>http://cancerres.aacrjournals.org/content/77/13_Supplement/1488.abstract</w:t>
      </w:r>
    </w:p>
    <w:p w14:paraId="6536BBD4"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6. </w:t>
      </w:r>
      <w:r w:rsidRPr="000476E4">
        <w:rPr>
          <w:rFonts w:ascii="Calibri" w:hAnsi="Calibri" w:cs="Calibri"/>
          <w:noProof/>
          <w:sz w:val="22"/>
        </w:rPr>
        <w:tab/>
        <w:t>Hojman P, Gehl J, Christensen JF, Pedersen BK. Molecular Mechanisms Linking Exercise to Cancer Prevention and Treatment. Cell Metab [Internet]. 2018;27(1):10–21. Available from: https://doi.org/10.1016/j.cmet.2017.09.015</w:t>
      </w:r>
    </w:p>
    <w:p w14:paraId="7FD091D3" w14:textId="77777777" w:rsidR="000476E4" w:rsidRPr="000476E4" w:rsidRDefault="000476E4" w:rsidP="000476E4">
      <w:pPr>
        <w:widowControl w:val="0"/>
        <w:autoSpaceDE w:val="0"/>
        <w:autoSpaceDN w:val="0"/>
        <w:adjustRightInd w:val="0"/>
        <w:spacing w:line="360" w:lineRule="auto"/>
        <w:ind w:left="640" w:hanging="640"/>
        <w:rPr>
          <w:rFonts w:ascii="Calibri" w:hAnsi="Calibri" w:cs="Calibri"/>
          <w:noProof/>
          <w:sz w:val="22"/>
        </w:rPr>
      </w:pPr>
      <w:r w:rsidRPr="000476E4">
        <w:rPr>
          <w:rFonts w:ascii="Calibri" w:hAnsi="Calibri" w:cs="Calibri"/>
          <w:noProof/>
          <w:sz w:val="22"/>
        </w:rPr>
        <w:t xml:space="preserve">77. </w:t>
      </w:r>
      <w:r w:rsidRPr="000476E4">
        <w:rPr>
          <w:rFonts w:ascii="Calibri" w:hAnsi="Calibri" w:cs="Calibri"/>
          <w:noProof/>
          <w:sz w:val="22"/>
        </w:rPr>
        <w:tab/>
        <w:t>Levett DZH, Grimmett C. Psychological factors, prehabilitation and surgical outcomes: evidence and future directions. Anaesthesia [Internet]. 2019;74:36–42. Available from: http://doi.wiley.com/10.1111/anae.14507</w:t>
      </w:r>
    </w:p>
    <w:p w14:paraId="12966AC1" w14:textId="7F77355F" w:rsidR="00B56921" w:rsidRPr="00832327" w:rsidRDefault="001C2725" w:rsidP="000476E4">
      <w:pPr>
        <w:widowControl w:val="0"/>
        <w:autoSpaceDE w:val="0"/>
        <w:autoSpaceDN w:val="0"/>
        <w:adjustRightInd w:val="0"/>
        <w:spacing w:line="360" w:lineRule="auto"/>
        <w:ind w:left="640" w:hanging="640"/>
        <w:rPr>
          <w:rFonts w:asciiTheme="majorHAnsi" w:hAnsiTheme="majorHAnsi"/>
          <w:sz w:val="22"/>
          <w:szCs w:val="22"/>
        </w:rPr>
      </w:pPr>
      <w:r w:rsidRPr="00832327">
        <w:rPr>
          <w:rFonts w:asciiTheme="majorHAnsi" w:hAnsiTheme="majorHAnsi"/>
          <w:sz w:val="22"/>
          <w:szCs w:val="22"/>
        </w:rPr>
        <w:fldChar w:fldCharType="end"/>
      </w:r>
    </w:p>
    <w:p w14:paraId="564F3848" w14:textId="14C552BD" w:rsidR="001C2725" w:rsidRPr="00832327" w:rsidRDefault="001C2725" w:rsidP="00303736">
      <w:pPr>
        <w:widowControl w:val="0"/>
        <w:autoSpaceDE w:val="0"/>
        <w:autoSpaceDN w:val="0"/>
        <w:adjustRightInd w:val="0"/>
        <w:spacing w:line="360" w:lineRule="auto"/>
        <w:ind w:left="640" w:hanging="640"/>
        <w:jc w:val="both"/>
        <w:rPr>
          <w:rFonts w:asciiTheme="majorHAnsi" w:hAnsiTheme="majorHAnsi"/>
          <w:sz w:val="22"/>
          <w:szCs w:val="22"/>
        </w:rPr>
      </w:pPr>
    </w:p>
    <w:sectPr w:rsidR="001C2725" w:rsidRPr="00832327" w:rsidSect="00C26BC1">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E5982" w14:textId="77777777" w:rsidR="001A6BC9" w:rsidRDefault="001A6BC9" w:rsidP="00D30EDA">
      <w:r>
        <w:separator/>
      </w:r>
    </w:p>
  </w:endnote>
  <w:endnote w:type="continuationSeparator" w:id="0">
    <w:p w14:paraId="22182B3B" w14:textId="77777777" w:rsidR="001A6BC9" w:rsidRDefault="001A6BC9" w:rsidP="00D30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ScalaLancetPro">
    <w:altName w:val="MS Mincho"/>
    <w:panose1 w:val="020B0604020202020204"/>
    <w:charset w:val="00"/>
    <w:family w:val="roman"/>
    <w:pitch w:val="default"/>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73E5A" w14:textId="3EE616D9" w:rsidR="00BA5A5A" w:rsidRPr="005E1D0A" w:rsidRDefault="00BA5A5A" w:rsidP="00D53301">
    <w:pPr>
      <w:pStyle w:val="Footer"/>
      <w:jc w:val="center"/>
      <w:rPr>
        <w:rFonts w:asciiTheme="majorHAnsi" w:hAnsiTheme="majorHAnsi"/>
        <w:sz w:val="22"/>
      </w:rPr>
    </w:pPr>
    <w:r w:rsidRPr="005E1D0A">
      <w:rPr>
        <w:rFonts w:asciiTheme="majorHAnsi" w:hAnsiTheme="majorHAnsi" w:cs="Times New Roman"/>
        <w:sz w:val="22"/>
      </w:rPr>
      <w:t xml:space="preserve">Page </w:t>
    </w:r>
    <w:r w:rsidRPr="005E1D0A">
      <w:rPr>
        <w:rFonts w:asciiTheme="majorHAnsi" w:hAnsiTheme="majorHAnsi" w:cs="Times New Roman"/>
        <w:sz w:val="22"/>
      </w:rPr>
      <w:fldChar w:fldCharType="begin"/>
    </w:r>
    <w:r w:rsidRPr="005E1D0A">
      <w:rPr>
        <w:rFonts w:asciiTheme="majorHAnsi" w:hAnsiTheme="majorHAnsi" w:cs="Times New Roman"/>
        <w:sz w:val="22"/>
      </w:rPr>
      <w:instrText xml:space="preserve"> PAGE </w:instrText>
    </w:r>
    <w:r w:rsidRPr="005E1D0A">
      <w:rPr>
        <w:rFonts w:asciiTheme="majorHAnsi" w:hAnsiTheme="majorHAnsi" w:cs="Times New Roman"/>
        <w:sz w:val="22"/>
      </w:rPr>
      <w:fldChar w:fldCharType="separate"/>
    </w:r>
    <w:r>
      <w:rPr>
        <w:rFonts w:asciiTheme="majorHAnsi" w:hAnsiTheme="majorHAnsi" w:cs="Times New Roman"/>
        <w:noProof/>
        <w:sz w:val="22"/>
      </w:rPr>
      <w:t>4</w:t>
    </w:r>
    <w:r w:rsidRPr="005E1D0A">
      <w:rPr>
        <w:rFonts w:asciiTheme="majorHAnsi" w:hAnsiTheme="majorHAnsi" w:cs="Times New Roman"/>
        <w:sz w:val="22"/>
      </w:rPr>
      <w:fldChar w:fldCharType="end"/>
    </w:r>
    <w:r w:rsidRPr="005E1D0A">
      <w:rPr>
        <w:rFonts w:asciiTheme="majorHAnsi" w:hAnsiTheme="majorHAnsi" w:cs="Times New Roman"/>
        <w:sz w:val="22"/>
      </w:rPr>
      <w:t xml:space="preserve"> of </w:t>
    </w:r>
    <w:r w:rsidRPr="005E1D0A">
      <w:rPr>
        <w:rFonts w:asciiTheme="majorHAnsi" w:hAnsiTheme="majorHAnsi" w:cs="Times New Roman"/>
        <w:sz w:val="22"/>
      </w:rPr>
      <w:fldChar w:fldCharType="begin"/>
    </w:r>
    <w:r w:rsidRPr="005E1D0A">
      <w:rPr>
        <w:rFonts w:asciiTheme="majorHAnsi" w:hAnsiTheme="majorHAnsi" w:cs="Times New Roman"/>
        <w:sz w:val="22"/>
      </w:rPr>
      <w:instrText xml:space="preserve"> NUMPAGES </w:instrText>
    </w:r>
    <w:r w:rsidRPr="005E1D0A">
      <w:rPr>
        <w:rFonts w:asciiTheme="majorHAnsi" w:hAnsiTheme="majorHAnsi" w:cs="Times New Roman"/>
        <w:sz w:val="22"/>
      </w:rPr>
      <w:fldChar w:fldCharType="separate"/>
    </w:r>
    <w:r>
      <w:rPr>
        <w:rFonts w:asciiTheme="majorHAnsi" w:hAnsiTheme="majorHAnsi" w:cs="Times New Roman"/>
        <w:noProof/>
        <w:sz w:val="22"/>
      </w:rPr>
      <w:t>25</w:t>
    </w:r>
    <w:r w:rsidRPr="005E1D0A">
      <w:rPr>
        <w:rFonts w:asciiTheme="majorHAnsi" w:hAnsiTheme="majorHAnsi" w:cs="Times New Roman"/>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55B180" w14:textId="77777777" w:rsidR="001A6BC9" w:rsidRDefault="001A6BC9" w:rsidP="00D30EDA">
      <w:r>
        <w:separator/>
      </w:r>
    </w:p>
  </w:footnote>
  <w:footnote w:type="continuationSeparator" w:id="0">
    <w:p w14:paraId="1E291684" w14:textId="77777777" w:rsidR="001A6BC9" w:rsidRDefault="001A6BC9" w:rsidP="00D30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88B677D"/>
    <w:multiLevelType w:val="hybridMultilevel"/>
    <w:tmpl w:val="F44A52D8"/>
    <w:lvl w:ilvl="0" w:tplc="5CA0F9DA">
      <w:start w:val="13"/>
      <w:numFmt w:val="bullet"/>
      <w:lvlText w:val=""/>
      <w:lvlJc w:val="left"/>
      <w:pPr>
        <w:ind w:left="720" w:hanging="360"/>
      </w:pPr>
      <w:rPr>
        <w:rFonts w:ascii="Symbol" w:eastAsiaTheme="minorEastAsia" w:hAnsi="Symbol"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13DCD"/>
    <w:multiLevelType w:val="hybridMultilevel"/>
    <w:tmpl w:val="9F7A7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44F24"/>
    <w:multiLevelType w:val="hybridMultilevel"/>
    <w:tmpl w:val="1152D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C7691B"/>
    <w:multiLevelType w:val="hybridMultilevel"/>
    <w:tmpl w:val="D81E93D2"/>
    <w:lvl w:ilvl="0" w:tplc="5CA0F9DA">
      <w:start w:val="13"/>
      <w:numFmt w:val="bullet"/>
      <w:lvlText w:val=""/>
      <w:lvlJc w:val="left"/>
      <w:pPr>
        <w:ind w:left="720" w:hanging="360"/>
      </w:pPr>
      <w:rPr>
        <w:rFonts w:ascii="Symbol" w:eastAsiaTheme="minorEastAsia" w:hAnsi="Symbol"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813DB8"/>
    <w:multiLevelType w:val="hybridMultilevel"/>
    <w:tmpl w:val="DCFEAE8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3F95B2C"/>
    <w:multiLevelType w:val="hybridMultilevel"/>
    <w:tmpl w:val="B78E3016"/>
    <w:lvl w:ilvl="0" w:tplc="5CA0F9DA">
      <w:start w:val="13"/>
      <w:numFmt w:val="bullet"/>
      <w:lvlText w:val=""/>
      <w:lvlJc w:val="left"/>
      <w:pPr>
        <w:ind w:left="720" w:hanging="360"/>
      </w:pPr>
      <w:rPr>
        <w:rFonts w:ascii="Symbol" w:eastAsiaTheme="minorEastAsia" w:hAnsi="Symbol"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0"/>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ezvt9ytvxrdewdx7vt50nxw90aparr5a5&quot;&gt;POQINutritionGL2017&lt;record-ids&gt;&lt;item&gt;1&lt;/item&gt;&lt;item&gt;2&lt;/item&gt;&lt;item&gt;3&lt;/item&gt;&lt;item&gt;4&lt;/item&gt;&lt;item&gt;5&lt;/item&gt;&lt;item&gt;93&lt;/item&gt;&lt;item&gt;99&lt;/item&gt;&lt;item&gt;100&lt;/item&gt;&lt;item&gt;101&lt;/item&gt;&lt;item&gt;102&lt;/item&gt;&lt;item&gt;103&lt;/item&gt;&lt;item&gt;104&lt;/item&gt;&lt;item&gt;107&lt;/item&gt;&lt;item&gt;108&lt;/item&gt;&lt;item&gt;120&lt;/item&gt;&lt;item&gt;121&lt;/item&gt;&lt;item&gt;123&lt;/item&gt;&lt;item&gt;127&lt;/item&gt;&lt;item&gt;128&lt;/item&gt;&lt;item&gt;129&lt;/item&gt;&lt;item&gt;130&lt;/item&gt;&lt;item&gt;151&lt;/item&gt;&lt;item&gt;152&lt;/item&gt;&lt;item&gt;153&lt;/item&gt;&lt;item&gt;154&lt;/item&gt;&lt;item&gt;155&lt;/item&gt;&lt;item&gt;160&lt;/item&gt;&lt;item&gt;169&lt;/item&gt;&lt;/record-ids&gt;&lt;/item&gt;&lt;/Libraries&gt;"/>
  </w:docVars>
  <w:rsids>
    <w:rsidRoot w:val="00D823AE"/>
    <w:rsid w:val="00001D5C"/>
    <w:rsid w:val="000024AB"/>
    <w:rsid w:val="00005CE0"/>
    <w:rsid w:val="00011686"/>
    <w:rsid w:val="00014B28"/>
    <w:rsid w:val="0001749B"/>
    <w:rsid w:val="00036C18"/>
    <w:rsid w:val="00041719"/>
    <w:rsid w:val="00047451"/>
    <w:rsid w:val="000476E4"/>
    <w:rsid w:val="00052A3E"/>
    <w:rsid w:val="00064C26"/>
    <w:rsid w:val="0007408B"/>
    <w:rsid w:val="00076560"/>
    <w:rsid w:val="00081161"/>
    <w:rsid w:val="00082312"/>
    <w:rsid w:val="0008461D"/>
    <w:rsid w:val="0008597B"/>
    <w:rsid w:val="00086715"/>
    <w:rsid w:val="00091C29"/>
    <w:rsid w:val="00092E9C"/>
    <w:rsid w:val="00094EB6"/>
    <w:rsid w:val="000A486E"/>
    <w:rsid w:val="000A5F45"/>
    <w:rsid w:val="000B1444"/>
    <w:rsid w:val="000B1FFE"/>
    <w:rsid w:val="000C3DCA"/>
    <w:rsid w:val="000D2C12"/>
    <w:rsid w:val="000D2C87"/>
    <w:rsid w:val="000D66D9"/>
    <w:rsid w:val="000E39E6"/>
    <w:rsid w:val="000F15D5"/>
    <w:rsid w:val="000F19E1"/>
    <w:rsid w:val="000F51EF"/>
    <w:rsid w:val="00111121"/>
    <w:rsid w:val="00117CE0"/>
    <w:rsid w:val="001278EE"/>
    <w:rsid w:val="001355B9"/>
    <w:rsid w:val="00152399"/>
    <w:rsid w:val="00155419"/>
    <w:rsid w:val="00157064"/>
    <w:rsid w:val="00157426"/>
    <w:rsid w:val="00165553"/>
    <w:rsid w:val="001703C5"/>
    <w:rsid w:val="00170CCA"/>
    <w:rsid w:val="00170F5C"/>
    <w:rsid w:val="001731F1"/>
    <w:rsid w:val="0017459D"/>
    <w:rsid w:val="00182F5C"/>
    <w:rsid w:val="0018382C"/>
    <w:rsid w:val="00185B0D"/>
    <w:rsid w:val="0019209D"/>
    <w:rsid w:val="001A6BC9"/>
    <w:rsid w:val="001B321C"/>
    <w:rsid w:val="001B3299"/>
    <w:rsid w:val="001C1D44"/>
    <w:rsid w:val="001C2725"/>
    <w:rsid w:val="001D123D"/>
    <w:rsid w:val="001D6357"/>
    <w:rsid w:val="001E3860"/>
    <w:rsid w:val="001E6317"/>
    <w:rsid w:val="00202020"/>
    <w:rsid w:val="00206A51"/>
    <w:rsid w:val="00206FE9"/>
    <w:rsid w:val="002270D8"/>
    <w:rsid w:val="00231413"/>
    <w:rsid w:val="00240584"/>
    <w:rsid w:val="002410E4"/>
    <w:rsid w:val="00251F60"/>
    <w:rsid w:val="00260AC9"/>
    <w:rsid w:val="0026569A"/>
    <w:rsid w:val="0026738D"/>
    <w:rsid w:val="002804D8"/>
    <w:rsid w:val="00287743"/>
    <w:rsid w:val="00297A30"/>
    <w:rsid w:val="00297BA6"/>
    <w:rsid w:val="002A204D"/>
    <w:rsid w:val="002A54A7"/>
    <w:rsid w:val="002C129B"/>
    <w:rsid w:val="002C3DDC"/>
    <w:rsid w:val="002C44B4"/>
    <w:rsid w:val="002D5215"/>
    <w:rsid w:val="002E52FC"/>
    <w:rsid w:val="002E782D"/>
    <w:rsid w:val="002F3AFA"/>
    <w:rsid w:val="00303736"/>
    <w:rsid w:val="00303BAB"/>
    <w:rsid w:val="0033003A"/>
    <w:rsid w:val="00333F6D"/>
    <w:rsid w:val="003406E6"/>
    <w:rsid w:val="00341994"/>
    <w:rsid w:val="003503B6"/>
    <w:rsid w:val="003603A4"/>
    <w:rsid w:val="00362508"/>
    <w:rsid w:val="00363E88"/>
    <w:rsid w:val="00370235"/>
    <w:rsid w:val="00375F22"/>
    <w:rsid w:val="00382601"/>
    <w:rsid w:val="00390883"/>
    <w:rsid w:val="00393E69"/>
    <w:rsid w:val="00395C8B"/>
    <w:rsid w:val="003A78EB"/>
    <w:rsid w:val="003B7A6E"/>
    <w:rsid w:val="003C24CE"/>
    <w:rsid w:val="003C507B"/>
    <w:rsid w:val="003D2A5D"/>
    <w:rsid w:val="003E1DAA"/>
    <w:rsid w:val="003E3943"/>
    <w:rsid w:val="003E6334"/>
    <w:rsid w:val="0040035A"/>
    <w:rsid w:val="00410037"/>
    <w:rsid w:val="00410BC1"/>
    <w:rsid w:val="00414241"/>
    <w:rsid w:val="00420122"/>
    <w:rsid w:val="004254F4"/>
    <w:rsid w:val="00432007"/>
    <w:rsid w:val="004413C2"/>
    <w:rsid w:val="0044580F"/>
    <w:rsid w:val="0045418E"/>
    <w:rsid w:val="00460493"/>
    <w:rsid w:val="004663A8"/>
    <w:rsid w:val="00467974"/>
    <w:rsid w:val="00472CB4"/>
    <w:rsid w:val="00477517"/>
    <w:rsid w:val="00481AA4"/>
    <w:rsid w:val="00485D69"/>
    <w:rsid w:val="004871A8"/>
    <w:rsid w:val="00487B58"/>
    <w:rsid w:val="004939D4"/>
    <w:rsid w:val="00496BDE"/>
    <w:rsid w:val="004A4CAC"/>
    <w:rsid w:val="004C1F6D"/>
    <w:rsid w:val="004C2F70"/>
    <w:rsid w:val="004D3A08"/>
    <w:rsid w:val="004E0182"/>
    <w:rsid w:val="004E715A"/>
    <w:rsid w:val="004F74AC"/>
    <w:rsid w:val="005007C6"/>
    <w:rsid w:val="00500E47"/>
    <w:rsid w:val="005132AD"/>
    <w:rsid w:val="00516B8F"/>
    <w:rsid w:val="00521025"/>
    <w:rsid w:val="005305E7"/>
    <w:rsid w:val="005324A9"/>
    <w:rsid w:val="00540FD0"/>
    <w:rsid w:val="0054330F"/>
    <w:rsid w:val="00546800"/>
    <w:rsid w:val="00560A30"/>
    <w:rsid w:val="00565080"/>
    <w:rsid w:val="0056619B"/>
    <w:rsid w:val="00573222"/>
    <w:rsid w:val="005762D1"/>
    <w:rsid w:val="0058182D"/>
    <w:rsid w:val="00583913"/>
    <w:rsid w:val="0059034E"/>
    <w:rsid w:val="0059403B"/>
    <w:rsid w:val="005953CD"/>
    <w:rsid w:val="005B3CC0"/>
    <w:rsid w:val="005C56EA"/>
    <w:rsid w:val="005E1D0A"/>
    <w:rsid w:val="005E251B"/>
    <w:rsid w:val="005E2EC7"/>
    <w:rsid w:val="005E61FD"/>
    <w:rsid w:val="005F1B04"/>
    <w:rsid w:val="0060566B"/>
    <w:rsid w:val="0061521B"/>
    <w:rsid w:val="00617F2E"/>
    <w:rsid w:val="00623D2C"/>
    <w:rsid w:val="00633E05"/>
    <w:rsid w:val="00640626"/>
    <w:rsid w:val="00640BC8"/>
    <w:rsid w:val="00655972"/>
    <w:rsid w:val="00663BEB"/>
    <w:rsid w:val="0066742E"/>
    <w:rsid w:val="00671064"/>
    <w:rsid w:val="00676BC0"/>
    <w:rsid w:val="00677479"/>
    <w:rsid w:val="00681593"/>
    <w:rsid w:val="006828E8"/>
    <w:rsid w:val="00691A14"/>
    <w:rsid w:val="0069330F"/>
    <w:rsid w:val="00694151"/>
    <w:rsid w:val="00695A93"/>
    <w:rsid w:val="00697E80"/>
    <w:rsid w:val="006A5825"/>
    <w:rsid w:val="006B0010"/>
    <w:rsid w:val="006B1762"/>
    <w:rsid w:val="006B520A"/>
    <w:rsid w:val="006C0B77"/>
    <w:rsid w:val="006C2705"/>
    <w:rsid w:val="006D33C6"/>
    <w:rsid w:val="006E0E02"/>
    <w:rsid w:val="006E2DBE"/>
    <w:rsid w:val="006E4787"/>
    <w:rsid w:val="006E70DF"/>
    <w:rsid w:val="006E7E23"/>
    <w:rsid w:val="006F7709"/>
    <w:rsid w:val="00710A54"/>
    <w:rsid w:val="00721EB4"/>
    <w:rsid w:val="00722EDE"/>
    <w:rsid w:val="00733A6B"/>
    <w:rsid w:val="007443D6"/>
    <w:rsid w:val="0074496D"/>
    <w:rsid w:val="007476A1"/>
    <w:rsid w:val="007573A6"/>
    <w:rsid w:val="00763C1C"/>
    <w:rsid w:val="00764EBC"/>
    <w:rsid w:val="0077266F"/>
    <w:rsid w:val="00772C83"/>
    <w:rsid w:val="00773BEE"/>
    <w:rsid w:val="00776832"/>
    <w:rsid w:val="00784C14"/>
    <w:rsid w:val="007854EE"/>
    <w:rsid w:val="00792E4A"/>
    <w:rsid w:val="007A24F8"/>
    <w:rsid w:val="007A3066"/>
    <w:rsid w:val="007B32EE"/>
    <w:rsid w:val="007B4C59"/>
    <w:rsid w:val="007C1D0B"/>
    <w:rsid w:val="007C364B"/>
    <w:rsid w:val="007D6043"/>
    <w:rsid w:val="007D6B29"/>
    <w:rsid w:val="007D76A4"/>
    <w:rsid w:val="007E6B0A"/>
    <w:rsid w:val="007F56C3"/>
    <w:rsid w:val="008005B3"/>
    <w:rsid w:val="0080619C"/>
    <w:rsid w:val="008105CB"/>
    <w:rsid w:val="00810940"/>
    <w:rsid w:val="00814F84"/>
    <w:rsid w:val="00817214"/>
    <w:rsid w:val="00825D00"/>
    <w:rsid w:val="00832327"/>
    <w:rsid w:val="00834D45"/>
    <w:rsid w:val="00835588"/>
    <w:rsid w:val="00845406"/>
    <w:rsid w:val="00860A00"/>
    <w:rsid w:val="008610D3"/>
    <w:rsid w:val="0086191B"/>
    <w:rsid w:val="00863A2B"/>
    <w:rsid w:val="00865791"/>
    <w:rsid w:val="008664FB"/>
    <w:rsid w:val="00887489"/>
    <w:rsid w:val="00894B33"/>
    <w:rsid w:val="00896128"/>
    <w:rsid w:val="008A7560"/>
    <w:rsid w:val="008B29D1"/>
    <w:rsid w:val="008B4140"/>
    <w:rsid w:val="008D1CDB"/>
    <w:rsid w:val="008E6B3C"/>
    <w:rsid w:val="008F499A"/>
    <w:rsid w:val="008F54FC"/>
    <w:rsid w:val="009205DA"/>
    <w:rsid w:val="009246E1"/>
    <w:rsid w:val="0093119E"/>
    <w:rsid w:val="00942B8C"/>
    <w:rsid w:val="00956107"/>
    <w:rsid w:val="009652C7"/>
    <w:rsid w:val="009810C2"/>
    <w:rsid w:val="00995DB2"/>
    <w:rsid w:val="009A2D9C"/>
    <w:rsid w:val="009A2F60"/>
    <w:rsid w:val="009B061B"/>
    <w:rsid w:val="009B0BD1"/>
    <w:rsid w:val="009B1B59"/>
    <w:rsid w:val="009B54F2"/>
    <w:rsid w:val="009C0C6E"/>
    <w:rsid w:val="009C4A65"/>
    <w:rsid w:val="009C67D0"/>
    <w:rsid w:val="009D730B"/>
    <w:rsid w:val="00A01E08"/>
    <w:rsid w:val="00A119C1"/>
    <w:rsid w:val="00A250DF"/>
    <w:rsid w:val="00A25886"/>
    <w:rsid w:val="00A41A2F"/>
    <w:rsid w:val="00A4623F"/>
    <w:rsid w:val="00A500C2"/>
    <w:rsid w:val="00A60522"/>
    <w:rsid w:val="00A6516C"/>
    <w:rsid w:val="00A65351"/>
    <w:rsid w:val="00A70EA9"/>
    <w:rsid w:val="00A8094A"/>
    <w:rsid w:val="00A81DC1"/>
    <w:rsid w:val="00A823D5"/>
    <w:rsid w:val="00A86DED"/>
    <w:rsid w:val="00A90C5A"/>
    <w:rsid w:val="00AA34F4"/>
    <w:rsid w:val="00AA465B"/>
    <w:rsid w:val="00AA5075"/>
    <w:rsid w:val="00AB0BFF"/>
    <w:rsid w:val="00AB723A"/>
    <w:rsid w:val="00AC193E"/>
    <w:rsid w:val="00AD0704"/>
    <w:rsid w:val="00AD1346"/>
    <w:rsid w:val="00AD77F3"/>
    <w:rsid w:val="00AE7345"/>
    <w:rsid w:val="00AF23AF"/>
    <w:rsid w:val="00AF4E36"/>
    <w:rsid w:val="00AF6299"/>
    <w:rsid w:val="00AF6A94"/>
    <w:rsid w:val="00B00398"/>
    <w:rsid w:val="00B074BD"/>
    <w:rsid w:val="00B130AD"/>
    <w:rsid w:val="00B2468D"/>
    <w:rsid w:val="00B30052"/>
    <w:rsid w:val="00B359E2"/>
    <w:rsid w:val="00B36DBB"/>
    <w:rsid w:val="00B42D6D"/>
    <w:rsid w:val="00B5154B"/>
    <w:rsid w:val="00B55008"/>
    <w:rsid w:val="00B56921"/>
    <w:rsid w:val="00B63F7D"/>
    <w:rsid w:val="00B64147"/>
    <w:rsid w:val="00B67FFB"/>
    <w:rsid w:val="00B825A8"/>
    <w:rsid w:val="00BA0CB8"/>
    <w:rsid w:val="00BA42B3"/>
    <w:rsid w:val="00BA46AE"/>
    <w:rsid w:val="00BA5968"/>
    <w:rsid w:val="00BA5A5A"/>
    <w:rsid w:val="00BB0EDA"/>
    <w:rsid w:val="00BB4700"/>
    <w:rsid w:val="00BC015B"/>
    <w:rsid w:val="00BC3C6D"/>
    <w:rsid w:val="00BD2CC4"/>
    <w:rsid w:val="00BD591D"/>
    <w:rsid w:val="00BE0C4D"/>
    <w:rsid w:val="00BF1871"/>
    <w:rsid w:val="00C0120E"/>
    <w:rsid w:val="00C05567"/>
    <w:rsid w:val="00C11D4E"/>
    <w:rsid w:val="00C14AEC"/>
    <w:rsid w:val="00C2250B"/>
    <w:rsid w:val="00C26BC1"/>
    <w:rsid w:val="00C3303F"/>
    <w:rsid w:val="00C34E29"/>
    <w:rsid w:val="00C464B7"/>
    <w:rsid w:val="00C55C0C"/>
    <w:rsid w:val="00C60185"/>
    <w:rsid w:val="00C607C8"/>
    <w:rsid w:val="00C6316E"/>
    <w:rsid w:val="00C65486"/>
    <w:rsid w:val="00C658F9"/>
    <w:rsid w:val="00C77CB4"/>
    <w:rsid w:val="00C829A2"/>
    <w:rsid w:val="00C83127"/>
    <w:rsid w:val="00C83BFA"/>
    <w:rsid w:val="00C83D31"/>
    <w:rsid w:val="00CB0817"/>
    <w:rsid w:val="00CB6FBC"/>
    <w:rsid w:val="00CC3F6A"/>
    <w:rsid w:val="00CD2C7D"/>
    <w:rsid w:val="00CE050D"/>
    <w:rsid w:val="00CE54FD"/>
    <w:rsid w:val="00CE69B6"/>
    <w:rsid w:val="00CF610D"/>
    <w:rsid w:val="00D167BB"/>
    <w:rsid w:val="00D242F7"/>
    <w:rsid w:val="00D30EDA"/>
    <w:rsid w:val="00D349ED"/>
    <w:rsid w:val="00D36E9F"/>
    <w:rsid w:val="00D40522"/>
    <w:rsid w:val="00D42571"/>
    <w:rsid w:val="00D44ADF"/>
    <w:rsid w:val="00D44F04"/>
    <w:rsid w:val="00D45319"/>
    <w:rsid w:val="00D53301"/>
    <w:rsid w:val="00D61179"/>
    <w:rsid w:val="00D823AE"/>
    <w:rsid w:val="00D95529"/>
    <w:rsid w:val="00D96E24"/>
    <w:rsid w:val="00DA1EDF"/>
    <w:rsid w:val="00DA1FE0"/>
    <w:rsid w:val="00DA3D21"/>
    <w:rsid w:val="00DA49BA"/>
    <w:rsid w:val="00DA51E0"/>
    <w:rsid w:val="00DB4EDC"/>
    <w:rsid w:val="00DC633D"/>
    <w:rsid w:val="00DC6A4E"/>
    <w:rsid w:val="00DD52C6"/>
    <w:rsid w:val="00DE1ADC"/>
    <w:rsid w:val="00DE26AE"/>
    <w:rsid w:val="00E02896"/>
    <w:rsid w:val="00E0693F"/>
    <w:rsid w:val="00E10D13"/>
    <w:rsid w:val="00E11E9C"/>
    <w:rsid w:val="00E12050"/>
    <w:rsid w:val="00E137B7"/>
    <w:rsid w:val="00E24FF9"/>
    <w:rsid w:val="00E44B4F"/>
    <w:rsid w:val="00E47880"/>
    <w:rsid w:val="00E6555E"/>
    <w:rsid w:val="00E70C68"/>
    <w:rsid w:val="00E71585"/>
    <w:rsid w:val="00E82279"/>
    <w:rsid w:val="00E909F2"/>
    <w:rsid w:val="00EB1F00"/>
    <w:rsid w:val="00EB3E5E"/>
    <w:rsid w:val="00EB4227"/>
    <w:rsid w:val="00EB51EF"/>
    <w:rsid w:val="00EC6553"/>
    <w:rsid w:val="00ED09E9"/>
    <w:rsid w:val="00ED1D13"/>
    <w:rsid w:val="00ED328A"/>
    <w:rsid w:val="00ED6200"/>
    <w:rsid w:val="00EE232D"/>
    <w:rsid w:val="00EE5157"/>
    <w:rsid w:val="00EE708C"/>
    <w:rsid w:val="00EF4E71"/>
    <w:rsid w:val="00EF5907"/>
    <w:rsid w:val="00EF5B2D"/>
    <w:rsid w:val="00F002DB"/>
    <w:rsid w:val="00F02771"/>
    <w:rsid w:val="00F10D33"/>
    <w:rsid w:val="00F142E6"/>
    <w:rsid w:val="00F168C9"/>
    <w:rsid w:val="00F25B7D"/>
    <w:rsid w:val="00F25B7F"/>
    <w:rsid w:val="00F26EBF"/>
    <w:rsid w:val="00F349C4"/>
    <w:rsid w:val="00F402AF"/>
    <w:rsid w:val="00F47AFD"/>
    <w:rsid w:val="00F56CBB"/>
    <w:rsid w:val="00F76A90"/>
    <w:rsid w:val="00F8055C"/>
    <w:rsid w:val="00F87212"/>
    <w:rsid w:val="00F9466B"/>
    <w:rsid w:val="00FA1318"/>
    <w:rsid w:val="00FA14EC"/>
    <w:rsid w:val="00FA43F7"/>
    <w:rsid w:val="00FA79FB"/>
    <w:rsid w:val="00FC26E9"/>
    <w:rsid w:val="00FC655B"/>
    <w:rsid w:val="00FD21D3"/>
    <w:rsid w:val="00FE1B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813CEB"/>
  <w14:defaultImageDpi w14:val="300"/>
  <w15:docId w15:val="{897417E2-2000-B14E-8AB4-8A5CE0E3A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601"/>
    <w:rPr>
      <w:rFonts w:ascii="Times New Roman" w:eastAsia="Times New Roman" w:hAnsi="Times New Roman" w:cs="Times New Roman"/>
      <w:lang w:eastAsia="en-GB"/>
    </w:rPr>
  </w:style>
  <w:style w:type="paragraph" w:styleId="Heading3">
    <w:name w:val="heading 3"/>
    <w:basedOn w:val="Normal"/>
    <w:link w:val="Heading3Char"/>
    <w:uiPriority w:val="9"/>
    <w:qFormat/>
    <w:rsid w:val="00A90C5A"/>
    <w:pPr>
      <w:spacing w:before="100" w:beforeAutospacing="1" w:after="100" w:afterAutospacing="1"/>
      <w:outlineLvl w:val="2"/>
    </w:pPr>
    <w:rPr>
      <w:rFonts w:ascii="Times" w:eastAsiaTheme="minorEastAsia" w:hAnsi="Times" w:cstheme="minorBidi"/>
      <w:b/>
      <w:bCs/>
      <w:sz w:val="27"/>
      <w:szCs w:val="27"/>
      <w:lang w:eastAsia="en-US"/>
    </w:rPr>
  </w:style>
  <w:style w:type="paragraph" w:styleId="Heading4">
    <w:name w:val="heading 4"/>
    <w:basedOn w:val="Normal"/>
    <w:next w:val="Normal"/>
    <w:link w:val="Heading4Char"/>
    <w:uiPriority w:val="9"/>
    <w:semiHidden/>
    <w:unhideWhenUsed/>
    <w:qFormat/>
    <w:rsid w:val="00764EBC"/>
    <w:pPr>
      <w:keepNext/>
      <w:keepLines/>
      <w:spacing w:before="200"/>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823AE"/>
  </w:style>
  <w:style w:type="paragraph" w:styleId="ListParagraph">
    <w:name w:val="List Paragraph"/>
    <w:basedOn w:val="Normal"/>
    <w:uiPriority w:val="34"/>
    <w:qFormat/>
    <w:rsid w:val="009205DA"/>
    <w:pPr>
      <w:ind w:left="720"/>
      <w:contextualSpacing/>
    </w:pPr>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9205DA"/>
    <w:rPr>
      <w:color w:val="0000FF" w:themeColor="hyperlink"/>
      <w:u w:val="single"/>
    </w:rPr>
  </w:style>
  <w:style w:type="paragraph" w:customStyle="1" w:styleId="Default">
    <w:name w:val="Default"/>
    <w:rsid w:val="008F499A"/>
    <w:pPr>
      <w:widowControl w:val="0"/>
      <w:autoSpaceDE w:val="0"/>
      <w:autoSpaceDN w:val="0"/>
      <w:adjustRightInd w:val="0"/>
    </w:pPr>
    <w:rPr>
      <w:rFonts w:ascii="Calibri" w:hAnsi="Calibri" w:cs="Calibri"/>
      <w:color w:val="000000"/>
      <w:lang w:val="en-US"/>
    </w:rPr>
  </w:style>
  <w:style w:type="character" w:styleId="CommentReference">
    <w:name w:val="annotation reference"/>
    <w:basedOn w:val="DefaultParagraphFont"/>
    <w:uiPriority w:val="99"/>
    <w:semiHidden/>
    <w:unhideWhenUsed/>
    <w:rsid w:val="003B7A6E"/>
    <w:rPr>
      <w:sz w:val="18"/>
      <w:szCs w:val="18"/>
    </w:rPr>
  </w:style>
  <w:style w:type="paragraph" w:styleId="CommentText">
    <w:name w:val="annotation text"/>
    <w:basedOn w:val="Normal"/>
    <w:link w:val="CommentTextChar"/>
    <w:uiPriority w:val="99"/>
    <w:semiHidden/>
    <w:unhideWhenUsed/>
    <w:rsid w:val="003B7A6E"/>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semiHidden/>
    <w:rsid w:val="003B7A6E"/>
  </w:style>
  <w:style w:type="paragraph" w:styleId="CommentSubject">
    <w:name w:val="annotation subject"/>
    <w:basedOn w:val="CommentText"/>
    <w:next w:val="CommentText"/>
    <w:link w:val="CommentSubjectChar"/>
    <w:uiPriority w:val="99"/>
    <w:semiHidden/>
    <w:unhideWhenUsed/>
    <w:rsid w:val="003B7A6E"/>
    <w:rPr>
      <w:b/>
      <w:bCs/>
      <w:sz w:val="20"/>
      <w:szCs w:val="20"/>
    </w:rPr>
  </w:style>
  <w:style w:type="character" w:customStyle="1" w:styleId="CommentSubjectChar">
    <w:name w:val="Comment Subject Char"/>
    <w:basedOn w:val="CommentTextChar"/>
    <w:link w:val="CommentSubject"/>
    <w:uiPriority w:val="99"/>
    <w:semiHidden/>
    <w:rsid w:val="003B7A6E"/>
    <w:rPr>
      <w:b/>
      <w:bCs/>
      <w:sz w:val="20"/>
      <w:szCs w:val="20"/>
    </w:rPr>
  </w:style>
  <w:style w:type="paragraph" w:styleId="BalloonText">
    <w:name w:val="Balloon Text"/>
    <w:basedOn w:val="Normal"/>
    <w:link w:val="BalloonTextChar"/>
    <w:uiPriority w:val="99"/>
    <w:semiHidden/>
    <w:unhideWhenUsed/>
    <w:rsid w:val="003B7A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7A6E"/>
    <w:rPr>
      <w:rFonts w:ascii="Lucida Grande" w:hAnsi="Lucida Grande" w:cs="Lucida Grande"/>
      <w:sz w:val="18"/>
      <w:szCs w:val="18"/>
    </w:rPr>
  </w:style>
  <w:style w:type="character" w:customStyle="1" w:styleId="A6">
    <w:name w:val="A6"/>
    <w:uiPriority w:val="99"/>
    <w:rsid w:val="00014B28"/>
    <w:rPr>
      <w:rFonts w:cs="ScalaLancetPro"/>
      <w:color w:val="000000"/>
      <w:sz w:val="9"/>
      <w:szCs w:val="9"/>
    </w:rPr>
  </w:style>
  <w:style w:type="paragraph" w:styleId="NoSpacing">
    <w:name w:val="No Spacing"/>
    <w:uiPriority w:val="1"/>
    <w:qFormat/>
    <w:rsid w:val="00721EB4"/>
  </w:style>
  <w:style w:type="character" w:customStyle="1" w:styleId="Heading3Char">
    <w:name w:val="Heading 3 Char"/>
    <w:basedOn w:val="DefaultParagraphFont"/>
    <w:link w:val="Heading3"/>
    <w:uiPriority w:val="9"/>
    <w:rsid w:val="00A90C5A"/>
    <w:rPr>
      <w:rFonts w:ascii="Times" w:hAnsi="Times"/>
      <w:b/>
      <w:bCs/>
      <w:sz w:val="27"/>
      <w:szCs w:val="27"/>
    </w:rPr>
  </w:style>
  <w:style w:type="paragraph" w:styleId="NormalWeb">
    <w:name w:val="Normal (Web)"/>
    <w:basedOn w:val="Normal"/>
    <w:uiPriority w:val="99"/>
    <w:unhideWhenUsed/>
    <w:rsid w:val="00A90C5A"/>
    <w:pPr>
      <w:spacing w:before="100" w:beforeAutospacing="1" w:after="100" w:afterAutospacing="1"/>
    </w:pPr>
    <w:rPr>
      <w:rFonts w:ascii="Times" w:eastAsiaTheme="minorEastAsia" w:hAnsi="Times"/>
      <w:sz w:val="20"/>
      <w:szCs w:val="20"/>
      <w:lang w:eastAsia="en-US"/>
    </w:rPr>
  </w:style>
  <w:style w:type="paragraph" w:customStyle="1" w:styleId="EndNoteBibliographyTitle">
    <w:name w:val="EndNote Bibliography Title"/>
    <w:basedOn w:val="Normal"/>
    <w:rsid w:val="00B56921"/>
    <w:pPr>
      <w:jc w:val="center"/>
    </w:pPr>
    <w:rPr>
      <w:rFonts w:ascii="Cambria" w:eastAsiaTheme="minorEastAsia" w:hAnsi="Cambria" w:cstheme="minorBidi"/>
      <w:lang w:val="en-US" w:eastAsia="en-US"/>
    </w:rPr>
  </w:style>
  <w:style w:type="paragraph" w:customStyle="1" w:styleId="EndNoteBibliography">
    <w:name w:val="EndNote Bibliography"/>
    <w:basedOn w:val="Normal"/>
    <w:rsid w:val="00B56921"/>
    <w:rPr>
      <w:rFonts w:ascii="Cambria" w:eastAsiaTheme="minorEastAsia" w:hAnsi="Cambria" w:cstheme="minorBidi"/>
      <w:lang w:val="en-US" w:eastAsia="en-US"/>
    </w:rPr>
  </w:style>
  <w:style w:type="paragraph" w:styleId="Header">
    <w:name w:val="header"/>
    <w:basedOn w:val="Normal"/>
    <w:link w:val="HeaderChar"/>
    <w:uiPriority w:val="99"/>
    <w:unhideWhenUsed/>
    <w:rsid w:val="00D30EDA"/>
    <w:pPr>
      <w:tabs>
        <w:tab w:val="center" w:pos="4320"/>
        <w:tab w:val="right" w:pos="864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D30EDA"/>
  </w:style>
  <w:style w:type="paragraph" w:styleId="Footer">
    <w:name w:val="footer"/>
    <w:basedOn w:val="Normal"/>
    <w:link w:val="FooterChar"/>
    <w:uiPriority w:val="99"/>
    <w:unhideWhenUsed/>
    <w:rsid w:val="00D30EDA"/>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D30EDA"/>
  </w:style>
  <w:style w:type="character" w:styleId="FollowedHyperlink">
    <w:name w:val="FollowedHyperlink"/>
    <w:basedOn w:val="DefaultParagraphFont"/>
    <w:uiPriority w:val="99"/>
    <w:semiHidden/>
    <w:unhideWhenUsed/>
    <w:rsid w:val="007443D6"/>
    <w:rPr>
      <w:color w:val="800080" w:themeColor="followedHyperlink"/>
      <w:u w:val="single"/>
    </w:rPr>
  </w:style>
  <w:style w:type="character" w:customStyle="1" w:styleId="highlight">
    <w:name w:val="highlight"/>
    <w:basedOn w:val="DefaultParagraphFont"/>
    <w:rsid w:val="00E12050"/>
  </w:style>
  <w:style w:type="character" w:customStyle="1" w:styleId="Heading4Char">
    <w:name w:val="Heading 4 Char"/>
    <w:basedOn w:val="DefaultParagraphFont"/>
    <w:link w:val="Heading4"/>
    <w:uiPriority w:val="9"/>
    <w:semiHidden/>
    <w:rsid w:val="00764EBC"/>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40035A"/>
    <w:rPr>
      <w:i/>
      <w:iCs/>
    </w:rPr>
  </w:style>
  <w:style w:type="paragraph" w:customStyle="1" w:styleId="Normal1">
    <w:name w:val="Normal1"/>
    <w:rsid w:val="000D66D9"/>
    <w:pPr>
      <w:spacing w:line="276" w:lineRule="auto"/>
    </w:pPr>
    <w:rPr>
      <w:rFonts w:ascii="Arial" w:eastAsia="Arial" w:hAnsi="Arial" w:cs="Arial"/>
      <w:color w:val="00000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374965">
      <w:bodyDiv w:val="1"/>
      <w:marLeft w:val="0"/>
      <w:marRight w:val="0"/>
      <w:marTop w:val="0"/>
      <w:marBottom w:val="0"/>
      <w:divBdr>
        <w:top w:val="none" w:sz="0" w:space="0" w:color="auto"/>
        <w:left w:val="none" w:sz="0" w:space="0" w:color="auto"/>
        <w:bottom w:val="none" w:sz="0" w:space="0" w:color="auto"/>
        <w:right w:val="none" w:sz="0" w:space="0" w:color="auto"/>
      </w:divBdr>
      <w:divsChild>
        <w:div w:id="2036227836">
          <w:marLeft w:val="0"/>
          <w:marRight w:val="0"/>
          <w:marTop w:val="0"/>
          <w:marBottom w:val="0"/>
          <w:divBdr>
            <w:top w:val="none" w:sz="0" w:space="0" w:color="auto"/>
            <w:left w:val="none" w:sz="0" w:space="0" w:color="auto"/>
            <w:bottom w:val="none" w:sz="0" w:space="0" w:color="auto"/>
            <w:right w:val="none" w:sz="0" w:space="0" w:color="auto"/>
          </w:divBdr>
        </w:div>
      </w:divsChild>
    </w:div>
    <w:div w:id="104354802">
      <w:bodyDiv w:val="1"/>
      <w:marLeft w:val="0"/>
      <w:marRight w:val="0"/>
      <w:marTop w:val="0"/>
      <w:marBottom w:val="0"/>
      <w:divBdr>
        <w:top w:val="none" w:sz="0" w:space="0" w:color="auto"/>
        <w:left w:val="none" w:sz="0" w:space="0" w:color="auto"/>
        <w:bottom w:val="none" w:sz="0" w:space="0" w:color="auto"/>
        <w:right w:val="none" w:sz="0" w:space="0" w:color="auto"/>
      </w:divBdr>
    </w:div>
    <w:div w:id="174149560">
      <w:bodyDiv w:val="1"/>
      <w:marLeft w:val="0"/>
      <w:marRight w:val="0"/>
      <w:marTop w:val="0"/>
      <w:marBottom w:val="0"/>
      <w:divBdr>
        <w:top w:val="none" w:sz="0" w:space="0" w:color="auto"/>
        <w:left w:val="none" w:sz="0" w:space="0" w:color="auto"/>
        <w:bottom w:val="none" w:sz="0" w:space="0" w:color="auto"/>
        <w:right w:val="none" w:sz="0" w:space="0" w:color="auto"/>
      </w:divBdr>
    </w:div>
    <w:div w:id="176042607">
      <w:bodyDiv w:val="1"/>
      <w:marLeft w:val="0"/>
      <w:marRight w:val="0"/>
      <w:marTop w:val="0"/>
      <w:marBottom w:val="0"/>
      <w:divBdr>
        <w:top w:val="none" w:sz="0" w:space="0" w:color="auto"/>
        <w:left w:val="none" w:sz="0" w:space="0" w:color="auto"/>
        <w:bottom w:val="none" w:sz="0" w:space="0" w:color="auto"/>
        <w:right w:val="none" w:sz="0" w:space="0" w:color="auto"/>
      </w:divBdr>
    </w:div>
    <w:div w:id="234357721">
      <w:bodyDiv w:val="1"/>
      <w:marLeft w:val="0"/>
      <w:marRight w:val="0"/>
      <w:marTop w:val="0"/>
      <w:marBottom w:val="0"/>
      <w:divBdr>
        <w:top w:val="none" w:sz="0" w:space="0" w:color="auto"/>
        <w:left w:val="none" w:sz="0" w:space="0" w:color="auto"/>
        <w:bottom w:val="none" w:sz="0" w:space="0" w:color="auto"/>
        <w:right w:val="none" w:sz="0" w:space="0" w:color="auto"/>
      </w:divBdr>
    </w:div>
    <w:div w:id="251135281">
      <w:bodyDiv w:val="1"/>
      <w:marLeft w:val="0"/>
      <w:marRight w:val="0"/>
      <w:marTop w:val="0"/>
      <w:marBottom w:val="0"/>
      <w:divBdr>
        <w:top w:val="none" w:sz="0" w:space="0" w:color="auto"/>
        <w:left w:val="none" w:sz="0" w:space="0" w:color="auto"/>
        <w:bottom w:val="none" w:sz="0" w:space="0" w:color="auto"/>
        <w:right w:val="none" w:sz="0" w:space="0" w:color="auto"/>
      </w:divBdr>
    </w:div>
    <w:div w:id="276957386">
      <w:bodyDiv w:val="1"/>
      <w:marLeft w:val="0"/>
      <w:marRight w:val="0"/>
      <w:marTop w:val="0"/>
      <w:marBottom w:val="0"/>
      <w:divBdr>
        <w:top w:val="none" w:sz="0" w:space="0" w:color="auto"/>
        <w:left w:val="none" w:sz="0" w:space="0" w:color="auto"/>
        <w:bottom w:val="none" w:sz="0" w:space="0" w:color="auto"/>
        <w:right w:val="none" w:sz="0" w:space="0" w:color="auto"/>
      </w:divBdr>
    </w:div>
    <w:div w:id="279381761">
      <w:bodyDiv w:val="1"/>
      <w:marLeft w:val="0"/>
      <w:marRight w:val="0"/>
      <w:marTop w:val="0"/>
      <w:marBottom w:val="0"/>
      <w:divBdr>
        <w:top w:val="none" w:sz="0" w:space="0" w:color="auto"/>
        <w:left w:val="none" w:sz="0" w:space="0" w:color="auto"/>
        <w:bottom w:val="none" w:sz="0" w:space="0" w:color="auto"/>
        <w:right w:val="none" w:sz="0" w:space="0" w:color="auto"/>
      </w:divBdr>
    </w:div>
    <w:div w:id="291983481">
      <w:bodyDiv w:val="1"/>
      <w:marLeft w:val="0"/>
      <w:marRight w:val="0"/>
      <w:marTop w:val="0"/>
      <w:marBottom w:val="0"/>
      <w:divBdr>
        <w:top w:val="none" w:sz="0" w:space="0" w:color="auto"/>
        <w:left w:val="none" w:sz="0" w:space="0" w:color="auto"/>
        <w:bottom w:val="none" w:sz="0" w:space="0" w:color="auto"/>
        <w:right w:val="none" w:sz="0" w:space="0" w:color="auto"/>
      </w:divBdr>
    </w:div>
    <w:div w:id="311101323">
      <w:bodyDiv w:val="1"/>
      <w:marLeft w:val="0"/>
      <w:marRight w:val="0"/>
      <w:marTop w:val="0"/>
      <w:marBottom w:val="0"/>
      <w:divBdr>
        <w:top w:val="none" w:sz="0" w:space="0" w:color="auto"/>
        <w:left w:val="none" w:sz="0" w:space="0" w:color="auto"/>
        <w:bottom w:val="none" w:sz="0" w:space="0" w:color="auto"/>
        <w:right w:val="none" w:sz="0" w:space="0" w:color="auto"/>
      </w:divBdr>
    </w:div>
    <w:div w:id="353652053">
      <w:bodyDiv w:val="1"/>
      <w:marLeft w:val="0"/>
      <w:marRight w:val="0"/>
      <w:marTop w:val="0"/>
      <w:marBottom w:val="0"/>
      <w:divBdr>
        <w:top w:val="none" w:sz="0" w:space="0" w:color="auto"/>
        <w:left w:val="none" w:sz="0" w:space="0" w:color="auto"/>
        <w:bottom w:val="none" w:sz="0" w:space="0" w:color="auto"/>
        <w:right w:val="none" w:sz="0" w:space="0" w:color="auto"/>
      </w:divBdr>
    </w:div>
    <w:div w:id="386151803">
      <w:bodyDiv w:val="1"/>
      <w:marLeft w:val="0"/>
      <w:marRight w:val="0"/>
      <w:marTop w:val="0"/>
      <w:marBottom w:val="0"/>
      <w:divBdr>
        <w:top w:val="none" w:sz="0" w:space="0" w:color="auto"/>
        <w:left w:val="none" w:sz="0" w:space="0" w:color="auto"/>
        <w:bottom w:val="none" w:sz="0" w:space="0" w:color="auto"/>
        <w:right w:val="none" w:sz="0" w:space="0" w:color="auto"/>
      </w:divBdr>
    </w:div>
    <w:div w:id="498422918">
      <w:bodyDiv w:val="1"/>
      <w:marLeft w:val="0"/>
      <w:marRight w:val="0"/>
      <w:marTop w:val="0"/>
      <w:marBottom w:val="0"/>
      <w:divBdr>
        <w:top w:val="none" w:sz="0" w:space="0" w:color="auto"/>
        <w:left w:val="none" w:sz="0" w:space="0" w:color="auto"/>
        <w:bottom w:val="none" w:sz="0" w:space="0" w:color="auto"/>
        <w:right w:val="none" w:sz="0" w:space="0" w:color="auto"/>
      </w:divBdr>
    </w:div>
    <w:div w:id="507060114">
      <w:bodyDiv w:val="1"/>
      <w:marLeft w:val="0"/>
      <w:marRight w:val="0"/>
      <w:marTop w:val="0"/>
      <w:marBottom w:val="0"/>
      <w:divBdr>
        <w:top w:val="none" w:sz="0" w:space="0" w:color="auto"/>
        <w:left w:val="none" w:sz="0" w:space="0" w:color="auto"/>
        <w:bottom w:val="none" w:sz="0" w:space="0" w:color="auto"/>
        <w:right w:val="none" w:sz="0" w:space="0" w:color="auto"/>
      </w:divBdr>
    </w:div>
    <w:div w:id="543567290">
      <w:bodyDiv w:val="1"/>
      <w:marLeft w:val="0"/>
      <w:marRight w:val="0"/>
      <w:marTop w:val="0"/>
      <w:marBottom w:val="0"/>
      <w:divBdr>
        <w:top w:val="none" w:sz="0" w:space="0" w:color="auto"/>
        <w:left w:val="none" w:sz="0" w:space="0" w:color="auto"/>
        <w:bottom w:val="none" w:sz="0" w:space="0" w:color="auto"/>
        <w:right w:val="none" w:sz="0" w:space="0" w:color="auto"/>
      </w:divBdr>
    </w:div>
    <w:div w:id="546069065">
      <w:bodyDiv w:val="1"/>
      <w:marLeft w:val="0"/>
      <w:marRight w:val="0"/>
      <w:marTop w:val="0"/>
      <w:marBottom w:val="0"/>
      <w:divBdr>
        <w:top w:val="none" w:sz="0" w:space="0" w:color="auto"/>
        <w:left w:val="none" w:sz="0" w:space="0" w:color="auto"/>
        <w:bottom w:val="none" w:sz="0" w:space="0" w:color="auto"/>
        <w:right w:val="none" w:sz="0" w:space="0" w:color="auto"/>
      </w:divBdr>
      <w:divsChild>
        <w:div w:id="1647003137">
          <w:marLeft w:val="0"/>
          <w:marRight w:val="0"/>
          <w:marTop w:val="0"/>
          <w:marBottom w:val="0"/>
          <w:divBdr>
            <w:top w:val="none" w:sz="0" w:space="0" w:color="auto"/>
            <w:left w:val="none" w:sz="0" w:space="0" w:color="auto"/>
            <w:bottom w:val="none" w:sz="0" w:space="0" w:color="auto"/>
            <w:right w:val="none" w:sz="0" w:space="0" w:color="auto"/>
          </w:divBdr>
          <w:divsChild>
            <w:div w:id="1734814021">
              <w:marLeft w:val="0"/>
              <w:marRight w:val="0"/>
              <w:marTop w:val="0"/>
              <w:marBottom w:val="0"/>
              <w:divBdr>
                <w:top w:val="none" w:sz="0" w:space="0" w:color="auto"/>
                <w:left w:val="none" w:sz="0" w:space="0" w:color="auto"/>
                <w:bottom w:val="none" w:sz="0" w:space="0" w:color="auto"/>
                <w:right w:val="none" w:sz="0" w:space="0" w:color="auto"/>
              </w:divBdr>
              <w:divsChild>
                <w:div w:id="95294144">
                  <w:marLeft w:val="0"/>
                  <w:marRight w:val="0"/>
                  <w:marTop w:val="0"/>
                  <w:marBottom w:val="0"/>
                  <w:divBdr>
                    <w:top w:val="none" w:sz="0" w:space="0" w:color="auto"/>
                    <w:left w:val="none" w:sz="0" w:space="0" w:color="auto"/>
                    <w:bottom w:val="none" w:sz="0" w:space="0" w:color="auto"/>
                    <w:right w:val="none" w:sz="0" w:space="0" w:color="auto"/>
                  </w:divBdr>
                  <w:divsChild>
                    <w:div w:id="462775864">
                      <w:marLeft w:val="0"/>
                      <w:marRight w:val="0"/>
                      <w:marTop w:val="0"/>
                      <w:marBottom w:val="0"/>
                      <w:divBdr>
                        <w:top w:val="none" w:sz="0" w:space="0" w:color="auto"/>
                        <w:left w:val="none" w:sz="0" w:space="0" w:color="auto"/>
                        <w:bottom w:val="none" w:sz="0" w:space="0" w:color="auto"/>
                        <w:right w:val="none" w:sz="0" w:space="0" w:color="auto"/>
                      </w:divBdr>
                      <w:divsChild>
                        <w:div w:id="1105925466">
                          <w:marLeft w:val="0"/>
                          <w:marRight w:val="0"/>
                          <w:marTop w:val="0"/>
                          <w:marBottom w:val="0"/>
                          <w:divBdr>
                            <w:top w:val="none" w:sz="0" w:space="0" w:color="auto"/>
                            <w:left w:val="none" w:sz="0" w:space="0" w:color="auto"/>
                            <w:bottom w:val="none" w:sz="0" w:space="0" w:color="auto"/>
                            <w:right w:val="none" w:sz="0" w:space="0" w:color="auto"/>
                          </w:divBdr>
                        </w:div>
                        <w:div w:id="55138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896">
                  <w:marLeft w:val="0"/>
                  <w:marRight w:val="0"/>
                  <w:marTop w:val="0"/>
                  <w:marBottom w:val="0"/>
                  <w:divBdr>
                    <w:top w:val="none" w:sz="0" w:space="0" w:color="auto"/>
                    <w:left w:val="none" w:sz="0" w:space="0" w:color="auto"/>
                    <w:bottom w:val="none" w:sz="0" w:space="0" w:color="auto"/>
                    <w:right w:val="none" w:sz="0" w:space="0" w:color="auto"/>
                  </w:divBdr>
                  <w:divsChild>
                    <w:div w:id="551841726">
                      <w:marLeft w:val="0"/>
                      <w:marRight w:val="0"/>
                      <w:marTop w:val="0"/>
                      <w:marBottom w:val="0"/>
                      <w:divBdr>
                        <w:top w:val="none" w:sz="0" w:space="0" w:color="auto"/>
                        <w:left w:val="none" w:sz="0" w:space="0" w:color="auto"/>
                        <w:bottom w:val="none" w:sz="0" w:space="0" w:color="auto"/>
                        <w:right w:val="none" w:sz="0" w:space="0" w:color="auto"/>
                      </w:divBdr>
                      <w:divsChild>
                        <w:div w:id="127817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9429110">
      <w:bodyDiv w:val="1"/>
      <w:marLeft w:val="0"/>
      <w:marRight w:val="0"/>
      <w:marTop w:val="0"/>
      <w:marBottom w:val="0"/>
      <w:divBdr>
        <w:top w:val="none" w:sz="0" w:space="0" w:color="auto"/>
        <w:left w:val="none" w:sz="0" w:space="0" w:color="auto"/>
        <w:bottom w:val="none" w:sz="0" w:space="0" w:color="auto"/>
        <w:right w:val="none" w:sz="0" w:space="0" w:color="auto"/>
      </w:divBdr>
    </w:div>
    <w:div w:id="660624543">
      <w:bodyDiv w:val="1"/>
      <w:marLeft w:val="0"/>
      <w:marRight w:val="0"/>
      <w:marTop w:val="0"/>
      <w:marBottom w:val="0"/>
      <w:divBdr>
        <w:top w:val="none" w:sz="0" w:space="0" w:color="auto"/>
        <w:left w:val="none" w:sz="0" w:space="0" w:color="auto"/>
        <w:bottom w:val="none" w:sz="0" w:space="0" w:color="auto"/>
        <w:right w:val="none" w:sz="0" w:space="0" w:color="auto"/>
      </w:divBdr>
    </w:div>
    <w:div w:id="683628548">
      <w:bodyDiv w:val="1"/>
      <w:marLeft w:val="0"/>
      <w:marRight w:val="0"/>
      <w:marTop w:val="0"/>
      <w:marBottom w:val="0"/>
      <w:divBdr>
        <w:top w:val="none" w:sz="0" w:space="0" w:color="auto"/>
        <w:left w:val="none" w:sz="0" w:space="0" w:color="auto"/>
        <w:bottom w:val="none" w:sz="0" w:space="0" w:color="auto"/>
        <w:right w:val="none" w:sz="0" w:space="0" w:color="auto"/>
      </w:divBdr>
      <w:divsChild>
        <w:div w:id="213125642">
          <w:marLeft w:val="0"/>
          <w:marRight w:val="0"/>
          <w:marTop w:val="0"/>
          <w:marBottom w:val="0"/>
          <w:divBdr>
            <w:top w:val="none" w:sz="0" w:space="0" w:color="auto"/>
            <w:left w:val="none" w:sz="0" w:space="0" w:color="auto"/>
            <w:bottom w:val="none" w:sz="0" w:space="0" w:color="auto"/>
            <w:right w:val="none" w:sz="0" w:space="0" w:color="auto"/>
          </w:divBdr>
          <w:divsChild>
            <w:div w:id="1032153242">
              <w:marLeft w:val="0"/>
              <w:marRight w:val="0"/>
              <w:marTop w:val="0"/>
              <w:marBottom w:val="0"/>
              <w:divBdr>
                <w:top w:val="none" w:sz="0" w:space="0" w:color="auto"/>
                <w:left w:val="none" w:sz="0" w:space="0" w:color="auto"/>
                <w:bottom w:val="none" w:sz="0" w:space="0" w:color="auto"/>
                <w:right w:val="none" w:sz="0" w:space="0" w:color="auto"/>
              </w:divBdr>
              <w:divsChild>
                <w:div w:id="1232083544">
                  <w:marLeft w:val="0"/>
                  <w:marRight w:val="0"/>
                  <w:marTop w:val="0"/>
                  <w:marBottom w:val="0"/>
                  <w:divBdr>
                    <w:top w:val="none" w:sz="0" w:space="0" w:color="auto"/>
                    <w:left w:val="none" w:sz="0" w:space="0" w:color="auto"/>
                    <w:bottom w:val="none" w:sz="0" w:space="0" w:color="auto"/>
                    <w:right w:val="none" w:sz="0" w:space="0" w:color="auto"/>
                  </w:divBdr>
                  <w:divsChild>
                    <w:div w:id="1719236201">
                      <w:marLeft w:val="0"/>
                      <w:marRight w:val="0"/>
                      <w:marTop w:val="0"/>
                      <w:marBottom w:val="0"/>
                      <w:divBdr>
                        <w:top w:val="none" w:sz="0" w:space="0" w:color="auto"/>
                        <w:left w:val="none" w:sz="0" w:space="0" w:color="auto"/>
                        <w:bottom w:val="none" w:sz="0" w:space="0" w:color="auto"/>
                        <w:right w:val="none" w:sz="0" w:space="0" w:color="auto"/>
                      </w:divBdr>
                      <w:divsChild>
                        <w:div w:id="200167521">
                          <w:marLeft w:val="0"/>
                          <w:marRight w:val="0"/>
                          <w:marTop w:val="0"/>
                          <w:marBottom w:val="0"/>
                          <w:divBdr>
                            <w:top w:val="none" w:sz="0" w:space="0" w:color="auto"/>
                            <w:left w:val="none" w:sz="0" w:space="0" w:color="auto"/>
                            <w:bottom w:val="none" w:sz="0" w:space="0" w:color="auto"/>
                            <w:right w:val="none" w:sz="0" w:space="0" w:color="auto"/>
                          </w:divBdr>
                        </w:div>
                        <w:div w:id="101542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7157">
                  <w:marLeft w:val="0"/>
                  <w:marRight w:val="0"/>
                  <w:marTop w:val="0"/>
                  <w:marBottom w:val="0"/>
                  <w:divBdr>
                    <w:top w:val="none" w:sz="0" w:space="0" w:color="auto"/>
                    <w:left w:val="none" w:sz="0" w:space="0" w:color="auto"/>
                    <w:bottom w:val="none" w:sz="0" w:space="0" w:color="auto"/>
                    <w:right w:val="none" w:sz="0" w:space="0" w:color="auto"/>
                  </w:divBdr>
                  <w:divsChild>
                    <w:div w:id="991828697">
                      <w:marLeft w:val="0"/>
                      <w:marRight w:val="0"/>
                      <w:marTop w:val="0"/>
                      <w:marBottom w:val="0"/>
                      <w:divBdr>
                        <w:top w:val="none" w:sz="0" w:space="0" w:color="auto"/>
                        <w:left w:val="none" w:sz="0" w:space="0" w:color="auto"/>
                        <w:bottom w:val="none" w:sz="0" w:space="0" w:color="auto"/>
                        <w:right w:val="none" w:sz="0" w:space="0" w:color="auto"/>
                      </w:divBdr>
                      <w:divsChild>
                        <w:div w:id="71716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841264">
      <w:bodyDiv w:val="1"/>
      <w:marLeft w:val="0"/>
      <w:marRight w:val="0"/>
      <w:marTop w:val="0"/>
      <w:marBottom w:val="0"/>
      <w:divBdr>
        <w:top w:val="none" w:sz="0" w:space="0" w:color="auto"/>
        <w:left w:val="none" w:sz="0" w:space="0" w:color="auto"/>
        <w:bottom w:val="none" w:sz="0" w:space="0" w:color="auto"/>
        <w:right w:val="none" w:sz="0" w:space="0" w:color="auto"/>
      </w:divBdr>
    </w:div>
    <w:div w:id="769589730">
      <w:bodyDiv w:val="1"/>
      <w:marLeft w:val="0"/>
      <w:marRight w:val="0"/>
      <w:marTop w:val="0"/>
      <w:marBottom w:val="0"/>
      <w:divBdr>
        <w:top w:val="none" w:sz="0" w:space="0" w:color="auto"/>
        <w:left w:val="none" w:sz="0" w:space="0" w:color="auto"/>
        <w:bottom w:val="none" w:sz="0" w:space="0" w:color="auto"/>
        <w:right w:val="none" w:sz="0" w:space="0" w:color="auto"/>
      </w:divBdr>
    </w:div>
    <w:div w:id="926420513">
      <w:bodyDiv w:val="1"/>
      <w:marLeft w:val="0"/>
      <w:marRight w:val="0"/>
      <w:marTop w:val="0"/>
      <w:marBottom w:val="0"/>
      <w:divBdr>
        <w:top w:val="none" w:sz="0" w:space="0" w:color="auto"/>
        <w:left w:val="none" w:sz="0" w:space="0" w:color="auto"/>
        <w:bottom w:val="none" w:sz="0" w:space="0" w:color="auto"/>
        <w:right w:val="none" w:sz="0" w:space="0" w:color="auto"/>
      </w:divBdr>
    </w:div>
    <w:div w:id="954945184">
      <w:bodyDiv w:val="1"/>
      <w:marLeft w:val="0"/>
      <w:marRight w:val="0"/>
      <w:marTop w:val="0"/>
      <w:marBottom w:val="0"/>
      <w:divBdr>
        <w:top w:val="none" w:sz="0" w:space="0" w:color="auto"/>
        <w:left w:val="none" w:sz="0" w:space="0" w:color="auto"/>
        <w:bottom w:val="none" w:sz="0" w:space="0" w:color="auto"/>
        <w:right w:val="none" w:sz="0" w:space="0" w:color="auto"/>
      </w:divBdr>
    </w:div>
    <w:div w:id="958684585">
      <w:bodyDiv w:val="1"/>
      <w:marLeft w:val="0"/>
      <w:marRight w:val="0"/>
      <w:marTop w:val="0"/>
      <w:marBottom w:val="0"/>
      <w:divBdr>
        <w:top w:val="none" w:sz="0" w:space="0" w:color="auto"/>
        <w:left w:val="none" w:sz="0" w:space="0" w:color="auto"/>
        <w:bottom w:val="none" w:sz="0" w:space="0" w:color="auto"/>
        <w:right w:val="none" w:sz="0" w:space="0" w:color="auto"/>
      </w:divBdr>
    </w:div>
    <w:div w:id="977807748">
      <w:bodyDiv w:val="1"/>
      <w:marLeft w:val="0"/>
      <w:marRight w:val="0"/>
      <w:marTop w:val="0"/>
      <w:marBottom w:val="0"/>
      <w:divBdr>
        <w:top w:val="none" w:sz="0" w:space="0" w:color="auto"/>
        <w:left w:val="none" w:sz="0" w:space="0" w:color="auto"/>
        <w:bottom w:val="none" w:sz="0" w:space="0" w:color="auto"/>
        <w:right w:val="none" w:sz="0" w:space="0" w:color="auto"/>
      </w:divBdr>
    </w:div>
    <w:div w:id="981276418">
      <w:bodyDiv w:val="1"/>
      <w:marLeft w:val="0"/>
      <w:marRight w:val="0"/>
      <w:marTop w:val="0"/>
      <w:marBottom w:val="0"/>
      <w:divBdr>
        <w:top w:val="none" w:sz="0" w:space="0" w:color="auto"/>
        <w:left w:val="none" w:sz="0" w:space="0" w:color="auto"/>
        <w:bottom w:val="none" w:sz="0" w:space="0" w:color="auto"/>
        <w:right w:val="none" w:sz="0" w:space="0" w:color="auto"/>
      </w:divBdr>
    </w:div>
    <w:div w:id="1102263476">
      <w:bodyDiv w:val="1"/>
      <w:marLeft w:val="0"/>
      <w:marRight w:val="0"/>
      <w:marTop w:val="0"/>
      <w:marBottom w:val="0"/>
      <w:divBdr>
        <w:top w:val="none" w:sz="0" w:space="0" w:color="auto"/>
        <w:left w:val="none" w:sz="0" w:space="0" w:color="auto"/>
        <w:bottom w:val="none" w:sz="0" w:space="0" w:color="auto"/>
        <w:right w:val="none" w:sz="0" w:space="0" w:color="auto"/>
      </w:divBdr>
      <w:divsChild>
        <w:div w:id="1278831502">
          <w:marLeft w:val="0"/>
          <w:marRight w:val="0"/>
          <w:marTop w:val="0"/>
          <w:marBottom w:val="0"/>
          <w:divBdr>
            <w:top w:val="none" w:sz="0" w:space="0" w:color="auto"/>
            <w:left w:val="none" w:sz="0" w:space="0" w:color="auto"/>
            <w:bottom w:val="none" w:sz="0" w:space="0" w:color="auto"/>
            <w:right w:val="none" w:sz="0" w:space="0" w:color="auto"/>
          </w:divBdr>
        </w:div>
      </w:divsChild>
    </w:div>
    <w:div w:id="1184781179">
      <w:bodyDiv w:val="1"/>
      <w:marLeft w:val="0"/>
      <w:marRight w:val="0"/>
      <w:marTop w:val="0"/>
      <w:marBottom w:val="0"/>
      <w:divBdr>
        <w:top w:val="none" w:sz="0" w:space="0" w:color="auto"/>
        <w:left w:val="none" w:sz="0" w:space="0" w:color="auto"/>
        <w:bottom w:val="none" w:sz="0" w:space="0" w:color="auto"/>
        <w:right w:val="none" w:sz="0" w:space="0" w:color="auto"/>
      </w:divBdr>
    </w:div>
    <w:div w:id="1202086528">
      <w:bodyDiv w:val="1"/>
      <w:marLeft w:val="0"/>
      <w:marRight w:val="0"/>
      <w:marTop w:val="0"/>
      <w:marBottom w:val="0"/>
      <w:divBdr>
        <w:top w:val="none" w:sz="0" w:space="0" w:color="auto"/>
        <w:left w:val="none" w:sz="0" w:space="0" w:color="auto"/>
        <w:bottom w:val="none" w:sz="0" w:space="0" w:color="auto"/>
        <w:right w:val="none" w:sz="0" w:space="0" w:color="auto"/>
      </w:divBdr>
    </w:div>
    <w:div w:id="1222447262">
      <w:bodyDiv w:val="1"/>
      <w:marLeft w:val="0"/>
      <w:marRight w:val="0"/>
      <w:marTop w:val="0"/>
      <w:marBottom w:val="0"/>
      <w:divBdr>
        <w:top w:val="none" w:sz="0" w:space="0" w:color="auto"/>
        <w:left w:val="none" w:sz="0" w:space="0" w:color="auto"/>
        <w:bottom w:val="none" w:sz="0" w:space="0" w:color="auto"/>
        <w:right w:val="none" w:sz="0" w:space="0" w:color="auto"/>
      </w:divBdr>
    </w:div>
    <w:div w:id="1291083769">
      <w:bodyDiv w:val="1"/>
      <w:marLeft w:val="0"/>
      <w:marRight w:val="0"/>
      <w:marTop w:val="0"/>
      <w:marBottom w:val="0"/>
      <w:divBdr>
        <w:top w:val="none" w:sz="0" w:space="0" w:color="auto"/>
        <w:left w:val="none" w:sz="0" w:space="0" w:color="auto"/>
        <w:bottom w:val="none" w:sz="0" w:space="0" w:color="auto"/>
        <w:right w:val="none" w:sz="0" w:space="0" w:color="auto"/>
      </w:divBdr>
    </w:div>
    <w:div w:id="1352416355">
      <w:bodyDiv w:val="1"/>
      <w:marLeft w:val="0"/>
      <w:marRight w:val="0"/>
      <w:marTop w:val="0"/>
      <w:marBottom w:val="0"/>
      <w:divBdr>
        <w:top w:val="none" w:sz="0" w:space="0" w:color="auto"/>
        <w:left w:val="none" w:sz="0" w:space="0" w:color="auto"/>
        <w:bottom w:val="none" w:sz="0" w:space="0" w:color="auto"/>
        <w:right w:val="none" w:sz="0" w:space="0" w:color="auto"/>
      </w:divBdr>
    </w:div>
    <w:div w:id="1370914656">
      <w:bodyDiv w:val="1"/>
      <w:marLeft w:val="0"/>
      <w:marRight w:val="0"/>
      <w:marTop w:val="0"/>
      <w:marBottom w:val="0"/>
      <w:divBdr>
        <w:top w:val="none" w:sz="0" w:space="0" w:color="auto"/>
        <w:left w:val="none" w:sz="0" w:space="0" w:color="auto"/>
        <w:bottom w:val="none" w:sz="0" w:space="0" w:color="auto"/>
        <w:right w:val="none" w:sz="0" w:space="0" w:color="auto"/>
      </w:divBdr>
    </w:div>
    <w:div w:id="1438139076">
      <w:bodyDiv w:val="1"/>
      <w:marLeft w:val="0"/>
      <w:marRight w:val="0"/>
      <w:marTop w:val="0"/>
      <w:marBottom w:val="0"/>
      <w:divBdr>
        <w:top w:val="none" w:sz="0" w:space="0" w:color="auto"/>
        <w:left w:val="none" w:sz="0" w:space="0" w:color="auto"/>
        <w:bottom w:val="none" w:sz="0" w:space="0" w:color="auto"/>
        <w:right w:val="none" w:sz="0" w:space="0" w:color="auto"/>
      </w:divBdr>
    </w:div>
    <w:div w:id="1452287338">
      <w:bodyDiv w:val="1"/>
      <w:marLeft w:val="0"/>
      <w:marRight w:val="0"/>
      <w:marTop w:val="0"/>
      <w:marBottom w:val="0"/>
      <w:divBdr>
        <w:top w:val="none" w:sz="0" w:space="0" w:color="auto"/>
        <w:left w:val="none" w:sz="0" w:space="0" w:color="auto"/>
        <w:bottom w:val="none" w:sz="0" w:space="0" w:color="auto"/>
        <w:right w:val="none" w:sz="0" w:space="0" w:color="auto"/>
      </w:divBdr>
    </w:div>
    <w:div w:id="1467820384">
      <w:bodyDiv w:val="1"/>
      <w:marLeft w:val="0"/>
      <w:marRight w:val="0"/>
      <w:marTop w:val="0"/>
      <w:marBottom w:val="0"/>
      <w:divBdr>
        <w:top w:val="none" w:sz="0" w:space="0" w:color="auto"/>
        <w:left w:val="none" w:sz="0" w:space="0" w:color="auto"/>
        <w:bottom w:val="none" w:sz="0" w:space="0" w:color="auto"/>
        <w:right w:val="none" w:sz="0" w:space="0" w:color="auto"/>
      </w:divBdr>
    </w:div>
    <w:div w:id="1493329100">
      <w:bodyDiv w:val="1"/>
      <w:marLeft w:val="0"/>
      <w:marRight w:val="0"/>
      <w:marTop w:val="0"/>
      <w:marBottom w:val="0"/>
      <w:divBdr>
        <w:top w:val="none" w:sz="0" w:space="0" w:color="auto"/>
        <w:left w:val="none" w:sz="0" w:space="0" w:color="auto"/>
        <w:bottom w:val="none" w:sz="0" w:space="0" w:color="auto"/>
        <w:right w:val="none" w:sz="0" w:space="0" w:color="auto"/>
      </w:divBdr>
    </w:div>
    <w:div w:id="1500005047">
      <w:bodyDiv w:val="1"/>
      <w:marLeft w:val="0"/>
      <w:marRight w:val="0"/>
      <w:marTop w:val="0"/>
      <w:marBottom w:val="0"/>
      <w:divBdr>
        <w:top w:val="none" w:sz="0" w:space="0" w:color="auto"/>
        <w:left w:val="none" w:sz="0" w:space="0" w:color="auto"/>
        <w:bottom w:val="none" w:sz="0" w:space="0" w:color="auto"/>
        <w:right w:val="none" w:sz="0" w:space="0" w:color="auto"/>
      </w:divBdr>
    </w:div>
    <w:div w:id="1545169272">
      <w:bodyDiv w:val="1"/>
      <w:marLeft w:val="0"/>
      <w:marRight w:val="0"/>
      <w:marTop w:val="0"/>
      <w:marBottom w:val="0"/>
      <w:divBdr>
        <w:top w:val="none" w:sz="0" w:space="0" w:color="auto"/>
        <w:left w:val="none" w:sz="0" w:space="0" w:color="auto"/>
        <w:bottom w:val="none" w:sz="0" w:space="0" w:color="auto"/>
        <w:right w:val="none" w:sz="0" w:space="0" w:color="auto"/>
      </w:divBdr>
      <w:divsChild>
        <w:div w:id="441075599">
          <w:marLeft w:val="0"/>
          <w:marRight w:val="0"/>
          <w:marTop w:val="0"/>
          <w:marBottom w:val="0"/>
          <w:divBdr>
            <w:top w:val="none" w:sz="0" w:space="0" w:color="auto"/>
            <w:left w:val="none" w:sz="0" w:space="0" w:color="auto"/>
            <w:bottom w:val="none" w:sz="0" w:space="0" w:color="auto"/>
            <w:right w:val="none" w:sz="0" w:space="0" w:color="auto"/>
          </w:divBdr>
          <w:divsChild>
            <w:div w:id="1121655257">
              <w:marLeft w:val="0"/>
              <w:marRight w:val="0"/>
              <w:marTop w:val="0"/>
              <w:marBottom w:val="0"/>
              <w:divBdr>
                <w:top w:val="none" w:sz="0" w:space="0" w:color="auto"/>
                <w:left w:val="none" w:sz="0" w:space="0" w:color="auto"/>
                <w:bottom w:val="none" w:sz="0" w:space="0" w:color="auto"/>
                <w:right w:val="none" w:sz="0" w:space="0" w:color="auto"/>
              </w:divBdr>
              <w:divsChild>
                <w:div w:id="810710523">
                  <w:marLeft w:val="0"/>
                  <w:marRight w:val="0"/>
                  <w:marTop w:val="0"/>
                  <w:marBottom w:val="0"/>
                  <w:divBdr>
                    <w:top w:val="none" w:sz="0" w:space="0" w:color="auto"/>
                    <w:left w:val="none" w:sz="0" w:space="0" w:color="auto"/>
                    <w:bottom w:val="none" w:sz="0" w:space="0" w:color="auto"/>
                    <w:right w:val="none" w:sz="0" w:space="0" w:color="auto"/>
                  </w:divBdr>
                  <w:divsChild>
                    <w:div w:id="153531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372584">
      <w:bodyDiv w:val="1"/>
      <w:marLeft w:val="0"/>
      <w:marRight w:val="0"/>
      <w:marTop w:val="0"/>
      <w:marBottom w:val="0"/>
      <w:divBdr>
        <w:top w:val="none" w:sz="0" w:space="0" w:color="auto"/>
        <w:left w:val="none" w:sz="0" w:space="0" w:color="auto"/>
        <w:bottom w:val="none" w:sz="0" w:space="0" w:color="auto"/>
        <w:right w:val="none" w:sz="0" w:space="0" w:color="auto"/>
      </w:divBdr>
    </w:div>
    <w:div w:id="1600485881">
      <w:bodyDiv w:val="1"/>
      <w:marLeft w:val="0"/>
      <w:marRight w:val="0"/>
      <w:marTop w:val="0"/>
      <w:marBottom w:val="0"/>
      <w:divBdr>
        <w:top w:val="none" w:sz="0" w:space="0" w:color="auto"/>
        <w:left w:val="none" w:sz="0" w:space="0" w:color="auto"/>
        <w:bottom w:val="none" w:sz="0" w:space="0" w:color="auto"/>
        <w:right w:val="none" w:sz="0" w:space="0" w:color="auto"/>
      </w:divBdr>
    </w:div>
    <w:div w:id="1602109241">
      <w:bodyDiv w:val="1"/>
      <w:marLeft w:val="0"/>
      <w:marRight w:val="0"/>
      <w:marTop w:val="0"/>
      <w:marBottom w:val="0"/>
      <w:divBdr>
        <w:top w:val="none" w:sz="0" w:space="0" w:color="auto"/>
        <w:left w:val="none" w:sz="0" w:space="0" w:color="auto"/>
        <w:bottom w:val="none" w:sz="0" w:space="0" w:color="auto"/>
        <w:right w:val="none" w:sz="0" w:space="0" w:color="auto"/>
      </w:divBdr>
    </w:div>
    <w:div w:id="1679498864">
      <w:bodyDiv w:val="1"/>
      <w:marLeft w:val="0"/>
      <w:marRight w:val="0"/>
      <w:marTop w:val="0"/>
      <w:marBottom w:val="0"/>
      <w:divBdr>
        <w:top w:val="none" w:sz="0" w:space="0" w:color="auto"/>
        <w:left w:val="none" w:sz="0" w:space="0" w:color="auto"/>
        <w:bottom w:val="none" w:sz="0" w:space="0" w:color="auto"/>
        <w:right w:val="none" w:sz="0" w:space="0" w:color="auto"/>
      </w:divBdr>
    </w:div>
    <w:div w:id="1731810323">
      <w:bodyDiv w:val="1"/>
      <w:marLeft w:val="0"/>
      <w:marRight w:val="0"/>
      <w:marTop w:val="0"/>
      <w:marBottom w:val="0"/>
      <w:divBdr>
        <w:top w:val="none" w:sz="0" w:space="0" w:color="auto"/>
        <w:left w:val="none" w:sz="0" w:space="0" w:color="auto"/>
        <w:bottom w:val="none" w:sz="0" w:space="0" w:color="auto"/>
        <w:right w:val="none" w:sz="0" w:space="0" w:color="auto"/>
      </w:divBdr>
    </w:div>
    <w:div w:id="1772044729">
      <w:bodyDiv w:val="1"/>
      <w:marLeft w:val="0"/>
      <w:marRight w:val="0"/>
      <w:marTop w:val="0"/>
      <w:marBottom w:val="0"/>
      <w:divBdr>
        <w:top w:val="none" w:sz="0" w:space="0" w:color="auto"/>
        <w:left w:val="none" w:sz="0" w:space="0" w:color="auto"/>
        <w:bottom w:val="none" w:sz="0" w:space="0" w:color="auto"/>
        <w:right w:val="none" w:sz="0" w:space="0" w:color="auto"/>
      </w:divBdr>
    </w:div>
    <w:div w:id="1777823366">
      <w:bodyDiv w:val="1"/>
      <w:marLeft w:val="0"/>
      <w:marRight w:val="0"/>
      <w:marTop w:val="0"/>
      <w:marBottom w:val="0"/>
      <w:divBdr>
        <w:top w:val="none" w:sz="0" w:space="0" w:color="auto"/>
        <w:left w:val="none" w:sz="0" w:space="0" w:color="auto"/>
        <w:bottom w:val="none" w:sz="0" w:space="0" w:color="auto"/>
        <w:right w:val="none" w:sz="0" w:space="0" w:color="auto"/>
      </w:divBdr>
      <w:divsChild>
        <w:div w:id="762383754">
          <w:marLeft w:val="0"/>
          <w:marRight w:val="0"/>
          <w:marTop w:val="0"/>
          <w:marBottom w:val="0"/>
          <w:divBdr>
            <w:top w:val="none" w:sz="0" w:space="0" w:color="auto"/>
            <w:left w:val="none" w:sz="0" w:space="0" w:color="auto"/>
            <w:bottom w:val="none" w:sz="0" w:space="0" w:color="auto"/>
            <w:right w:val="none" w:sz="0" w:space="0" w:color="auto"/>
          </w:divBdr>
          <w:divsChild>
            <w:div w:id="373307797">
              <w:marLeft w:val="0"/>
              <w:marRight w:val="0"/>
              <w:marTop w:val="0"/>
              <w:marBottom w:val="0"/>
              <w:divBdr>
                <w:top w:val="none" w:sz="0" w:space="0" w:color="auto"/>
                <w:left w:val="none" w:sz="0" w:space="0" w:color="auto"/>
                <w:bottom w:val="none" w:sz="0" w:space="0" w:color="auto"/>
                <w:right w:val="none" w:sz="0" w:space="0" w:color="auto"/>
              </w:divBdr>
              <w:divsChild>
                <w:div w:id="1942685842">
                  <w:marLeft w:val="0"/>
                  <w:marRight w:val="0"/>
                  <w:marTop w:val="0"/>
                  <w:marBottom w:val="0"/>
                  <w:divBdr>
                    <w:top w:val="none" w:sz="0" w:space="0" w:color="auto"/>
                    <w:left w:val="none" w:sz="0" w:space="0" w:color="auto"/>
                    <w:bottom w:val="none" w:sz="0" w:space="0" w:color="auto"/>
                    <w:right w:val="none" w:sz="0" w:space="0" w:color="auto"/>
                  </w:divBdr>
                  <w:divsChild>
                    <w:div w:id="1636791774">
                      <w:marLeft w:val="0"/>
                      <w:marRight w:val="0"/>
                      <w:marTop w:val="0"/>
                      <w:marBottom w:val="0"/>
                      <w:divBdr>
                        <w:top w:val="none" w:sz="0" w:space="0" w:color="auto"/>
                        <w:left w:val="none" w:sz="0" w:space="0" w:color="auto"/>
                        <w:bottom w:val="none" w:sz="0" w:space="0" w:color="auto"/>
                        <w:right w:val="none" w:sz="0" w:space="0" w:color="auto"/>
                      </w:divBdr>
                      <w:divsChild>
                        <w:div w:id="892886914">
                          <w:marLeft w:val="0"/>
                          <w:marRight w:val="0"/>
                          <w:marTop w:val="0"/>
                          <w:marBottom w:val="0"/>
                          <w:divBdr>
                            <w:top w:val="none" w:sz="0" w:space="0" w:color="auto"/>
                            <w:left w:val="none" w:sz="0" w:space="0" w:color="auto"/>
                            <w:bottom w:val="none" w:sz="0" w:space="0" w:color="auto"/>
                            <w:right w:val="none" w:sz="0" w:space="0" w:color="auto"/>
                          </w:divBdr>
                        </w:div>
                        <w:div w:id="8678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778866">
                  <w:marLeft w:val="0"/>
                  <w:marRight w:val="0"/>
                  <w:marTop w:val="0"/>
                  <w:marBottom w:val="0"/>
                  <w:divBdr>
                    <w:top w:val="none" w:sz="0" w:space="0" w:color="auto"/>
                    <w:left w:val="none" w:sz="0" w:space="0" w:color="auto"/>
                    <w:bottom w:val="none" w:sz="0" w:space="0" w:color="auto"/>
                    <w:right w:val="none" w:sz="0" w:space="0" w:color="auto"/>
                  </w:divBdr>
                  <w:divsChild>
                    <w:div w:id="2019886732">
                      <w:marLeft w:val="0"/>
                      <w:marRight w:val="0"/>
                      <w:marTop w:val="0"/>
                      <w:marBottom w:val="0"/>
                      <w:divBdr>
                        <w:top w:val="none" w:sz="0" w:space="0" w:color="auto"/>
                        <w:left w:val="none" w:sz="0" w:space="0" w:color="auto"/>
                        <w:bottom w:val="none" w:sz="0" w:space="0" w:color="auto"/>
                        <w:right w:val="none" w:sz="0" w:space="0" w:color="auto"/>
                      </w:divBdr>
                      <w:divsChild>
                        <w:div w:id="139207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3672982">
      <w:bodyDiv w:val="1"/>
      <w:marLeft w:val="0"/>
      <w:marRight w:val="0"/>
      <w:marTop w:val="0"/>
      <w:marBottom w:val="0"/>
      <w:divBdr>
        <w:top w:val="none" w:sz="0" w:space="0" w:color="auto"/>
        <w:left w:val="none" w:sz="0" w:space="0" w:color="auto"/>
        <w:bottom w:val="none" w:sz="0" w:space="0" w:color="auto"/>
        <w:right w:val="none" w:sz="0" w:space="0" w:color="auto"/>
      </w:divBdr>
    </w:div>
    <w:div w:id="1815485213">
      <w:bodyDiv w:val="1"/>
      <w:marLeft w:val="0"/>
      <w:marRight w:val="0"/>
      <w:marTop w:val="0"/>
      <w:marBottom w:val="0"/>
      <w:divBdr>
        <w:top w:val="none" w:sz="0" w:space="0" w:color="auto"/>
        <w:left w:val="none" w:sz="0" w:space="0" w:color="auto"/>
        <w:bottom w:val="none" w:sz="0" w:space="0" w:color="auto"/>
        <w:right w:val="none" w:sz="0" w:space="0" w:color="auto"/>
      </w:divBdr>
    </w:div>
    <w:div w:id="1844933330">
      <w:bodyDiv w:val="1"/>
      <w:marLeft w:val="0"/>
      <w:marRight w:val="0"/>
      <w:marTop w:val="0"/>
      <w:marBottom w:val="0"/>
      <w:divBdr>
        <w:top w:val="none" w:sz="0" w:space="0" w:color="auto"/>
        <w:left w:val="none" w:sz="0" w:space="0" w:color="auto"/>
        <w:bottom w:val="none" w:sz="0" w:space="0" w:color="auto"/>
        <w:right w:val="none" w:sz="0" w:space="0" w:color="auto"/>
      </w:divBdr>
      <w:divsChild>
        <w:div w:id="1260214898">
          <w:marLeft w:val="0"/>
          <w:marRight w:val="0"/>
          <w:marTop w:val="0"/>
          <w:marBottom w:val="0"/>
          <w:divBdr>
            <w:top w:val="none" w:sz="0" w:space="0" w:color="auto"/>
            <w:left w:val="none" w:sz="0" w:space="0" w:color="auto"/>
            <w:bottom w:val="none" w:sz="0" w:space="0" w:color="auto"/>
            <w:right w:val="none" w:sz="0" w:space="0" w:color="auto"/>
          </w:divBdr>
          <w:divsChild>
            <w:div w:id="878980104">
              <w:marLeft w:val="0"/>
              <w:marRight w:val="0"/>
              <w:marTop w:val="0"/>
              <w:marBottom w:val="0"/>
              <w:divBdr>
                <w:top w:val="none" w:sz="0" w:space="0" w:color="auto"/>
                <w:left w:val="none" w:sz="0" w:space="0" w:color="auto"/>
                <w:bottom w:val="none" w:sz="0" w:space="0" w:color="auto"/>
                <w:right w:val="none" w:sz="0" w:space="0" w:color="auto"/>
              </w:divBdr>
              <w:divsChild>
                <w:div w:id="33846828">
                  <w:marLeft w:val="0"/>
                  <w:marRight w:val="0"/>
                  <w:marTop w:val="0"/>
                  <w:marBottom w:val="0"/>
                  <w:divBdr>
                    <w:top w:val="none" w:sz="0" w:space="0" w:color="auto"/>
                    <w:left w:val="none" w:sz="0" w:space="0" w:color="auto"/>
                    <w:bottom w:val="none" w:sz="0" w:space="0" w:color="auto"/>
                    <w:right w:val="none" w:sz="0" w:space="0" w:color="auto"/>
                  </w:divBdr>
                  <w:divsChild>
                    <w:div w:id="83429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167002">
      <w:bodyDiv w:val="1"/>
      <w:marLeft w:val="0"/>
      <w:marRight w:val="0"/>
      <w:marTop w:val="0"/>
      <w:marBottom w:val="0"/>
      <w:divBdr>
        <w:top w:val="none" w:sz="0" w:space="0" w:color="auto"/>
        <w:left w:val="none" w:sz="0" w:space="0" w:color="auto"/>
        <w:bottom w:val="none" w:sz="0" w:space="0" w:color="auto"/>
        <w:right w:val="none" w:sz="0" w:space="0" w:color="auto"/>
      </w:divBdr>
    </w:div>
    <w:div w:id="1919171174">
      <w:bodyDiv w:val="1"/>
      <w:marLeft w:val="0"/>
      <w:marRight w:val="0"/>
      <w:marTop w:val="0"/>
      <w:marBottom w:val="0"/>
      <w:divBdr>
        <w:top w:val="none" w:sz="0" w:space="0" w:color="auto"/>
        <w:left w:val="none" w:sz="0" w:space="0" w:color="auto"/>
        <w:bottom w:val="none" w:sz="0" w:space="0" w:color="auto"/>
        <w:right w:val="none" w:sz="0" w:space="0" w:color="auto"/>
      </w:divBdr>
      <w:divsChild>
        <w:div w:id="1168521400">
          <w:marLeft w:val="0"/>
          <w:marRight w:val="0"/>
          <w:marTop w:val="0"/>
          <w:marBottom w:val="0"/>
          <w:divBdr>
            <w:top w:val="none" w:sz="0" w:space="0" w:color="auto"/>
            <w:left w:val="none" w:sz="0" w:space="0" w:color="auto"/>
            <w:bottom w:val="none" w:sz="0" w:space="0" w:color="auto"/>
            <w:right w:val="none" w:sz="0" w:space="0" w:color="auto"/>
          </w:divBdr>
          <w:divsChild>
            <w:div w:id="1847864098">
              <w:marLeft w:val="0"/>
              <w:marRight w:val="0"/>
              <w:marTop w:val="0"/>
              <w:marBottom w:val="0"/>
              <w:divBdr>
                <w:top w:val="none" w:sz="0" w:space="0" w:color="auto"/>
                <w:left w:val="none" w:sz="0" w:space="0" w:color="auto"/>
                <w:bottom w:val="none" w:sz="0" w:space="0" w:color="auto"/>
                <w:right w:val="none" w:sz="0" w:space="0" w:color="auto"/>
              </w:divBdr>
              <w:divsChild>
                <w:div w:id="53160695">
                  <w:marLeft w:val="0"/>
                  <w:marRight w:val="0"/>
                  <w:marTop w:val="0"/>
                  <w:marBottom w:val="0"/>
                  <w:divBdr>
                    <w:top w:val="none" w:sz="0" w:space="0" w:color="auto"/>
                    <w:left w:val="none" w:sz="0" w:space="0" w:color="auto"/>
                    <w:bottom w:val="none" w:sz="0" w:space="0" w:color="auto"/>
                    <w:right w:val="none" w:sz="0" w:space="0" w:color="auto"/>
                  </w:divBdr>
                  <w:divsChild>
                    <w:div w:id="790519014">
                      <w:marLeft w:val="0"/>
                      <w:marRight w:val="0"/>
                      <w:marTop w:val="0"/>
                      <w:marBottom w:val="0"/>
                      <w:divBdr>
                        <w:top w:val="none" w:sz="0" w:space="0" w:color="auto"/>
                        <w:left w:val="none" w:sz="0" w:space="0" w:color="auto"/>
                        <w:bottom w:val="none" w:sz="0" w:space="0" w:color="auto"/>
                        <w:right w:val="none" w:sz="0" w:space="0" w:color="auto"/>
                      </w:divBdr>
                      <w:divsChild>
                        <w:div w:id="483550761">
                          <w:marLeft w:val="0"/>
                          <w:marRight w:val="0"/>
                          <w:marTop w:val="0"/>
                          <w:marBottom w:val="0"/>
                          <w:divBdr>
                            <w:top w:val="none" w:sz="0" w:space="0" w:color="auto"/>
                            <w:left w:val="none" w:sz="0" w:space="0" w:color="auto"/>
                            <w:bottom w:val="none" w:sz="0" w:space="0" w:color="auto"/>
                            <w:right w:val="none" w:sz="0" w:space="0" w:color="auto"/>
                          </w:divBdr>
                        </w:div>
                        <w:div w:id="11790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640156">
                  <w:marLeft w:val="0"/>
                  <w:marRight w:val="0"/>
                  <w:marTop w:val="0"/>
                  <w:marBottom w:val="0"/>
                  <w:divBdr>
                    <w:top w:val="none" w:sz="0" w:space="0" w:color="auto"/>
                    <w:left w:val="none" w:sz="0" w:space="0" w:color="auto"/>
                    <w:bottom w:val="none" w:sz="0" w:space="0" w:color="auto"/>
                    <w:right w:val="none" w:sz="0" w:space="0" w:color="auto"/>
                  </w:divBdr>
                  <w:divsChild>
                    <w:div w:id="1823308181">
                      <w:marLeft w:val="0"/>
                      <w:marRight w:val="0"/>
                      <w:marTop w:val="0"/>
                      <w:marBottom w:val="0"/>
                      <w:divBdr>
                        <w:top w:val="none" w:sz="0" w:space="0" w:color="auto"/>
                        <w:left w:val="none" w:sz="0" w:space="0" w:color="auto"/>
                        <w:bottom w:val="none" w:sz="0" w:space="0" w:color="auto"/>
                        <w:right w:val="none" w:sz="0" w:space="0" w:color="auto"/>
                      </w:divBdr>
                      <w:divsChild>
                        <w:div w:id="150925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8796985">
      <w:bodyDiv w:val="1"/>
      <w:marLeft w:val="0"/>
      <w:marRight w:val="0"/>
      <w:marTop w:val="0"/>
      <w:marBottom w:val="0"/>
      <w:divBdr>
        <w:top w:val="none" w:sz="0" w:space="0" w:color="auto"/>
        <w:left w:val="none" w:sz="0" w:space="0" w:color="auto"/>
        <w:bottom w:val="none" w:sz="0" w:space="0" w:color="auto"/>
        <w:right w:val="none" w:sz="0" w:space="0" w:color="auto"/>
      </w:divBdr>
    </w:div>
    <w:div w:id="20576555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e.grocott@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390C0-870B-864D-954B-525D35BA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21</Pages>
  <Words>140046</Words>
  <Characters>798263</Characters>
  <Application>Microsoft Office Word</Application>
  <DocSecurity>0</DocSecurity>
  <Lines>6652</Lines>
  <Paragraphs>1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 M.</dc:creator>
  <cp:keywords/>
  <dc:description/>
  <cp:lastModifiedBy>Malcolm West</cp:lastModifiedBy>
  <cp:revision>21</cp:revision>
  <cp:lastPrinted>2017-09-18T11:14:00Z</cp:lastPrinted>
  <dcterms:created xsi:type="dcterms:W3CDTF">2020-08-10T08:48:00Z</dcterms:created>
  <dcterms:modified xsi:type="dcterms:W3CDTF">2020-12-2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049913-68f7-3899-a9e5-8dec446b9c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